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3043C0" w14:textId="77777777" w:rsidR="003E5028" w:rsidRPr="006921A6" w:rsidRDefault="003E5028" w:rsidP="006921A6">
      <w:pPr>
        <w:pStyle w:val="Capa"/>
        <w:spacing w:after="0" w:line="240" w:lineRule="auto"/>
        <w:ind w:left="3119"/>
        <w:rPr>
          <w:color w:val="BFBFBF" w:themeColor="background1" w:themeShade="BF"/>
          <w:sz w:val="32"/>
        </w:rPr>
      </w:pPr>
      <w:bookmarkStart w:id="0" w:name="_Toc374181946"/>
      <w:bookmarkStart w:id="1" w:name="_GoBack"/>
      <w:bookmarkEnd w:id="1"/>
      <w:r w:rsidRPr="006921A6">
        <w:rPr>
          <w:color w:val="BFBFBF" w:themeColor="background1" w:themeShade="BF"/>
          <w:sz w:val="32"/>
        </w:rPr>
        <w:t>Escola de Engenharia</w:t>
      </w:r>
    </w:p>
    <w:p w14:paraId="631BFFC6" w14:textId="1EA3F9AA" w:rsidR="003E5028" w:rsidRPr="006921A6" w:rsidRDefault="003E5028" w:rsidP="006921A6">
      <w:pPr>
        <w:pStyle w:val="Capa"/>
        <w:spacing w:after="0" w:line="240" w:lineRule="auto"/>
        <w:ind w:left="3119"/>
        <w:rPr>
          <w:color w:val="BFBFBF" w:themeColor="background1" w:themeShade="BF"/>
          <w:sz w:val="32"/>
        </w:rPr>
      </w:pPr>
      <w:r w:rsidRPr="006921A6">
        <w:rPr>
          <w:color w:val="BFBFBF" w:themeColor="background1" w:themeShade="BF"/>
          <w:sz w:val="32"/>
        </w:rPr>
        <w:t>Departamento de Informática</w:t>
      </w:r>
    </w:p>
    <w:p w14:paraId="44303D60" w14:textId="77777777" w:rsidR="003E5028" w:rsidRDefault="003E5028" w:rsidP="006921A6">
      <w:pPr>
        <w:pStyle w:val="Capa"/>
        <w:ind w:left="3119"/>
      </w:pPr>
    </w:p>
    <w:p w14:paraId="088E99F4" w14:textId="77777777" w:rsidR="003E5028" w:rsidRDefault="003E5028" w:rsidP="006921A6">
      <w:pPr>
        <w:pStyle w:val="Capa"/>
        <w:ind w:left="3119"/>
      </w:pPr>
    </w:p>
    <w:p w14:paraId="2C511736" w14:textId="77777777" w:rsidR="003E5028" w:rsidRPr="006921A6" w:rsidRDefault="003E5028" w:rsidP="003F0320">
      <w:pPr>
        <w:pStyle w:val="Capa"/>
        <w:ind w:left="3545" w:hanging="426"/>
        <w:rPr>
          <w:w w:val="110"/>
          <w:sz w:val="36"/>
        </w:rPr>
      </w:pPr>
      <w:r w:rsidRPr="006921A6">
        <w:rPr>
          <w:w w:val="110"/>
          <w:sz w:val="36"/>
        </w:rPr>
        <w:t xml:space="preserve">Rafael Fernando Pereira Abreu </w:t>
      </w:r>
    </w:p>
    <w:p w14:paraId="5CA23EA7" w14:textId="126CC464" w:rsidR="003E5028" w:rsidRPr="006921A6" w:rsidRDefault="003E5028" w:rsidP="006921A6">
      <w:pPr>
        <w:pStyle w:val="Capa"/>
        <w:ind w:left="3119"/>
        <w:rPr>
          <w:b/>
          <w:w w:val="110"/>
          <w:sz w:val="36"/>
        </w:rPr>
      </w:pPr>
      <w:r w:rsidRPr="006921A6">
        <w:rPr>
          <w:b/>
          <w:w w:val="110"/>
          <w:sz w:val="36"/>
        </w:rPr>
        <w:t xml:space="preserve">Localização </w:t>
      </w:r>
      <w:r w:rsidRPr="006921A6">
        <w:rPr>
          <w:b/>
          <w:i/>
          <w:w w:val="110"/>
          <w:sz w:val="36"/>
        </w:rPr>
        <w:t xml:space="preserve">Indoor </w:t>
      </w:r>
      <w:r w:rsidRPr="006921A6">
        <w:rPr>
          <w:b/>
          <w:w w:val="110"/>
          <w:sz w:val="36"/>
        </w:rPr>
        <w:t>em Ambientes</w:t>
      </w:r>
      <w:r w:rsidR="006921A6" w:rsidRPr="006921A6">
        <w:rPr>
          <w:b/>
          <w:w w:val="110"/>
          <w:sz w:val="36"/>
        </w:rPr>
        <w:t xml:space="preserve"> </w:t>
      </w:r>
      <w:r w:rsidRPr="006921A6">
        <w:rPr>
          <w:b/>
          <w:w w:val="110"/>
          <w:sz w:val="36"/>
        </w:rPr>
        <w:t>Inteligentes</w:t>
      </w:r>
    </w:p>
    <w:p w14:paraId="574A7DF5" w14:textId="77777777" w:rsidR="003E5028" w:rsidRDefault="003E5028" w:rsidP="006921A6">
      <w:pPr>
        <w:pStyle w:val="Capa"/>
        <w:ind w:left="3119"/>
      </w:pPr>
    </w:p>
    <w:p w14:paraId="5FCF126B" w14:textId="77777777" w:rsidR="003E5028" w:rsidRPr="00B33DE5" w:rsidRDefault="003E5028" w:rsidP="006921A6">
      <w:pPr>
        <w:pStyle w:val="Capa"/>
        <w:ind w:left="3119"/>
      </w:pPr>
    </w:p>
    <w:p w14:paraId="26027AB9" w14:textId="77777777" w:rsidR="003E5028" w:rsidRDefault="003E5028" w:rsidP="006921A6">
      <w:pPr>
        <w:pStyle w:val="Capa"/>
        <w:ind w:left="3119"/>
      </w:pPr>
    </w:p>
    <w:p w14:paraId="482ADB9B" w14:textId="77777777" w:rsidR="003E5028" w:rsidRDefault="003E5028" w:rsidP="006921A6">
      <w:pPr>
        <w:pStyle w:val="Capa"/>
        <w:ind w:left="3119"/>
        <w:rPr>
          <w:w w:val="110"/>
        </w:rPr>
      </w:pPr>
    </w:p>
    <w:p w14:paraId="71B6ED64" w14:textId="77777777" w:rsidR="006921A6" w:rsidRDefault="006921A6" w:rsidP="006921A6">
      <w:pPr>
        <w:pStyle w:val="Capa"/>
        <w:ind w:left="3119"/>
        <w:rPr>
          <w:w w:val="110"/>
        </w:rPr>
      </w:pPr>
    </w:p>
    <w:p w14:paraId="11BE16F5" w14:textId="77777777" w:rsidR="006921A6" w:rsidRDefault="006921A6" w:rsidP="006921A6">
      <w:pPr>
        <w:pStyle w:val="Capa"/>
        <w:ind w:left="3119"/>
        <w:rPr>
          <w:w w:val="110"/>
        </w:rPr>
      </w:pPr>
    </w:p>
    <w:p w14:paraId="03E82113" w14:textId="44C7AC6F" w:rsidR="003E5028" w:rsidRPr="006921A6" w:rsidRDefault="003E5028" w:rsidP="006921A6">
      <w:pPr>
        <w:pStyle w:val="Capa"/>
        <w:ind w:left="3119"/>
        <w:rPr>
          <w:w w:val="110"/>
          <w:sz w:val="28"/>
        </w:rPr>
      </w:pPr>
      <w:r w:rsidRPr="006921A6">
        <w:rPr>
          <w:w w:val="110"/>
          <w:sz w:val="28"/>
        </w:rPr>
        <w:t>Dissertação de Mestrado</w:t>
      </w:r>
    </w:p>
    <w:p w14:paraId="7B499B48" w14:textId="77777777" w:rsidR="003E5028" w:rsidRPr="006921A6" w:rsidRDefault="003E5028" w:rsidP="006921A6">
      <w:pPr>
        <w:pStyle w:val="Capa"/>
        <w:ind w:left="3119"/>
        <w:rPr>
          <w:w w:val="110"/>
          <w:sz w:val="28"/>
        </w:rPr>
      </w:pPr>
      <w:r w:rsidRPr="006921A6">
        <w:rPr>
          <w:w w:val="110"/>
          <w:sz w:val="28"/>
        </w:rPr>
        <w:t>Mestrado em Engenharia Informática</w:t>
      </w:r>
    </w:p>
    <w:p w14:paraId="51D72100" w14:textId="77777777" w:rsidR="003E5028" w:rsidRPr="006921A6" w:rsidRDefault="003E5028" w:rsidP="006921A6">
      <w:pPr>
        <w:pStyle w:val="Capa"/>
        <w:ind w:left="3119"/>
        <w:rPr>
          <w:w w:val="110"/>
          <w:sz w:val="28"/>
        </w:rPr>
      </w:pPr>
    </w:p>
    <w:p w14:paraId="70B2F8F8" w14:textId="09A5E571" w:rsidR="003E5028" w:rsidRPr="006921A6" w:rsidRDefault="003E5028" w:rsidP="006921A6">
      <w:pPr>
        <w:pStyle w:val="Capa"/>
        <w:spacing w:after="0"/>
        <w:ind w:left="3119"/>
        <w:jc w:val="left"/>
        <w:rPr>
          <w:b/>
          <w:w w:val="110"/>
          <w:sz w:val="40"/>
        </w:rPr>
      </w:pPr>
      <w:r w:rsidRPr="006921A6">
        <w:rPr>
          <w:w w:val="110"/>
          <w:sz w:val="28"/>
        </w:rPr>
        <w:t>Trabalho efetuado sob orientação e coorientação do</w:t>
      </w:r>
      <w:r w:rsidRPr="006921A6">
        <w:rPr>
          <w:w w:val="110"/>
          <w:sz w:val="28"/>
        </w:rPr>
        <w:br/>
      </w:r>
      <w:r w:rsidRPr="006921A6">
        <w:rPr>
          <w:b/>
          <w:w w:val="110"/>
          <w:sz w:val="28"/>
        </w:rPr>
        <w:t>Professor Paulo Novais</w:t>
      </w:r>
      <w:r w:rsidR="00C647B1">
        <w:rPr>
          <w:b/>
          <w:w w:val="110"/>
          <w:sz w:val="28"/>
        </w:rPr>
        <w:t xml:space="preserve"> e</w:t>
      </w:r>
      <w:r w:rsidRPr="006921A6">
        <w:rPr>
          <w:b/>
          <w:w w:val="110"/>
          <w:sz w:val="28"/>
        </w:rPr>
        <w:t xml:space="preserve"> Ângelo Costa</w:t>
      </w:r>
    </w:p>
    <w:p w14:paraId="33FD024F" w14:textId="598988B8" w:rsidR="003E5028" w:rsidRDefault="003E5028" w:rsidP="006921A6">
      <w:pPr>
        <w:ind w:left="3119"/>
      </w:pPr>
    </w:p>
    <w:p w14:paraId="0C4EE6D2" w14:textId="5B44728E" w:rsidR="006921A6" w:rsidRDefault="006921A6" w:rsidP="006921A6">
      <w:pPr>
        <w:ind w:left="3119"/>
      </w:pPr>
    </w:p>
    <w:p w14:paraId="2CAF9645" w14:textId="77777777" w:rsidR="006921A6" w:rsidRPr="006921A6" w:rsidRDefault="006921A6" w:rsidP="006921A6">
      <w:pPr>
        <w:ind w:firstLine="709"/>
      </w:pPr>
    </w:p>
    <w:p w14:paraId="6BEB8A14" w14:textId="36C782A4" w:rsidR="003E5028" w:rsidRPr="006921A6" w:rsidRDefault="006921A6" w:rsidP="006921A6">
      <w:pPr>
        <w:tabs>
          <w:tab w:val="left" w:pos="885"/>
        </w:tabs>
        <w:sectPr w:rsidR="003E5028" w:rsidRPr="006921A6" w:rsidSect="003E5028">
          <w:headerReference w:type="default" r:id="rId9"/>
          <w:footerReference w:type="default" r:id="rId10"/>
          <w:headerReference w:type="first" r:id="rId11"/>
          <w:footerReference w:type="first" r:id="rId12"/>
          <w:type w:val="continuous"/>
          <w:pgSz w:w="11906" w:h="16838"/>
          <w:pgMar w:top="1440" w:right="1440" w:bottom="1440" w:left="1440" w:header="0" w:footer="567" w:gutter="0"/>
          <w:pgNumType w:fmt="lowerRoman"/>
          <w:cols w:space="720"/>
          <w:titlePg/>
          <w:docGrid w:linePitch="360"/>
        </w:sectPr>
      </w:pPr>
      <w:r>
        <w:lastRenderedPageBreak/>
        <w:tab/>
      </w:r>
    </w:p>
    <w:p w14:paraId="47600E1D" w14:textId="25DA6C2C" w:rsidR="005E675D" w:rsidRPr="00DD1D93" w:rsidRDefault="005E675D" w:rsidP="006921A6">
      <w:pPr>
        <w:pStyle w:val="Cabealho1"/>
      </w:pPr>
      <w:bookmarkStart w:id="2" w:name="_Ref376795753"/>
      <w:bookmarkStart w:id="3" w:name="_Toc379391077"/>
      <w:r w:rsidRPr="00EA61A8">
        <w:lastRenderedPageBreak/>
        <w:t>Agradecimentos</w:t>
      </w:r>
      <w:bookmarkEnd w:id="0"/>
      <w:bookmarkEnd w:id="2"/>
      <w:bookmarkEnd w:id="3"/>
    </w:p>
    <w:p w14:paraId="4B0A5AF5" w14:textId="77777777" w:rsidR="005E675D" w:rsidRPr="005E675D" w:rsidRDefault="005E675D" w:rsidP="006921A6"/>
    <w:p w14:paraId="112C25BE" w14:textId="448371C5" w:rsidR="005E675D" w:rsidRDefault="006921A6" w:rsidP="006921A6">
      <w:r>
        <w:tab/>
      </w:r>
      <w:r w:rsidR="00232532">
        <w:t>Quero agradecer a todas pessoas que diretamente ou indiretamente me ajudaram e com quem convivi d</w:t>
      </w:r>
      <w:r w:rsidR="0052072A">
        <w:t>urante</w:t>
      </w:r>
      <w:r w:rsidR="00D9625A">
        <w:t xml:space="preserve"> o</w:t>
      </w:r>
      <w:r w:rsidR="00232532">
        <w:t xml:space="preserve"> meu percurso académico. Sem eles não seria possível ter </w:t>
      </w:r>
      <w:r w:rsidR="009C5BE3">
        <w:t>alcançado</w:t>
      </w:r>
      <w:r w:rsidR="00EA61A8">
        <w:t xml:space="preserve"> este grande objetivo de</w:t>
      </w:r>
      <w:r w:rsidR="00232532">
        <w:t xml:space="preserve"> vida. Contudo tenho que identificar algumas pessoas que tiveram um papel fundamental para o término nesta importante fase da minha vida.</w:t>
      </w:r>
    </w:p>
    <w:p w14:paraId="25311622" w14:textId="4623B21B" w:rsidR="00123C7E" w:rsidRDefault="006921A6" w:rsidP="0085513B">
      <w:r>
        <w:tab/>
      </w:r>
      <w:r w:rsidR="00232532">
        <w:t xml:space="preserve">Um agradecimento muito especial ao </w:t>
      </w:r>
      <w:r>
        <w:t>o</w:t>
      </w:r>
      <w:r w:rsidR="00232532">
        <w:t>rientad</w:t>
      </w:r>
      <w:r>
        <w:t>or Professor Paulo Novais e ao c</w:t>
      </w:r>
      <w:r w:rsidR="00232532">
        <w:t>oorientador Ângelo Costa que sem eles isto não seria possível, um muito obrigado pela</w:t>
      </w:r>
      <w:r w:rsidR="009C5BE3">
        <w:t xml:space="preserve"> vossa</w:t>
      </w:r>
      <w:r w:rsidR="00232532">
        <w:t xml:space="preserve"> motivação, apoio</w:t>
      </w:r>
      <w:r w:rsidR="009C5BE3">
        <w:t>, presença constante</w:t>
      </w:r>
      <w:r w:rsidR="00232532">
        <w:t xml:space="preserve"> e paciência </w:t>
      </w:r>
      <w:r w:rsidR="009C5BE3">
        <w:t>que tiveram comigo.</w:t>
      </w:r>
      <w:r w:rsidR="00EA61A8">
        <w:t xml:space="preserve"> </w:t>
      </w:r>
      <w:r w:rsidR="009C5BE3">
        <w:t>Queria agradecer também a todos os colegas do Laboratório de Sistema Inteligentes (</w:t>
      </w:r>
      <w:r w:rsidR="0085513B" w:rsidRPr="0085513B">
        <w:rPr>
          <w:i/>
        </w:rPr>
        <w:t>Inteligent System Lab</w:t>
      </w:r>
      <w:r w:rsidR="0085513B">
        <w:rPr>
          <w:i/>
        </w:rPr>
        <w:t xml:space="preserve"> - </w:t>
      </w:r>
      <w:r w:rsidR="009C5BE3">
        <w:t>ISLab), pela disponibilidade e apoio que</w:t>
      </w:r>
      <w:r w:rsidR="00D9625A">
        <w:t xml:space="preserve"> sempre</w:t>
      </w:r>
      <w:r w:rsidR="009C5BE3">
        <w:t xml:space="preserve"> demonstraram durante todo o tempo.</w:t>
      </w:r>
    </w:p>
    <w:p w14:paraId="620EABCD" w14:textId="6A04AEE3" w:rsidR="009C5BE3" w:rsidRPr="00123C7E" w:rsidRDefault="006921A6" w:rsidP="006921A6">
      <w:r>
        <w:tab/>
      </w:r>
      <w:r w:rsidR="009C5BE3">
        <w:t>Não me posso esquecer de saudar</w:t>
      </w:r>
      <w:r w:rsidR="007642E1">
        <w:t xml:space="preserve"> todas as pessoas que conheci em Braga</w:t>
      </w:r>
      <w:r w:rsidR="004B739E">
        <w:t xml:space="preserve"> especialmente</w:t>
      </w:r>
      <w:r w:rsidR="009C5BE3">
        <w:t xml:space="preserve"> </w:t>
      </w:r>
      <w:r w:rsidR="007642E1">
        <w:t>a</w:t>
      </w:r>
      <w:r w:rsidR="009C5BE3">
        <w:t>os meus amigos</w:t>
      </w:r>
      <w:r w:rsidR="004B739E">
        <w:t xml:space="preserve"> Cedric Pimenta, André Pimenta, Bruno Azevedo, João Brandão e Vítor Costa</w:t>
      </w:r>
      <w:r w:rsidR="00EA61A8">
        <w:t>, pelos quais</w:t>
      </w:r>
      <w:r w:rsidR="004B739E">
        <w:t xml:space="preserve"> nutro um carinho </w:t>
      </w:r>
      <w:r w:rsidR="007642E1">
        <w:t xml:space="preserve">especial. Também tenho que agradecer </w:t>
      </w:r>
      <w:r w:rsidR="009C5BE3">
        <w:t>ao meu</w:t>
      </w:r>
      <w:r w:rsidR="00D9625A">
        <w:t xml:space="preserve"> grupo de</w:t>
      </w:r>
      <w:r w:rsidR="009C5BE3">
        <w:t xml:space="preserve"> amigos de infância que sempre estiveram comigo e com quem tenho uma relação muito próxima</w:t>
      </w:r>
      <w:r w:rsidR="004B739E">
        <w:t>. Um especial obrigado ao</w:t>
      </w:r>
      <w:r w:rsidR="007642E1">
        <w:t xml:space="preserve"> meu primo e grande amigo Rui Abreu pela nossa longa amizade. Ao</w:t>
      </w:r>
      <w:r w:rsidR="004B739E">
        <w:t xml:space="preserve"> </w:t>
      </w:r>
      <w:r w:rsidR="007642E1">
        <w:t xml:space="preserve">meu amigo </w:t>
      </w:r>
      <w:r w:rsidR="004B739E">
        <w:t>Miguel Nogueira e ao meu primo Sérgio Martins</w:t>
      </w:r>
      <w:r w:rsidR="007642E1">
        <w:t xml:space="preserve"> agradeço por me</w:t>
      </w:r>
      <w:r w:rsidR="004B739E">
        <w:t xml:space="preserve"> </w:t>
      </w:r>
      <w:r w:rsidR="007642E1">
        <w:t>facultarem os vossos</w:t>
      </w:r>
      <w:r w:rsidR="004B739E">
        <w:t xml:space="preserve"> </w:t>
      </w:r>
      <w:r w:rsidR="004B739E" w:rsidRPr="007642E1">
        <w:rPr>
          <w:i/>
        </w:rPr>
        <w:t>routers</w:t>
      </w:r>
      <w:r w:rsidR="004B739E">
        <w:t>, sem isso não</w:t>
      </w:r>
      <w:r w:rsidR="00D9625A">
        <w:t xml:space="preserve"> seria</w:t>
      </w:r>
      <w:r w:rsidR="004B739E">
        <w:t xml:space="preserve"> </w:t>
      </w:r>
      <w:r w:rsidR="00D9625A">
        <w:t>possível</w:t>
      </w:r>
      <w:r w:rsidR="004B739E">
        <w:t xml:space="preserve"> elaborar este projeto.</w:t>
      </w:r>
    </w:p>
    <w:p w14:paraId="63CF8913" w14:textId="4B4626A0" w:rsidR="00DB663B" w:rsidRDefault="007642E1" w:rsidP="00F67FFB">
      <w:pPr>
        <w:ind w:firstLine="709"/>
      </w:pPr>
      <w:r w:rsidRPr="007642E1">
        <w:t>Agradeço também</w:t>
      </w:r>
      <w:r>
        <w:t xml:space="preserve"> a todos os meus familiares pela força de espírito e motivação que me deram</w:t>
      </w:r>
      <w:r w:rsidR="00EA61A8">
        <w:t xml:space="preserve"> durante a </w:t>
      </w:r>
      <w:r w:rsidR="00804967">
        <w:t>minha progressão académica</w:t>
      </w:r>
      <w:r>
        <w:t>.</w:t>
      </w:r>
      <w:r w:rsidR="00804967">
        <w:t xml:space="preserve"> </w:t>
      </w:r>
      <w:r>
        <w:t xml:space="preserve">Um grande abraço ao meu pai que sempre se esforçou ao máximo para me dar tudo o que podia e me ensinou a ser a pessoa humilde e </w:t>
      </w:r>
      <w:r w:rsidR="0052072A">
        <w:t xml:space="preserve">trabalhadora </w:t>
      </w:r>
      <w:r>
        <w:t xml:space="preserve">que sou hoje. </w:t>
      </w:r>
      <w:r w:rsidR="0052072A">
        <w:t>À</w:t>
      </w:r>
      <w:r>
        <w:t xml:space="preserve"> minha m</w:t>
      </w:r>
      <w:r w:rsidR="0052072A">
        <w:t>ãe</w:t>
      </w:r>
      <w:r>
        <w:t xml:space="preserve"> pelo carinho e dedicação que</w:t>
      </w:r>
      <w:r w:rsidR="0052072A">
        <w:t xml:space="preserve"> sempre demonstrou,</w:t>
      </w:r>
      <w:r w:rsidR="00D9625A">
        <w:t xml:space="preserve"> um exemplo a seguir que </w:t>
      </w:r>
      <w:r w:rsidR="0052072A">
        <w:t>me apoi</w:t>
      </w:r>
      <w:r w:rsidR="00D9625A">
        <w:t>ou</w:t>
      </w:r>
      <w:r w:rsidR="0052072A">
        <w:t xml:space="preserve"> em tudo e me f</w:t>
      </w:r>
      <w:r w:rsidR="00D9625A">
        <w:t>e</w:t>
      </w:r>
      <w:r w:rsidR="0052072A">
        <w:t>z crescer. Por último, agradecer à minha irmã, que todos estes anos foi uma grande amiga e</w:t>
      </w:r>
      <w:r w:rsidR="00D9625A">
        <w:t xml:space="preserve"> é a minha </w:t>
      </w:r>
      <w:r w:rsidR="00012037">
        <w:t>grande mentora.</w:t>
      </w:r>
    </w:p>
    <w:p w14:paraId="7A5C0ADB" w14:textId="169089F3" w:rsidR="002D3162" w:rsidRDefault="00012037" w:rsidP="006921A6">
      <w:r>
        <w:t xml:space="preserve"> </w:t>
      </w:r>
      <w:r w:rsidR="002D3162">
        <w:br w:type="page"/>
      </w:r>
    </w:p>
    <w:p w14:paraId="24763F5F" w14:textId="77777777" w:rsidR="002D3162" w:rsidRDefault="002D3162" w:rsidP="006921A6">
      <w:r>
        <w:lastRenderedPageBreak/>
        <w:br w:type="page"/>
      </w:r>
    </w:p>
    <w:p w14:paraId="7211CD99" w14:textId="3DC74426" w:rsidR="006F7EE8" w:rsidRPr="00A34819" w:rsidRDefault="00536A23" w:rsidP="006921A6">
      <w:pPr>
        <w:pStyle w:val="Cabealho1"/>
      </w:pPr>
      <w:bookmarkStart w:id="4" w:name="_Toc374181947"/>
      <w:bookmarkStart w:id="5" w:name="_Toc379391078"/>
      <w:r w:rsidRPr="00A34819">
        <w:lastRenderedPageBreak/>
        <w:t>Resumo</w:t>
      </w:r>
      <w:bookmarkEnd w:id="4"/>
      <w:bookmarkEnd w:id="5"/>
    </w:p>
    <w:p w14:paraId="03083F01" w14:textId="77777777" w:rsidR="00123C7E" w:rsidRPr="00123C7E" w:rsidRDefault="00123C7E" w:rsidP="006921A6"/>
    <w:p w14:paraId="77918429" w14:textId="01A2C5E5" w:rsidR="0013742E" w:rsidRPr="006921A6" w:rsidRDefault="006921A6" w:rsidP="006921A6">
      <w:r>
        <w:tab/>
      </w:r>
      <w:r w:rsidR="0013742E" w:rsidRPr="006921A6">
        <w:t>O envelhecimento de um ser humano acarreta condições de vida e de saúde mais sensíveis</w:t>
      </w:r>
      <w:r w:rsidR="00A9174B">
        <w:t xml:space="preserve"> a ocorrências do nosso dia-a-dia</w:t>
      </w:r>
      <w:r w:rsidR="0013742E" w:rsidRPr="006921A6">
        <w:t xml:space="preserve">. Nestes termos podemos assumir que a condição de saúde de uma pessoa idosa é bastante frágil, </w:t>
      </w:r>
      <w:r w:rsidR="00641A1D" w:rsidRPr="006921A6">
        <w:t xml:space="preserve">muito limitada a acontecimentos e fatores externos, </w:t>
      </w:r>
      <w:r w:rsidR="00A9174B">
        <w:t xml:space="preserve">como </w:t>
      </w:r>
      <w:r w:rsidR="00641A1D" w:rsidRPr="006921A6">
        <w:t xml:space="preserve">por exemplo quedas. </w:t>
      </w:r>
      <w:r w:rsidR="00486C34" w:rsidRPr="006921A6">
        <w:t>Este tipo de problemas incide</w:t>
      </w:r>
      <w:r w:rsidR="00641A1D" w:rsidRPr="006921A6">
        <w:t xml:space="preserve"> diretamente sobre a saúde da pessoa, logo sobre a sua qualidade de vida. Numa queda, uma pessoa idosa</w:t>
      </w:r>
      <w:r w:rsidR="002E6D5D" w:rsidRPr="006921A6">
        <w:t>, para</w:t>
      </w:r>
      <w:r w:rsidR="00641A1D" w:rsidRPr="006921A6">
        <w:t xml:space="preserve"> </w:t>
      </w:r>
      <w:r w:rsidR="002E6D5D" w:rsidRPr="006921A6">
        <w:t>além das complicações de saúde, tem complicações que criam impacto na sua vida, como por exemplo a limitação de mobilidade.</w:t>
      </w:r>
      <w:r w:rsidR="00641A1D" w:rsidRPr="006921A6">
        <w:t xml:space="preserve"> </w:t>
      </w:r>
    </w:p>
    <w:p w14:paraId="18259F4F" w14:textId="67E81832" w:rsidR="00260A11" w:rsidRPr="006921A6" w:rsidRDefault="006921A6" w:rsidP="006921A6">
      <w:r w:rsidRPr="006921A6">
        <w:tab/>
      </w:r>
      <w:r w:rsidR="00A5142D">
        <w:t>A</w:t>
      </w:r>
      <w:r w:rsidR="00A9174B">
        <w:t>s soluções tecnológicas podem</w:t>
      </w:r>
      <w:r w:rsidR="002E6D5D" w:rsidRPr="006921A6">
        <w:t xml:space="preserve"> ser usada</w:t>
      </w:r>
      <w:r w:rsidR="00A9174B">
        <w:t>s</w:t>
      </w:r>
      <w:r w:rsidR="002E6D5D" w:rsidRPr="006921A6">
        <w:t xml:space="preserve"> para ajudar pessoas com limitações neste tipo de situações. </w:t>
      </w:r>
      <w:r w:rsidR="00102499" w:rsidRPr="006921A6">
        <w:t xml:space="preserve">O recurso à utilização de câmaras de segurança ou de assistentes auxiliares a tempo inteiro </w:t>
      </w:r>
      <w:r w:rsidR="00EB7EBB">
        <w:t>podem ser uma solução</w:t>
      </w:r>
      <w:r w:rsidR="00A9174B">
        <w:t>. No</w:t>
      </w:r>
      <w:r w:rsidR="00102499" w:rsidRPr="006921A6">
        <w:t xml:space="preserve"> entanto, violam a privacidade das pessoas e são dispendiosos. </w:t>
      </w:r>
      <w:r w:rsidR="00496EE6" w:rsidRPr="006921A6">
        <w:t>O</w:t>
      </w:r>
      <w:r w:rsidR="00102499" w:rsidRPr="006921A6">
        <w:t>utro recurso</w:t>
      </w:r>
      <w:r w:rsidR="00EB7EBB">
        <w:t xml:space="preserve"> passa pela utilização do</w:t>
      </w:r>
      <w:r w:rsidR="00A9174B">
        <w:t xml:space="preserve"> conceito de</w:t>
      </w:r>
      <w:r w:rsidR="00102499" w:rsidRPr="006921A6">
        <w:t xml:space="preserve"> </w:t>
      </w:r>
      <w:r w:rsidR="00C70FBC" w:rsidRPr="00247EDA">
        <w:rPr>
          <w:i/>
        </w:rPr>
        <w:t>Ambient Assisted Living</w:t>
      </w:r>
      <w:r w:rsidR="00C70FBC" w:rsidRPr="006921A6">
        <w:t xml:space="preserve"> (AAL) </w:t>
      </w:r>
      <w:r w:rsidR="00102499" w:rsidRPr="006921A6">
        <w:t xml:space="preserve">que permite auxiliar essas pessoas nas suas habitações através da </w:t>
      </w:r>
      <w:r w:rsidR="00EB7EBB" w:rsidRPr="006921A6">
        <w:t>aplicação</w:t>
      </w:r>
      <w:r w:rsidR="00102499" w:rsidRPr="006921A6">
        <w:t xml:space="preserve"> de tecnologia</w:t>
      </w:r>
      <w:r w:rsidR="00867C5C" w:rsidRPr="006921A6">
        <w:t xml:space="preserve"> que tê</w:t>
      </w:r>
      <w:r w:rsidR="00D72168" w:rsidRPr="006921A6">
        <w:t>m ao se dispor</w:t>
      </w:r>
      <w:r w:rsidR="00270008" w:rsidRPr="006921A6">
        <w:t xml:space="preserve">. </w:t>
      </w:r>
    </w:p>
    <w:p w14:paraId="4F65FDEA" w14:textId="5495A276" w:rsidR="00A9174B" w:rsidRDefault="006921A6" w:rsidP="006921A6">
      <w:r w:rsidRPr="006921A6">
        <w:tab/>
      </w:r>
      <w:r w:rsidR="00536A23" w:rsidRPr="006921A6">
        <w:t xml:space="preserve">A crescente evolução </w:t>
      </w:r>
      <w:r w:rsidR="00486C34">
        <w:t>tecnológica permite</w:t>
      </w:r>
      <w:r w:rsidR="00536A23" w:rsidRPr="006921A6">
        <w:t xml:space="preserve"> sistemas de localização cada vez mais precisos, mas </w:t>
      </w:r>
      <w:r w:rsidR="00A9174B">
        <w:t>a maior parte d</w:t>
      </w:r>
      <w:r w:rsidR="00536A23" w:rsidRPr="006921A6">
        <w:t>esses sistemas estão focados para o exterior através do conhecido serviço GPS (</w:t>
      </w:r>
      <w:r w:rsidR="00536A23" w:rsidRPr="00247EDA">
        <w:rPr>
          <w:i/>
        </w:rPr>
        <w:t>Global Positioning System</w:t>
      </w:r>
      <w:r w:rsidR="00536A23" w:rsidRPr="006921A6">
        <w:t xml:space="preserve">). Já existem alguns sistemas de localização </w:t>
      </w:r>
      <w:r w:rsidR="00C74B18" w:rsidRPr="006921A6">
        <w:t>indoor</w:t>
      </w:r>
      <w:r w:rsidR="00536A23" w:rsidRPr="006921A6">
        <w:t xml:space="preserve"> mas ainda são muito caros e com baixa precisão. </w:t>
      </w:r>
    </w:p>
    <w:p w14:paraId="36FB8AC9" w14:textId="2AA20910" w:rsidR="002D3162" w:rsidRPr="00A34819" w:rsidRDefault="00A9174B" w:rsidP="006921A6">
      <w:r>
        <w:tab/>
        <w:t>N</w:t>
      </w:r>
      <w:r w:rsidRPr="00A34819">
        <w:t xml:space="preserve">este trabalho é </w:t>
      </w:r>
      <w:r>
        <w:t>apresentado</w:t>
      </w:r>
      <w:r w:rsidRPr="00A34819">
        <w:t xml:space="preserve"> um sistema de triangulação móvel dentro de edifícios, com recurso às tecnologias sem fios Wi-Fi que integrado num ALL permite melhorar as condições de vida do utilizador. Recorrendo este sistema podemos limitar a habitação em várias áreas sensíveis e proibidas, por acarretarem muitos perigos. Ao localizar pessoas nessas zonas podemos inferir se necessitam de alguma ajuda, tendo em conta </w:t>
      </w:r>
      <w:r>
        <w:t>diversos fatores resultantes da sua</w:t>
      </w:r>
      <w:r w:rsidRPr="00A34819">
        <w:t xml:space="preserve"> </w:t>
      </w:r>
      <w:r>
        <w:t>localização</w:t>
      </w:r>
      <w:r w:rsidR="00A5142D">
        <w:t>.</w:t>
      </w:r>
      <w:r w:rsidR="002D3162" w:rsidRPr="00A34819">
        <w:br w:type="page"/>
      </w:r>
    </w:p>
    <w:p w14:paraId="658A5AA5" w14:textId="77777777" w:rsidR="002D3162" w:rsidRDefault="002D3162" w:rsidP="006921A6">
      <w:r>
        <w:lastRenderedPageBreak/>
        <w:br w:type="page"/>
      </w:r>
    </w:p>
    <w:p w14:paraId="2F408F83" w14:textId="488EF6EC" w:rsidR="002D3162" w:rsidRPr="00DB761A" w:rsidRDefault="002D3162" w:rsidP="006921A6">
      <w:pPr>
        <w:pStyle w:val="Cabealho1"/>
        <w:rPr>
          <w:lang w:val="en-US"/>
        </w:rPr>
      </w:pPr>
      <w:bookmarkStart w:id="6" w:name="_Toc374181948"/>
      <w:bookmarkStart w:id="7" w:name="_Toc379391079"/>
      <w:r w:rsidRPr="00DB761A">
        <w:rPr>
          <w:lang w:val="en-US"/>
        </w:rPr>
        <w:lastRenderedPageBreak/>
        <w:t>Abstract</w:t>
      </w:r>
      <w:bookmarkEnd w:id="6"/>
      <w:bookmarkEnd w:id="7"/>
    </w:p>
    <w:p w14:paraId="410C1814" w14:textId="77777777" w:rsidR="00123C7E" w:rsidRPr="006921A6" w:rsidRDefault="00123C7E" w:rsidP="00A5142D">
      <w:pPr>
        <w:rPr>
          <w:lang w:val="en-US"/>
        </w:rPr>
      </w:pPr>
    </w:p>
    <w:p w14:paraId="34F6E55C" w14:textId="77777777" w:rsidR="00A5142D" w:rsidRPr="0085513B" w:rsidRDefault="006921A6" w:rsidP="00A5142D">
      <w:pPr>
        <w:rPr>
          <w:rFonts w:ascii="Arial" w:eastAsia="Times New Roman" w:hAnsi="Arial" w:cs="Arial"/>
          <w:color w:val="222222"/>
          <w:sz w:val="20"/>
          <w:szCs w:val="20"/>
          <w:lang w:val="en-US" w:eastAsia="pt-PT"/>
        </w:rPr>
      </w:pPr>
      <w:r>
        <w:rPr>
          <w:lang w:val="en-US"/>
        </w:rPr>
        <w:tab/>
      </w:r>
      <w:r w:rsidR="00A5142D" w:rsidRPr="0085513B">
        <w:rPr>
          <w:rFonts w:ascii="Arial" w:eastAsia="Times New Roman" w:hAnsi="Arial" w:cs="Arial"/>
          <w:color w:val="222222"/>
          <w:sz w:val="23"/>
          <w:szCs w:val="23"/>
          <w:lang w:val="en-US"/>
        </w:rPr>
        <w:t>The aging of the human being entails life and health conditions more sensitive to even the more ordinary occurrences of life. In these terms, we can assume that the health condition of an elder person is rather frail, very prone to events and external factors, i.e. falls. These type of problems focus, directly, on a person’s health and, consequently, over its quality of life. In a fall, an elder person, besides health complications, has complications that impact their own life as, for example, mobility limitations.</w:t>
      </w:r>
    </w:p>
    <w:p w14:paraId="460C51B3" w14:textId="77777777" w:rsidR="00A5142D" w:rsidRPr="0085513B" w:rsidRDefault="00A5142D" w:rsidP="00A5142D">
      <w:pPr>
        <w:ind w:firstLine="709"/>
        <w:rPr>
          <w:rFonts w:ascii="Arial" w:eastAsia="Times New Roman" w:hAnsi="Arial" w:cs="Arial"/>
          <w:color w:val="222222"/>
          <w:sz w:val="20"/>
          <w:szCs w:val="20"/>
          <w:lang w:val="en-US" w:eastAsia="pt-PT"/>
        </w:rPr>
      </w:pPr>
      <w:r w:rsidRPr="0085513B">
        <w:rPr>
          <w:rFonts w:ascii="Arial" w:eastAsia="Times New Roman" w:hAnsi="Arial" w:cs="Arial"/>
          <w:color w:val="222222"/>
          <w:sz w:val="23"/>
          <w:szCs w:val="23"/>
          <w:lang w:val="en-US" w:eastAsia="pt-PT"/>
        </w:rPr>
        <w:t>The technological solutions may be used to help people with the aforementioned limitations. Recurring to the use of security cameras or full-time help assistants may be an answer to these problems. However, this answer violates the privacy of people and are very expensive. Another solution indices over intelligent environments, and the concept of Ambient Assisted Living (ALL), which provides help to these people in their own homes through the use of technology that they have at their own service.                            </w:t>
      </w:r>
    </w:p>
    <w:p w14:paraId="76627BB4" w14:textId="77777777" w:rsidR="00A5142D" w:rsidRPr="0085513B" w:rsidRDefault="00A5142D" w:rsidP="00A5142D">
      <w:pPr>
        <w:ind w:firstLine="709"/>
        <w:rPr>
          <w:rFonts w:ascii="Arial" w:eastAsia="Times New Roman" w:hAnsi="Arial" w:cs="Arial"/>
          <w:color w:val="222222"/>
          <w:sz w:val="20"/>
          <w:szCs w:val="20"/>
          <w:lang w:val="en-US" w:eastAsia="pt-PT"/>
        </w:rPr>
      </w:pPr>
      <w:r w:rsidRPr="0085513B">
        <w:rPr>
          <w:rFonts w:ascii="Arial" w:eastAsia="Times New Roman" w:hAnsi="Arial" w:cs="Arial"/>
          <w:color w:val="222222"/>
          <w:sz w:val="23"/>
          <w:szCs w:val="23"/>
          <w:lang w:val="en-US" w:eastAsia="pt-PT"/>
        </w:rPr>
        <w:t>The increasing technological evolution allows location systems to be ever more precise, notwithstanding the fact that most of these systems are only focused on their external application, mainly through the, already know, GPS (Global Positioning System) service. There are already some location systems that operate indoor but they are still very costly and with a low accuracy.</w:t>
      </w:r>
    </w:p>
    <w:p w14:paraId="387BD924" w14:textId="3B3093C3" w:rsidR="00536A23" w:rsidRPr="0085513B" w:rsidRDefault="00A5142D" w:rsidP="00A5142D">
      <w:pPr>
        <w:ind w:firstLine="709"/>
        <w:rPr>
          <w:rFonts w:ascii="Arial" w:eastAsia="Times New Roman" w:hAnsi="Arial" w:cs="Arial"/>
          <w:color w:val="222222"/>
          <w:sz w:val="20"/>
          <w:szCs w:val="20"/>
          <w:lang w:val="en-US" w:eastAsia="pt-PT"/>
        </w:rPr>
      </w:pPr>
      <w:r w:rsidRPr="0085513B">
        <w:rPr>
          <w:rFonts w:ascii="Arial" w:eastAsia="Times New Roman" w:hAnsi="Arial" w:cs="Arial"/>
          <w:color w:val="222222"/>
          <w:sz w:val="23"/>
          <w:szCs w:val="23"/>
          <w:lang w:val="en-US" w:eastAsia="pt-PT"/>
        </w:rPr>
        <w:t>In this dissertation, it will be presented a mobile triangulation system, to be used inside buildings, by resourcing to the wireless technology Wi-FI integrated within AAL, which allows the improvement of its users’ life conditions. Through the use of this system, we can constrain a building, in regards to its sensitive and forbidden areas due to the dangers yielded. By locating people in these areas, we can infer if they need any help, taking into consideration several factors resulting from their location.</w:t>
      </w:r>
    </w:p>
    <w:p w14:paraId="0DD8441C" w14:textId="77777777" w:rsidR="00536A23" w:rsidRPr="006921A6" w:rsidRDefault="00536A23" w:rsidP="006921A6">
      <w:pPr>
        <w:rPr>
          <w:lang w:val="en-US"/>
        </w:rPr>
      </w:pPr>
      <w:r w:rsidRPr="006921A6">
        <w:rPr>
          <w:lang w:val="en-US"/>
        </w:rPr>
        <w:br w:type="page"/>
      </w:r>
    </w:p>
    <w:p w14:paraId="109EBC7D" w14:textId="1B6A0780" w:rsidR="00031CFE" w:rsidRPr="006921A6" w:rsidRDefault="002D3162" w:rsidP="006921A6">
      <w:pPr>
        <w:rPr>
          <w:lang w:val="en-US"/>
        </w:rPr>
      </w:pPr>
      <w:r w:rsidRPr="006921A6">
        <w:rPr>
          <w:lang w:val="en-US"/>
        </w:rPr>
        <w:lastRenderedPageBreak/>
        <w:br w:type="page"/>
      </w:r>
      <w:bookmarkStart w:id="8" w:name="_Toc374181949"/>
    </w:p>
    <w:p w14:paraId="10CE3006" w14:textId="0F41A208" w:rsidR="00031CFE" w:rsidRPr="00DD1D93" w:rsidRDefault="00031CFE" w:rsidP="006921A6">
      <w:pPr>
        <w:pStyle w:val="Cabealho1"/>
      </w:pPr>
      <w:bookmarkStart w:id="9" w:name="_Toc379391080"/>
      <w:bookmarkEnd w:id="8"/>
      <w:r w:rsidRPr="00DD1D93">
        <w:lastRenderedPageBreak/>
        <w:t>Índice</w:t>
      </w:r>
      <w:bookmarkEnd w:id="9"/>
    </w:p>
    <w:p w14:paraId="511516B1" w14:textId="77777777" w:rsidR="00031CFE" w:rsidRPr="00157075" w:rsidRDefault="00031CFE" w:rsidP="006921A6"/>
    <w:p w14:paraId="618F6845" w14:textId="77777777" w:rsidR="00D05655" w:rsidRDefault="00F85E06">
      <w:pPr>
        <w:pStyle w:val="ndice1"/>
        <w:rPr>
          <w:rFonts w:asciiTheme="minorHAnsi" w:hAnsiTheme="minorHAnsi"/>
          <w:bCs w:val="0"/>
          <w:noProof/>
          <w:sz w:val="22"/>
          <w:szCs w:val="22"/>
          <w:lang w:eastAsia="pt-PT"/>
        </w:rPr>
      </w:pPr>
      <w:r>
        <w:fldChar w:fldCharType="begin"/>
      </w:r>
      <w:r>
        <w:instrText xml:space="preserve"> TOC \o "1-3" \h \z \u </w:instrText>
      </w:r>
      <w:r>
        <w:fldChar w:fldCharType="separate"/>
      </w:r>
      <w:hyperlink w:anchor="_Toc379391077" w:history="1">
        <w:r w:rsidR="00D05655" w:rsidRPr="001A75AE">
          <w:rPr>
            <w:rStyle w:val="Hiperligao"/>
            <w:noProof/>
          </w:rPr>
          <w:t>Agradecimentos</w:t>
        </w:r>
        <w:r w:rsidR="00D05655">
          <w:rPr>
            <w:noProof/>
            <w:webHidden/>
          </w:rPr>
          <w:tab/>
        </w:r>
        <w:r w:rsidR="00D05655">
          <w:rPr>
            <w:noProof/>
            <w:webHidden/>
          </w:rPr>
          <w:fldChar w:fldCharType="begin"/>
        </w:r>
        <w:r w:rsidR="00D05655">
          <w:rPr>
            <w:noProof/>
            <w:webHidden/>
          </w:rPr>
          <w:instrText xml:space="preserve"> PAGEREF _Toc379391077 \h </w:instrText>
        </w:r>
        <w:r w:rsidR="00D05655">
          <w:rPr>
            <w:noProof/>
            <w:webHidden/>
          </w:rPr>
        </w:r>
        <w:r w:rsidR="00D05655">
          <w:rPr>
            <w:noProof/>
            <w:webHidden/>
          </w:rPr>
          <w:fldChar w:fldCharType="separate"/>
        </w:r>
        <w:r w:rsidR="00AC2DDA">
          <w:rPr>
            <w:noProof/>
            <w:webHidden/>
          </w:rPr>
          <w:t>iii</w:t>
        </w:r>
        <w:r w:rsidR="00D05655">
          <w:rPr>
            <w:noProof/>
            <w:webHidden/>
          </w:rPr>
          <w:fldChar w:fldCharType="end"/>
        </w:r>
      </w:hyperlink>
    </w:p>
    <w:p w14:paraId="55A00425" w14:textId="77777777" w:rsidR="00D05655" w:rsidRDefault="0075723B">
      <w:pPr>
        <w:pStyle w:val="ndice1"/>
        <w:rPr>
          <w:rFonts w:asciiTheme="minorHAnsi" w:hAnsiTheme="minorHAnsi"/>
          <w:bCs w:val="0"/>
          <w:noProof/>
          <w:sz w:val="22"/>
          <w:szCs w:val="22"/>
          <w:lang w:eastAsia="pt-PT"/>
        </w:rPr>
      </w:pPr>
      <w:hyperlink w:anchor="_Toc379391078" w:history="1">
        <w:r w:rsidR="00D05655" w:rsidRPr="001A75AE">
          <w:rPr>
            <w:rStyle w:val="Hiperligao"/>
            <w:noProof/>
          </w:rPr>
          <w:t>Resumo</w:t>
        </w:r>
        <w:r w:rsidR="00D05655">
          <w:rPr>
            <w:noProof/>
            <w:webHidden/>
          </w:rPr>
          <w:tab/>
        </w:r>
        <w:r w:rsidR="00D05655">
          <w:rPr>
            <w:noProof/>
            <w:webHidden/>
          </w:rPr>
          <w:fldChar w:fldCharType="begin"/>
        </w:r>
        <w:r w:rsidR="00D05655">
          <w:rPr>
            <w:noProof/>
            <w:webHidden/>
          </w:rPr>
          <w:instrText xml:space="preserve"> PAGEREF _Toc379391078 \h </w:instrText>
        </w:r>
        <w:r w:rsidR="00D05655">
          <w:rPr>
            <w:noProof/>
            <w:webHidden/>
          </w:rPr>
        </w:r>
        <w:r w:rsidR="00D05655">
          <w:rPr>
            <w:noProof/>
            <w:webHidden/>
          </w:rPr>
          <w:fldChar w:fldCharType="separate"/>
        </w:r>
        <w:r w:rsidR="00AC2DDA">
          <w:rPr>
            <w:noProof/>
            <w:webHidden/>
          </w:rPr>
          <w:t>v</w:t>
        </w:r>
        <w:r w:rsidR="00D05655">
          <w:rPr>
            <w:noProof/>
            <w:webHidden/>
          </w:rPr>
          <w:fldChar w:fldCharType="end"/>
        </w:r>
      </w:hyperlink>
    </w:p>
    <w:p w14:paraId="76CBDA8D" w14:textId="77777777" w:rsidR="00D05655" w:rsidRDefault="0075723B">
      <w:pPr>
        <w:pStyle w:val="ndice1"/>
        <w:rPr>
          <w:rFonts w:asciiTheme="minorHAnsi" w:hAnsiTheme="minorHAnsi"/>
          <w:bCs w:val="0"/>
          <w:noProof/>
          <w:sz w:val="22"/>
          <w:szCs w:val="22"/>
          <w:lang w:eastAsia="pt-PT"/>
        </w:rPr>
      </w:pPr>
      <w:hyperlink w:anchor="_Toc379391079" w:history="1">
        <w:r w:rsidR="00D05655" w:rsidRPr="001A75AE">
          <w:rPr>
            <w:rStyle w:val="Hiperligao"/>
            <w:noProof/>
            <w:lang w:val="en-US"/>
          </w:rPr>
          <w:t>Abstract</w:t>
        </w:r>
        <w:r w:rsidR="00D05655">
          <w:rPr>
            <w:noProof/>
            <w:webHidden/>
          </w:rPr>
          <w:tab/>
        </w:r>
        <w:r w:rsidR="00D05655">
          <w:rPr>
            <w:noProof/>
            <w:webHidden/>
          </w:rPr>
          <w:fldChar w:fldCharType="begin"/>
        </w:r>
        <w:r w:rsidR="00D05655">
          <w:rPr>
            <w:noProof/>
            <w:webHidden/>
          </w:rPr>
          <w:instrText xml:space="preserve"> PAGEREF _Toc379391079 \h </w:instrText>
        </w:r>
        <w:r w:rsidR="00D05655">
          <w:rPr>
            <w:noProof/>
            <w:webHidden/>
          </w:rPr>
        </w:r>
        <w:r w:rsidR="00D05655">
          <w:rPr>
            <w:noProof/>
            <w:webHidden/>
          </w:rPr>
          <w:fldChar w:fldCharType="separate"/>
        </w:r>
        <w:r w:rsidR="00AC2DDA">
          <w:rPr>
            <w:noProof/>
            <w:webHidden/>
          </w:rPr>
          <w:t>vii</w:t>
        </w:r>
        <w:r w:rsidR="00D05655">
          <w:rPr>
            <w:noProof/>
            <w:webHidden/>
          </w:rPr>
          <w:fldChar w:fldCharType="end"/>
        </w:r>
      </w:hyperlink>
    </w:p>
    <w:p w14:paraId="058C4EA2" w14:textId="77777777" w:rsidR="00D05655" w:rsidRDefault="0075723B">
      <w:pPr>
        <w:pStyle w:val="ndice1"/>
        <w:rPr>
          <w:rFonts w:asciiTheme="minorHAnsi" w:hAnsiTheme="minorHAnsi"/>
          <w:bCs w:val="0"/>
          <w:noProof/>
          <w:sz w:val="22"/>
          <w:szCs w:val="22"/>
          <w:lang w:eastAsia="pt-PT"/>
        </w:rPr>
      </w:pPr>
      <w:hyperlink w:anchor="_Toc379391080" w:history="1">
        <w:r w:rsidR="00D05655" w:rsidRPr="001A75AE">
          <w:rPr>
            <w:rStyle w:val="Hiperligao"/>
            <w:noProof/>
          </w:rPr>
          <w:t>Índice</w:t>
        </w:r>
        <w:r w:rsidR="00D05655">
          <w:rPr>
            <w:noProof/>
            <w:webHidden/>
          </w:rPr>
          <w:tab/>
        </w:r>
        <w:r w:rsidR="00D05655">
          <w:rPr>
            <w:noProof/>
            <w:webHidden/>
          </w:rPr>
          <w:fldChar w:fldCharType="begin"/>
        </w:r>
        <w:r w:rsidR="00D05655">
          <w:rPr>
            <w:noProof/>
            <w:webHidden/>
          </w:rPr>
          <w:instrText xml:space="preserve"> PAGEREF _Toc379391080 \h </w:instrText>
        </w:r>
        <w:r w:rsidR="00D05655">
          <w:rPr>
            <w:noProof/>
            <w:webHidden/>
          </w:rPr>
        </w:r>
        <w:r w:rsidR="00D05655">
          <w:rPr>
            <w:noProof/>
            <w:webHidden/>
          </w:rPr>
          <w:fldChar w:fldCharType="separate"/>
        </w:r>
        <w:r w:rsidR="00AC2DDA">
          <w:rPr>
            <w:noProof/>
            <w:webHidden/>
          </w:rPr>
          <w:t>ix</w:t>
        </w:r>
        <w:r w:rsidR="00D05655">
          <w:rPr>
            <w:noProof/>
            <w:webHidden/>
          </w:rPr>
          <w:fldChar w:fldCharType="end"/>
        </w:r>
      </w:hyperlink>
    </w:p>
    <w:p w14:paraId="72B1569E" w14:textId="77777777" w:rsidR="00D05655" w:rsidRDefault="0075723B">
      <w:pPr>
        <w:pStyle w:val="ndice1"/>
        <w:rPr>
          <w:rFonts w:asciiTheme="minorHAnsi" w:hAnsiTheme="minorHAnsi"/>
          <w:bCs w:val="0"/>
          <w:noProof/>
          <w:sz w:val="22"/>
          <w:szCs w:val="22"/>
          <w:lang w:eastAsia="pt-PT"/>
        </w:rPr>
      </w:pPr>
      <w:hyperlink w:anchor="_Toc379391081" w:history="1">
        <w:r w:rsidR="00D05655" w:rsidRPr="001A75AE">
          <w:rPr>
            <w:rStyle w:val="Hiperligao"/>
            <w:noProof/>
          </w:rPr>
          <w:t>Índice de Figuras</w:t>
        </w:r>
        <w:r w:rsidR="00D05655">
          <w:rPr>
            <w:noProof/>
            <w:webHidden/>
          </w:rPr>
          <w:tab/>
        </w:r>
        <w:r w:rsidR="00D05655">
          <w:rPr>
            <w:noProof/>
            <w:webHidden/>
          </w:rPr>
          <w:fldChar w:fldCharType="begin"/>
        </w:r>
        <w:r w:rsidR="00D05655">
          <w:rPr>
            <w:noProof/>
            <w:webHidden/>
          </w:rPr>
          <w:instrText xml:space="preserve"> PAGEREF _Toc379391081 \h </w:instrText>
        </w:r>
        <w:r w:rsidR="00D05655">
          <w:rPr>
            <w:noProof/>
            <w:webHidden/>
          </w:rPr>
        </w:r>
        <w:r w:rsidR="00D05655">
          <w:rPr>
            <w:noProof/>
            <w:webHidden/>
          </w:rPr>
          <w:fldChar w:fldCharType="separate"/>
        </w:r>
        <w:r w:rsidR="00AC2DDA">
          <w:rPr>
            <w:noProof/>
            <w:webHidden/>
          </w:rPr>
          <w:t>xii</w:t>
        </w:r>
        <w:r w:rsidR="00D05655">
          <w:rPr>
            <w:noProof/>
            <w:webHidden/>
          </w:rPr>
          <w:fldChar w:fldCharType="end"/>
        </w:r>
      </w:hyperlink>
    </w:p>
    <w:p w14:paraId="1854ED54" w14:textId="77777777" w:rsidR="00D05655" w:rsidRDefault="0075723B">
      <w:pPr>
        <w:pStyle w:val="ndice1"/>
        <w:rPr>
          <w:rFonts w:asciiTheme="minorHAnsi" w:hAnsiTheme="minorHAnsi"/>
          <w:bCs w:val="0"/>
          <w:noProof/>
          <w:sz w:val="22"/>
          <w:szCs w:val="22"/>
          <w:lang w:eastAsia="pt-PT"/>
        </w:rPr>
      </w:pPr>
      <w:hyperlink w:anchor="_Toc379391082" w:history="1">
        <w:r w:rsidR="00D05655" w:rsidRPr="001A75AE">
          <w:rPr>
            <w:rStyle w:val="Hiperligao"/>
            <w:noProof/>
          </w:rPr>
          <w:t>Índice de Tabelas</w:t>
        </w:r>
        <w:r w:rsidR="00D05655">
          <w:rPr>
            <w:noProof/>
            <w:webHidden/>
          </w:rPr>
          <w:tab/>
        </w:r>
        <w:r w:rsidR="00D05655">
          <w:rPr>
            <w:noProof/>
            <w:webHidden/>
          </w:rPr>
          <w:fldChar w:fldCharType="begin"/>
        </w:r>
        <w:r w:rsidR="00D05655">
          <w:rPr>
            <w:noProof/>
            <w:webHidden/>
          </w:rPr>
          <w:instrText xml:space="preserve"> PAGEREF _Toc379391082 \h </w:instrText>
        </w:r>
        <w:r w:rsidR="00D05655">
          <w:rPr>
            <w:noProof/>
            <w:webHidden/>
          </w:rPr>
        </w:r>
        <w:r w:rsidR="00D05655">
          <w:rPr>
            <w:noProof/>
            <w:webHidden/>
          </w:rPr>
          <w:fldChar w:fldCharType="separate"/>
        </w:r>
        <w:r w:rsidR="00AC2DDA">
          <w:rPr>
            <w:noProof/>
            <w:webHidden/>
          </w:rPr>
          <w:t>xiv</w:t>
        </w:r>
        <w:r w:rsidR="00D05655">
          <w:rPr>
            <w:noProof/>
            <w:webHidden/>
          </w:rPr>
          <w:fldChar w:fldCharType="end"/>
        </w:r>
      </w:hyperlink>
    </w:p>
    <w:p w14:paraId="0D2161CC" w14:textId="77777777" w:rsidR="00D05655" w:rsidRDefault="0075723B">
      <w:pPr>
        <w:pStyle w:val="ndice1"/>
        <w:rPr>
          <w:rFonts w:asciiTheme="minorHAnsi" w:hAnsiTheme="minorHAnsi"/>
          <w:bCs w:val="0"/>
          <w:noProof/>
          <w:sz w:val="22"/>
          <w:szCs w:val="22"/>
          <w:lang w:eastAsia="pt-PT"/>
        </w:rPr>
      </w:pPr>
      <w:hyperlink w:anchor="_Toc379391083" w:history="1">
        <w:r w:rsidR="00D05655" w:rsidRPr="001A75AE">
          <w:rPr>
            <w:rStyle w:val="Hiperligao"/>
            <w:noProof/>
          </w:rPr>
          <w:t>Acrónimos</w:t>
        </w:r>
        <w:r w:rsidR="00D05655">
          <w:rPr>
            <w:noProof/>
            <w:webHidden/>
          </w:rPr>
          <w:tab/>
        </w:r>
        <w:r w:rsidR="00D05655">
          <w:rPr>
            <w:noProof/>
            <w:webHidden/>
          </w:rPr>
          <w:fldChar w:fldCharType="begin"/>
        </w:r>
        <w:r w:rsidR="00D05655">
          <w:rPr>
            <w:noProof/>
            <w:webHidden/>
          </w:rPr>
          <w:instrText xml:space="preserve"> PAGEREF _Toc379391083 \h </w:instrText>
        </w:r>
        <w:r w:rsidR="00D05655">
          <w:rPr>
            <w:noProof/>
            <w:webHidden/>
          </w:rPr>
        </w:r>
        <w:r w:rsidR="00D05655">
          <w:rPr>
            <w:noProof/>
            <w:webHidden/>
          </w:rPr>
          <w:fldChar w:fldCharType="separate"/>
        </w:r>
        <w:r w:rsidR="00AC2DDA">
          <w:rPr>
            <w:noProof/>
            <w:webHidden/>
          </w:rPr>
          <w:t>xv</w:t>
        </w:r>
        <w:r w:rsidR="00D05655">
          <w:rPr>
            <w:noProof/>
            <w:webHidden/>
          </w:rPr>
          <w:fldChar w:fldCharType="end"/>
        </w:r>
      </w:hyperlink>
    </w:p>
    <w:p w14:paraId="54B17E03" w14:textId="77777777" w:rsidR="00D05655" w:rsidRDefault="0075723B">
      <w:pPr>
        <w:pStyle w:val="ndice1"/>
        <w:rPr>
          <w:rFonts w:asciiTheme="minorHAnsi" w:hAnsiTheme="minorHAnsi"/>
          <w:bCs w:val="0"/>
          <w:noProof/>
          <w:sz w:val="22"/>
          <w:szCs w:val="22"/>
          <w:lang w:eastAsia="pt-PT"/>
        </w:rPr>
      </w:pPr>
      <w:hyperlink w:anchor="_Toc379391084" w:history="1">
        <w:r w:rsidR="00D05655" w:rsidRPr="001A75AE">
          <w:rPr>
            <w:rStyle w:val="Hiperligao"/>
            <w:noProof/>
          </w:rPr>
          <w:t>Capítulo I: Introdução</w:t>
        </w:r>
        <w:r w:rsidR="00D05655">
          <w:rPr>
            <w:noProof/>
            <w:webHidden/>
          </w:rPr>
          <w:tab/>
        </w:r>
        <w:r w:rsidR="00D05655">
          <w:rPr>
            <w:noProof/>
            <w:webHidden/>
          </w:rPr>
          <w:fldChar w:fldCharType="begin"/>
        </w:r>
        <w:r w:rsidR="00D05655">
          <w:rPr>
            <w:noProof/>
            <w:webHidden/>
          </w:rPr>
          <w:instrText xml:space="preserve"> PAGEREF _Toc379391084 \h </w:instrText>
        </w:r>
        <w:r w:rsidR="00D05655">
          <w:rPr>
            <w:noProof/>
            <w:webHidden/>
          </w:rPr>
        </w:r>
        <w:r w:rsidR="00D05655">
          <w:rPr>
            <w:noProof/>
            <w:webHidden/>
          </w:rPr>
          <w:fldChar w:fldCharType="separate"/>
        </w:r>
        <w:r w:rsidR="00AC2DDA">
          <w:rPr>
            <w:noProof/>
            <w:webHidden/>
          </w:rPr>
          <w:t>1</w:t>
        </w:r>
        <w:r w:rsidR="00D05655">
          <w:rPr>
            <w:noProof/>
            <w:webHidden/>
          </w:rPr>
          <w:fldChar w:fldCharType="end"/>
        </w:r>
      </w:hyperlink>
    </w:p>
    <w:p w14:paraId="383C2E0E" w14:textId="77777777" w:rsidR="00D05655" w:rsidRDefault="0075723B">
      <w:pPr>
        <w:pStyle w:val="ndice2"/>
        <w:tabs>
          <w:tab w:val="right" w:leader="dot" w:pos="9016"/>
        </w:tabs>
        <w:rPr>
          <w:rFonts w:asciiTheme="minorHAnsi" w:hAnsiTheme="minorHAnsi"/>
          <w:noProof/>
          <w:sz w:val="22"/>
          <w:szCs w:val="22"/>
          <w:lang w:eastAsia="pt-PT"/>
        </w:rPr>
      </w:pPr>
      <w:hyperlink w:anchor="_Toc379391085" w:history="1">
        <w:r w:rsidR="00D05655" w:rsidRPr="001A75AE">
          <w:rPr>
            <w:rStyle w:val="Hiperligao"/>
            <w:noProof/>
          </w:rPr>
          <w:t>1.1. Estado da Sociedade</w:t>
        </w:r>
        <w:r w:rsidR="00D05655">
          <w:rPr>
            <w:noProof/>
            <w:webHidden/>
          </w:rPr>
          <w:tab/>
        </w:r>
        <w:r w:rsidR="00D05655">
          <w:rPr>
            <w:noProof/>
            <w:webHidden/>
          </w:rPr>
          <w:fldChar w:fldCharType="begin"/>
        </w:r>
        <w:r w:rsidR="00D05655">
          <w:rPr>
            <w:noProof/>
            <w:webHidden/>
          </w:rPr>
          <w:instrText xml:space="preserve"> PAGEREF _Toc379391085 \h </w:instrText>
        </w:r>
        <w:r w:rsidR="00D05655">
          <w:rPr>
            <w:noProof/>
            <w:webHidden/>
          </w:rPr>
        </w:r>
        <w:r w:rsidR="00D05655">
          <w:rPr>
            <w:noProof/>
            <w:webHidden/>
          </w:rPr>
          <w:fldChar w:fldCharType="separate"/>
        </w:r>
        <w:r w:rsidR="00AC2DDA">
          <w:rPr>
            <w:noProof/>
            <w:webHidden/>
          </w:rPr>
          <w:t>2</w:t>
        </w:r>
        <w:r w:rsidR="00D05655">
          <w:rPr>
            <w:noProof/>
            <w:webHidden/>
          </w:rPr>
          <w:fldChar w:fldCharType="end"/>
        </w:r>
      </w:hyperlink>
    </w:p>
    <w:p w14:paraId="77BF9750" w14:textId="77777777" w:rsidR="00D05655" w:rsidRDefault="0075723B">
      <w:pPr>
        <w:pStyle w:val="ndice2"/>
        <w:tabs>
          <w:tab w:val="right" w:leader="dot" w:pos="9016"/>
        </w:tabs>
        <w:rPr>
          <w:rFonts w:asciiTheme="minorHAnsi" w:hAnsiTheme="minorHAnsi"/>
          <w:noProof/>
          <w:sz w:val="22"/>
          <w:szCs w:val="22"/>
          <w:lang w:eastAsia="pt-PT"/>
        </w:rPr>
      </w:pPr>
      <w:hyperlink w:anchor="_Toc379391086" w:history="1">
        <w:r w:rsidR="00D05655" w:rsidRPr="001A75AE">
          <w:rPr>
            <w:rStyle w:val="Hiperligao"/>
            <w:noProof/>
          </w:rPr>
          <w:t>1.2. Projetos Relacionados</w:t>
        </w:r>
        <w:r w:rsidR="00D05655">
          <w:rPr>
            <w:noProof/>
            <w:webHidden/>
          </w:rPr>
          <w:tab/>
        </w:r>
        <w:r w:rsidR="00D05655">
          <w:rPr>
            <w:noProof/>
            <w:webHidden/>
          </w:rPr>
          <w:fldChar w:fldCharType="begin"/>
        </w:r>
        <w:r w:rsidR="00D05655">
          <w:rPr>
            <w:noProof/>
            <w:webHidden/>
          </w:rPr>
          <w:instrText xml:space="preserve"> PAGEREF _Toc379391086 \h </w:instrText>
        </w:r>
        <w:r w:rsidR="00D05655">
          <w:rPr>
            <w:noProof/>
            <w:webHidden/>
          </w:rPr>
        </w:r>
        <w:r w:rsidR="00D05655">
          <w:rPr>
            <w:noProof/>
            <w:webHidden/>
          </w:rPr>
          <w:fldChar w:fldCharType="separate"/>
        </w:r>
        <w:r w:rsidR="00AC2DDA">
          <w:rPr>
            <w:noProof/>
            <w:webHidden/>
          </w:rPr>
          <w:t>8</w:t>
        </w:r>
        <w:r w:rsidR="00D05655">
          <w:rPr>
            <w:noProof/>
            <w:webHidden/>
          </w:rPr>
          <w:fldChar w:fldCharType="end"/>
        </w:r>
      </w:hyperlink>
    </w:p>
    <w:p w14:paraId="0C1CDC2A" w14:textId="77777777" w:rsidR="00D05655" w:rsidRDefault="0075723B">
      <w:pPr>
        <w:pStyle w:val="ndice3"/>
        <w:rPr>
          <w:rFonts w:asciiTheme="minorHAnsi" w:hAnsiTheme="minorHAnsi"/>
          <w:iCs w:val="0"/>
          <w:noProof/>
          <w:sz w:val="22"/>
          <w:szCs w:val="22"/>
          <w:lang w:eastAsia="pt-PT"/>
        </w:rPr>
      </w:pPr>
      <w:hyperlink w:anchor="_Toc379391087" w:history="1">
        <w:r w:rsidR="00D05655" w:rsidRPr="001A75AE">
          <w:rPr>
            <w:rStyle w:val="Hiperligao"/>
            <w:noProof/>
          </w:rPr>
          <w:t>iGenda</w:t>
        </w:r>
        <w:r w:rsidR="00D05655">
          <w:rPr>
            <w:noProof/>
            <w:webHidden/>
          </w:rPr>
          <w:tab/>
        </w:r>
        <w:r w:rsidR="00D05655">
          <w:rPr>
            <w:noProof/>
            <w:webHidden/>
          </w:rPr>
          <w:fldChar w:fldCharType="begin"/>
        </w:r>
        <w:r w:rsidR="00D05655">
          <w:rPr>
            <w:noProof/>
            <w:webHidden/>
          </w:rPr>
          <w:instrText xml:space="preserve"> PAGEREF _Toc379391087 \h </w:instrText>
        </w:r>
        <w:r w:rsidR="00D05655">
          <w:rPr>
            <w:noProof/>
            <w:webHidden/>
          </w:rPr>
        </w:r>
        <w:r w:rsidR="00D05655">
          <w:rPr>
            <w:noProof/>
            <w:webHidden/>
          </w:rPr>
          <w:fldChar w:fldCharType="separate"/>
        </w:r>
        <w:r w:rsidR="00AC2DDA">
          <w:rPr>
            <w:noProof/>
            <w:webHidden/>
          </w:rPr>
          <w:t>8</w:t>
        </w:r>
        <w:r w:rsidR="00D05655">
          <w:rPr>
            <w:noProof/>
            <w:webHidden/>
          </w:rPr>
          <w:fldChar w:fldCharType="end"/>
        </w:r>
      </w:hyperlink>
    </w:p>
    <w:p w14:paraId="4A36F3BA" w14:textId="77777777" w:rsidR="00D05655" w:rsidRDefault="0075723B">
      <w:pPr>
        <w:pStyle w:val="ndice3"/>
        <w:rPr>
          <w:rFonts w:asciiTheme="minorHAnsi" w:hAnsiTheme="minorHAnsi"/>
          <w:iCs w:val="0"/>
          <w:noProof/>
          <w:sz w:val="22"/>
          <w:szCs w:val="22"/>
          <w:lang w:eastAsia="pt-PT"/>
        </w:rPr>
      </w:pPr>
      <w:hyperlink w:anchor="_Toc379391088" w:history="1">
        <w:r w:rsidR="00D05655" w:rsidRPr="001A75AE">
          <w:rPr>
            <w:rStyle w:val="Hiperligao"/>
            <w:noProof/>
            <w:lang w:val="en-US"/>
          </w:rPr>
          <w:t>SOPRANO</w:t>
        </w:r>
        <w:r w:rsidR="00D05655">
          <w:rPr>
            <w:noProof/>
            <w:webHidden/>
          </w:rPr>
          <w:tab/>
        </w:r>
        <w:r w:rsidR="00D05655">
          <w:rPr>
            <w:noProof/>
            <w:webHidden/>
          </w:rPr>
          <w:fldChar w:fldCharType="begin"/>
        </w:r>
        <w:r w:rsidR="00D05655">
          <w:rPr>
            <w:noProof/>
            <w:webHidden/>
          </w:rPr>
          <w:instrText xml:space="preserve"> PAGEREF _Toc379391088 \h </w:instrText>
        </w:r>
        <w:r w:rsidR="00D05655">
          <w:rPr>
            <w:noProof/>
            <w:webHidden/>
          </w:rPr>
        </w:r>
        <w:r w:rsidR="00D05655">
          <w:rPr>
            <w:noProof/>
            <w:webHidden/>
          </w:rPr>
          <w:fldChar w:fldCharType="separate"/>
        </w:r>
        <w:r w:rsidR="00AC2DDA">
          <w:rPr>
            <w:noProof/>
            <w:webHidden/>
          </w:rPr>
          <w:t>10</w:t>
        </w:r>
        <w:r w:rsidR="00D05655">
          <w:rPr>
            <w:noProof/>
            <w:webHidden/>
          </w:rPr>
          <w:fldChar w:fldCharType="end"/>
        </w:r>
      </w:hyperlink>
    </w:p>
    <w:p w14:paraId="3930F073" w14:textId="77777777" w:rsidR="00D05655" w:rsidRDefault="0075723B">
      <w:pPr>
        <w:pStyle w:val="ndice3"/>
        <w:rPr>
          <w:rFonts w:asciiTheme="minorHAnsi" w:hAnsiTheme="minorHAnsi"/>
          <w:iCs w:val="0"/>
          <w:noProof/>
          <w:sz w:val="22"/>
          <w:szCs w:val="22"/>
          <w:lang w:eastAsia="pt-PT"/>
        </w:rPr>
      </w:pPr>
      <w:hyperlink w:anchor="_Toc379391089" w:history="1">
        <w:r w:rsidR="00D05655" w:rsidRPr="001A75AE">
          <w:rPr>
            <w:rStyle w:val="Hiperligao"/>
            <w:noProof/>
          </w:rPr>
          <w:t>ACCESS</w:t>
        </w:r>
        <w:r w:rsidR="00D05655">
          <w:rPr>
            <w:noProof/>
            <w:webHidden/>
          </w:rPr>
          <w:tab/>
        </w:r>
        <w:r w:rsidR="00D05655">
          <w:rPr>
            <w:noProof/>
            <w:webHidden/>
          </w:rPr>
          <w:fldChar w:fldCharType="begin"/>
        </w:r>
        <w:r w:rsidR="00D05655">
          <w:rPr>
            <w:noProof/>
            <w:webHidden/>
          </w:rPr>
          <w:instrText xml:space="preserve"> PAGEREF _Toc379391089 \h </w:instrText>
        </w:r>
        <w:r w:rsidR="00D05655">
          <w:rPr>
            <w:noProof/>
            <w:webHidden/>
          </w:rPr>
        </w:r>
        <w:r w:rsidR="00D05655">
          <w:rPr>
            <w:noProof/>
            <w:webHidden/>
          </w:rPr>
          <w:fldChar w:fldCharType="separate"/>
        </w:r>
        <w:r w:rsidR="00AC2DDA">
          <w:rPr>
            <w:noProof/>
            <w:webHidden/>
          </w:rPr>
          <w:t>11</w:t>
        </w:r>
        <w:r w:rsidR="00D05655">
          <w:rPr>
            <w:noProof/>
            <w:webHidden/>
          </w:rPr>
          <w:fldChar w:fldCharType="end"/>
        </w:r>
      </w:hyperlink>
    </w:p>
    <w:p w14:paraId="2585495D" w14:textId="77777777" w:rsidR="00D05655" w:rsidRDefault="0075723B">
      <w:pPr>
        <w:pStyle w:val="ndice3"/>
        <w:rPr>
          <w:rFonts w:asciiTheme="minorHAnsi" w:hAnsiTheme="minorHAnsi"/>
          <w:iCs w:val="0"/>
          <w:noProof/>
          <w:sz w:val="22"/>
          <w:szCs w:val="22"/>
          <w:lang w:eastAsia="pt-PT"/>
        </w:rPr>
      </w:pPr>
      <w:hyperlink w:anchor="_Toc379391090" w:history="1">
        <w:r w:rsidR="00D05655" w:rsidRPr="001A75AE">
          <w:rPr>
            <w:rStyle w:val="Hiperligao"/>
            <w:noProof/>
          </w:rPr>
          <w:t>Cisco Wi-Fi Location Services</w:t>
        </w:r>
        <w:r w:rsidR="00D05655">
          <w:rPr>
            <w:noProof/>
            <w:webHidden/>
          </w:rPr>
          <w:tab/>
        </w:r>
        <w:r w:rsidR="00D05655">
          <w:rPr>
            <w:noProof/>
            <w:webHidden/>
          </w:rPr>
          <w:fldChar w:fldCharType="begin"/>
        </w:r>
        <w:r w:rsidR="00D05655">
          <w:rPr>
            <w:noProof/>
            <w:webHidden/>
          </w:rPr>
          <w:instrText xml:space="preserve"> PAGEREF _Toc379391090 \h </w:instrText>
        </w:r>
        <w:r w:rsidR="00D05655">
          <w:rPr>
            <w:noProof/>
            <w:webHidden/>
          </w:rPr>
        </w:r>
        <w:r w:rsidR="00D05655">
          <w:rPr>
            <w:noProof/>
            <w:webHidden/>
          </w:rPr>
          <w:fldChar w:fldCharType="separate"/>
        </w:r>
        <w:r w:rsidR="00AC2DDA">
          <w:rPr>
            <w:noProof/>
            <w:webHidden/>
          </w:rPr>
          <w:t>13</w:t>
        </w:r>
        <w:r w:rsidR="00D05655">
          <w:rPr>
            <w:noProof/>
            <w:webHidden/>
          </w:rPr>
          <w:fldChar w:fldCharType="end"/>
        </w:r>
      </w:hyperlink>
    </w:p>
    <w:p w14:paraId="055C499C" w14:textId="77777777" w:rsidR="00D05655" w:rsidRDefault="0075723B">
      <w:pPr>
        <w:pStyle w:val="ndice3"/>
        <w:rPr>
          <w:rFonts w:asciiTheme="minorHAnsi" w:hAnsiTheme="minorHAnsi"/>
          <w:iCs w:val="0"/>
          <w:noProof/>
          <w:sz w:val="22"/>
          <w:szCs w:val="22"/>
          <w:lang w:eastAsia="pt-PT"/>
        </w:rPr>
      </w:pPr>
      <w:hyperlink w:anchor="_Toc379391091" w:history="1">
        <w:r w:rsidR="00D05655" w:rsidRPr="001A75AE">
          <w:rPr>
            <w:rStyle w:val="Hiperligao"/>
            <w:noProof/>
            <w:lang w:val="en-US"/>
          </w:rPr>
          <w:t>Location Estimation in ZigBee Network Based on Fingerprinting</w:t>
        </w:r>
        <w:r w:rsidR="00D05655">
          <w:rPr>
            <w:noProof/>
            <w:webHidden/>
          </w:rPr>
          <w:tab/>
        </w:r>
        <w:r w:rsidR="00D05655">
          <w:rPr>
            <w:noProof/>
            <w:webHidden/>
          </w:rPr>
          <w:fldChar w:fldCharType="begin"/>
        </w:r>
        <w:r w:rsidR="00D05655">
          <w:rPr>
            <w:noProof/>
            <w:webHidden/>
          </w:rPr>
          <w:instrText xml:space="preserve"> PAGEREF _Toc379391091 \h </w:instrText>
        </w:r>
        <w:r w:rsidR="00D05655">
          <w:rPr>
            <w:noProof/>
            <w:webHidden/>
          </w:rPr>
        </w:r>
        <w:r w:rsidR="00D05655">
          <w:rPr>
            <w:noProof/>
            <w:webHidden/>
          </w:rPr>
          <w:fldChar w:fldCharType="separate"/>
        </w:r>
        <w:r w:rsidR="00AC2DDA">
          <w:rPr>
            <w:noProof/>
            <w:webHidden/>
          </w:rPr>
          <w:t>14</w:t>
        </w:r>
        <w:r w:rsidR="00D05655">
          <w:rPr>
            <w:noProof/>
            <w:webHidden/>
          </w:rPr>
          <w:fldChar w:fldCharType="end"/>
        </w:r>
      </w:hyperlink>
    </w:p>
    <w:p w14:paraId="40808A76" w14:textId="77777777" w:rsidR="00D05655" w:rsidRDefault="0075723B">
      <w:pPr>
        <w:pStyle w:val="ndice3"/>
        <w:rPr>
          <w:rFonts w:asciiTheme="minorHAnsi" w:hAnsiTheme="minorHAnsi"/>
          <w:iCs w:val="0"/>
          <w:noProof/>
          <w:sz w:val="22"/>
          <w:szCs w:val="22"/>
          <w:lang w:eastAsia="pt-PT"/>
        </w:rPr>
      </w:pPr>
      <w:hyperlink w:anchor="_Toc379391092" w:history="1">
        <w:r w:rsidR="00D05655" w:rsidRPr="001A75AE">
          <w:rPr>
            <w:rStyle w:val="Hiperligao"/>
            <w:noProof/>
          </w:rPr>
          <w:t>GoHelper</w:t>
        </w:r>
        <w:r w:rsidR="00D05655">
          <w:rPr>
            <w:noProof/>
            <w:webHidden/>
          </w:rPr>
          <w:tab/>
        </w:r>
        <w:r w:rsidR="00D05655">
          <w:rPr>
            <w:noProof/>
            <w:webHidden/>
          </w:rPr>
          <w:fldChar w:fldCharType="begin"/>
        </w:r>
        <w:r w:rsidR="00D05655">
          <w:rPr>
            <w:noProof/>
            <w:webHidden/>
          </w:rPr>
          <w:instrText xml:space="preserve"> PAGEREF _Toc379391092 \h </w:instrText>
        </w:r>
        <w:r w:rsidR="00D05655">
          <w:rPr>
            <w:noProof/>
            <w:webHidden/>
          </w:rPr>
        </w:r>
        <w:r w:rsidR="00D05655">
          <w:rPr>
            <w:noProof/>
            <w:webHidden/>
          </w:rPr>
          <w:fldChar w:fldCharType="separate"/>
        </w:r>
        <w:r w:rsidR="00AC2DDA">
          <w:rPr>
            <w:noProof/>
            <w:webHidden/>
          </w:rPr>
          <w:t>15</w:t>
        </w:r>
        <w:r w:rsidR="00D05655">
          <w:rPr>
            <w:noProof/>
            <w:webHidden/>
          </w:rPr>
          <w:fldChar w:fldCharType="end"/>
        </w:r>
      </w:hyperlink>
    </w:p>
    <w:p w14:paraId="1E4CB1D4" w14:textId="77777777" w:rsidR="00D05655" w:rsidRDefault="0075723B">
      <w:pPr>
        <w:pStyle w:val="ndice2"/>
        <w:tabs>
          <w:tab w:val="right" w:leader="dot" w:pos="9016"/>
        </w:tabs>
        <w:rPr>
          <w:rFonts w:asciiTheme="minorHAnsi" w:hAnsiTheme="minorHAnsi"/>
          <w:noProof/>
          <w:sz w:val="22"/>
          <w:szCs w:val="22"/>
          <w:lang w:eastAsia="pt-PT"/>
        </w:rPr>
      </w:pPr>
      <w:hyperlink w:anchor="_Toc379391093" w:history="1">
        <w:r w:rsidR="00D05655" w:rsidRPr="001A75AE">
          <w:rPr>
            <w:rStyle w:val="Hiperligao"/>
            <w:noProof/>
          </w:rPr>
          <w:t>1.3. Desafios</w:t>
        </w:r>
        <w:r w:rsidR="00D05655">
          <w:rPr>
            <w:noProof/>
            <w:webHidden/>
          </w:rPr>
          <w:tab/>
        </w:r>
        <w:r w:rsidR="00D05655">
          <w:rPr>
            <w:noProof/>
            <w:webHidden/>
          </w:rPr>
          <w:fldChar w:fldCharType="begin"/>
        </w:r>
        <w:r w:rsidR="00D05655">
          <w:rPr>
            <w:noProof/>
            <w:webHidden/>
          </w:rPr>
          <w:instrText xml:space="preserve"> PAGEREF _Toc379391093 \h </w:instrText>
        </w:r>
        <w:r w:rsidR="00D05655">
          <w:rPr>
            <w:noProof/>
            <w:webHidden/>
          </w:rPr>
        </w:r>
        <w:r w:rsidR="00D05655">
          <w:rPr>
            <w:noProof/>
            <w:webHidden/>
          </w:rPr>
          <w:fldChar w:fldCharType="separate"/>
        </w:r>
        <w:r w:rsidR="00AC2DDA">
          <w:rPr>
            <w:noProof/>
            <w:webHidden/>
          </w:rPr>
          <w:t>16</w:t>
        </w:r>
        <w:r w:rsidR="00D05655">
          <w:rPr>
            <w:noProof/>
            <w:webHidden/>
          </w:rPr>
          <w:fldChar w:fldCharType="end"/>
        </w:r>
      </w:hyperlink>
    </w:p>
    <w:p w14:paraId="7F4EC723" w14:textId="77777777" w:rsidR="00D05655" w:rsidRDefault="0075723B">
      <w:pPr>
        <w:pStyle w:val="ndice3"/>
        <w:rPr>
          <w:rFonts w:asciiTheme="minorHAnsi" w:hAnsiTheme="minorHAnsi"/>
          <w:iCs w:val="0"/>
          <w:noProof/>
          <w:sz w:val="22"/>
          <w:szCs w:val="22"/>
          <w:lang w:eastAsia="pt-PT"/>
        </w:rPr>
      </w:pPr>
      <w:hyperlink w:anchor="_Toc379391094" w:history="1">
        <w:r w:rsidR="00D05655" w:rsidRPr="001A75AE">
          <w:rPr>
            <w:rStyle w:val="Hiperligao"/>
            <w:noProof/>
          </w:rPr>
          <w:t>Desafio Social</w:t>
        </w:r>
        <w:r w:rsidR="00D05655">
          <w:rPr>
            <w:noProof/>
            <w:webHidden/>
          </w:rPr>
          <w:tab/>
        </w:r>
        <w:r w:rsidR="00D05655">
          <w:rPr>
            <w:noProof/>
            <w:webHidden/>
          </w:rPr>
          <w:fldChar w:fldCharType="begin"/>
        </w:r>
        <w:r w:rsidR="00D05655">
          <w:rPr>
            <w:noProof/>
            <w:webHidden/>
          </w:rPr>
          <w:instrText xml:space="preserve"> PAGEREF _Toc379391094 \h </w:instrText>
        </w:r>
        <w:r w:rsidR="00D05655">
          <w:rPr>
            <w:noProof/>
            <w:webHidden/>
          </w:rPr>
        </w:r>
        <w:r w:rsidR="00D05655">
          <w:rPr>
            <w:noProof/>
            <w:webHidden/>
          </w:rPr>
          <w:fldChar w:fldCharType="separate"/>
        </w:r>
        <w:r w:rsidR="00AC2DDA">
          <w:rPr>
            <w:noProof/>
            <w:webHidden/>
          </w:rPr>
          <w:t>17</w:t>
        </w:r>
        <w:r w:rsidR="00D05655">
          <w:rPr>
            <w:noProof/>
            <w:webHidden/>
          </w:rPr>
          <w:fldChar w:fldCharType="end"/>
        </w:r>
      </w:hyperlink>
    </w:p>
    <w:p w14:paraId="0C3A819B" w14:textId="77777777" w:rsidR="00D05655" w:rsidRDefault="0075723B">
      <w:pPr>
        <w:pStyle w:val="ndice3"/>
        <w:rPr>
          <w:rFonts w:asciiTheme="minorHAnsi" w:hAnsiTheme="minorHAnsi"/>
          <w:iCs w:val="0"/>
          <w:noProof/>
          <w:sz w:val="22"/>
          <w:szCs w:val="22"/>
          <w:lang w:eastAsia="pt-PT"/>
        </w:rPr>
      </w:pPr>
      <w:hyperlink w:anchor="_Toc379391095" w:history="1">
        <w:r w:rsidR="00D05655" w:rsidRPr="001A75AE">
          <w:rPr>
            <w:rStyle w:val="Hiperligao"/>
            <w:noProof/>
          </w:rPr>
          <w:t>Desafio Tecnológico</w:t>
        </w:r>
        <w:r w:rsidR="00D05655">
          <w:rPr>
            <w:noProof/>
            <w:webHidden/>
          </w:rPr>
          <w:tab/>
        </w:r>
        <w:r w:rsidR="00D05655">
          <w:rPr>
            <w:noProof/>
            <w:webHidden/>
          </w:rPr>
          <w:fldChar w:fldCharType="begin"/>
        </w:r>
        <w:r w:rsidR="00D05655">
          <w:rPr>
            <w:noProof/>
            <w:webHidden/>
          </w:rPr>
          <w:instrText xml:space="preserve"> PAGEREF _Toc379391095 \h </w:instrText>
        </w:r>
        <w:r w:rsidR="00D05655">
          <w:rPr>
            <w:noProof/>
            <w:webHidden/>
          </w:rPr>
        </w:r>
        <w:r w:rsidR="00D05655">
          <w:rPr>
            <w:noProof/>
            <w:webHidden/>
          </w:rPr>
          <w:fldChar w:fldCharType="separate"/>
        </w:r>
        <w:r w:rsidR="00AC2DDA">
          <w:rPr>
            <w:noProof/>
            <w:webHidden/>
          </w:rPr>
          <w:t>18</w:t>
        </w:r>
        <w:r w:rsidR="00D05655">
          <w:rPr>
            <w:noProof/>
            <w:webHidden/>
          </w:rPr>
          <w:fldChar w:fldCharType="end"/>
        </w:r>
      </w:hyperlink>
    </w:p>
    <w:p w14:paraId="3B8ABC66" w14:textId="77777777" w:rsidR="00D05655" w:rsidRDefault="0075723B">
      <w:pPr>
        <w:pStyle w:val="ndice2"/>
        <w:tabs>
          <w:tab w:val="right" w:leader="dot" w:pos="9016"/>
        </w:tabs>
        <w:rPr>
          <w:rFonts w:asciiTheme="minorHAnsi" w:hAnsiTheme="minorHAnsi"/>
          <w:noProof/>
          <w:sz w:val="22"/>
          <w:szCs w:val="22"/>
          <w:lang w:eastAsia="pt-PT"/>
        </w:rPr>
      </w:pPr>
      <w:hyperlink w:anchor="_Toc379391096" w:history="1">
        <w:r w:rsidR="00D05655" w:rsidRPr="001A75AE">
          <w:rPr>
            <w:rStyle w:val="Hiperligao"/>
            <w:noProof/>
          </w:rPr>
          <w:t>1.4. Tema e Objetivos</w:t>
        </w:r>
        <w:r w:rsidR="00D05655">
          <w:rPr>
            <w:noProof/>
            <w:webHidden/>
          </w:rPr>
          <w:tab/>
        </w:r>
        <w:r w:rsidR="00D05655">
          <w:rPr>
            <w:noProof/>
            <w:webHidden/>
          </w:rPr>
          <w:fldChar w:fldCharType="begin"/>
        </w:r>
        <w:r w:rsidR="00D05655">
          <w:rPr>
            <w:noProof/>
            <w:webHidden/>
          </w:rPr>
          <w:instrText xml:space="preserve"> PAGEREF _Toc379391096 \h </w:instrText>
        </w:r>
        <w:r w:rsidR="00D05655">
          <w:rPr>
            <w:noProof/>
            <w:webHidden/>
          </w:rPr>
        </w:r>
        <w:r w:rsidR="00D05655">
          <w:rPr>
            <w:noProof/>
            <w:webHidden/>
          </w:rPr>
          <w:fldChar w:fldCharType="separate"/>
        </w:r>
        <w:r w:rsidR="00AC2DDA">
          <w:rPr>
            <w:noProof/>
            <w:webHidden/>
          </w:rPr>
          <w:t>19</w:t>
        </w:r>
        <w:r w:rsidR="00D05655">
          <w:rPr>
            <w:noProof/>
            <w:webHidden/>
          </w:rPr>
          <w:fldChar w:fldCharType="end"/>
        </w:r>
      </w:hyperlink>
    </w:p>
    <w:p w14:paraId="546A6B85" w14:textId="77777777" w:rsidR="00D05655" w:rsidRDefault="0075723B">
      <w:pPr>
        <w:pStyle w:val="ndice2"/>
        <w:tabs>
          <w:tab w:val="right" w:leader="dot" w:pos="9016"/>
        </w:tabs>
        <w:rPr>
          <w:rFonts w:asciiTheme="minorHAnsi" w:hAnsiTheme="minorHAnsi"/>
          <w:noProof/>
          <w:sz w:val="22"/>
          <w:szCs w:val="22"/>
          <w:lang w:eastAsia="pt-PT"/>
        </w:rPr>
      </w:pPr>
      <w:hyperlink w:anchor="_Toc379391097" w:history="1">
        <w:r w:rsidR="00D05655" w:rsidRPr="001A75AE">
          <w:rPr>
            <w:rStyle w:val="Hiperligao"/>
            <w:noProof/>
          </w:rPr>
          <w:t>1.5. Metodologia de Investigação</w:t>
        </w:r>
        <w:r w:rsidR="00D05655">
          <w:rPr>
            <w:noProof/>
            <w:webHidden/>
          </w:rPr>
          <w:tab/>
        </w:r>
        <w:r w:rsidR="00D05655">
          <w:rPr>
            <w:noProof/>
            <w:webHidden/>
          </w:rPr>
          <w:fldChar w:fldCharType="begin"/>
        </w:r>
        <w:r w:rsidR="00D05655">
          <w:rPr>
            <w:noProof/>
            <w:webHidden/>
          </w:rPr>
          <w:instrText xml:space="preserve"> PAGEREF _Toc379391097 \h </w:instrText>
        </w:r>
        <w:r w:rsidR="00D05655">
          <w:rPr>
            <w:noProof/>
            <w:webHidden/>
          </w:rPr>
        </w:r>
        <w:r w:rsidR="00D05655">
          <w:rPr>
            <w:noProof/>
            <w:webHidden/>
          </w:rPr>
          <w:fldChar w:fldCharType="separate"/>
        </w:r>
        <w:r w:rsidR="00AC2DDA">
          <w:rPr>
            <w:noProof/>
            <w:webHidden/>
          </w:rPr>
          <w:t>20</w:t>
        </w:r>
        <w:r w:rsidR="00D05655">
          <w:rPr>
            <w:noProof/>
            <w:webHidden/>
          </w:rPr>
          <w:fldChar w:fldCharType="end"/>
        </w:r>
      </w:hyperlink>
    </w:p>
    <w:p w14:paraId="11ABBEB0" w14:textId="77777777" w:rsidR="00D05655" w:rsidRDefault="0075723B">
      <w:pPr>
        <w:pStyle w:val="ndice2"/>
        <w:tabs>
          <w:tab w:val="right" w:leader="dot" w:pos="9016"/>
        </w:tabs>
        <w:rPr>
          <w:rFonts w:asciiTheme="minorHAnsi" w:hAnsiTheme="minorHAnsi"/>
          <w:noProof/>
          <w:sz w:val="22"/>
          <w:szCs w:val="22"/>
          <w:lang w:eastAsia="pt-PT"/>
        </w:rPr>
      </w:pPr>
      <w:hyperlink w:anchor="_Toc379391098" w:history="1">
        <w:r w:rsidR="00D05655" w:rsidRPr="001A75AE">
          <w:rPr>
            <w:rStyle w:val="Hiperligao"/>
            <w:noProof/>
          </w:rPr>
          <w:t>1.6. Estrutura do Documento</w:t>
        </w:r>
        <w:r w:rsidR="00D05655">
          <w:rPr>
            <w:noProof/>
            <w:webHidden/>
          </w:rPr>
          <w:tab/>
        </w:r>
        <w:r w:rsidR="00D05655">
          <w:rPr>
            <w:noProof/>
            <w:webHidden/>
          </w:rPr>
          <w:fldChar w:fldCharType="begin"/>
        </w:r>
        <w:r w:rsidR="00D05655">
          <w:rPr>
            <w:noProof/>
            <w:webHidden/>
          </w:rPr>
          <w:instrText xml:space="preserve"> PAGEREF _Toc379391098 \h </w:instrText>
        </w:r>
        <w:r w:rsidR="00D05655">
          <w:rPr>
            <w:noProof/>
            <w:webHidden/>
          </w:rPr>
        </w:r>
        <w:r w:rsidR="00D05655">
          <w:rPr>
            <w:noProof/>
            <w:webHidden/>
          </w:rPr>
          <w:fldChar w:fldCharType="separate"/>
        </w:r>
        <w:r w:rsidR="00AC2DDA">
          <w:rPr>
            <w:noProof/>
            <w:webHidden/>
          </w:rPr>
          <w:t>21</w:t>
        </w:r>
        <w:r w:rsidR="00D05655">
          <w:rPr>
            <w:noProof/>
            <w:webHidden/>
          </w:rPr>
          <w:fldChar w:fldCharType="end"/>
        </w:r>
      </w:hyperlink>
    </w:p>
    <w:p w14:paraId="04BF1299" w14:textId="77777777" w:rsidR="00D05655" w:rsidRDefault="0075723B">
      <w:pPr>
        <w:pStyle w:val="ndice1"/>
        <w:rPr>
          <w:rFonts w:asciiTheme="minorHAnsi" w:hAnsiTheme="minorHAnsi"/>
          <w:bCs w:val="0"/>
          <w:noProof/>
          <w:sz w:val="22"/>
          <w:szCs w:val="22"/>
          <w:lang w:eastAsia="pt-PT"/>
        </w:rPr>
      </w:pPr>
      <w:hyperlink w:anchor="_Toc379391099" w:history="1">
        <w:r w:rsidR="00D05655" w:rsidRPr="001A75AE">
          <w:rPr>
            <w:rStyle w:val="Hiperligao"/>
            <w:noProof/>
          </w:rPr>
          <w:t>Capítulo II: Ambientes Inteligentes</w:t>
        </w:r>
        <w:r w:rsidR="00D05655">
          <w:rPr>
            <w:noProof/>
            <w:webHidden/>
          </w:rPr>
          <w:tab/>
        </w:r>
        <w:r w:rsidR="00D05655">
          <w:rPr>
            <w:noProof/>
            <w:webHidden/>
          </w:rPr>
          <w:fldChar w:fldCharType="begin"/>
        </w:r>
        <w:r w:rsidR="00D05655">
          <w:rPr>
            <w:noProof/>
            <w:webHidden/>
          </w:rPr>
          <w:instrText xml:space="preserve"> PAGEREF _Toc379391099 \h </w:instrText>
        </w:r>
        <w:r w:rsidR="00D05655">
          <w:rPr>
            <w:noProof/>
            <w:webHidden/>
          </w:rPr>
        </w:r>
        <w:r w:rsidR="00D05655">
          <w:rPr>
            <w:noProof/>
            <w:webHidden/>
          </w:rPr>
          <w:fldChar w:fldCharType="separate"/>
        </w:r>
        <w:r w:rsidR="00AC2DDA">
          <w:rPr>
            <w:noProof/>
            <w:webHidden/>
          </w:rPr>
          <w:t>23</w:t>
        </w:r>
        <w:r w:rsidR="00D05655">
          <w:rPr>
            <w:noProof/>
            <w:webHidden/>
          </w:rPr>
          <w:fldChar w:fldCharType="end"/>
        </w:r>
      </w:hyperlink>
    </w:p>
    <w:p w14:paraId="313934F3" w14:textId="77777777" w:rsidR="00D05655" w:rsidRDefault="0075723B">
      <w:pPr>
        <w:pStyle w:val="ndice2"/>
        <w:tabs>
          <w:tab w:val="right" w:leader="dot" w:pos="9016"/>
        </w:tabs>
        <w:rPr>
          <w:rFonts w:asciiTheme="minorHAnsi" w:hAnsiTheme="minorHAnsi"/>
          <w:noProof/>
          <w:sz w:val="22"/>
          <w:szCs w:val="22"/>
          <w:lang w:eastAsia="pt-PT"/>
        </w:rPr>
      </w:pPr>
      <w:hyperlink w:anchor="_Toc379391101" w:history="1">
        <w:r w:rsidR="00D05655" w:rsidRPr="001A75AE">
          <w:rPr>
            <w:rStyle w:val="Hiperligao"/>
            <w:noProof/>
          </w:rPr>
          <w:t>2.1. Funcionamento do AmI</w:t>
        </w:r>
        <w:r w:rsidR="00D05655">
          <w:rPr>
            <w:noProof/>
            <w:webHidden/>
          </w:rPr>
          <w:tab/>
        </w:r>
        <w:r w:rsidR="00D05655">
          <w:rPr>
            <w:noProof/>
            <w:webHidden/>
          </w:rPr>
          <w:fldChar w:fldCharType="begin"/>
        </w:r>
        <w:r w:rsidR="00D05655">
          <w:rPr>
            <w:noProof/>
            <w:webHidden/>
          </w:rPr>
          <w:instrText xml:space="preserve"> PAGEREF _Toc379391101 \h </w:instrText>
        </w:r>
        <w:r w:rsidR="00D05655">
          <w:rPr>
            <w:noProof/>
            <w:webHidden/>
          </w:rPr>
        </w:r>
        <w:r w:rsidR="00D05655">
          <w:rPr>
            <w:noProof/>
            <w:webHidden/>
          </w:rPr>
          <w:fldChar w:fldCharType="separate"/>
        </w:r>
        <w:r w:rsidR="00AC2DDA">
          <w:rPr>
            <w:noProof/>
            <w:webHidden/>
          </w:rPr>
          <w:t>24</w:t>
        </w:r>
        <w:r w:rsidR="00D05655">
          <w:rPr>
            <w:noProof/>
            <w:webHidden/>
          </w:rPr>
          <w:fldChar w:fldCharType="end"/>
        </w:r>
      </w:hyperlink>
    </w:p>
    <w:p w14:paraId="7AB11F0C" w14:textId="77777777" w:rsidR="00D05655" w:rsidRDefault="0075723B">
      <w:pPr>
        <w:pStyle w:val="ndice2"/>
        <w:tabs>
          <w:tab w:val="right" w:leader="dot" w:pos="9016"/>
        </w:tabs>
        <w:rPr>
          <w:rFonts w:asciiTheme="minorHAnsi" w:hAnsiTheme="minorHAnsi"/>
          <w:noProof/>
          <w:sz w:val="22"/>
          <w:szCs w:val="22"/>
          <w:lang w:eastAsia="pt-PT"/>
        </w:rPr>
      </w:pPr>
      <w:hyperlink w:anchor="_Toc379391102" w:history="1">
        <w:r w:rsidR="00D05655" w:rsidRPr="001A75AE">
          <w:rPr>
            <w:rStyle w:val="Hiperligao"/>
            <w:noProof/>
          </w:rPr>
          <w:t>2.2.</w:t>
        </w:r>
        <w:r w:rsidR="00D05655" w:rsidRPr="001A75AE">
          <w:rPr>
            <w:rStyle w:val="Hiperligao"/>
            <w:i/>
            <w:noProof/>
          </w:rPr>
          <w:t xml:space="preserve"> Ambient Assisted Living</w:t>
        </w:r>
        <w:r w:rsidR="00D05655">
          <w:rPr>
            <w:noProof/>
            <w:webHidden/>
          </w:rPr>
          <w:tab/>
        </w:r>
        <w:r w:rsidR="00D05655">
          <w:rPr>
            <w:noProof/>
            <w:webHidden/>
          </w:rPr>
          <w:fldChar w:fldCharType="begin"/>
        </w:r>
        <w:r w:rsidR="00D05655">
          <w:rPr>
            <w:noProof/>
            <w:webHidden/>
          </w:rPr>
          <w:instrText xml:space="preserve"> PAGEREF _Toc379391102 \h </w:instrText>
        </w:r>
        <w:r w:rsidR="00D05655">
          <w:rPr>
            <w:noProof/>
            <w:webHidden/>
          </w:rPr>
        </w:r>
        <w:r w:rsidR="00D05655">
          <w:rPr>
            <w:noProof/>
            <w:webHidden/>
          </w:rPr>
          <w:fldChar w:fldCharType="separate"/>
        </w:r>
        <w:r w:rsidR="00AC2DDA">
          <w:rPr>
            <w:noProof/>
            <w:webHidden/>
          </w:rPr>
          <w:t>25</w:t>
        </w:r>
        <w:r w:rsidR="00D05655">
          <w:rPr>
            <w:noProof/>
            <w:webHidden/>
          </w:rPr>
          <w:fldChar w:fldCharType="end"/>
        </w:r>
      </w:hyperlink>
    </w:p>
    <w:p w14:paraId="78010837" w14:textId="77777777" w:rsidR="00D05655" w:rsidRDefault="0075723B">
      <w:pPr>
        <w:pStyle w:val="ndice2"/>
        <w:tabs>
          <w:tab w:val="right" w:leader="dot" w:pos="9016"/>
        </w:tabs>
        <w:rPr>
          <w:rFonts w:asciiTheme="minorHAnsi" w:hAnsiTheme="minorHAnsi"/>
          <w:noProof/>
          <w:sz w:val="22"/>
          <w:szCs w:val="22"/>
          <w:lang w:eastAsia="pt-PT"/>
        </w:rPr>
      </w:pPr>
      <w:hyperlink w:anchor="_Toc379391103" w:history="1">
        <w:r w:rsidR="00D05655" w:rsidRPr="001A75AE">
          <w:rPr>
            <w:rStyle w:val="Hiperligao"/>
            <w:noProof/>
          </w:rPr>
          <w:t>2.3. Localização em AmI</w:t>
        </w:r>
        <w:r w:rsidR="00D05655">
          <w:rPr>
            <w:noProof/>
            <w:webHidden/>
          </w:rPr>
          <w:tab/>
        </w:r>
        <w:r w:rsidR="00D05655">
          <w:rPr>
            <w:noProof/>
            <w:webHidden/>
          </w:rPr>
          <w:fldChar w:fldCharType="begin"/>
        </w:r>
        <w:r w:rsidR="00D05655">
          <w:rPr>
            <w:noProof/>
            <w:webHidden/>
          </w:rPr>
          <w:instrText xml:space="preserve"> PAGEREF _Toc379391103 \h </w:instrText>
        </w:r>
        <w:r w:rsidR="00D05655">
          <w:rPr>
            <w:noProof/>
            <w:webHidden/>
          </w:rPr>
        </w:r>
        <w:r w:rsidR="00D05655">
          <w:rPr>
            <w:noProof/>
            <w:webHidden/>
          </w:rPr>
          <w:fldChar w:fldCharType="separate"/>
        </w:r>
        <w:r w:rsidR="00AC2DDA">
          <w:rPr>
            <w:noProof/>
            <w:webHidden/>
          </w:rPr>
          <w:t>28</w:t>
        </w:r>
        <w:r w:rsidR="00D05655">
          <w:rPr>
            <w:noProof/>
            <w:webHidden/>
          </w:rPr>
          <w:fldChar w:fldCharType="end"/>
        </w:r>
      </w:hyperlink>
    </w:p>
    <w:p w14:paraId="5AA525BB" w14:textId="77777777" w:rsidR="00D05655" w:rsidRDefault="0075723B">
      <w:pPr>
        <w:pStyle w:val="ndice1"/>
        <w:rPr>
          <w:rFonts w:asciiTheme="minorHAnsi" w:hAnsiTheme="minorHAnsi"/>
          <w:bCs w:val="0"/>
          <w:noProof/>
          <w:sz w:val="22"/>
          <w:szCs w:val="22"/>
          <w:lang w:eastAsia="pt-PT"/>
        </w:rPr>
      </w:pPr>
      <w:hyperlink w:anchor="_Toc379391104" w:history="1">
        <w:r w:rsidR="00D05655" w:rsidRPr="001A75AE">
          <w:rPr>
            <w:rStyle w:val="Hiperligao"/>
            <w:noProof/>
          </w:rPr>
          <w:t>Capítulo III: Sistema de Localização</w:t>
        </w:r>
        <w:r w:rsidR="00D05655">
          <w:rPr>
            <w:noProof/>
            <w:webHidden/>
          </w:rPr>
          <w:tab/>
        </w:r>
        <w:r w:rsidR="00D05655">
          <w:rPr>
            <w:noProof/>
            <w:webHidden/>
          </w:rPr>
          <w:fldChar w:fldCharType="begin"/>
        </w:r>
        <w:r w:rsidR="00D05655">
          <w:rPr>
            <w:noProof/>
            <w:webHidden/>
          </w:rPr>
          <w:instrText xml:space="preserve"> PAGEREF _Toc379391104 \h </w:instrText>
        </w:r>
        <w:r w:rsidR="00D05655">
          <w:rPr>
            <w:noProof/>
            <w:webHidden/>
          </w:rPr>
        </w:r>
        <w:r w:rsidR="00D05655">
          <w:rPr>
            <w:noProof/>
            <w:webHidden/>
          </w:rPr>
          <w:fldChar w:fldCharType="separate"/>
        </w:r>
        <w:r w:rsidR="00AC2DDA">
          <w:rPr>
            <w:noProof/>
            <w:webHidden/>
          </w:rPr>
          <w:t>30</w:t>
        </w:r>
        <w:r w:rsidR="00D05655">
          <w:rPr>
            <w:noProof/>
            <w:webHidden/>
          </w:rPr>
          <w:fldChar w:fldCharType="end"/>
        </w:r>
      </w:hyperlink>
    </w:p>
    <w:p w14:paraId="0CA56B9A" w14:textId="77777777" w:rsidR="00D05655" w:rsidRDefault="0075723B">
      <w:pPr>
        <w:pStyle w:val="ndice2"/>
        <w:tabs>
          <w:tab w:val="right" w:leader="dot" w:pos="9016"/>
        </w:tabs>
        <w:rPr>
          <w:rFonts w:asciiTheme="minorHAnsi" w:hAnsiTheme="minorHAnsi"/>
          <w:noProof/>
          <w:sz w:val="22"/>
          <w:szCs w:val="22"/>
          <w:lang w:eastAsia="pt-PT"/>
        </w:rPr>
      </w:pPr>
      <w:hyperlink w:anchor="_Toc379391106" w:history="1">
        <w:r w:rsidR="00D05655" w:rsidRPr="001A75AE">
          <w:rPr>
            <w:rStyle w:val="Hiperligao"/>
            <w:noProof/>
          </w:rPr>
          <w:t>3.1. Localização Exterior - GPS</w:t>
        </w:r>
        <w:r w:rsidR="00D05655">
          <w:rPr>
            <w:noProof/>
            <w:webHidden/>
          </w:rPr>
          <w:tab/>
        </w:r>
        <w:r w:rsidR="00D05655">
          <w:rPr>
            <w:noProof/>
            <w:webHidden/>
          </w:rPr>
          <w:fldChar w:fldCharType="begin"/>
        </w:r>
        <w:r w:rsidR="00D05655">
          <w:rPr>
            <w:noProof/>
            <w:webHidden/>
          </w:rPr>
          <w:instrText xml:space="preserve"> PAGEREF _Toc379391106 \h </w:instrText>
        </w:r>
        <w:r w:rsidR="00D05655">
          <w:rPr>
            <w:noProof/>
            <w:webHidden/>
          </w:rPr>
        </w:r>
        <w:r w:rsidR="00D05655">
          <w:rPr>
            <w:noProof/>
            <w:webHidden/>
          </w:rPr>
          <w:fldChar w:fldCharType="separate"/>
        </w:r>
        <w:r w:rsidR="00AC2DDA">
          <w:rPr>
            <w:noProof/>
            <w:webHidden/>
          </w:rPr>
          <w:t>31</w:t>
        </w:r>
        <w:r w:rsidR="00D05655">
          <w:rPr>
            <w:noProof/>
            <w:webHidden/>
          </w:rPr>
          <w:fldChar w:fldCharType="end"/>
        </w:r>
      </w:hyperlink>
    </w:p>
    <w:p w14:paraId="411D9F4E" w14:textId="77777777" w:rsidR="00D05655" w:rsidRDefault="0075723B">
      <w:pPr>
        <w:pStyle w:val="ndice2"/>
        <w:tabs>
          <w:tab w:val="right" w:leader="dot" w:pos="9016"/>
        </w:tabs>
        <w:rPr>
          <w:rFonts w:asciiTheme="minorHAnsi" w:hAnsiTheme="minorHAnsi"/>
          <w:noProof/>
          <w:sz w:val="22"/>
          <w:szCs w:val="22"/>
          <w:lang w:eastAsia="pt-PT"/>
        </w:rPr>
      </w:pPr>
      <w:hyperlink w:anchor="_Toc379391107" w:history="1">
        <w:r w:rsidR="00D05655" w:rsidRPr="001A75AE">
          <w:rPr>
            <w:rStyle w:val="Hiperligao"/>
            <w:noProof/>
          </w:rPr>
          <w:t xml:space="preserve">3.2. Localização </w:t>
        </w:r>
        <w:r w:rsidR="00D05655" w:rsidRPr="001A75AE">
          <w:rPr>
            <w:rStyle w:val="Hiperligao"/>
            <w:i/>
            <w:noProof/>
          </w:rPr>
          <w:t>Indoor</w:t>
        </w:r>
        <w:r w:rsidR="00D05655">
          <w:rPr>
            <w:noProof/>
            <w:webHidden/>
          </w:rPr>
          <w:tab/>
        </w:r>
        <w:r w:rsidR="00D05655">
          <w:rPr>
            <w:noProof/>
            <w:webHidden/>
          </w:rPr>
          <w:fldChar w:fldCharType="begin"/>
        </w:r>
        <w:r w:rsidR="00D05655">
          <w:rPr>
            <w:noProof/>
            <w:webHidden/>
          </w:rPr>
          <w:instrText xml:space="preserve"> PAGEREF _Toc379391107 \h </w:instrText>
        </w:r>
        <w:r w:rsidR="00D05655">
          <w:rPr>
            <w:noProof/>
            <w:webHidden/>
          </w:rPr>
        </w:r>
        <w:r w:rsidR="00D05655">
          <w:rPr>
            <w:noProof/>
            <w:webHidden/>
          </w:rPr>
          <w:fldChar w:fldCharType="separate"/>
        </w:r>
        <w:r w:rsidR="00AC2DDA">
          <w:rPr>
            <w:noProof/>
            <w:webHidden/>
          </w:rPr>
          <w:t>32</w:t>
        </w:r>
        <w:r w:rsidR="00D05655">
          <w:rPr>
            <w:noProof/>
            <w:webHidden/>
          </w:rPr>
          <w:fldChar w:fldCharType="end"/>
        </w:r>
      </w:hyperlink>
    </w:p>
    <w:p w14:paraId="28753B32" w14:textId="77777777" w:rsidR="00D05655" w:rsidRDefault="0075723B">
      <w:pPr>
        <w:pStyle w:val="ndice3"/>
        <w:rPr>
          <w:rFonts w:asciiTheme="minorHAnsi" w:hAnsiTheme="minorHAnsi"/>
          <w:iCs w:val="0"/>
          <w:noProof/>
          <w:sz w:val="22"/>
          <w:szCs w:val="22"/>
          <w:lang w:eastAsia="pt-PT"/>
        </w:rPr>
      </w:pPr>
      <w:hyperlink w:anchor="_Toc379391108" w:history="1">
        <w:r w:rsidR="00D05655" w:rsidRPr="001A75AE">
          <w:rPr>
            <w:rStyle w:val="Hiperligao"/>
            <w:noProof/>
            <w:lang w:val="en-US"/>
          </w:rPr>
          <w:t>Wi-Fi</w:t>
        </w:r>
        <w:r w:rsidR="00D05655">
          <w:rPr>
            <w:noProof/>
            <w:webHidden/>
          </w:rPr>
          <w:tab/>
        </w:r>
        <w:r w:rsidR="00D05655">
          <w:rPr>
            <w:noProof/>
            <w:webHidden/>
          </w:rPr>
          <w:fldChar w:fldCharType="begin"/>
        </w:r>
        <w:r w:rsidR="00D05655">
          <w:rPr>
            <w:noProof/>
            <w:webHidden/>
          </w:rPr>
          <w:instrText xml:space="preserve"> PAGEREF _Toc379391108 \h </w:instrText>
        </w:r>
        <w:r w:rsidR="00D05655">
          <w:rPr>
            <w:noProof/>
            <w:webHidden/>
          </w:rPr>
        </w:r>
        <w:r w:rsidR="00D05655">
          <w:rPr>
            <w:noProof/>
            <w:webHidden/>
          </w:rPr>
          <w:fldChar w:fldCharType="separate"/>
        </w:r>
        <w:r w:rsidR="00AC2DDA">
          <w:rPr>
            <w:noProof/>
            <w:webHidden/>
          </w:rPr>
          <w:t>32</w:t>
        </w:r>
        <w:r w:rsidR="00D05655">
          <w:rPr>
            <w:noProof/>
            <w:webHidden/>
          </w:rPr>
          <w:fldChar w:fldCharType="end"/>
        </w:r>
      </w:hyperlink>
    </w:p>
    <w:p w14:paraId="346CA80F" w14:textId="77777777" w:rsidR="00D05655" w:rsidRDefault="0075723B">
      <w:pPr>
        <w:pStyle w:val="ndice3"/>
        <w:rPr>
          <w:rFonts w:asciiTheme="minorHAnsi" w:hAnsiTheme="minorHAnsi"/>
          <w:iCs w:val="0"/>
          <w:noProof/>
          <w:sz w:val="22"/>
          <w:szCs w:val="22"/>
          <w:lang w:eastAsia="pt-PT"/>
        </w:rPr>
      </w:pPr>
      <w:hyperlink w:anchor="_Toc379391109" w:history="1">
        <w:r w:rsidR="00D05655" w:rsidRPr="001A75AE">
          <w:rPr>
            <w:rStyle w:val="Hiperligao"/>
            <w:noProof/>
          </w:rPr>
          <w:t>ZigBee</w:t>
        </w:r>
        <w:r w:rsidR="00D05655">
          <w:rPr>
            <w:noProof/>
            <w:webHidden/>
          </w:rPr>
          <w:tab/>
        </w:r>
        <w:r w:rsidR="00D05655">
          <w:rPr>
            <w:noProof/>
            <w:webHidden/>
          </w:rPr>
          <w:fldChar w:fldCharType="begin"/>
        </w:r>
        <w:r w:rsidR="00D05655">
          <w:rPr>
            <w:noProof/>
            <w:webHidden/>
          </w:rPr>
          <w:instrText xml:space="preserve"> PAGEREF _Toc379391109 \h </w:instrText>
        </w:r>
        <w:r w:rsidR="00D05655">
          <w:rPr>
            <w:noProof/>
            <w:webHidden/>
          </w:rPr>
        </w:r>
        <w:r w:rsidR="00D05655">
          <w:rPr>
            <w:noProof/>
            <w:webHidden/>
          </w:rPr>
          <w:fldChar w:fldCharType="separate"/>
        </w:r>
        <w:r w:rsidR="00AC2DDA">
          <w:rPr>
            <w:noProof/>
            <w:webHidden/>
          </w:rPr>
          <w:t>34</w:t>
        </w:r>
        <w:r w:rsidR="00D05655">
          <w:rPr>
            <w:noProof/>
            <w:webHidden/>
          </w:rPr>
          <w:fldChar w:fldCharType="end"/>
        </w:r>
      </w:hyperlink>
    </w:p>
    <w:p w14:paraId="47781872" w14:textId="77777777" w:rsidR="00D05655" w:rsidRDefault="0075723B">
      <w:pPr>
        <w:pStyle w:val="ndice3"/>
        <w:rPr>
          <w:rFonts w:asciiTheme="minorHAnsi" w:hAnsiTheme="minorHAnsi"/>
          <w:iCs w:val="0"/>
          <w:noProof/>
          <w:sz w:val="22"/>
          <w:szCs w:val="22"/>
          <w:lang w:eastAsia="pt-PT"/>
        </w:rPr>
      </w:pPr>
      <w:hyperlink w:anchor="_Toc379391110" w:history="1">
        <w:r w:rsidR="00D05655" w:rsidRPr="001A75AE">
          <w:rPr>
            <w:rStyle w:val="Hiperligao"/>
            <w:noProof/>
          </w:rPr>
          <w:t>RFID</w:t>
        </w:r>
        <w:r w:rsidR="00D05655">
          <w:rPr>
            <w:noProof/>
            <w:webHidden/>
          </w:rPr>
          <w:tab/>
        </w:r>
        <w:r w:rsidR="00D05655">
          <w:rPr>
            <w:noProof/>
            <w:webHidden/>
          </w:rPr>
          <w:fldChar w:fldCharType="begin"/>
        </w:r>
        <w:r w:rsidR="00D05655">
          <w:rPr>
            <w:noProof/>
            <w:webHidden/>
          </w:rPr>
          <w:instrText xml:space="preserve"> PAGEREF _Toc379391110 \h </w:instrText>
        </w:r>
        <w:r w:rsidR="00D05655">
          <w:rPr>
            <w:noProof/>
            <w:webHidden/>
          </w:rPr>
        </w:r>
        <w:r w:rsidR="00D05655">
          <w:rPr>
            <w:noProof/>
            <w:webHidden/>
          </w:rPr>
          <w:fldChar w:fldCharType="separate"/>
        </w:r>
        <w:r w:rsidR="00AC2DDA">
          <w:rPr>
            <w:noProof/>
            <w:webHidden/>
          </w:rPr>
          <w:t>35</w:t>
        </w:r>
        <w:r w:rsidR="00D05655">
          <w:rPr>
            <w:noProof/>
            <w:webHidden/>
          </w:rPr>
          <w:fldChar w:fldCharType="end"/>
        </w:r>
      </w:hyperlink>
    </w:p>
    <w:p w14:paraId="654EB4D0" w14:textId="77777777" w:rsidR="00D05655" w:rsidRDefault="0075723B">
      <w:pPr>
        <w:pStyle w:val="ndice3"/>
        <w:rPr>
          <w:rFonts w:asciiTheme="minorHAnsi" w:hAnsiTheme="minorHAnsi"/>
          <w:iCs w:val="0"/>
          <w:noProof/>
          <w:sz w:val="22"/>
          <w:szCs w:val="22"/>
          <w:lang w:eastAsia="pt-PT"/>
        </w:rPr>
      </w:pPr>
      <w:hyperlink w:anchor="_Toc379391111" w:history="1">
        <w:r w:rsidR="00D05655" w:rsidRPr="001A75AE">
          <w:rPr>
            <w:rStyle w:val="Hiperligao"/>
            <w:noProof/>
          </w:rPr>
          <w:t>Comparação das Tecnologias</w:t>
        </w:r>
        <w:r w:rsidR="00D05655">
          <w:rPr>
            <w:noProof/>
            <w:webHidden/>
          </w:rPr>
          <w:tab/>
        </w:r>
        <w:r w:rsidR="00D05655">
          <w:rPr>
            <w:noProof/>
            <w:webHidden/>
          </w:rPr>
          <w:fldChar w:fldCharType="begin"/>
        </w:r>
        <w:r w:rsidR="00D05655">
          <w:rPr>
            <w:noProof/>
            <w:webHidden/>
          </w:rPr>
          <w:instrText xml:space="preserve"> PAGEREF _Toc379391111 \h </w:instrText>
        </w:r>
        <w:r w:rsidR="00D05655">
          <w:rPr>
            <w:noProof/>
            <w:webHidden/>
          </w:rPr>
        </w:r>
        <w:r w:rsidR="00D05655">
          <w:rPr>
            <w:noProof/>
            <w:webHidden/>
          </w:rPr>
          <w:fldChar w:fldCharType="separate"/>
        </w:r>
        <w:r w:rsidR="00AC2DDA">
          <w:rPr>
            <w:noProof/>
            <w:webHidden/>
          </w:rPr>
          <w:t>36</w:t>
        </w:r>
        <w:r w:rsidR="00D05655">
          <w:rPr>
            <w:noProof/>
            <w:webHidden/>
          </w:rPr>
          <w:fldChar w:fldCharType="end"/>
        </w:r>
      </w:hyperlink>
    </w:p>
    <w:p w14:paraId="177B82E1" w14:textId="77777777" w:rsidR="00D05655" w:rsidRDefault="0075723B">
      <w:pPr>
        <w:pStyle w:val="ndice2"/>
        <w:tabs>
          <w:tab w:val="right" w:leader="dot" w:pos="9016"/>
        </w:tabs>
        <w:rPr>
          <w:rFonts w:asciiTheme="minorHAnsi" w:hAnsiTheme="minorHAnsi"/>
          <w:noProof/>
          <w:sz w:val="22"/>
          <w:szCs w:val="22"/>
          <w:lang w:eastAsia="pt-PT"/>
        </w:rPr>
      </w:pPr>
      <w:hyperlink w:anchor="_Toc379391112" w:history="1">
        <w:r w:rsidR="00D05655" w:rsidRPr="001A75AE">
          <w:rPr>
            <w:rStyle w:val="Hiperligao"/>
            <w:noProof/>
          </w:rPr>
          <w:t>3.3. Classificação dos Sistemas de Localização</w:t>
        </w:r>
        <w:r w:rsidR="00D05655">
          <w:rPr>
            <w:noProof/>
            <w:webHidden/>
          </w:rPr>
          <w:tab/>
        </w:r>
        <w:r w:rsidR="00D05655">
          <w:rPr>
            <w:noProof/>
            <w:webHidden/>
          </w:rPr>
          <w:fldChar w:fldCharType="begin"/>
        </w:r>
        <w:r w:rsidR="00D05655">
          <w:rPr>
            <w:noProof/>
            <w:webHidden/>
          </w:rPr>
          <w:instrText xml:space="preserve"> PAGEREF _Toc379391112 \h </w:instrText>
        </w:r>
        <w:r w:rsidR="00D05655">
          <w:rPr>
            <w:noProof/>
            <w:webHidden/>
          </w:rPr>
        </w:r>
        <w:r w:rsidR="00D05655">
          <w:rPr>
            <w:noProof/>
            <w:webHidden/>
          </w:rPr>
          <w:fldChar w:fldCharType="separate"/>
        </w:r>
        <w:r w:rsidR="00AC2DDA">
          <w:rPr>
            <w:noProof/>
            <w:webHidden/>
          </w:rPr>
          <w:t>38</w:t>
        </w:r>
        <w:r w:rsidR="00D05655">
          <w:rPr>
            <w:noProof/>
            <w:webHidden/>
          </w:rPr>
          <w:fldChar w:fldCharType="end"/>
        </w:r>
      </w:hyperlink>
    </w:p>
    <w:p w14:paraId="7858BA1E" w14:textId="77777777" w:rsidR="00D05655" w:rsidRDefault="0075723B">
      <w:pPr>
        <w:pStyle w:val="ndice3"/>
        <w:rPr>
          <w:rFonts w:asciiTheme="minorHAnsi" w:hAnsiTheme="minorHAnsi"/>
          <w:iCs w:val="0"/>
          <w:noProof/>
          <w:sz w:val="22"/>
          <w:szCs w:val="22"/>
          <w:lang w:eastAsia="pt-PT"/>
        </w:rPr>
      </w:pPr>
      <w:hyperlink w:anchor="_Toc379391113" w:history="1">
        <w:r w:rsidR="00D05655" w:rsidRPr="001A75AE">
          <w:rPr>
            <w:rStyle w:val="Hiperligao"/>
            <w:noProof/>
          </w:rPr>
          <w:t>Posicionamento</w:t>
        </w:r>
        <w:r w:rsidR="00D05655">
          <w:rPr>
            <w:noProof/>
            <w:webHidden/>
          </w:rPr>
          <w:tab/>
        </w:r>
        <w:r w:rsidR="00D05655">
          <w:rPr>
            <w:noProof/>
            <w:webHidden/>
          </w:rPr>
          <w:fldChar w:fldCharType="begin"/>
        </w:r>
        <w:r w:rsidR="00D05655">
          <w:rPr>
            <w:noProof/>
            <w:webHidden/>
          </w:rPr>
          <w:instrText xml:space="preserve"> PAGEREF _Toc379391113 \h </w:instrText>
        </w:r>
        <w:r w:rsidR="00D05655">
          <w:rPr>
            <w:noProof/>
            <w:webHidden/>
          </w:rPr>
        </w:r>
        <w:r w:rsidR="00D05655">
          <w:rPr>
            <w:noProof/>
            <w:webHidden/>
          </w:rPr>
          <w:fldChar w:fldCharType="separate"/>
        </w:r>
        <w:r w:rsidR="00AC2DDA">
          <w:rPr>
            <w:noProof/>
            <w:webHidden/>
          </w:rPr>
          <w:t>39</w:t>
        </w:r>
        <w:r w:rsidR="00D05655">
          <w:rPr>
            <w:noProof/>
            <w:webHidden/>
          </w:rPr>
          <w:fldChar w:fldCharType="end"/>
        </w:r>
      </w:hyperlink>
    </w:p>
    <w:p w14:paraId="7EE8FC91" w14:textId="77777777" w:rsidR="00D05655" w:rsidRDefault="0075723B">
      <w:pPr>
        <w:pStyle w:val="ndice3"/>
        <w:rPr>
          <w:rFonts w:asciiTheme="minorHAnsi" w:hAnsiTheme="minorHAnsi"/>
          <w:iCs w:val="0"/>
          <w:noProof/>
          <w:sz w:val="22"/>
          <w:szCs w:val="22"/>
          <w:lang w:eastAsia="pt-PT"/>
        </w:rPr>
      </w:pPr>
      <w:hyperlink w:anchor="_Toc379391114" w:history="1">
        <w:r w:rsidR="00D05655" w:rsidRPr="001A75AE">
          <w:rPr>
            <w:rStyle w:val="Hiperligao"/>
            <w:noProof/>
          </w:rPr>
          <w:t>Variável</w:t>
        </w:r>
        <w:r w:rsidR="00D05655">
          <w:rPr>
            <w:noProof/>
            <w:webHidden/>
          </w:rPr>
          <w:tab/>
        </w:r>
        <w:r w:rsidR="00D05655">
          <w:rPr>
            <w:noProof/>
            <w:webHidden/>
          </w:rPr>
          <w:fldChar w:fldCharType="begin"/>
        </w:r>
        <w:r w:rsidR="00D05655">
          <w:rPr>
            <w:noProof/>
            <w:webHidden/>
          </w:rPr>
          <w:instrText xml:space="preserve"> PAGEREF _Toc379391114 \h </w:instrText>
        </w:r>
        <w:r w:rsidR="00D05655">
          <w:rPr>
            <w:noProof/>
            <w:webHidden/>
          </w:rPr>
        </w:r>
        <w:r w:rsidR="00D05655">
          <w:rPr>
            <w:noProof/>
            <w:webHidden/>
          </w:rPr>
          <w:fldChar w:fldCharType="separate"/>
        </w:r>
        <w:r w:rsidR="00AC2DDA">
          <w:rPr>
            <w:noProof/>
            <w:webHidden/>
          </w:rPr>
          <w:t>39</w:t>
        </w:r>
        <w:r w:rsidR="00D05655">
          <w:rPr>
            <w:noProof/>
            <w:webHidden/>
          </w:rPr>
          <w:fldChar w:fldCharType="end"/>
        </w:r>
      </w:hyperlink>
    </w:p>
    <w:p w14:paraId="4B2E47A1" w14:textId="77777777" w:rsidR="00D05655" w:rsidRDefault="0075723B">
      <w:pPr>
        <w:pStyle w:val="ndice3"/>
        <w:rPr>
          <w:rFonts w:asciiTheme="minorHAnsi" w:hAnsiTheme="minorHAnsi"/>
          <w:iCs w:val="0"/>
          <w:noProof/>
          <w:sz w:val="22"/>
          <w:szCs w:val="22"/>
          <w:lang w:eastAsia="pt-PT"/>
        </w:rPr>
      </w:pPr>
      <w:hyperlink w:anchor="_Toc379391115" w:history="1">
        <w:r w:rsidR="00D05655" w:rsidRPr="001A75AE">
          <w:rPr>
            <w:rStyle w:val="Hiperligao"/>
            <w:noProof/>
          </w:rPr>
          <w:t>Variantes</w:t>
        </w:r>
        <w:r w:rsidR="00D05655">
          <w:rPr>
            <w:noProof/>
            <w:webHidden/>
          </w:rPr>
          <w:tab/>
        </w:r>
        <w:r w:rsidR="00D05655">
          <w:rPr>
            <w:noProof/>
            <w:webHidden/>
          </w:rPr>
          <w:fldChar w:fldCharType="begin"/>
        </w:r>
        <w:r w:rsidR="00D05655">
          <w:rPr>
            <w:noProof/>
            <w:webHidden/>
          </w:rPr>
          <w:instrText xml:space="preserve"> PAGEREF _Toc379391115 \h </w:instrText>
        </w:r>
        <w:r w:rsidR="00D05655">
          <w:rPr>
            <w:noProof/>
            <w:webHidden/>
          </w:rPr>
        </w:r>
        <w:r w:rsidR="00D05655">
          <w:rPr>
            <w:noProof/>
            <w:webHidden/>
          </w:rPr>
          <w:fldChar w:fldCharType="separate"/>
        </w:r>
        <w:r w:rsidR="00AC2DDA">
          <w:rPr>
            <w:noProof/>
            <w:webHidden/>
          </w:rPr>
          <w:t>40</w:t>
        </w:r>
        <w:r w:rsidR="00D05655">
          <w:rPr>
            <w:noProof/>
            <w:webHidden/>
          </w:rPr>
          <w:fldChar w:fldCharType="end"/>
        </w:r>
      </w:hyperlink>
    </w:p>
    <w:p w14:paraId="497EB631" w14:textId="77777777" w:rsidR="00D05655" w:rsidRDefault="0075723B">
      <w:pPr>
        <w:pStyle w:val="ndice3"/>
        <w:rPr>
          <w:rFonts w:asciiTheme="minorHAnsi" w:hAnsiTheme="minorHAnsi"/>
          <w:iCs w:val="0"/>
          <w:noProof/>
          <w:sz w:val="22"/>
          <w:szCs w:val="22"/>
          <w:lang w:eastAsia="pt-PT"/>
        </w:rPr>
      </w:pPr>
      <w:hyperlink w:anchor="_Toc379391116" w:history="1">
        <w:r w:rsidR="00D05655" w:rsidRPr="001A75AE">
          <w:rPr>
            <w:rStyle w:val="Hiperligao"/>
            <w:noProof/>
          </w:rPr>
          <w:t>Dispositivo</w:t>
        </w:r>
        <w:r w:rsidR="00D05655">
          <w:rPr>
            <w:noProof/>
            <w:webHidden/>
          </w:rPr>
          <w:tab/>
        </w:r>
        <w:r w:rsidR="00D05655">
          <w:rPr>
            <w:noProof/>
            <w:webHidden/>
          </w:rPr>
          <w:fldChar w:fldCharType="begin"/>
        </w:r>
        <w:r w:rsidR="00D05655">
          <w:rPr>
            <w:noProof/>
            <w:webHidden/>
          </w:rPr>
          <w:instrText xml:space="preserve"> PAGEREF _Toc379391116 \h </w:instrText>
        </w:r>
        <w:r w:rsidR="00D05655">
          <w:rPr>
            <w:noProof/>
            <w:webHidden/>
          </w:rPr>
        </w:r>
        <w:r w:rsidR="00D05655">
          <w:rPr>
            <w:noProof/>
            <w:webHidden/>
          </w:rPr>
          <w:fldChar w:fldCharType="separate"/>
        </w:r>
        <w:r w:rsidR="00AC2DDA">
          <w:rPr>
            <w:noProof/>
            <w:webHidden/>
          </w:rPr>
          <w:t>44</w:t>
        </w:r>
        <w:r w:rsidR="00D05655">
          <w:rPr>
            <w:noProof/>
            <w:webHidden/>
          </w:rPr>
          <w:fldChar w:fldCharType="end"/>
        </w:r>
      </w:hyperlink>
    </w:p>
    <w:p w14:paraId="1D205350" w14:textId="77777777" w:rsidR="00D05655" w:rsidRDefault="0075723B">
      <w:pPr>
        <w:pStyle w:val="ndice1"/>
        <w:rPr>
          <w:rFonts w:asciiTheme="minorHAnsi" w:hAnsiTheme="minorHAnsi"/>
          <w:bCs w:val="0"/>
          <w:noProof/>
          <w:sz w:val="22"/>
          <w:szCs w:val="22"/>
          <w:lang w:eastAsia="pt-PT"/>
        </w:rPr>
      </w:pPr>
      <w:hyperlink w:anchor="_Toc379391117" w:history="1">
        <w:r w:rsidR="00D05655" w:rsidRPr="001A75AE">
          <w:rPr>
            <w:rStyle w:val="Hiperligao"/>
            <w:noProof/>
          </w:rPr>
          <w:t>Capítulo IV: Tecnologia Wi-Fi</w:t>
        </w:r>
        <w:r w:rsidR="00D05655">
          <w:rPr>
            <w:noProof/>
            <w:webHidden/>
          </w:rPr>
          <w:tab/>
        </w:r>
        <w:r w:rsidR="00D05655">
          <w:rPr>
            <w:noProof/>
            <w:webHidden/>
          </w:rPr>
          <w:fldChar w:fldCharType="begin"/>
        </w:r>
        <w:r w:rsidR="00D05655">
          <w:rPr>
            <w:noProof/>
            <w:webHidden/>
          </w:rPr>
          <w:instrText xml:space="preserve"> PAGEREF _Toc379391117 \h </w:instrText>
        </w:r>
        <w:r w:rsidR="00D05655">
          <w:rPr>
            <w:noProof/>
            <w:webHidden/>
          </w:rPr>
        </w:r>
        <w:r w:rsidR="00D05655">
          <w:rPr>
            <w:noProof/>
            <w:webHidden/>
          </w:rPr>
          <w:fldChar w:fldCharType="separate"/>
        </w:r>
        <w:r w:rsidR="00AC2DDA">
          <w:rPr>
            <w:noProof/>
            <w:webHidden/>
          </w:rPr>
          <w:t>45</w:t>
        </w:r>
        <w:r w:rsidR="00D05655">
          <w:rPr>
            <w:noProof/>
            <w:webHidden/>
          </w:rPr>
          <w:fldChar w:fldCharType="end"/>
        </w:r>
      </w:hyperlink>
    </w:p>
    <w:p w14:paraId="7C28F1E9" w14:textId="77777777" w:rsidR="00D05655" w:rsidRDefault="0075723B">
      <w:pPr>
        <w:pStyle w:val="ndice2"/>
        <w:tabs>
          <w:tab w:val="right" w:leader="dot" w:pos="9016"/>
        </w:tabs>
        <w:rPr>
          <w:rFonts w:asciiTheme="minorHAnsi" w:hAnsiTheme="minorHAnsi"/>
          <w:noProof/>
          <w:sz w:val="22"/>
          <w:szCs w:val="22"/>
          <w:lang w:eastAsia="pt-PT"/>
        </w:rPr>
      </w:pPr>
      <w:hyperlink w:anchor="_Toc379391119" w:history="1">
        <w:r w:rsidR="00D05655" w:rsidRPr="001A75AE">
          <w:rPr>
            <w:rStyle w:val="Hiperligao"/>
            <w:noProof/>
          </w:rPr>
          <w:t>4.1. Características das Ondas Eletromagnéticas</w:t>
        </w:r>
        <w:r w:rsidR="00D05655">
          <w:rPr>
            <w:noProof/>
            <w:webHidden/>
          </w:rPr>
          <w:tab/>
        </w:r>
        <w:r w:rsidR="00D05655">
          <w:rPr>
            <w:noProof/>
            <w:webHidden/>
          </w:rPr>
          <w:fldChar w:fldCharType="begin"/>
        </w:r>
        <w:r w:rsidR="00D05655">
          <w:rPr>
            <w:noProof/>
            <w:webHidden/>
          </w:rPr>
          <w:instrText xml:space="preserve"> PAGEREF _Toc379391119 \h </w:instrText>
        </w:r>
        <w:r w:rsidR="00D05655">
          <w:rPr>
            <w:noProof/>
            <w:webHidden/>
          </w:rPr>
        </w:r>
        <w:r w:rsidR="00D05655">
          <w:rPr>
            <w:noProof/>
            <w:webHidden/>
          </w:rPr>
          <w:fldChar w:fldCharType="separate"/>
        </w:r>
        <w:r w:rsidR="00AC2DDA">
          <w:rPr>
            <w:noProof/>
            <w:webHidden/>
          </w:rPr>
          <w:t>46</w:t>
        </w:r>
        <w:r w:rsidR="00D05655">
          <w:rPr>
            <w:noProof/>
            <w:webHidden/>
          </w:rPr>
          <w:fldChar w:fldCharType="end"/>
        </w:r>
      </w:hyperlink>
    </w:p>
    <w:p w14:paraId="49D56D48" w14:textId="77777777" w:rsidR="00D05655" w:rsidRDefault="0075723B">
      <w:pPr>
        <w:pStyle w:val="ndice2"/>
        <w:tabs>
          <w:tab w:val="right" w:leader="dot" w:pos="9016"/>
        </w:tabs>
        <w:rPr>
          <w:rFonts w:asciiTheme="minorHAnsi" w:hAnsiTheme="minorHAnsi"/>
          <w:noProof/>
          <w:sz w:val="22"/>
          <w:szCs w:val="22"/>
          <w:lang w:eastAsia="pt-PT"/>
        </w:rPr>
      </w:pPr>
      <w:hyperlink w:anchor="_Toc379391120" w:history="1">
        <w:r w:rsidR="00D05655" w:rsidRPr="001A75AE">
          <w:rPr>
            <w:rStyle w:val="Hiperligao"/>
            <w:noProof/>
          </w:rPr>
          <w:t>4.2. Atenuação</w:t>
        </w:r>
        <w:r w:rsidR="00D05655">
          <w:rPr>
            <w:noProof/>
            <w:webHidden/>
          </w:rPr>
          <w:tab/>
        </w:r>
        <w:r w:rsidR="00D05655">
          <w:rPr>
            <w:noProof/>
            <w:webHidden/>
          </w:rPr>
          <w:fldChar w:fldCharType="begin"/>
        </w:r>
        <w:r w:rsidR="00D05655">
          <w:rPr>
            <w:noProof/>
            <w:webHidden/>
          </w:rPr>
          <w:instrText xml:space="preserve"> PAGEREF _Toc379391120 \h </w:instrText>
        </w:r>
        <w:r w:rsidR="00D05655">
          <w:rPr>
            <w:noProof/>
            <w:webHidden/>
          </w:rPr>
        </w:r>
        <w:r w:rsidR="00D05655">
          <w:rPr>
            <w:noProof/>
            <w:webHidden/>
          </w:rPr>
          <w:fldChar w:fldCharType="separate"/>
        </w:r>
        <w:r w:rsidR="00AC2DDA">
          <w:rPr>
            <w:noProof/>
            <w:webHidden/>
          </w:rPr>
          <w:t>47</w:t>
        </w:r>
        <w:r w:rsidR="00D05655">
          <w:rPr>
            <w:noProof/>
            <w:webHidden/>
          </w:rPr>
          <w:fldChar w:fldCharType="end"/>
        </w:r>
      </w:hyperlink>
    </w:p>
    <w:p w14:paraId="1BCE43E4" w14:textId="77777777" w:rsidR="00D05655" w:rsidRDefault="0075723B">
      <w:pPr>
        <w:pStyle w:val="ndice2"/>
        <w:tabs>
          <w:tab w:val="right" w:leader="dot" w:pos="9016"/>
        </w:tabs>
        <w:rPr>
          <w:rFonts w:asciiTheme="minorHAnsi" w:hAnsiTheme="minorHAnsi"/>
          <w:noProof/>
          <w:sz w:val="22"/>
          <w:szCs w:val="22"/>
          <w:lang w:eastAsia="pt-PT"/>
        </w:rPr>
      </w:pPr>
      <w:hyperlink w:anchor="_Toc379391121" w:history="1">
        <w:r w:rsidR="00D05655" w:rsidRPr="001A75AE">
          <w:rPr>
            <w:rStyle w:val="Hiperligao"/>
            <w:noProof/>
          </w:rPr>
          <w:t>4.3. Ruído</w:t>
        </w:r>
        <w:r w:rsidR="00D05655">
          <w:rPr>
            <w:noProof/>
            <w:webHidden/>
          </w:rPr>
          <w:tab/>
        </w:r>
        <w:r w:rsidR="00D05655">
          <w:rPr>
            <w:noProof/>
            <w:webHidden/>
          </w:rPr>
          <w:fldChar w:fldCharType="begin"/>
        </w:r>
        <w:r w:rsidR="00D05655">
          <w:rPr>
            <w:noProof/>
            <w:webHidden/>
          </w:rPr>
          <w:instrText xml:space="preserve"> PAGEREF _Toc379391121 \h </w:instrText>
        </w:r>
        <w:r w:rsidR="00D05655">
          <w:rPr>
            <w:noProof/>
            <w:webHidden/>
          </w:rPr>
        </w:r>
        <w:r w:rsidR="00D05655">
          <w:rPr>
            <w:noProof/>
            <w:webHidden/>
          </w:rPr>
          <w:fldChar w:fldCharType="separate"/>
        </w:r>
        <w:r w:rsidR="00AC2DDA">
          <w:rPr>
            <w:noProof/>
            <w:webHidden/>
          </w:rPr>
          <w:t>50</w:t>
        </w:r>
        <w:r w:rsidR="00D05655">
          <w:rPr>
            <w:noProof/>
            <w:webHidden/>
          </w:rPr>
          <w:fldChar w:fldCharType="end"/>
        </w:r>
      </w:hyperlink>
    </w:p>
    <w:p w14:paraId="530F4869" w14:textId="77777777" w:rsidR="00D05655" w:rsidRDefault="0075723B">
      <w:pPr>
        <w:pStyle w:val="ndice2"/>
        <w:tabs>
          <w:tab w:val="right" w:leader="dot" w:pos="9016"/>
        </w:tabs>
        <w:rPr>
          <w:rFonts w:asciiTheme="minorHAnsi" w:hAnsiTheme="minorHAnsi"/>
          <w:noProof/>
          <w:sz w:val="22"/>
          <w:szCs w:val="22"/>
          <w:lang w:eastAsia="pt-PT"/>
        </w:rPr>
      </w:pPr>
      <w:hyperlink w:anchor="_Toc379391122" w:history="1">
        <w:r w:rsidR="00D05655" w:rsidRPr="001A75AE">
          <w:rPr>
            <w:rStyle w:val="Hiperligao"/>
            <w:noProof/>
          </w:rPr>
          <w:t>4.4. Reflexão e Refração</w:t>
        </w:r>
        <w:r w:rsidR="00D05655">
          <w:rPr>
            <w:noProof/>
            <w:webHidden/>
          </w:rPr>
          <w:tab/>
        </w:r>
        <w:r w:rsidR="00D05655">
          <w:rPr>
            <w:noProof/>
            <w:webHidden/>
          </w:rPr>
          <w:fldChar w:fldCharType="begin"/>
        </w:r>
        <w:r w:rsidR="00D05655">
          <w:rPr>
            <w:noProof/>
            <w:webHidden/>
          </w:rPr>
          <w:instrText xml:space="preserve"> PAGEREF _Toc379391122 \h </w:instrText>
        </w:r>
        <w:r w:rsidR="00D05655">
          <w:rPr>
            <w:noProof/>
            <w:webHidden/>
          </w:rPr>
        </w:r>
        <w:r w:rsidR="00D05655">
          <w:rPr>
            <w:noProof/>
            <w:webHidden/>
          </w:rPr>
          <w:fldChar w:fldCharType="separate"/>
        </w:r>
        <w:r w:rsidR="00AC2DDA">
          <w:rPr>
            <w:noProof/>
            <w:webHidden/>
          </w:rPr>
          <w:t>50</w:t>
        </w:r>
        <w:r w:rsidR="00D05655">
          <w:rPr>
            <w:noProof/>
            <w:webHidden/>
          </w:rPr>
          <w:fldChar w:fldCharType="end"/>
        </w:r>
      </w:hyperlink>
    </w:p>
    <w:p w14:paraId="0C59C208" w14:textId="77777777" w:rsidR="00D05655" w:rsidRDefault="0075723B">
      <w:pPr>
        <w:pStyle w:val="ndice2"/>
        <w:tabs>
          <w:tab w:val="right" w:leader="dot" w:pos="9016"/>
        </w:tabs>
        <w:rPr>
          <w:rFonts w:asciiTheme="minorHAnsi" w:hAnsiTheme="minorHAnsi"/>
          <w:noProof/>
          <w:sz w:val="22"/>
          <w:szCs w:val="22"/>
          <w:lang w:eastAsia="pt-PT"/>
        </w:rPr>
      </w:pPr>
      <w:hyperlink w:anchor="_Toc379391123" w:history="1">
        <w:r w:rsidR="00D05655" w:rsidRPr="001A75AE">
          <w:rPr>
            <w:rStyle w:val="Hiperligao"/>
            <w:noProof/>
          </w:rPr>
          <w:t>4.5. Multipath</w:t>
        </w:r>
        <w:r w:rsidR="00D05655">
          <w:rPr>
            <w:noProof/>
            <w:webHidden/>
          </w:rPr>
          <w:tab/>
        </w:r>
        <w:r w:rsidR="00D05655">
          <w:rPr>
            <w:noProof/>
            <w:webHidden/>
          </w:rPr>
          <w:fldChar w:fldCharType="begin"/>
        </w:r>
        <w:r w:rsidR="00D05655">
          <w:rPr>
            <w:noProof/>
            <w:webHidden/>
          </w:rPr>
          <w:instrText xml:space="preserve"> PAGEREF _Toc379391123 \h </w:instrText>
        </w:r>
        <w:r w:rsidR="00D05655">
          <w:rPr>
            <w:noProof/>
            <w:webHidden/>
          </w:rPr>
        </w:r>
        <w:r w:rsidR="00D05655">
          <w:rPr>
            <w:noProof/>
            <w:webHidden/>
          </w:rPr>
          <w:fldChar w:fldCharType="separate"/>
        </w:r>
        <w:r w:rsidR="00AC2DDA">
          <w:rPr>
            <w:noProof/>
            <w:webHidden/>
          </w:rPr>
          <w:t>51</w:t>
        </w:r>
        <w:r w:rsidR="00D05655">
          <w:rPr>
            <w:noProof/>
            <w:webHidden/>
          </w:rPr>
          <w:fldChar w:fldCharType="end"/>
        </w:r>
      </w:hyperlink>
    </w:p>
    <w:p w14:paraId="6A75773C" w14:textId="77777777" w:rsidR="00D05655" w:rsidRDefault="0075723B">
      <w:pPr>
        <w:pStyle w:val="ndice1"/>
        <w:rPr>
          <w:rFonts w:asciiTheme="minorHAnsi" w:hAnsiTheme="minorHAnsi"/>
          <w:bCs w:val="0"/>
          <w:noProof/>
          <w:sz w:val="22"/>
          <w:szCs w:val="22"/>
          <w:lang w:eastAsia="pt-PT"/>
        </w:rPr>
      </w:pPr>
      <w:hyperlink w:anchor="_Toc379391124" w:history="1">
        <w:r w:rsidR="00D05655" w:rsidRPr="001A75AE">
          <w:rPr>
            <w:rStyle w:val="Hiperligao"/>
            <w:noProof/>
          </w:rPr>
          <w:t>Capítulo V: Plataforma de Localização</w:t>
        </w:r>
        <w:r w:rsidR="00D05655">
          <w:rPr>
            <w:noProof/>
            <w:webHidden/>
          </w:rPr>
          <w:tab/>
        </w:r>
        <w:r w:rsidR="00D05655">
          <w:rPr>
            <w:noProof/>
            <w:webHidden/>
          </w:rPr>
          <w:fldChar w:fldCharType="begin"/>
        </w:r>
        <w:r w:rsidR="00D05655">
          <w:rPr>
            <w:noProof/>
            <w:webHidden/>
          </w:rPr>
          <w:instrText xml:space="preserve"> PAGEREF _Toc379391124 \h </w:instrText>
        </w:r>
        <w:r w:rsidR="00D05655">
          <w:rPr>
            <w:noProof/>
            <w:webHidden/>
          </w:rPr>
        </w:r>
        <w:r w:rsidR="00D05655">
          <w:rPr>
            <w:noProof/>
            <w:webHidden/>
          </w:rPr>
          <w:fldChar w:fldCharType="separate"/>
        </w:r>
        <w:r w:rsidR="00AC2DDA">
          <w:rPr>
            <w:noProof/>
            <w:webHidden/>
          </w:rPr>
          <w:t>53</w:t>
        </w:r>
        <w:r w:rsidR="00D05655">
          <w:rPr>
            <w:noProof/>
            <w:webHidden/>
          </w:rPr>
          <w:fldChar w:fldCharType="end"/>
        </w:r>
      </w:hyperlink>
    </w:p>
    <w:p w14:paraId="376C19D4" w14:textId="77777777" w:rsidR="00D05655" w:rsidRDefault="0075723B">
      <w:pPr>
        <w:pStyle w:val="ndice2"/>
        <w:tabs>
          <w:tab w:val="right" w:leader="dot" w:pos="9016"/>
        </w:tabs>
        <w:rPr>
          <w:rFonts w:asciiTheme="minorHAnsi" w:hAnsiTheme="minorHAnsi"/>
          <w:noProof/>
          <w:sz w:val="22"/>
          <w:szCs w:val="22"/>
          <w:lang w:eastAsia="pt-PT"/>
        </w:rPr>
      </w:pPr>
      <w:hyperlink w:anchor="_Toc379391126" w:history="1">
        <w:r w:rsidR="00D05655" w:rsidRPr="001A75AE">
          <w:rPr>
            <w:rStyle w:val="Hiperligao"/>
            <w:noProof/>
          </w:rPr>
          <w:t>5.1. Tecnologias e Dispositivos Utilizados</w:t>
        </w:r>
        <w:r w:rsidR="00D05655">
          <w:rPr>
            <w:noProof/>
            <w:webHidden/>
          </w:rPr>
          <w:tab/>
        </w:r>
        <w:r w:rsidR="00D05655">
          <w:rPr>
            <w:noProof/>
            <w:webHidden/>
          </w:rPr>
          <w:fldChar w:fldCharType="begin"/>
        </w:r>
        <w:r w:rsidR="00D05655">
          <w:rPr>
            <w:noProof/>
            <w:webHidden/>
          </w:rPr>
          <w:instrText xml:space="preserve"> PAGEREF _Toc379391126 \h </w:instrText>
        </w:r>
        <w:r w:rsidR="00D05655">
          <w:rPr>
            <w:noProof/>
            <w:webHidden/>
          </w:rPr>
        </w:r>
        <w:r w:rsidR="00D05655">
          <w:rPr>
            <w:noProof/>
            <w:webHidden/>
          </w:rPr>
          <w:fldChar w:fldCharType="separate"/>
        </w:r>
        <w:r w:rsidR="00AC2DDA">
          <w:rPr>
            <w:noProof/>
            <w:webHidden/>
          </w:rPr>
          <w:t>54</w:t>
        </w:r>
        <w:r w:rsidR="00D05655">
          <w:rPr>
            <w:noProof/>
            <w:webHidden/>
          </w:rPr>
          <w:fldChar w:fldCharType="end"/>
        </w:r>
      </w:hyperlink>
    </w:p>
    <w:p w14:paraId="4927BC79" w14:textId="77777777" w:rsidR="00D05655" w:rsidRDefault="0075723B">
      <w:pPr>
        <w:pStyle w:val="ndice2"/>
        <w:tabs>
          <w:tab w:val="right" w:leader="dot" w:pos="9016"/>
        </w:tabs>
        <w:rPr>
          <w:rFonts w:asciiTheme="minorHAnsi" w:hAnsiTheme="minorHAnsi"/>
          <w:noProof/>
          <w:sz w:val="22"/>
          <w:szCs w:val="22"/>
          <w:lang w:eastAsia="pt-PT"/>
        </w:rPr>
      </w:pPr>
      <w:hyperlink w:anchor="_Toc379391127" w:history="1">
        <w:r w:rsidR="00D05655" w:rsidRPr="001A75AE">
          <w:rPr>
            <w:rStyle w:val="Hiperligao"/>
            <w:noProof/>
          </w:rPr>
          <w:t>5.2. Arquitetura da Plataforma</w:t>
        </w:r>
        <w:r w:rsidR="00D05655">
          <w:rPr>
            <w:noProof/>
            <w:webHidden/>
          </w:rPr>
          <w:tab/>
        </w:r>
        <w:r w:rsidR="00D05655">
          <w:rPr>
            <w:noProof/>
            <w:webHidden/>
          </w:rPr>
          <w:fldChar w:fldCharType="begin"/>
        </w:r>
        <w:r w:rsidR="00D05655">
          <w:rPr>
            <w:noProof/>
            <w:webHidden/>
          </w:rPr>
          <w:instrText xml:space="preserve"> PAGEREF _Toc379391127 \h </w:instrText>
        </w:r>
        <w:r w:rsidR="00D05655">
          <w:rPr>
            <w:noProof/>
            <w:webHidden/>
          </w:rPr>
        </w:r>
        <w:r w:rsidR="00D05655">
          <w:rPr>
            <w:noProof/>
            <w:webHidden/>
          </w:rPr>
          <w:fldChar w:fldCharType="separate"/>
        </w:r>
        <w:r w:rsidR="00AC2DDA">
          <w:rPr>
            <w:noProof/>
            <w:webHidden/>
          </w:rPr>
          <w:t>57</w:t>
        </w:r>
        <w:r w:rsidR="00D05655">
          <w:rPr>
            <w:noProof/>
            <w:webHidden/>
          </w:rPr>
          <w:fldChar w:fldCharType="end"/>
        </w:r>
      </w:hyperlink>
    </w:p>
    <w:p w14:paraId="14763B5C" w14:textId="77777777" w:rsidR="00D05655" w:rsidRDefault="0075723B">
      <w:pPr>
        <w:pStyle w:val="ndice2"/>
        <w:tabs>
          <w:tab w:val="right" w:leader="dot" w:pos="9016"/>
        </w:tabs>
        <w:rPr>
          <w:rFonts w:asciiTheme="minorHAnsi" w:hAnsiTheme="minorHAnsi"/>
          <w:noProof/>
          <w:sz w:val="22"/>
          <w:szCs w:val="22"/>
          <w:lang w:eastAsia="pt-PT"/>
        </w:rPr>
      </w:pPr>
      <w:hyperlink w:anchor="_Toc379391128" w:history="1">
        <w:r w:rsidR="00D05655" w:rsidRPr="001A75AE">
          <w:rPr>
            <w:rStyle w:val="Hiperligao"/>
            <w:noProof/>
          </w:rPr>
          <w:t>5.3. Servidor</w:t>
        </w:r>
        <w:r w:rsidR="00D05655">
          <w:rPr>
            <w:noProof/>
            <w:webHidden/>
          </w:rPr>
          <w:tab/>
        </w:r>
        <w:r w:rsidR="00D05655">
          <w:rPr>
            <w:noProof/>
            <w:webHidden/>
          </w:rPr>
          <w:fldChar w:fldCharType="begin"/>
        </w:r>
        <w:r w:rsidR="00D05655">
          <w:rPr>
            <w:noProof/>
            <w:webHidden/>
          </w:rPr>
          <w:instrText xml:space="preserve"> PAGEREF _Toc379391128 \h </w:instrText>
        </w:r>
        <w:r w:rsidR="00D05655">
          <w:rPr>
            <w:noProof/>
            <w:webHidden/>
          </w:rPr>
        </w:r>
        <w:r w:rsidR="00D05655">
          <w:rPr>
            <w:noProof/>
            <w:webHidden/>
          </w:rPr>
          <w:fldChar w:fldCharType="separate"/>
        </w:r>
        <w:r w:rsidR="00AC2DDA">
          <w:rPr>
            <w:noProof/>
            <w:webHidden/>
          </w:rPr>
          <w:t>61</w:t>
        </w:r>
        <w:r w:rsidR="00D05655">
          <w:rPr>
            <w:noProof/>
            <w:webHidden/>
          </w:rPr>
          <w:fldChar w:fldCharType="end"/>
        </w:r>
      </w:hyperlink>
    </w:p>
    <w:p w14:paraId="16D00441" w14:textId="77777777" w:rsidR="00D05655" w:rsidRDefault="0075723B">
      <w:pPr>
        <w:pStyle w:val="ndice3"/>
        <w:rPr>
          <w:rFonts w:asciiTheme="minorHAnsi" w:hAnsiTheme="minorHAnsi"/>
          <w:iCs w:val="0"/>
          <w:noProof/>
          <w:sz w:val="22"/>
          <w:szCs w:val="22"/>
          <w:lang w:eastAsia="pt-PT"/>
        </w:rPr>
      </w:pPr>
      <w:hyperlink w:anchor="_Toc379391129" w:history="1">
        <w:r w:rsidR="00D05655" w:rsidRPr="001A75AE">
          <w:rPr>
            <w:rStyle w:val="Hiperligao"/>
            <w:noProof/>
          </w:rPr>
          <w:t>Estrutura das Classes</w:t>
        </w:r>
        <w:r w:rsidR="00D05655">
          <w:rPr>
            <w:noProof/>
            <w:webHidden/>
          </w:rPr>
          <w:tab/>
        </w:r>
        <w:r w:rsidR="00D05655">
          <w:rPr>
            <w:noProof/>
            <w:webHidden/>
          </w:rPr>
          <w:fldChar w:fldCharType="begin"/>
        </w:r>
        <w:r w:rsidR="00D05655">
          <w:rPr>
            <w:noProof/>
            <w:webHidden/>
          </w:rPr>
          <w:instrText xml:space="preserve"> PAGEREF _Toc379391129 \h </w:instrText>
        </w:r>
        <w:r w:rsidR="00D05655">
          <w:rPr>
            <w:noProof/>
            <w:webHidden/>
          </w:rPr>
        </w:r>
        <w:r w:rsidR="00D05655">
          <w:rPr>
            <w:noProof/>
            <w:webHidden/>
          </w:rPr>
          <w:fldChar w:fldCharType="separate"/>
        </w:r>
        <w:r w:rsidR="00AC2DDA">
          <w:rPr>
            <w:noProof/>
            <w:webHidden/>
          </w:rPr>
          <w:t>62</w:t>
        </w:r>
        <w:r w:rsidR="00D05655">
          <w:rPr>
            <w:noProof/>
            <w:webHidden/>
          </w:rPr>
          <w:fldChar w:fldCharType="end"/>
        </w:r>
      </w:hyperlink>
    </w:p>
    <w:p w14:paraId="453FDE32" w14:textId="77777777" w:rsidR="00D05655" w:rsidRDefault="0075723B">
      <w:pPr>
        <w:pStyle w:val="ndice3"/>
        <w:rPr>
          <w:rFonts w:asciiTheme="minorHAnsi" w:hAnsiTheme="minorHAnsi"/>
          <w:iCs w:val="0"/>
          <w:noProof/>
          <w:sz w:val="22"/>
          <w:szCs w:val="22"/>
          <w:lang w:eastAsia="pt-PT"/>
        </w:rPr>
      </w:pPr>
      <w:hyperlink w:anchor="_Toc379391130" w:history="1">
        <w:r w:rsidR="00D05655" w:rsidRPr="001A75AE">
          <w:rPr>
            <w:rStyle w:val="Hiperligao"/>
            <w:noProof/>
          </w:rPr>
          <w:t>Interface</w:t>
        </w:r>
        <w:r w:rsidR="00D05655">
          <w:rPr>
            <w:noProof/>
            <w:webHidden/>
          </w:rPr>
          <w:tab/>
        </w:r>
        <w:r w:rsidR="00D05655">
          <w:rPr>
            <w:noProof/>
            <w:webHidden/>
          </w:rPr>
          <w:fldChar w:fldCharType="begin"/>
        </w:r>
        <w:r w:rsidR="00D05655">
          <w:rPr>
            <w:noProof/>
            <w:webHidden/>
          </w:rPr>
          <w:instrText xml:space="preserve"> PAGEREF _Toc379391130 \h </w:instrText>
        </w:r>
        <w:r w:rsidR="00D05655">
          <w:rPr>
            <w:noProof/>
            <w:webHidden/>
          </w:rPr>
        </w:r>
        <w:r w:rsidR="00D05655">
          <w:rPr>
            <w:noProof/>
            <w:webHidden/>
          </w:rPr>
          <w:fldChar w:fldCharType="separate"/>
        </w:r>
        <w:r w:rsidR="00AC2DDA">
          <w:rPr>
            <w:noProof/>
            <w:webHidden/>
          </w:rPr>
          <w:t>63</w:t>
        </w:r>
        <w:r w:rsidR="00D05655">
          <w:rPr>
            <w:noProof/>
            <w:webHidden/>
          </w:rPr>
          <w:fldChar w:fldCharType="end"/>
        </w:r>
      </w:hyperlink>
    </w:p>
    <w:p w14:paraId="3E3C00ED" w14:textId="77777777" w:rsidR="00D05655" w:rsidRDefault="0075723B">
      <w:pPr>
        <w:pStyle w:val="ndice2"/>
        <w:tabs>
          <w:tab w:val="right" w:leader="dot" w:pos="9016"/>
        </w:tabs>
        <w:rPr>
          <w:rFonts w:asciiTheme="minorHAnsi" w:hAnsiTheme="minorHAnsi"/>
          <w:noProof/>
          <w:sz w:val="22"/>
          <w:szCs w:val="22"/>
          <w:lang w:eastAsia="pt-PT"/>
        </w:rPr>
      </w:pPr>
      <w:hyperlink w:anchor="_Toc379391131" w:history="1">
        <w:r w:rsidR="00D05655" w:rsidRPr="001A75AE">
          <w:rPr>
            <w:rStyle w:val="Hiperligao"/>
            <w:noProof/>
          </w:rPr>
          <w:t>5.4. Aplicação Android</w:t>
        </w:r>
        <w:r w:rsidR="00D05655">
          <w:rPr>
            <w:noProof/>
            <w:webHidden/>
          </w:rPr>
          <w:tab/>
        </w:r>
        <w:r w:rsidR="00D05655">
          <w:rPr>
            <w:noProof/>
            <w:webHidden/>
          </w:rPr>
          <w:fldChar w:fldCharType="begin"/>
        </w:r>
        <w:r w:rsidR="00D05655">
          <w:rPr>
            <w:noProof/>
            <w:webHidden/>
          </w:rPr>
          <w:instrText xml:space="preserve"> PAGEREF _Toc379391131 \h </w:instrText>
        </w:r>
        <w:r w:rsidR="00D05655">
          <w:rPr>
            <w:noProof/>
            <w:webHidden/>
          </w:rPr>
        </w:r>
        <w:r w:rsidR="00D05655">
          <w:rPr>
            <w:noProof/>
            <w:webHidden/>
          </w:rPr>
          <w:fldChar w:fldCharType="separate"/>
        </w:r>
        <w:r w:rsidR="00AC2DDA">
          <w:rPr>
            <w:noProof/>
            <w:webHidden/>
          </w:rPr>
          <w:t>69</w:t>
        </w:r>
        <w:r w:rsidR="00D05655">
          <w:rPr>
            <w:noProof/>
            <w:webHidden/>
          </w:rPr>
          <w:fldChar w:fldCharType="end"/>
        </w:r>
      </w:hyperlink>
    </w:p>
    <w:p w14:paraId="1EFC58FE" w14:textId="77777777" w:rsidR="00D05655" w:rsidRDefault="0075723B">
      <w:pPr>
        <w:pStyle w:val="ndice3"/>
        <w:rPr>
          <w:rFonts w:asciiTheme="minorHAnsi" w:hAnsiTheme="minorHAnsi"/>
          <w:iCs w:val="0"/>
          <w:noProof/>
          <w:sz w:val="22"/>
          <w:szCs w:val="22"/>
          <w:lang w:eastAsia="pt-PT"/>
        </w:rPr>
      </w:pPr>
      <w:hyperlink w:anchor="_Toc379391132" w:history="1">
        <w:r w:rsidR="00D05655" w:rsidRPr="001A75AE">
          <w:rPr>
            <w:rStyle w:val="Hiperligao"/>
            <w:noProof/>
          </w:rPr>
          <w:t>Estrutura das Classes</w:t>
        </w:r>
        <w:r w:rsidR="00D05655">
          <w:rPr>
            <w:noProof/>
            <w:webHidden/>
          </w:rPr>
          <w:tab/>
        </w:r>
        <w:r w:rsidR="00D05655">
          <w:rPr>
            <w:noProof/>
            <w:webHidden/>
          </w:rPr>
          <w:fldChar w:fldCharType="begin"/>
        </w:r>
        <w:r w:rsidR="00D05655">
          <w:rPr>
            <w:noProof/>
            <w:webHidden/>
          </w:rPr>
          <w:instrText xml:space="preserve"> PAGEREF _Toc379391132 \h </w:instrText>
        </w:r>
        <w:r w:rsidR="00D05655">
          <w:rPr>
            <w:noProof/>
            <w:webHidden/>
          </w:rPr>
        </w:r>
        <w:r w:rsidR="00D05655">
          <w:rPr>
            <w:noProof/>
            <w:webHidden/>
          </w:rPr>
          <w:fldChar w:fldCharType="separate"/>
        </w:r>
        <w:r w:rsidR="00AC2DDA">
          <w:rPr>
            <w:noProof/>
            <w:webHidden/>
          </w:rPr>
          <w:t>70</w:t>
        </w:r>
        <w:r w:rsidR="00D05655">
          <w:rPr>
            <w:noProof/>
            <w:webHidden/>
          </w:rPr>
          <w:fldChar w:fldCharType="end"/>
        </w:r>
      </w:hyperlink>
    </w:p>
    <w:p w14:paraId="51EEDA65" w14:textId="77777777" w:rsidR="00D05655" w:rsidRDefault="0075723B">
      <w:pPr>
        <w:pStyle w:val="ndice3"/>
        <w:rPr>
          <w:rFonts w:asciiTheme="minorHAnsi" w:hAnsiTheme="minorHAnsi"/>
          <w:iCs w:val="0"/>
          <w:noProof/>
          <w:sz w:val="22"/>
          <w:szCs w:val="22"/>
          <w:lang w:eastAsia="pt-PT"/>
        </w:rPr>
      </w:pPr>
      <w:hyperlink w:anchor="_Toc379391133" w:history="1">
        <w:r w:rsidR="00D05655" w:rsidRPr="001A75AE">
          <w:rPr>
            <w:rStyle w:val="Hiperligao"/>
            <w:noProof/>
          </w:rPr>
          <w:t>Interface</w:t>
        </w:r>
        <w:r w:rsidR="00D05655">
          <w:rPr>
            <w:noProof/>
            <w:webHidden/>
          </w:rPr>
          <w:tab/>
        </w:r>
        <w:r w:rsidR="00D05655">
          <w:rPr>
            <w:noProof/>
            <w:webHidden/>
          </w:rPr>
          <w:fldChar w:fldCharType="begin"/>
        </w:r>
        <w:r w:rsidR="00D05655">
          <w:rPr>
            <w:noProof/>
            <w:webHidden/>
          </w:rPr>
          <w:instrText xml:space="preserve"> PAGEREF _Toc379391133 \h </w:instrText>
        </w:r>
        <w:r w:rsidR="00D05655">
          <w:rPr>
            <w:noProof/>
            <w:webHidden/>
          </w:rPr>
        </w:r>
        <w:r w:rsidR="00D05655">
          <w:rPr>
            <w:noProof/>
            <w:webHidden/>
          </w:rPr>
          <w:fldChar w:fldCharType="separate"/>
        </w:r>
        <w:r w:rsidR="00AC2DDA">
          <w:rPr>
            <w:noProof/>
            <w:webHidden/>
          </w:rPr>
          <w:t>71</w:t>
        </w:r>
        <w:r w:rsidR="00D05655">
          <w:rPr>
            <w:noProof/>
            <w:webHidden/>
          </w:rPr>
          <w:fldChar w:fldCharType="end"/>
        </w:r>
      </w:hyperlink>
    </w:p>
    <w:p w14:paraId="533D3187" w14:textId="77777777" w:rsidR="00D05655" w:rsidRDefault="0075723B">
      <w:pPr>
        <w:pStyle w:val="ndice1"/>
        <w:rPr>
          <w:rFonts w:asciiTheme="minorHAnsi" w:hAnsiTheme="minorHAnsi"/>
          <w:bCs w:val="0"/>
          <w:noProof/>
          <w:sz w:val="22"/>
          <w:szCs w:val="22"/>
          <w:lang w:eastAsia="pt-PT"/>
        </w:rPr>
      </w:pPr>
      <w:hyperlink w:anchor="_Toc379391134" w:history="1">
        <w:r w:rsidR="00D05655" w:rsidRPr="001A75AE">
          <w:rPr>
            <w:rStyle w:val="Hiperligao"/>
            <w:noProof/>
          </w:rPr>
          <w:t>Capítulo VI: Processo de Localização</w:t>
        </w:r>
        <w:r w:rsidR="00D05655">
          <w:rPr>
            <w:noProof/>
            <w:webHidden/>
          </w:rPr>
          <w:tab/>
        </w:r>
        <w:r w:rsidR="00D05655">
          <w:rPr>
            <w:noProof/>
            <w:webHidden/>
          </w:rPr>
          <w:fldChar w:fldCharType="begin"/>
        </w:r>
        <w:r w:rsidR="00D05655">
          <w:rPr>
            <w:noProof/>
            <w:webHidden/>
          </w:rPr>
          <w:instrText xml:space="preserve"> PAGEREF _Toc379391134 \h </w:instrText>
        </w:r>
        <w:r w:rsidR="00D05655">
          <w:rPr>
            <w:noProof/>
            <w:webHidden/>
          </w:rPr>
        </w:r>
        <w:r w:rsidR="00D05655">
          <w:rPr>
            <w:noProof/>
            <w:webHidden/>
          </w:rPr>
          <w:fldChar w:fldCharType="separate"/>
        </w:r>
        <w:r w:rsidR="00AC2DDA">
          <w:rPr>
            <w:noProof/>
            <w:webHidden/>
          </w:rPr>
          <w:t>74</w:t>
        </w:r>
        <w:r w:rsidR="00D05655">
          <w:rPr>
            <w:noProof/>
            <w:webHidden/>
          </w:rPr>
          <w:fldChar w:fldCharType="end"/>
        </w:r>
      </w:hyperlink>
    </w:p>
    <w:p w14:paraId="6DA1E3E7" w14:textId="77777777" w:rsidR="00D05655" w:rsidRDefault="0075723B">
      <w:pPr>
        <w:pStyle w:val="ndice2"/>
        <w:tabs>
          <w:tab w:val="right" w:leader="dot" w:pos="9016"/>
        </w:tabs>
        <w:rPr>
          <w:rFonts w:asciiTheme="minorHAnsi" w:hAnsiTheme="minorHAnsi"/>
          <w:noProof/>
          <w:sz w:val="22"/>
          <w:szCs w:val="22"/>
          <w:lang w:eastAsia="pt-PT"/>
        </w:rPr>
      </w:pPr>
      <w:hyperlink w:anchor="_Toc379391136" w:history="1">
        <w:r w:rsidR="00D05655" w:rsidRPr="001A75AE">
          <w:rPr>
            <w:rStyle w:val="Hiperligao"/>
            <w:noProof/>
          </w:rPr>
          <w:t>6.1. Modo de Funcionamento</w:t>
        </w:r>
        <w:r w:rsidR="00D05655">
          <w:rPr>
            <w:noProof/>
            <w:webHidden/>
          </w:rPr>
          <w:tab/>
        </w:r>
        <w:r w:rsidR="00D05655">
          <w:rPr>
            <w:noProof/>
            <w:webHidden/>
          </w:rPr>
          <w:fldChar w:fldCharType="begin"/>
        </w:r>
        <w:r w:rsidR="00D05655">
          <w:rPr>
            <w:noProof/>
            <w:webHidden/>
          </w:rPr>
          <w:instrText xml:space="preserve"> PAGEREF _Toc379391136 \h </w:instrText>
        </w:r>
        <w:r w:rsidR="00D05655">
          <w:rPr>
            <w:noProof/>
            <w:webHidden/>
          </w:rPr>
        </w:r>
        <w:r w:rsidR="00D05655">
          <w:rPr>
            <w:noProof/>
            <w:webHidden/>
          </w:rPr>
          <w:fldChar w:fldCharType="separate"/>
        </w:r>
        <w:r w:rsidR="00AC2DDA">
          <w:rPr>
            <w:noProof/>
            <w:webHidden/>
          </w:rPr>
          <w:t>74</w:t>
        </w:r>
        <w:r w:rsidR="00D05655">
          <w:rPr>
            <w:noProof/>
            <w:webHidden/>
          </w:rPr>
          <w:fldChar w:fldCharType="end"/>
        </w:r>
      </w:hyperlink>
    </w:p>
    <w:p w14:paraId="76B10947" w14:textId="77777777" w:rsidR="00D05655" w:rsidRDefault="0075723B">
      <w:pPr>
        <w:pStyle w:val="ndice2"/>
        <w:tabs>
          <w:tab w:val="right" w:leader="dot" w:pos="9016"/>
        </w:tabs>
        <w:rPr>
          <w:rFonts w:asciiTheme="minorHAnsi" w:hAnsiTheme="minorHAnsi"/>
          <w:noProof/>
          <w:sz w:val="22"/>
          <w:szCs w:val="22"/>
          <w:lang w:eastAsia="pt-PT"/>
        </w:rPr>
      </w:pPr>
      <w:hyperlink w:anchor="_Toc379391137" w:history="1">
        <w:r w:rsidR="00D05655" w:rsidRPr="001A75AE">
          <w:rPr>
            <w:rStyle w:val="Hiperligao"/>
            <w:noProof/>
          </w:rPr>
          <w:t>6.2. Sistema de Coordenadas</w:t>
        </w:r>
        <w:r w:rsidR="00D05655">
          <w:rPr>
            <w:noProof/>
            <w:webHidden/>
          </w:rPr>
          <w:tab/>
        </w:r>
        <w:r w:rsidR="00D05655">
          <w:rPr>
            <w:noProof/>
            <w:webHidden/>
          </w:rPr>
          <w:fldChar w:fldCharType="begin"/>
        </w:r>
        <w:r w:rsidR="00D05655">
          <w:rPr>
            <w:noProof/>
            <w:webHidden/>
          </w:rPr>
          <w:instrText xml:space="preserve"> PAGEREF _Toc379391137 \h </w:instrText>
        </w:r>
        <w:r w:rsidR="00D05655">
          <w:rPr>
            <w:noProof/>
            <w:webHidden/>
          </w:rPr>
        </w:r>
        <w:r w:rsidR="00D05655">
          <w:rPr>
            <w:noProof/>
            <w:webHidden/>
          </w:rPr>
          <w:fldChar w:fldCharType="separate"/>
        </w:r>
        <w:r w:rsidR="00AC2DDA">
          <w:rPr>
            <w:noProof/>
            <w:webHidden/>
          </w:rPr>
          <w:t>78</w:t>
        </w:r>
        <w:r w:rsidR="00D05655">
          <w:rPr>
            <w:noProof/>
            <w:webHidden/>
          </w:rPr>
          <w:fldChar w:fldCharType="end"/>
        </w:r>
      </w:hyperlink>
    </w:p>
    <w:p w14:paraId="00BDEC72" w14:textId="77777777" w:rsidR="00D05655" w:rsidRDefault="0075723B">
      <w:pPr>
        <w:pStyle w:val="ndice2"/>
        <w:tabs>
          <w:tab w:val="right" w:leader="dot" w:pos="9016"/>
        </w:tabs>
        <w:rPr>
          <w:rFonts w:asciiTheme="minorHAnsi" w:hAnsiTheme="minorHAnsi"/>
          <w:noProof/>
          <w:sz w:val="22"/>
          <w:szCs w:val="22"/>
          <w:lang w:eastAsia="pt-PT"/>
        </w:rPr>
      </w:pPr>
      <w:hyperlink w:anchor="_Toc379391138" w:history="1">
        <w:r w:rsidR="00D05655" w:rsidRPr="001A75AE">
          <w:rPr>
            <w:rStyle w:val="Hiperligao"/>
            <w:noProof/>
          </w:rPr>
          <w:t>6.3. Algoritmo de Localização</w:t>
        </w:r>
        <w:r w:rsidR="00D05655">
          <w:rPr>
            <w:noProof/>
            <w:webHidden/>
          </w:rPr>
          <w:tab/>
        </w:r>
        <w:r w:rsidR="00D05655">
          <w:rPr>
            <w:noProof/>
            <w:webHidden/>
          </w:rPr>
          <w:fldChar w:fldCharType="begin"/>
        </w:r>
        <w:r w:rsidR="00D05655">
          <w:rPr>
            <w:noProof/>
            <w:webHidden/>
          </w:rPr>
          <w:instrText xml:space="preserve"> PAGEREF _Toc379391138 \h </w:instrText>
        </w:r>
        <w:r w:rsidR="00D05655">
          <w:rPr>
            <w:noProof/>
            <w:webHidden/>
          </w:rPr>
        </w:r>
        <w:r w:rsidR="00D05655">
          <w:rPr>
            <w:noProof/>
            <w:webHidden/>
          </w:rPr>
          <w:fldChar w:fldCharType="separate"/>
        </w:r>
        <w:r w:rsidR="00AC2DDA">
          <w:rPr>
            <w:noProof/>
            <w:webHidden/>
          </w:rPr>
          <w:t>82</w:t>
        </w:r>
        <w:r w:rsidR="00D05655">
          <w:rPr>
            <w:noProof/>
            <w:webHidden/>
          </w:rPr>
          <w:fldChar w:fldCharType="end"/>
        </w:r>
      </w:hyperlink>
    </w:p>
    <w:p w14:paraId="11248A70" w14:textId="77777777" w:rsidR="00D05655" w:rsidRDefault="0075723B">
      <w:pPr>
        <w:pStyle w:val="ndice3"/>
        <w:rPr>
          <w:rFonts w:asciiTheme="minorHAnsi" w:hAnsiTheme="minorHAnsi"/>
          <w:iCs w:val="0"/>
          <w:noProof/>
          <w:sz w:val="22"/>
          <w:szCs w:val="22"/>
          <w:lang w:eastAsia="pt-PT"/>
        </w:rPr>
      </w:pPr>
      <w:hyperlink w:anchor="_Toc379391139" w:history="1">
        <w:r w:rsidR="00D05655" w:rsidRPr="001A75AE">
          <w:rPr>
            <w:rStyle w:val="Hiperligao"/>
            <w:i/>
            <w:noProof/>
            <w:lang w:val="en-US"/>
          </w:rPr>
          <w:t>Weighed Centroid</w:t>
        </w:r>
        <w:r w:rsidR="00D05655">
          <w:rPr>
            <w:noProof/>
            <w:webHidden/>
          </w:rPr>
          <w:tab/>
        </w:r>
        <w:r w:rsidR="00D05655">
          <w:rPr>
            <w:noProof/>
            <w:webHidden/>
          </w:rPr>
          <w:fldChar w:fldCharType="begin"/>
        </w:r>
        <w:r w:rsidR="00D05655">
          <w:rPr>
            <w:noProof/>
            <w:webHidden/>
          </w:rPr>
          <w:instrText xml:space="preserve"> PAGEREF _Toc379391139 \h </w:instrText>
        </w:r>
        <w:r w:rsidR="00D05655">
          <w:rPr>
            <w:noProof/>
            <w:webHidden/>
          </w:rPr>
        </w:r>
        <w:r w:rsidR="00D05655">
          <w:rPr>
            <w:noProof/>
            <w:webHidden/>
          </w:rPr>
          <w:fldChar w:fldCharType="separate"/>
        </w:r>
        <w:r w:rsidR="00AC2DDA">
          <w:rPr>
            <w:noProof/>
            <w:webHidden/>
          </w:rPr>
          <w:t>82</w:t>
        </w:r>
        <w:r w:rsidR="00D05655">
          <w:rPr>
            <w:noProof/>
            <w:webHidden/>
          </w:rPr>
          <w:fldChar w:fldCharType="end"/>
        </w:r>
      </w:hyperlink>
    </w:p>
    <w:p w14:paraId="41DFA6EE" w14:textId="77777777" w:rsidR="00D05655" w:rsidRDefault="0075723B">
      <w:pPr>
        <w:pStyle w:val="ndice3"/>
        <w:rPr>
          <w:rFonts w:asciiTheme="minorHAnsi" w:hAnsiTheme="minorHAnsi"/>
          <w:iCs w:val="0"/>
          <w:noProof/>
          <w:sz w:val="22"/>
          <w:szCs w:val="22"/>
          <w:lang w:eastAsia="pt-PT"/>
        </w:rPr>
      </w:pPr>
      <w:hyperlink w:anchor="_Toc379391140" w:history="1">
        <w:r w:rsidR="00D05655" w:rsidRPr="001A75AE">
          <w:rPr>
            <w:rStyle w:val="Hiperligao"/>
            <w:noProof/>
          </w:rPr>
          <w:t>Cenário de Contexto Testado</w:t>
        </w:r>
        <w:r w:rsidR="00D05655">
          <w:rPr>
            <w:noProof/>
            <w:webHidden/>
          </w:rPr>
          <w:tab/>
        </w:r>
        <w:r w:rsidR="00D05655">
          <w:rPr>
            <w:noProof/>
            <w:webHidden/>
          </w:rPr>
          <w:fldChar w:fldCharType="begin"/>
        </w:r>
        <w:r w:rsidR="00D05655">
          <w:rPr>
            <w:noProof/>
            <w:webHidden/>
          </w:rPr>
          <w:instrText xml:space="preserve"> PAGEREF _Toc379391140 \h </w:instrText>
        </w:r>
        <w:r w:rsidR="00D05655">
          <w:rPr>
            <w:noProof/>
            <w:webHidden/>
          </w:rPr>
        </w:r>
        <w:r w:rsidR="00D05655">
          <w:rPr>
            <w:noProof/>
            <w:webHidden/>
          </w:rPr>
          <w:fldChar w:fldCharType="separate"/>
        </w:r>
        <w:r w:rsidR="00AC2DDA">
          <w:rPr>
            <w:noProof/>
            <w:webHidden/>
          </w:rPr>
          <w:t>84</w:t>
        </w:r>
        <w:r w:rsidR="00D05655">
          <w:rPr>
            <w:noProof/>
            <w:webHidden/>
          </w:rPr>
          <w:fldChar w:fldCharType="end"/>
        </w:r>
      </w:hyperlink>
    </w:p>
    <w:p w14:paraId="3C13DF4D" w14:textId="77777777" w:rsidR="00D05655" w:rsidRDefault="0075723B">
      <w:pPr>
        <w:pStyle w:val="ndice3"/>
        <w:rPr>
          <w:rFonts w:asciiTheme="minorHAnsi" w:hAnsiTheme="minorHAnsi"/>
          <w:iCs w:val="0"/>
          <w:noProof/>
          <w:sz w:val="22"/>
          <w:szCs w:val="22"/>
          <w:lang w:eastAsia="pt-PT"/>
        </w:rPr>
      </w:pPr>
      <w:hyperlink w:anchor="_Toc379391141" w:history="1">
        <w:r w:rsidR="00D05655" w:rsidRPr="001A75AE">
          <w:rPr>
            <w:rStyle w:val="Hiperligao"/>
            <w:noProof/>
          </w:rPr>
          <w:t xml:space="preserve">Otimização do Parâmetro </w:t>
        </w:r>
        <w:r w:rsidR="00D05655" w:rsidRPr="001A75AE">
          <w:rPr>
            <w:rStyle w:val="Hiperligao"/>
            <w:i/>
            <w:noProof/>
          </w:rPr>
          <w:t>g</w:t>
        </w:r>
        <w:r w:rsidR="00D05655">
          <w:rPr>
            <w:noProof/>
            <w:webHidden/>
          </w:rPr>
          <w:tab/>
        </w:r>
        <w:r w:rsidR="00D05655">
          <w:rPr>
            <w:noProof/>
            <w:webHidden/>
          </w:rPr>
          <w:fldChar w:fldCharType="begin"/>
        </w:r>
        <w:r w:rsidR="00D05655">
          <w:rPr>
            <w:noProof/>
            <w:webHidden/>
          </w:rPr>
          <w:instrText xml:space="preserve"> PAGEREF _Toc379391141 \h </w:instrText>
        </w:r>
        <w:r w:rsidR="00D05655">
          <w:rPr>
            <w:noProof/>
            <w:webHidden/>
          </w:rPr>
        </w:r>
        <w:r w:rsidR="00D05655">
          <w:rPr>
            <w:noProof/>
            <w:webHidden/>
          </w:rPr>
          <w:fldChar w:fldCharType="separate"/>
        </w:r>
        <w:r w:rsidR="00AC2DDA">
          <w:rPr>
            <w:noProof/>
            <w:webHidden/>
          </w:rPr>
          <w:t>87</w:t>
        </w:r>
        <w:r w:rsidR="00D05655">
          <w:rPr>
            <w:noProof/>
            <w:webHidden/>
          </w:rPr>
          <w:fldChar w:fldCharType="end"/>
        </w:r>
      </w:hyperlink>
    </w:p>
    <w:p w14:paraId="616A5F3E" w14:textId="77777777" w:rsidR="00D05655" w:rsidRDefault="0075723B">
      <w:pPr>
        <w:pStyle w:val="ndice3"/>
        <w:rPr>
          <w:rFonts w:asciiTheme="minorHAnsi" w:hAnsiTheme="minorHAnsi"/>
          <w:iCs w:val="0"/>
          <w:noProof/>
          <w:sz w:val="22"/>
          <w:szCs w:val="22"/>
          <w:lang w:eastAsia="pt-PT"/>
        </w:rPr>
      </w:pPr>
      <w:hyperlink w:anchor="_Toc379391142" w:history="1">
        <w:r w:rsidR="00D05655" w:rsidRPr="001A75AE">
          <w:rPr>
            <w:rStyle w:val="Hiperligao"/>
            <w:noProof/>
          </w:rPr>
          <w:t>Resultados Obtidos</w:t>
        </w:r>
        <w:r w:rsidR="00D05655">
          <w:rPr>
            <w:noProof/>
            <w:webHidden/>
          </w:rPr>
          <w:tab/>
        </w:r>
        <w:r w:rsidR="00D05655">
          <w:rPr>
            <w:noProof/>
            <w:webHidden/>
          </w:rPr>
          <w:fldChar w:fldCharType="begin"/>
        </w:r>
        <w:r w:rsidR="00D05655">
          <w:rPr>
            <w:noProof/>
            <w:webHidden/>
          </w:rPr>
          <w:instrText xml:space="preserve"> PAGEREF _Toc379391142 \h </w:instrText>
        </w:r>
        <w:r w:rsidR="00D05655">
          <w:rPr>
            <w:noProof/>
            <w:webHidden/>
          </w:rPr>
        </w:r>
        <w:r w:rsidR="00D05655">
          <w:rPr>
            <w:noProof/>
            <w:webHidden/>
          </w:rPr>
          <w:fldChar w:fldCharType="separate"/>
        </w:r>
        <w:r w:rsidR="00AC2DDA">
          <w:rPr>
            <w:noProof/>
            <w:webHidden/>
          </w:rPr>
          <w:t>88</w:t>
        </w:r>
        <w:r w:rsidR="00D05655">
          <w:rPr>
            <w:noProof/>
            <w:webHidden/>
          </w:rPr>
          <w:fldChar w:fldCharType="end"/>
        </w:r>
      </w:hyperlink>
    </w:p>
    <w:p w14:paraId="48D4B84C" w14:textId="77777777" w:rsidR="00D05655" w:rsidRDefault="0075723B">
      <w:pPr>
        <w:pStyle w:val="ndice1"/>
        <w:rPr>
          <w:rFonts w:asciiTheme="minorHAnsi" w:hAnsiTheme="minorHAnsi"/>
          <w:bCs w:val="0"/>
          <w:noProof/>
          <w:sz w:val="22"/>
          <w:szCs w:val="22"/>
          <w:lang w:eastAsia="pt-PT"/>
        </w:rPr>
      </w:pPr>
      <w:hyperlink w:anchor="_Toc379391143" w:history="1">
        <w:r w:rsidR="00D05655" w:rsidRPr="001A75AE">
          <w:rPr>
            <w:rStyle w:val="Hiperligao"/>
            <w:noProof/>
          </w:rPr>
          <w:t>Capítulo VII: Conclusões e Trabalho Futuro</w:t>
        </w:r>
        <w:r w:rsidR="00D05655">
          <w:rPr>
            <w:noProof/>
            <w:webHidden/>
          </w:rPr>
          <w:tab/>
        </w:r>
        <w:r w:rsidR="00D05655">
          <w:rPr>
            <w:noProof/>
            <w:webHidden/>
          </w:rPr>
          <w:fldChar w:fldCharType="begin"/>
        </w:r>
        <w:r w:rsidR="00D05655">
          <w:rPr>
            <w:noProof/>
            <w:webHidden/>
          </w:rPr>
          <w:instrText xml:space="preserve"> PAGEREF _Toc379391143 \h </w:instrText>
        </w:r>
        <w:r w:rsidR="00D05655">
          <w:rPr>
            <w:noProof/>
            <w:webHidden/>
          </w:rPr>
        </w:r>
        <w:r w:rsidR="00D05655">
          <w:rPr>
            <w:noProof/>
            <w:webHidden/>
          </w:rPr>
          <w:fldChar w:fldCharType="separate"/>
        </w:r>
        <w:r w:rsidR="00AC2DDA">
          <w:rPr>
            <w:noProof/>
            <w:webHidden/>
          </w:rPr>
          <w:t>94</w:t>
        </w:r>
        <w:r w:rsidR="00D05655">
          <w:rPr>
            <w:noProof/>
            <w:webHidden/>
          </w:rPr>
          <w:fldChar w:fldCharType="end"/>
        </w:r>
      </w:hyperlink>
    </w:p>
    <w:p w14:paraId="23AF0F3B" w14:textId="77777777" w:rsidR="00D05655" w:rsidRDefault="0075723B">
      <w:pPr>
        <w:pStyle w:val="ndice2"/>
        <w:tabs>
          <w:tab w:val="right" w:leader="dot" w:pos="9016"/>
        </w:tabs>
        <w:rPr>
          <w:rFonts w:asciiTheme="minorHAnsi" w:hAnsiTheme="minorHAnsi"/>
          <w:noProof/>
          <w:sz w:val="22"/>
          <w:szCs w:val="22"/>
          <w:lang w:eastAsia="pt-PT"/>
        </w:rPr>
      </w:pPr>
      <w:hyperlink w:anchor="_Toc379391145" w:history="1">
        <w:r w:rsidR="00D05655" w:rsidRPr="001A75AE">
          <w:rPr>
            <w:rStyle w:val="Hiperligao"/>
            <w:noProof/>
          </w:rPr>
          <w:t>7.1. Trabalho Realizado</w:t>
        </w:r>
        <w:r w:rsidR="00D05655">
          <w:rPr>
            <w:noProof/>
            <w:webHidden/>
          </w:rPr>
          <w:tab/>
        </w:r>
        <w:r w:rsidR="00D05655">
          <w:rPr>
            <w:noProof/>
            <w:webHidden/>
          </w:rPr>
          <w:fldChar w:fldCharType="begin"/>
        </w:r>
        <w:r w:rsidR="00D05655">
          <w:rPr>
            <w:noProof/>
            <w:webHidden/>
          </w:rPr>
          <w:instrText xml:space="preserve"> PAGEREF _Toc379391145 \h </w:instrText>
        </w:r>
        <w:r w:rsidR="00D05655">
          <w:rPr>
            <w:noProof/>
            <w:webHidden/>
          </w:rPr>
        </w:r>
        <w:r w:rsidR="00D05655">
          <w:rPr>
            <w:noProof/>
            <w:webHidden/>
          </w:rPr>
          <w:fldChar w:fldCharType="separate"/>
        </w:r>
        <w:r w:rsidR="00AC2DDA">
          <w:rPr>
            <w:noProof/>
            <w:webHidden/>
          </w:rPr>
          <w:t>95</w:t>
        </w:r>
        <w:r w:rsidR="00D05655">
          <w:rPr>
            <w:noProof/>
            <w:webHidden/>
          </w:rPr>
          <w:fldChar w:fldCharType="end"/>
        </w:r>
      </w:hyperlink>
    </w:p>
    <w:p w14:paraId="0DE81930" w14:textId="77777777" w:rsidR="00D05655" w:rsidRDefault="0075723B">
      <w:pPr>
        <w:pStyle w:val="ndice2"/>
        <w:tabs>
          <w:tab w:val="right" w:leader="dot" w:pos="9016"/>
        </w:tabs>
        <w:rPr>
          <w:rFonts w:asciiTheme="minorHAnsi" w:hAnsiTheme="minorHAnsi"/>
          <w:noProof/>
          <w:sz w:val="22"/>
          <w:szCs w:val="22"/>
          <w:lang w:eastAsia="pt-PT"/>
        </w:rPr>
      </w:pPr>
      <w:hyperlink w:anchor="_Toc379391146" w:history="1">
        <w:r w:rsidR="00D05655" w:rsidRPr="001A75AE">
          <w:rPr>
            <w:rStyle w:val="Hiperligao"/>
            <w:noProof/>
          </w:rPr>
          <w:t>7.2. Trabalho Futuro</w:t>
        </w:r>
        <w:r w:rsidR="00D05655">
          <w:rPr>
            <w:noProof/>
            <w:webHidden/>
          </w:rPr>
          <w:tab/>
        </w:r>
        <w:r w:rsidR="00D05655">
          <w:rPr>
            <w:noProof/>
            <w:webHidden/>
          </w:rPr>
          <w:fldChar w:fldCharType="begin"/>
        </w:r>
        <w:r w:rsidR="00D05655">
          <w:rPr>
            <w:noProof/>
            <w:webHidden/>
          </w:rPr>
          <w:instrText xml:space="preserve"> PAGEREF _Toc379391146 \h </w:instrText>
        </w:r>
        <w:r w:rsidR="00D05655">
          <w:rPr>
            <w:noProof/>
            <w:webHidden/>
          </w:rPr>
        </w:r>
        <w:r w:rsidR="00D05655">
          <w:rPr>
            <w:noProof/>
            <w:webHidden/>
          </w:rPr>
          <w:fldChar w:fldCharType="separate"/>
        </w:r>
        <w:r w:rsidR="00AC2DDA">
          <w:rPr>
            <w:noProof/>
            <w:webHidden/>
          </w:rPr>
          <w:t>97</w:t>
        </w:r>
        <w:r w:rsidR="00D05655">
          <w:rPr>
            <w:noProof/>
            <w:webHidden/>
          </w:rPr>
          <w:fldChar w:fldCharType="end"/>
        </w:r>
      </w:hyperlink>
    </w:p>
    <w:p w14:paraId="1C1AF63F" w14:textId="77777777" w:rsidR="00D05655" w:rsidRDefault="0075723B">
      <w:pPr>
        <w:pStyle w:val="ndice1"/>
        <w:rPr>
          <w:rFonts w:asciiTheme="minorHAnsi" w:hAnsiTheme="minorHAnsi"/>
          <w:bCs w:val="0"/>
          <w:noProof/>
          <w:sz w:val="22"/>
          <w:szCs w:val="22"/>
          <w:lang w:eastAsia="pt-PT"/>
        </w:rPr>
      </w:pPr>
      <w:hyperlink w:anchor="_Toc379391147" w:history="1">
        <w:r w:rsidR="00D05655" w:rsidRPr="001A75AE">
          <w:rPr>
            <w:rStyle w:val="Hiperligao"/>
            <w:noProof/>
            <w:lang w:val="en-US"/>
          </w:rPr>
          <w:t>Bibliografia</w:t>
        </w:r>
        <w:r w:rsidR="00D05655">
          <w:rPr>
            <w:noProof/>
            <w:webHidden/>
          </w:rPr>
          <w:tab/>
        </w:r>
        <w:r w:rsidR="00D05655">
          <w:rPr>
            <w:noProof/>
            <w:webHidden/>
          </w:rPr>
          <w:fldChar w:fldCharType="begin"/>
        </w:r>
        <w:r w:rsidR="00D05655">
          <w:rPr>
            <w:noProof/>
            <w:webHidden/>
          </w:rPr>
          <w:instrText xml:space="preserve"> PAGEREF _Toc379391147 \h </w:instrText>
        </w:r>
        <w:r w:rsidR="00D05655">
          <w:rPr>
            <w:noProof/>
            <w:webHidden/>
          </w:rPr>
        </w:r>
        <w:r w:rsidR="00D05655">
          <w:rPr>
            <w:noProof/>
            <w:webHidden/>
          </w:rPr>
          <w:fldChar w:fldCharType="separate"/>
        </w:r>
        <w:r w:rsidR="00AC2DDA">
          <w:rPr>
            <w:noProof/>
            <w:webHidden/>
          </w:rPr>
          <w:t>99</w:t>
        </w:r>
        <w:r w:rsidR="00D05655">
          <w:rPr>
            <w:noProof/>
            <w:webHidden/>
          </w:rPr>
          <w:fldChar w:fldCharType="end"/>
        </w:r>
      </w:hyperlink>
    </w:p>
    <w:p w14:paraId="3A6D69A2" w14:textId="59CF855C" w:rsidR="00751538" w:rsidRPr="002B69EA" w:rsidRDefault="00F85E06" w:rsidP="009D3154">
      <w:pPr>
        <w:pStyle w:val="ndice1"/>
        <w:rPr>
          <w:rFonts w:asciiTheme="minorHAnsi" w:hAnsiTheme="minorHAnsi"/>
          <w:noProof/>
          <w:sz w:val="22"/>
          <w:szCs w:val="22"/>
          <w:lang w:eastAsia="pt-PT"/>
        </w:rPr>
      </w:pPr>
      <w:r>
        <w:fldChar w:fldCharType="end"/>
      </w:r>
      <w:r w:rsidR="00751538">
        <w:br w:type="page"/>
      </w:r>
    </w:p>
    <w:p w14:paraId="04C3E4D0" w14:textId="72EA491C" w:rsidR="00FC735E" w:rsidRPr="00DD1D93" w:rsidRDefault="00CF2E5E" w:rsidP="00165ED4">
      <w:pPr>
        <w:pStyle w:val="Cabealho1"/>
        <w:ind w:left="709" w:hanging="709"/>
      </w:pPr>
      <w:bookmarkStart w:id="10" w:name="_Toc374181951"/>
      <w:bookmarkStart w:id="11" w:name="_Toc379391081"/>
      <w:r>
        <w:lastRenderedPageBreak/>
        <w:t>Índice de F</w:t>
      </w:r>
      <w:r w:rsidR="00FC735E" w:rsidRPr="00DD1D93">
        <w:t>iguras</w:t>
      </w:r>
      <w:bookmarkEnd w:id="10"/>
      <w:bookmarkEnd w:id="11"/>
    </w:p>
    <w:p w14:paraId="659095D9" w14:textId="77777777" w:rsidR="00157075" w:rsidRPr="00157075" w:rsidRDefault="00157075" w:rsidP="006921A6"/>
    <w:p w14:paraId="166A1358" w14:textId="77777777" w:rsidR="00D05655" w:rsidRDefault="00031CFE">
      <w:pPr>
        <w:pStyle w:val="ndicedeilustraes"/>
        <w:tabs>
          <w:tab w:val="right" w:leader="dot" w:pos="9016"/>
        </w:tabs>
        <w:rPr>
          <w:rFonts w:asciiTheme="minorHAnsi" w:hAnsiTheme="minorHAnsi"/>
          <w:noProof/>
          <w:sz w:val="22"/>
          <w:szCs w:val="22"/>
          <w:lang w:eastAsia="pt-PT"/>
        </w:rPr>
      </w:pPr>
      <w:r>
        <w:rPr>
          <w:rStyle w:val="Hiperligao"/>
          <w:i/>
          <w:noProof/>
          <w:szCs w:val="24"/>
        </w:rPr>
        <w:fldChar w:fldCharType="begin"/>
      </w:r>
      <w:r>
        <w:rPr>
          <w:rStyle w:val="Hiperligao"/>
          <w:i/>
          <w:noProof/>
          <w:szCs w:val="24"/>
        </w:rPr>
        <w:instrText xml:space="preserve"> TOC \h \z \c "Figura" </w:instrText>
      </w:r>
      <w:r>
        <w:rPr>
          <w:rStyle w:val="Hiperligao"/>
          <w:i/>
          <w:noProof/>
          <w:szCs w:val="24"/>
        </w:rPr>
        <w:fldChar w:fldCharType="separate"/>
      </w:r>
      <w:hyperlink w:anchor="_Toc379391148" w:history="1">
        <w:r w:rsidR="00D05655" w:rsidRPr="00354A5D">
          <w:rPr>
            <w:rStyle w:val="Hiperligao"/>
            <w:noProof/>
          </w:rPr>
          <w:t>Figura 1 – Comparação da percentagem de pessoas com 60 anos ou mais [5]</w:t>
        </w:r>
        <w:r w:rsidR="00D05655">
          <w:rPr>
            <w:noProof/>
            <w:webHidden/>
          </w:rPr>
          <w:tab/>
        </w:r>
        <w:r w:rsidR="00D05655">
          <w:rPr>
            <w:noProof/>
            <w:webHidden/>
          </w:rPr>
          <w:fldChar w:fldCharType="begin"/>
        </w:r>
        <w:r w:rsidR="00D05655">
          <w:rPr>
            <w:noProof/>
            <w:webHidden/>
          </w:rPr>
          <w:instrText xml:space="preserve"> PAGEREF _Toc379391148 \h </w:instrText>
        </w:r>
        <w:r w:rsidR="00D05655">
          <w:rPr>
            <w:noProof/>
            <w:webHidden/>
          </w:rPr>
        </w:r>
        <w:r w:rsidR="00D05655">
          <w:rPr>
            <w:noProof/>
            <w:webHidden/>
          </w:rPr>
          <w:fldChar w:fldCharType="separate"/>
        </w:r>
        <w:r w:rsidR="00AC2DDA">
          <w:rPr>
            <w:noProof/>
            <w:webHidden/>
          </w:rPr>
          <w:t>3</w:t>
        </w:r>
        <w:r w:rsidR="00D05655">
          <w:rPr>
            <w:noProof/>
            <w:webHidden/>
          </w:rPr>
          <w:fldChar w:fldCharType="end"/>
        </w:r>
      </w:hyperlink>
    </w:p>
    <w:p w14:paraId="7E74E2C9"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49" w:history="1">
        <w:r w:rsidR="00D05655" w:rsidRPr="00354A5D">
          <w:rPr>
            <w:rStyle w:val="Hiperligao"/>
            <w:noProof/>
          </w:rPr>
          <w:t>Figura 2 – Percentagem de utilizadores da Internet (EUA) com 66+ anos [8]</w:t>
        </w:r>
        <w:r w:rsidR="00D05655">
          <w:rPr>
            <w:noProof/>
            <w:webHidden/>
          </w:rPr>
          <w:tab/>
        </w:r>
        <w:r w:rsidR="00D05655">
          <w:rPr>
            <w:noProof/>
            <w:webHidden/>
          </w:rPr>
          <w:fldChar w:fldCharType="begin"/>
        </w:r>
        <w:r w:rsidR="00D05655">
          <w:rPr>
            <w:noProof/>
            <w:webHidden/>
          </w:rPr>
          <w:instrText xml:space="preserve"> PAGEREF _Toc379391149 \h </w:instrText>
        </w:r>
        <w:r w:rsidR="00D05655">
          <w:rPr>
            <w:noProof/>
            <w:webHidden/>
          </w:rPr>
        </w:r>
        <w:r w:rsidR="00D05655">
          <w:rPr>
            <w:noProof/>
            <w:webHidden/>
          </w:rPr>
          <w:fldChar w:fldCharType="separate"/>
        </w:r>
        <w:r w:rsidR="00AC2DDA">
          <w:rPr>
            <w:noProof/>
            <w:webHidden/>
          </w:rPr>
          <w:t>6</w:t>
        </w:r>
        <w:r w:rsidR="00D05655">
          <w:rPr>
            <w:noProof/>
            <w:webHidden/>
          </w:rPr>
          <w:fldChar w:fldCharType="end"/>
        </w:r>
      </w:hyperlink>
    </w:p>
    <w:p w14:paraId="652D2314"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50" w:history="1">
        <w:r w:rsidR="00D05655" w:rsidRPr="00354A5D">
          <w:rPr>
            <w:rStyle w:val="Hiperligao"/>
            <w:noProof/>
          </w:rPr>
          <w:t xml:space="preserve">Figura 3 – Percentagem de utilizadores (EUA) que possuem </w:t>
        </w:r>
        <w:r w:rsidR="00D05655" w:rsidRPr="00354A5D">
          <w:rPr>
            <w:rStyle w:val="Hiperligao"/>
            <w:i/>
            <w:noProof/>
          </w:rPr>
          <w:t xml:space="preserve">smartphones </w:t>
        </w:r>
        <w:r w:rsidR="00D05655" w:rsidRPr="00354A5D">
          <w:rPr>
            <w:rStyle w:val="Hiperligao"/>
            <w:noProof/>
          </w:rPr>
          <w:t>[10]</w:t>
        </w:r>
        <w:r w:rsidR="00D05655">
          <w:rPr>
            <w:noProof/>
            <w:webHidden/>
          </w:rPr>
          <w:tab/>
        </w:r>
        <w:r w:rsidR="00D05655">
          <w:rPr>
            <w:noProof/>
            <w:webHidden/>
          </w:rPr>
          <w:fldChar w:fldCharType="begin"/>
        </w:r>
        <w:r w:rsidR="00D05655">
          <w:rPr>
            <w:noProof/>
            <w:webHidden/>
          </w:rPr>
          <w:instrText xml:space="preserve"> PAGEREF _Toc379391150 \h </w:instrText>
        </w:r>
        <w:r w:rsidR="00D05655">
          <w:rPr>
            <w:noProof/>
            <w:webHidden/>
          </w:rPr>
        </w:r>
        <w:r w:rsidR="00D05655">
          <w:rPr>
            <w:noProof/>
            <w:webHidden/>
          </w:rPr>
          <w:fldChar w:fldCharType="separate"/>
        </w:r>
        <w:r w:rsidR="00AC2DDA">
          <w:rPr>
            <w:noProof/>
            <w:webHidden/>
          </w:rPr>
          <w:t>7</w:t>
        </w:r>
        <w:r w:rsidR="00D05655">
          <w:rPr>
            <w:noProof/>
            <w:webHidden/>
          </w:rPr>
          <w:fldChar w:fldCharType="end"/>
        </w:r>
      </w:hyperlink>
    </w:p>
    <w:p w14:paraId="0FA7A7A3"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51" w:history="1">
        <w:r w:rsidR="00D05655" w:rsidRPr="00354A5D">
          <w:rPr>
            <w:rStyle w:val="Hiperligao"/>
            <w:noProof/>
          </w:rPr>
          <w:t>Figura 4 – Arquitetura - iGenda</w:t>
        </w:r>
        <w:r w:rsidR="00D05655">
          <w:rPr>
            <w:noProof/>
            <w:webHidden/>
          </w:rPr>
          <w:tab/>
        </w:r>
        <w:r w:rsidR="00D05655">
          <w:rPr>
            <w:noProof/>
            <w:webHidden/>
          </w:rPr>
          <w:fldChar w:fldCharType="begin"/>
        </w:r>
        <w:r w:rsidR="00D05655">
          <w:rPr>
            <w:noProof/>
            <w:webHidden/>
          </w:rPr>
          <w:instrText xml:space="preserve"> PAGEREF _Toc379391151 \h </w:instrText>
        </w:r>
        <w:r w:rsidR="00D05655">
          <w:rPr>
            <w:noProof/>
            <w:webHidden/>
          </w:rPr>
        </w:r>
        <w:r w:rsidR="00D05655">
          <w:rPr>
            <w:noProof/>
            <w:webHidden/>
          </w:rPr>
          <w:fldChar w:fldCharType="separate"/>
        </w:r>
        <w:r w:rsidR="00AC2DDA">
          <w:rPr>
            <w:noProof/>
            <w:webHidden/>
          </w:rPr>
          <w:t>9</w:t>
        </w:r>
        <w:r w:rsidR="00D05655">
          <w:rPr>
            <w:noProof/>
            <w:webHidden/>
          </w:rPr>
          <w:fldChar w:fldCharType="end"/>
        </w:r>
      </w:hyperlink>
    </w:p>
    <w:p w14:paraId="2DD6C4E0"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52" w:history="1">
        <w:r w:rsidR="00D05655" w:rsidRPr="00354A5D">
          <w:rPr>
            <w:rStyle w:val="Hiperligao"/>
            <w:noProof/>
          </w:rPr>
          <w:t>Figura 5 – Extrato da ontologia - SOPRANO</w:t>
        </w:r>
        <w:r w:rsidR="00D05655">
          <w:rPr>
            <w:noProof/>
            <w:webHidden/>
          </w:rPr>
          <w:tab/>
        </w:r>
        <w:r w:rsidR="00D05655">
          <w:rPr>
            <w:noProof/>
            <w:webHidden/>
          </w:rPr>
          <w:fldChar w:fldCharType="begin"/>
        </w:r>
        <w:r w:rsidR="00D05655">
          <w:rPr>
            <w:noProof/>
            <w:webHidden/>
          </w:rPr>
          <w:instrText xml:space="preserve"> PAGEREF _Toc379391152 \h </w:instrText>
        </w:r>
        <w:r w:rsidR="00D05655">
          <w:rPr>
            <w:noProof/>
            <w:webHidden/>
          </w:rPr>
        </w:r>
        <w:r w:rsidR="00D05655">
          <w:rPr>
            <w:noProof/>
            <w:webHidden/>
          </w:rPr>
          <w:fldChar w:fldCharType="separate"/>
        </w:r>
        <w:r w:rsidR="00AC2DDA">
          <w:rPr>
            <w:noProof/>
            <w:webHidden/>
          </w:rPr>
          <w:t>11</w:t>
        </w:r>
        <w:r w:rsidR="00D05655">
          <w:rPr>
            <w:noProof/>
            <w:webHidden/>
          </w:rPr>
          <w:fldChar w:fldCharType="end"/>
        </w:r>
      </w:hyperlink>
    </w:p>
    <w:p w14:paraId="234B82BE"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53" w:history="1">
        <w:r w:rsidR="00D05655" w:rsidRPr="00354A5D">
          <w:rPr>
            <w:rStyle w:val="Hiperligao"/>
            <w:noProof/>
          </w:rPr>
          <w:t>Figura 6 – Exemplo da interface usada - ACCESS</w:t>
        </w:r>
        <w:r w:rsidR="00D05655">
          <w:rPr>
            <w:noProof/>
            <w:webHidden/>
          </w:rPr>
          <w:tab/>
        </w:r>
        <w:r w:rsidR="00D05655">
          <w:rPr>
            <w:noProof/>
            <w:webHidden/>
          </w:rPr>
          <w:fldChar w:fldCharType="begin"/>
        </w:r>
        <w:r w:rsidR="00D05655">
          <w:rPr>
            <w:noProof/>
            <w:webHidden/>
          </w:rPr>
          <w:instrText xml:space="preserve"> PAGEREF _Toc379391153 \h </w:instrText>
        </w:r>
        <w:r w:rsidR="00D05655">
          <w:rPr>
            <w:noProof/>
            <w:webHidden/>
          </w:rPr>
        </w:r>
        <w:r w:rsidR="00D05655">
          <w:rPr>
            <w:noProof/>
            <w:webHidden/>
          </w:rPr>
          <w:fldChar w:fldCharType="separate"/>
        </w:r>
        <w:r w:rsidR="00AC2DDA">
          <w:rPr>
            <w:noProof/>
            <w:webHidden/>
          </w:rPr>
          <w:t>12</w:t>
        </w:r>
        <w:r w:rsidR="00D05655">
          <w:rPr>
            <w:noProof/>
            <w:webHidden/>
          </w:rPr>
          <w:fldChar w:fldCharType="end"/>
        </w:r>
      </w:hyperlink>
    </w:p>
    <w:p w14:paraId="22E383CC"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54" w:history="1">
        <w:r w:rsidR="00D05655" w:rsidRPr="00354A5D">
          <w:rPr>
            <w:rStyle w:val="Hiperligao"/>
            <w:noProof/>
          </w:rPr>
          <w:t>Figura 7 – Exemplo da localização do cliente (licença básica) - WCS</w:t>
        </w:r>
        <w:r w:rsidR="00D05655">
          <w:rPr>
            <w:noProof/>
            <w:webHidden/>
          </w:rPr>
          <w:tab/>
        </w:r>
        <w:r w:rsidR="00D05655">
          <w:rPr>
            <w:noProof/>
            <w:webHidden/>
          </w:rPr>
          <w:fldChar w:fldCharType="begin"/>
        </w:r>
        <w:r w:rsidR="00D05655">
          <w:rPr>
            <w:noProof/>
            <w:webHidden/>
          </w:rPr>
          <w:instrText xml:space="preserve"> PAGEREF _Toc379391154 \h </w:instrText>
        </w:r>
        <w:r w:rsidR="00D05655">
          <w:rPr>
            <w:noProof/>
            <w:webHidden/>
          </w:rPr>
        </w:r>
        <w:r w:rsidR="00D05655">
          <w:rPr>
            <w:noProof/>
            <w:webHidden/>
          </w:rPr>
          <w:fldChar w:fldCharType="separate"/>
        </w:r>
        <w:r w:rsidR="00AC2DDA">
          <w:rPr>
            <w:noProof/>
            <w:webHidden/>
          </w:rPr>
          <w:t>13</w:t>
        </w:r>
        <w:r w:rsidR="00D05655">
          <w:rPr>
            <w:noProof/>
            <w:webHidden/>
          </w:rPr>
          <w:fldChar w:fldCharType="end"/>
        </w:r>
      </w:hyperlink>
    </w:p>
    <w:p w14:paraId="0D43FB9C"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55" w:history="1">
        <w:r w:rsidR="00D05655" w:rsidRPr="00354A5D">
          <w:rPr>
            <w:rStyle w:val="Hiperligao"/>
            <w:noProof/>
          </w:rPr>
          <w:t>Figura 8 – Exemplo da realidade aumentada - GoHelper</w:t>
        </w:r>
        <w:r w:rsidR="00D05655">
          <w:rPr>
            <w:noProof/>
            <w:webHidden/>
          </w:rPr>
          <w:tab/>
        </w:r>
        <w:r w:rsidR="00D05655">
          <w:rPr>
            <w:noProof/>
            <w:webHidden/>
          </w:rPr>
          <w:fldChar w:fldCharType="begin"/>
        </w:r>
        <w:r w:rsidR="00D05655">
          <w:rPr>
            <w:noProof/>
            <w:webHidden/>
          </w:rPr>
          <w:instrText xml:space="preserve"> PAGEREF _Toc379391155 \h </w:instrText>
        </w:r>
        <w:r w:rsidR="00D05655">
          <w:rPr>
            <w:noProof/>
            <w:webHidden/>
          </w:rPr>
        </w:r>
        <w:r w:rsidR="00D05655">
          <w:rPr>
            <w:noProof/>
            <w:webHidden/>
          </w:rPr>
          <w:fldChar w:fldCharType="separate"/>
        </w:r>
        <w:r w:rsidR="00AC2DDA">
          <w:rPr>
            <w:noProof/>
            <w:webHidden/>
          </w:rPr>
          <w:t>16</w:t>
        </w:r>
        <w:r w:rsidR="00D05655">
          <w:rPr>
            <w:noProof/>
            <w:webHidden/>
          </w:rPr>
          <w:fldChar w:fldCharType="end"/>
        </w:r>
      </w:hyperlink>
    </w:p>
    <w:p w14:paraId="041842A1"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56" w:history="1">
        <w:r w:rsidR="00D05655" w:rsidRPr="00354A5D">
          <w:rPr>
            <w:rStyle w:val="Hiperligao"/>
            <w:noProof/>
          </w:rPr>
          <w:t>Figura 9 – Esquema de funcionamento do AmI [26]</w:t>
        </w:r>
        <w:r w:rsidR="00D05655">
          <w:rPr>
            <w:noProof/>
            <w:webHidden/>
          </w:rPr>
          <w:tab/>
        </w:r>
        <w:r w:rsidR="00D05655">
          <w:rPr>
            <w:noProof/>
            <w:webHidden/>
          </w:rPr>
          <w:fldChar w:fldCharType="begin"/>
        </w:r>
        <w:r w:rsidR="00D05655">
          <w:rPr>
            <w:noProof/>
            <w:webHidden/>
          </w:rPr>
          <w:instrText xml:space="preserve"> PAGEREF _Toc379391156 \h </w:instrText>
        </w:r>
        <w:r w:rsidR="00D05655">
          <w:rPr>
            <w:noProof/>
            <w:webHidden/>
          </w:rPr>
        </w:r>
        <w:r w:rsidR="00D05655">
          <w:rPr>
            <w:noProof/>
            <w:webHidden/>
          </w:rPr>
          <w:fldChar w:fldCharType="separate"/>
        </w:r>
        <w:r w:rsidR="00AC2DDA">
          <w:rPr>
            <w:noProof/>
            <w:webHidden/>
          </w:rPr>
          <w:t>24</w:t>
        </w:r>
        <w:r w:rsidR="00D05655">
          <w:rPr>
            <w:noProof/>
            <w:webHidden/>
          </w:rPr>
          <w:fldChar w:fldCharType="end"/>
        </w:r>
      </w:hyperlink>
    </w:p>
    <w:p w14:paraId="31C0BB62"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57" w:history="1">
        <w:r w:rsidR="00D05655" w:rsidRPr="00354A5D">
          <w:rPr>
            <w:rStyle w:val="Hiperligao"/>
            <w:noProof/>
          </w:rPr>
          <w:t>Figura 10 – Domínio do HCS [1]</w:t>
        </w:r>
        <w:r w:rsidR="00D05655">
          <w:rPr>
            <w:noProof/>
            <w:webHidden/>
          </w:rPr>
          <w:tab/>
        </w:r>
        <w:r w:rsidR="00D05655">
          <w:rPr>
            <w:noProof/>
            <w:webHidden/>
          </w:rPr>
          <w:fldChar w:fldCharType="begin"/>
        </w:r>
        <w:r w:rsidR="00D05655">
          <w:rPr>
            <w:noProof/>
            <w:webHidden/>
          </w:rPr>
          <w:instrText xml:space="preserve"> PAGEREF _Toc379391157 \h </w:instrText>
        </w:r>
        <w:r w:rsidR="00D05655">
          <w:rPr>
            <w:noProof/>
            <w:webHidden/>
          </w:rPr>
        </w:r>
        <w:r w:rsidR="00D05655">
          <w:rPr>
            <w:noProof/>
            <w:webHidden/>
          </w:rPr>
          <w:fldChar w:fldCharType="separate"/>
        </w:r>
        <w:r w:rsidR="00AC2DDA">
          <w:rPr>
            <w:noProof/>
            <w:webHidden/>
          </w:rPr>
          <w:t>26</w:t>
        </w:r>
        <w:r w:rsidR="00D05655">
          <w:rPr>
            <w:noProof/>
            <w:webHidden/>
          </w:rPr>
          <w:fldChar w:fldCharType="end"/>
        </w:r>
      </w:hyperlink>
    </w:p>
    <w:p w14:paraId="49E16E7A"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58" w:history="1">
        <w:r w:rsidR="00D05655" w:rsidRPr="00354A5D">
          <w:rPr>
            <w:rStyle w:val="Hiperligao"/>
            <w:noProof/>
          </w:rPr>
          <w:t>Figura 11 – Esquema de funcionamento AAL com Inteligência Artificial [26]</w:t>
        </w:r>
        <w:r w:rsidR="00D05655">
          <w:rPr>
            <w:noProof/>
            <w:webHidden/>
          </w:rPr>
          <w:tab/>
        </w:r>
        <w:r w:rsidR="00D05655">
          <w:rPr>
            <w:noProof/>
            <w:webHidden/>
          </w:rPr>
          <w:fldChar w:fldCharType="begin"/>
        </w:r>
        <w:r w:rsidR="00D05655">
          <w:rPr>
            <w:noProof/>
            <w:webHidden/>
          </w:rPr>
          <w:instrText xml:space="preserve"> PAGEREF _Toc379391158 \h </w:instrText>
        </w:r>
        <w:r w:rsidR="00D05655">
          <w:rPr>
            <w:noProof/>
            <w:webHidden/>
          </w:rPr>
        </w:r>
        <w:r w:rsidR="00D05655">
          <w:rPr>
            <w:noProof/>
            <w:webHidden/>
          </w:rPr>
          <w:fldChar w:fldCharType="separate"/>
        </w:r>
        <w:r w:rsidR="00AC2DDA">
          <w:rPr>
            <w:noProof/>
            <w:webHidden/>
          </w:rPr>
          <w:t>27</w:t>
        </w:r>
        <w:r w:rsidR="00D05655">
          <w:rPr>
            <w:noProof/>
            <w:webHidden/>
          </w:rPr>
          <w:fldChar w:fldCharType="end"/>
        </w:r>
      </w:hyperlink>
    </w:p>
    <w:p w14:paraId="685809EC"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59" w:history="1">
        <w:r w:rsidR="00D05655" w:rsidRPr="00354A5D">
          <w:rPr>
            <w:rStyle w:val="Hiperligao"/>
            <w:noProof/>
          </w:rPr>
          <w:t>Figura 12 – Esquema de funcionamento - GPS</w:t>
        </w:r>
        <w:r w:rsidR="00D05655">
          <w:rPr>
            <w:noProof/>
            <w:webHidden/>
          </w:rPr>
          <w:tab/>
        </w:r>
        <w:r w:rsidR="00D05655">
          <w:rPr>
            <w:noProof/>
            <w:webHidden/>
          </w:rPr>
          <w:fldChar w:fldCharType="begin"/>
        </w:r>
        <w:r w:rsidR="00D05655">
          <w:rPr>
            <w:noProof/>
            <w:webHidden/>
          </w:rPr>
          <w:instrText xml:space="preserve"> PAGEREF _Toc379391159 \h </w:instrText>
        </w:r>
        <w:r w:rsidR="00D05655">
          <w:rPr>
            <w:noProof/>
            <w:webHidden/>
          </w:rPr>
        </w:r>
        <w:r w:rsidR="00D05655">
          <w:rPr>
            <w:noProof/>
            <w:webHidden/>
          </w:rPr>
          <w:fldChar w:fldCharType="separate"/>
        </w:r>
        <w:r w:rsidR="00AC2DDA">
          <w:rPr>
            <w:noProof/>
            <w:webHidden/>
          </w:rPr>
          <w:t>31</w:t>
        </w:r>
        <w:r w:rsidR="00D05655">
          <w:rPr>
            <w:noProof/>
            <w:webHidden/>
          </w:rPr>
          <w:fldChar w:fldCharType="end"/>
        </w:r>
      </w:hyperlink>
    </w:p>
    <w:p w14:paraId="14818724"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60" w:history="1">
        <w:r w:rsidR="00D05655" w:rsidRPr="00354A5D">
          <w:rPr>
            <w:rStyle w:val="Hiperligao"/>
            <w:noProof/>
          </w:rPr>
          <w:t>Figura 13 – Árvore de classificação dos sistemas de localização [16], [33]</w:t>
        </w:r>
        <w:r w:rsidR="00D05655">
          <w:rPr>
            <w:noProof/>
            <w:webHidden/>
          </w:rPr>
          <w:tab/>
        </w:r>
        <w:r w:rsidR="00D05655">
          <w:rPr>
            <w:noProof/>
            <w:webHidden/>
          </w:rPr>
          <w:fldChar w:fldCharType="begin"/>
        </w:r>
        <w:r w:rsidR="00D05655">
          <w:rPr>
            <w:noProof/>
            <w:webHidden/>
          </w:rPr>
          <w:instrText xml:space="preserve"> PAGEREF _Toc379391160 \h </w:instrText>
        </w:r>
        <w:r w:rsidR="00D05655">
          <w:rPr>
            <w:noProof/>
            <w:webHidden/>
          </w:rPr>
        </w:r>
        <w:r w:rsidR="00D05655">
          <w:rPr>
            <w:noProof/>
            <w:webHidden/>
          </w:rPr>
          <w:fldChar w:fldCharType="separate"/>
        </w:r>
        <w:r w:rsidR="00AC2DDA">
          <w:rPr>
            <w:noProof/>
            <w:webHidden/>
          </w:rPr>
          <w:t>38</w:t>
        </w:r>
        <w:r w:rsidR="00D05655">
          <w:rPr>
            <w:noProof/>
            <w:webHidden/>
          </w:rPr>
          <w:fldChar w:fldCharType="end"/>
        </w:r>
      </w:hyperlink>
    </w:p>
    <w:p w14:paraId="482A32D7"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61" w:history="1">
        <w:r w:rsidR="00D05655" w:rsidRPr="00354A5D">
          <w:rPr>
            <w:rStyle w:val="Hiperligao"/>
            <w:noProof/>
          </w:rPr>
          <w:t>Figura 14 – Esquema do funcionamento - CoO [16]</w:t>
        </w:r>
        <w:r w:rsidR="00D05655">
          <w:rPr>
            <w:noProof/>
            <w:webHidden/>
          </w:rPr>
          <w:tab/>
        </w:r>
        <w:r w:rsidR="00D05655">
          <w:rPr>
            <w:noProof/>
            <w:webHidden/>
          </w:rPr>
          <w:fldChar w:fldCharType="begin"/>
        </w:r>
        <w:r w:rsidR="00D05655">
          <w:rPr>
            <w:noProof/>
            <w:webHidden/>
          </w:rPr>
          <w:instrText xml:space="preserve"> PAGEREF _Toc379391161 \h </w:instrText>
        </w:r>
        <w:r w:rsidR="00D05655">
          <w:rPr>
            <w:noProof/>
            <w:webHidden/>
          </w:rPr>
        </w:r>
        <w:r w:rsidR="00D05655">
          <w:rPr>
            <w:noProof/>
            <w:webHidden/>
          </w:rPr>
          <w:fldChar w:fldCharType="separate"/>
        </w:r>
        <w:r w:rsidR="00AC2DDA">
          <w:rPr>
            <w:noProof/>
            <w:webHidden/>
          </w:rPr>
          <w:t>41</w:t>
        </w:r>
        <w:r w:rsidR="00D05655">
          <w:rPr>
            <w:noProof/>
            <w:webHidden/>
          </w:rPr>
          <w:fldChar w:fldCharType="end"/>
        </w:r>
      </w:hyperlink>
    </w:p>
    <w:p w14:paraId="15ED35E1"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62" w:history="1">
        <w:r w:rsidR="00D05655" w:rsidRPr="00354A5D">
          <w:rPr>
            <w:rStyle w:val="Hiperligao"/>
            <w:noProof/>
          </w:rPr>
          <w:t>Figura 15 – Esquema do funcionamento - RSS</w:t>
        </w:r>
        <w:r w:rsidR="00D05655">
          <w:rPr>
            <w:noProof/>
            <w:webHidden/>
          </w:rPr>
          <w:tab/>
        </w:r>
        <w:r w:rsidR="00D05655">
          <w:rPr>
            <w:noProof/>
            <w:webHidden/>
          </w:rPr>
          <w:fldChar w:fldCharType="begin"/>
        </w:r>
        <w:r w:rsidR="00D05655">
          <w:rPr>
            <w:noProof/>
            <w:webHidden/>
          </w:rPr>
          <w:instrText xml:space="preserve"> PAGEREF _Toc379391162 \h </w:instrText>
        </w:r>
        <w:r w:rsidR="00D05655">
          <w:rPr>
            <w:noProof/>
            <w:webHidden/>
          </w:rPr>
        </w:r>
        <w:r w:rsidR="00D05655">
          <w:rPr>
            <w:noProof/>
            <w:webHidden/>
          </w:rPr>
          <w:fldChar w:fldCharType="separate"/>
        </w:r>
        <w:r w:rsidR="00AC2DDA">
          <w:rPr>
            <w:noProof/>
            <w:webHidden/>
          </w:rPr>
          <w:t>42</w:t>
        </w:r>
        <w:r w:rsidR="00D05655">
          <w:rPr>
            <w:noProof/>
            <w:webHidden/>
          </w:rPr>
          <w:fldChar w:fldCharType="end"/>
        </w:r>
      </w:hyperlink>
    </w:p>
    <w:p w14:paraId="4838AF10"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63" w:history="1">
        <w:r w:rsidR="00D05655" w:rsidRPr="00354A5D">
          <w:rPr>
            <w:rStyle w:val="Hiperligao"/>
            <w:noProof/>
          </w:rPr>
          <w:t>Figura 16 – Esquema de funcionamento - ToA</w:t>
        </w:r>
        <w:r w:rsidR="00D05655">
          <w:rPr>
            <w:noProof/>
            <w:webHidden/>
          </w:rPr>
          <w:tab/>
        </w:r>
        <w:r w:rsidR="00D05655">
          <w:rPr>
            <w:noProof/>
            <w:webHidden/>
          </w:rPr>
          <w:fldChar w:fldCharType="begin"/>
        </w:r>
        <w:r w:rsidR="00D05655">
          <w:rPr>
            <w:noProof/>
            <w:webHidden/>
          </w:rPr>
          <w:instrText xml:space="preserve"> PAGEREF _Toc379391163 \h </w:instrText>
        </w:r>
        <w:r w:rsidR="00D05655">
          <w:rPr>
            <w:noProof/>
            <w:webHidden/>
          </w:rPr>
        </w:r>
        <w:r w:rsidR="00D05655">
          <w:rPr>
            <w:noProof/>
            <w:webHidden/>
          </w:rPr>
          <w:fldChar w:fldCharType="separate"/>
        </w:r>
        <w:r w:rsidR="00AC2DDA">
          <w:rPr>
            <w:noProof/>
            <w:webHidden/>
          </w:rPr>
          <w:t>43</w:t>
        </w:r>
        <w:r w:rsidR="00D05655">
          <w:rPr>
            <w:noProof/>
            <w:webHidden/>
          </w:rPr>
          <w:fldChar w:fldCharType="end"/>
        </w:r>
      </w:hyperlink>
    </w:p>
    <w:p w14:paraId="41A0C6BD"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64" w:history="1">
        <w:r w:rsidR="00D05655" w:rsidRPr="00354A5D">
          <w:rPr>
            <w:rStyle w:val="Hiperligao"/>
            <w:noProof/>
          </w:rPr>
          <w:t>Figura 17 – Esquema de funcionamento - AoA</w:t>
        </w:r>
        <w:r w:rsidR="00D05655">
          <w:rPr>
            <w:noProof/>
            <w:webHidden/>
          </w:rPr>
          <w:tab/>
        </w:r>
        <w:r w:rsidR="00D05655">
          <w:rPr>
            <w:noProof/>
            <w:webHidden/>
          </w:rPr>
          <w:fldChar w:fldCharType="begin"/>
        </w:r>
        <w:r w:rsidR="00D05655">
          <w:rPr>
            <w:noProof/>
            <w:webHidden/>
          </w:rPr>
          <w:instrText xml:space="preserve"> PAGEREF _Toc379391164 \h </w:instrText>
        </w:r>
        <w:r w:rsidR="00D05655">
          <w:rPr>
            <w:noProof/>
            <w:webHidden/>
          </w:rPr>
        </w:r>
        <w:r w:rsidR="00D05655">
          <w:rPr>
            <w:noProof/>
            <w:webHidden/>
          </w:rPr>
          <w:fldChar w:fldCharType="separate"/>
        </w:r>
        <w:r w:rsidR="00AC2DDA">
          <w:rPr>
            <w:noProof/>
            <w:webHidden/>
          </w:rPr>
          <w:t>44</w:t>
        </w:r>
        <w:r w:rsidR="00D05655">
          <w:rPr>
            <w:noProof/>
            <w:webHidden/>
          </w:rPr>
          <w:fldChar w:fldCharType="end"/>
        </w:r>
      </w:hyperlink>
    </w:p>
    <w:p w14:paraId="4FF516E7"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65" w:history="1">
        <w:r w:rsidR="00D05655" w:rsidRPr="00354A5D">
          <w:rPr>
            <w:rStyle w:val="Hiperligao"/>
            <w:noProof/>
          </w:rPr>
          <w:t>Figura 18 – Representação da zona Fresnel [40]</w:t>
        </w:r>
        <w:r w:rsidR="00D05655">
          <w:rPr>
            <w:noProof/>
            <w:webHidden/>
          </w:rPr>
          <w:tab/>
        </w:r>
        <w:r w:rsidR="00D05655">
          <w:rPr>
            <w:noProof/>
            <w:webHidden/>
          </w:rPr>
          <w:fldChar w:fldCharType="begin"/>
        </w:r>
        <w:r w:rsidR="00D05655">
          <w:rPr>
            <w:noProof/>
            <w:webHidden/>
          </w:rPr>
          <w:instrText xml:space="preserve"> PAGEREF _Toc379391165 \h </w:instrText>
        </w:r>
        <w:r w:rsidR="00D05655">
          <w:rPr>
            <w:noProof/>
            <w:webHidden/>
          </w:rPr>
        </w:r>
        <w:r w:rsidR="00D05655">
          <w:rPr>
            <w:noProof/>
            <w:webHidden/>
          </w:rPr>
          <w:fldChar w:fldCharType="separate"/>
        </w:r>
        <w:r w:rsidR="00AC2DDA">
          <w:rPr>
            <w:noProof/>
            <w:webHidden/>
          </w:rPr>
          <w:t>48</w:t>
        </w:r>
        <w:r w:rsidR="00D05655">
          <w:rPr>
            <w:noProof/>
            <w:webHidden/>
          </w:rPr>
          <w:fldChar w:fldCharType="end"/>
        </w:r>
      </w:hyperlink>
    </w:p>
    <w:p w14:paraId="087C7862"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66" w:history="1">
        <w:r w:rsidR="00D05655" w:rsidRPr="00354A5D">
          <w:rPr>
            <w:rStyle w:val="Hiperligao"/>
            <w:noProof/>
          </w:rPr>
          <w:t>Figura 19 – Reflexão e refração do sinal Wi-Fi</w:t>
        </w:r>
        <w:r w:rsidR="00D05655">
          <w:rPr>
            <w:noProof/>
            <w:webHidden/>
          </w:rPr>
          <w:tab/>
        </w:r>
        <w:r w:rsidR="00D05655">
          <w:rPr>
            <w:noProof/>
            <w:webHidden/>
          </w:rPr>
          <w:fldChar w:fldCharType="begin"/>
        </w:r>
        <w:r w:rsidR="00D05655">
          <w:rPr>
            <w:noProof/>
            <w:webHidden/>
          </w:rPr>
          <w:instrText xml:space="preserve"> PAGEREF _Toc379391166 \h </w:instrText>
        </w:r>
        <w:r w:rsidR="00D05655">
          <w:rPr>
            <w:noProof/>
            <w:webHidden/>
          </w:rPr>
        </w:r>
        <w:r w:rsidR="00D05655">
          <w:rPr>
            <w:noProof/>
            <w:webHidden/>
          </w:rPr>
          <w:fldChar w:fldCharType="separate"/>
        </w:r>
        <w:r w:rsidR="00AC2DDA">
          <w:rPr>
            <w:noProof/>
            <w:webHidden/>
          </w:rPr>
          <w:t>51</w:t>
        </w:r>
        <w:r w:rsidR="00D05655">
          <w:rPr>
            <w:noProof/>
            <w:webHidden/>
          </w:rPr>
          <w:fldChar w:fldCharType="end"/>
        </w:r>
      </w:hyperlink>
    </w:p>
    <w:p w14:paraId="2A2300A0"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67" w:history="1">
        <w:r w:rsidR="00D05655" w:rsidRPr="00354A5D">
          <w:rPr>
            <w:rStyle w:val="Hiperligao"/>
            <w:noProof/>
          </w:rPr>
          <w:t xml:space="preserve">Figura 20 – Representação do fenómeno </w:t>
        </w:r>
        <w:r w:rsidR="00D05655" w:rsidRPr="00354A5D">
          <w:rPr>
            <w:rStyle w:val="Hiperligao"/>
            <w:i/>
            <w:noProof/>
          </w:rPr>
          <w:t>multipath</w:t>
        </w:r>
        <w:r w:rsidR="00D05655">
          <w:rPr>
            <w:noProof/>
            <w:webHidden/>
          </w:rPr>
          <w:tab/>
        </w:r>
        <w:r w:rsidR="00D05655">
          <w:rPr>
            <w:noProof/>
            <w:webHidden/>
          </w:rPr>
          <w:fldChar w:fldCharType="begin"/>
        </w:r>
        <w:r w:rsidR="00D05655">
          <w:rPr>
            <w:noProof/>
            <w:webHidden/>
          </w:rPr>
          <w:instrText xml:space="preserve"> PAGEREF _Toc379391167 \h </w:instrText>
        </w:r>
        <w:r w:rsidR="00D05655">
          <w:rPr>
            <w:noProof/>
            <w:webHidden/>
          </w:rPr>
        </w:r>
        <w:r w:rsidR="00D05655">
          <w:rPr>
            <w:noProof/>
            <w:webHidden/>
          </w:rPr>
          <w:fldChar w:fldCharType="separate"/>
        </w:r>
        <w:r w:rsidR="00AC2DDA">
          <w:rPr>
            <w:noProof/>
            <w:webHidden/>
          </w:rPr>
          <w:t>52</w:t>
        </w:r>
        <w:r w:rsidR="00D05655">
          <w:rPr>
            <w:noProof/>
            <w:webHidden/>
          </w:rPr>
          <w:fldChar w:fldCharType="end"/>
        </w:r>
      </w:hyperlink>
    </w:p>
    <w:p w14:paraId="1BDBB65F"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68" w:history="1">
        <w:r w:rsidR="00D05655" w:rsidRPr="00354A5D">
          <w:rPr>
            <w:rStyle w:val="Hiperligao"/>
            <w:noProof/>
          </w:rPr>
          <w:t>Figura 21 – Arquitetura da plataforma de localização [20]</w:t>
        </w:r>
        <w:r w:rsidR="00D05655">
          <w:rPr>
            <w:noProof/>
            <w:webHidden/>
          </w:rPr>
          <w:tab/>
        </w:r>
        <w:r w:rsidR="00D05655">
          <w:rPr>
            <w:noProof/>
            <w:webHidden/>
          </w:rPr>
          <w:fldChar w:fldCharType="begin"/>
        </w:r>
        <w:r w:rsidR="00D05655">
          <w:rPr>
            <w:noProof/>
            <w:webHidden/>
          </w:rPr>
          <w:instrText xml:space="preserve"> PAGEREF _Toc379391168 \h </w:instrText>
        </w:r>
        <w:r w:rsidR="00D05655">
          <w:rPr>
            <w:noProof/>
            <w:webHidden/>
          </w:rPr>
        </w:r>
        <w:r w:rsidR="00D05655">
          <w:rPr>
            <w:noProof/>
            <w:webHidden/>
          </w:rPr>
          <w:fldChar w:fldCharType="separate"/>
        </w:r>
        <w:r w:rsidR="00AC2DDA">
          <w:rPr>
            <w:noProof/>
            <w:webHidden/>
          </w:rPr>
          <w:t>58</w:t>
        </w:r>
        <w:r w:rsidR="00D05655">
          <w:rPr>
            <w:noProof/>
            <w:webHidden/>
          </w:rPr>
          <w:fldChar w:fldCharType="end"/>
        </w:r>
      </w:hyperlink>
    </w:p>
    <w:p w14:paraId="56F00F7C"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69" w:history="1">
        <w:r w:rsidR="00D05655" w:rsidRPr="00354A5D">
          <w:rPr>
            <w:rStyle w:val="Hiperligao"/>
            <w:noProof/>
          </w:rPr>
          <w:t>Figura 22 – Modelo lógico da base de dados</w:t>
        </w:r>
        <w:r w:rsidR="00D05655">
          <w:rPr>
            <w:noProof/>
            <w:webHidden/>
          </w:rPr>
          <w:tab/>
        </w:r>
        <w:r w:rsidR="00D05655">
          <w:rPr>
            <w:noProof/>
            <w:webHidden/>
          </w:rPr>
          <w:fldChar w:fldCharType="begin"/>
        </w:r>
        <w:r w:rsidR="00D05655">
          <w:rPr>
            <w:noProof/>
            <w:webHidden/>
          </w:rPr>
          <w:instrText xml:space="preserve"> PAGEREF _Toc379391169 \h </w:instrText>
        </w:r>
        <w:r w:rsidR="00D05655">
          <w:rPr>
            <w:noProof/>
            <w:webHidden/>
          </w:rPr>
        </w:r>
        <w:r w:rsidR="00D05655">
          <w:rPr>
            <w:noProof/>
            <w:webHidden/>
          </w:rPr>
          <w:fldChar w:fldCharType="separate"/>
        </w:r>
        <w:r w:rsidR="00AC2DDA">
          <w:rPr>
            <w:noProof/>
            <w:webHidden/>
          </w:rPr>
          <w:t>60</w:t>
        </w:r>
        <w:r w:rsidR="00D05655">
          <w:rPr>
            <w:noProof/>
            <w:webHidden/>
          </w:rPr>
          <w:fldChar w:fldCharType="end"/>
        </w:r>
      </w:hyperlink>
    </w:p>
    <w:p w14:paraId="528EF1FF"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70" w:history="1">
        <w:r w:rsidR="00D05655" w:rsidRPr="00354A5D">
          <w:rPr>
            <w:rStyle w:val="Hiperligao"/>
            <w:noProof/>
          </w:rPr>
          <w:t>Figura 23 – Diagrama de classes - Servidor</w:t>
        </w:r>
        <w:r w:rsidR="00D05655">
          <w:rPr>
            <w:noProof/>
            <w:webHidden/>
          </w:rPr>
          <w:tab/>
        </w:r>
        <w:r w:rsidR="00D05655">
          <w:rPr>
            <w:noProof/>
            <w:webHidden/>
          </w:rPr>
          <w:fldChar w:fldCharType="begin"/>
        </w:r>
        <w:r w:rsidR="00D05655">
          <w:rPr>
            <w:noProof/>
            <w:webHidden/>
          </w:rPr>
          <w:instrText xml:space="preserve"> PAGEREF _Toc379391170 \h </w:instrText>
        </w:r>
        <w:r w:rsidR="00D05655">
          <w:rPr>
            <w:noProof/>
            <w:webHidden/>
          </w:rPr>
        </w:r>
        <w:r w:rsidR="00D05655">
          <w:rPr>
            <w:noProof/>
            <w:webHidden/>
          </w:rPr>
          <w:fldChar w:fldCharType="separate"/>
        </w:r>
        <w:r w:rsidR="00AC2DDA">
          <w:rPr>
            <w:noProof/>
            <w:webHidden/>
          </w:rPr>
          <w:t>63</w:t>
        </w:r>
        <w:r w:rsidR="00D05655">
          <w:rPr>
            <w:noProof/>
            <w:webHidden/>
          </w:rPr>
          <w:fldChar w:fldCharType="end"/>
        </w:r>
      </w:hyperlink>
    </w:p>
    <w:p w14:paraId="50E69755"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71" w:history="1">
        <w:r w:rsidR="00D05655" w:rsidRPr="00354A5D">
          <w:rPr>
            <w:rStyle w:val="Hiperligao"/>
            <w:noProof/>
          </w:rPr>
          <w:t>Figura 24 – Aba “Servidor”</w:t>
        </w:r>
        <w:r w:rsidR="00D05655">
          <w:rPr>
            <w:noProof/>
            <w:webHidden/>
          </w:rPr>
          <w:tab/>
        </w:r>
        <w:r w:rsidR="00D05655">
          <w:rPr>
            <w:noProof/>
            <w:webHidden/>
          </w:rPr>
          <w:fldChar w:fldCharType="begin"/>
        </w:r>
        <w:r w:rsidR="00D05655">
          <w:rPr>
            <w:noProof/>
            <w:webHidden/>
          </w:rPr>
          <w:instrText xml:space="preserve"> PAGEREF _Toc379391171 \h </w:instrText>
        </w:r>
        <w:r w:rsidR="00D05655">
          <w:rPr>
            <w:noProof/>
            <w:webHidden/>
          </w:rPr>
        </w:r>
        <w:r w:rsidR="00D05655">
          <w:rPr>
            <w:noProof/>
            <w:webHidden/>
          </w:rPr>
          <w:fldChar w:fldCharType="separate"/>
        </w:r>
        <w:r w:rsidR="00AC2DDA">
          <w:rPr>
            <w:noProof/>
            <w:webHidden/>
          </w:rPr>
          <w:t>64</w:t>
        </w:r>
        <w:r w:rsidR="00D05655">
          <w:rPr>
            <w:noProof/>
            <w:webHidden/>
          </w:rPr>
          <w:fldChar w:fldCharType="end"/>
        </w:r>
      </w:hyperlink>
    </w:p>
    <w:p w14:paraId="39486D99"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72" w:history="1">
        <w:r w:rsidR="00D05655" w:rsidRPr="00354A5D">
          <w:rPr>
            <w:rStyle w:val="Hiperligao"/>
            <w:noProof/>
          </w:rPr>
          <w:t>Figura 25 – Aba “Pontos de Acesso”</w:t>
        </w:r>
        <w:r w:rsidR="00D05655">
          <w:rPr>
            <w:noProof/>
            <w:webHidden/>
          </w:rPr>
          <w:tab/>
        </w:r>
        <w:r w:rsidR="00D05655">
          <w:rPr>
            <w:noProof/>
            <w:webHidden/>
          </w:rPr>
          <w:fldChar w:fldCharType="begin"/>
        </w:r>
        <w:r w:rsidR="00D05655">
          <w:rPr>
            <w:noProof/>
            <w:webHidden/>
          </w:rPr>
          <w:instrText xml:space="preserve"> PAGEREF _Toc379391172 \h </w:instrText>
        </w:r>
        <w:r w:rsidR="00D05655">
          <w:rPr>
            <w:noProof/>
            <w:webHidden/>
          </w:rPr>
        </w:r>
        <w:r w:rsidR="00D05655">
          <w:rPr>
            <w:noProof/>
            <w:webHidden/>
          </w:rPr>
          <w:fldChar w:fldCharType="separate"/>
        </w:r>
        <w:r w:rsidR="00AC2DDA">
          <w:rPr>
            <w:noProof/>
            <w:webHidden/>
          </w:rPr>
          <w:t>65</w:t>
        </w:r>
        <w:r w:rsidR="00D05655">
          <w:rPr>
            <w:noProof/>
            <w:webHidden/>
          </w:rPr>
          <w:fldChar w:fldCharType="end"/>
        </w:r>
      </w:hyperlink>
    </w:p>
    <w:p w14:paraId="2AA158A1"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73" w:history="1">
        <w:r w:rsidR="00D05655" w:rsidRPr="00354A5D">
          <w:rPr>
            <w:rStyle w:val="Hiperligao"/>
            <w:noProof/>
          </w:rPr>
          <w:t>Figura 26 – Aba “Planta”</w:t>
        </w:r>
        <w:r w:rsidR="00D05655">
          <w:rPr>
            <w:noProof/>
            <w:webHidden/>
          </w:rPr>
          <w:tab/>
        </w:r>
        <w:r w:rsidR="00D05655">
          <w:rPr>
            <w:noProof/>
            <w:webHidden/>
          </w:rPr>
          <w:fldChar w:fldCharType="begin"/>
        </w:r>
        <w:r w:rsidR="00D05655">
          <w:rPr>
            <w:noProof/>
            <w:webHidden/>
          </w:rPr>
          <w:instrText xml:space="preserve"> PAGEREF _Toc379391173 \h </w:instrText>
        </w:r>
        <w:r w:rsidR="00D05655">
          <w:rPr>
            <w:noProof/>
            <w:webHidden/>
          </w:rPr>
        </w:r>
        <w:r w:rsidR="00D05655">
          <w:rPr>
            <w:noProof/>
            <w:webHidden/>
          </w:rPr>
          <w:fldChar w:fldCharType="separate"/>
        </w:r>
        <w:r w:rsidR="00AC2DDA">
          <w:rPr>
            <w:noProof/>
            <w:webHidden/>
          </w:rPr>
          <w:t>66</w:t>
        </w:r>
        <w:r w:rsidR="00D05655">
          <w:rPr>
            <w:noProof/>
            <w:webHidden/>
          </w:rPr>
          <w:fldChar w:fldCharType="end"/>
        </w:r>
      </w:hyperlink>
    </w:p>
    <w:p w14:paraId="0AD1EE5C"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74" w:history="1">
        <w:r w:rsidR="00D05655" w:rsidRPr="00354A5D">
          <w:rPr>
            <w:rStyle w:val="Hiperligao"/>
            <w:noProof/>
          </w:rPr>
          <w:t>Figura 27 – Aba “Posicionar Pontos de Acesso”</w:t>
        </w:r>
        <w:r w:rsidR="00D05655">
          <w:rPr>
            <w:noProof/>
            <w:webHidden/>
          </w:rPr>
          <w:tab/>
        </w:r>
        <w:r w:rsidR="00D05655">
          <w:rPr>
            <w:noProof/>
            <w:webHidden/>
          </w:rPr>
          <w:fldChar w:fldCharType="begin"/>
        </w:r>
        <w:r w:rsidR="00D05655">
          <w:rPr>
            <w:noProof/>
            <w:webHidden/>
          </w:rPr>
          <w:instrText xml:space="preserve"> PAGEREF _Toc379391174 \h </w:instrText>
        </w:r>
        <w:r w:rsidR="00D05655">
          <w:rPr>
            <w:noProof/>
            <w:webHidden/>
          </w:rPr>
        </w:r>
        <w:r w:rsidR="00D05655">
          <w:rPr>
            <w:noProof/>
            <w:webHidden/>
          </w:rPr>
          <w:fldChar w:fldCharType="separate"/>
        </w:r>
        <w:r w:rsidR="00AC2DDA">
          <w:rPr>
            <w:noProof/>
            <w:webHidden/>
          </w:rPr>
          <w:t>67</w:t>
        </w:r>
        <w:r w:rsidR="00D05655">
          <w:rPr>
            <w:noProof/>
            <w:webHidden/>
          </w:rPr>
          <w:fldChar w:fldCharType="end"/>
        </w:r>
      </w:hyperlink>
    </w:p>
    <w:p w14:paraId="32B1F90B"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75" w:history="1">
        <w:r w:rsidR="00D05655" w:rsidRPr="00354A5D">
          <w:rPr>
            <w:rStyle w:val="Hiperligao"/>
            <w:noProof/>
          </w:rPr>
          <w:t>Figura 28 – Aba “Fase de Treino”</w:t>
        </w:r>
        <w:r w:rsidR="00D05655">
          <w:rPr>
            <w:noProof/>
            <w:webHidden/>
          </w:rPr>
          <w:tab/>
        </w:r>
        <w:r w:rsidR="00D05655">
          <w:rPr>
            <w:noProof/>
            <w:webHidden/>
          </w:rPr>
          <w:fldChar w:fldCharType="begin"/>
        </w:r>
        <w:r w:rsidR="00D05655">
          <w:rPr>
            <w:noProof/>
            <w:webHidden/>
          </w:rPr>
          <w:instrText xml:space="preserve"> PAGEREF _Toc379391175 \h </w:instrText>
        </w:r>
        <w:r w:rsidR="00D05655">
          <w:rPr>
            <w:noProof/>
            <w:webHidden/>
          </w:rPr>
        </w:r>
        <w:r w:rsidR="00D05655">
          <w:rPr>
            <w:noProof/>
            <w:webHidden/>
          </w:rPr>
          <w:fldChar w:fldCharType="separate"/>
        </w:r>
        <w:r w:rsidR="00AC2DDA">
          <w:rPr>
            <w:noProof/>
            <w:webHidden/>
          </w:rPr>
          <w:t>68</w:t>
        </w:r>
        <w:r w:rsidR="00D05655">
          <w:rPr>
            <w:noProof/>
            <w:webHidden/>
          </w:rPr>
          <w:fldChar w:fldCharType="end"/>
        </w:r>
      </w:hyperlink>
    </w:p>
    <w:p w14:paraId="70ABE89F"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76" w:history="1">
        <w:r w:rsidR="00D05655" w:rsidRPr="00354A5D">
          <w:rPr>
            <w:rStyle w:val="Hiperligao"/>
            <w:noProof/>
          </w:rPr>
          <w:t>Figura 29 – Aba “Localização”</w:t>
        </w:r>
        <w:r w:rsidR="00D05655">
          <w:rPr>
            <w:noProof/>
            <w:webHidden/>
          </w:rPr>
          <w:tab/>
        </w:r>
        <w:r w:rsidR="00D05655">
          <w:rPr>
            <w:noProof/>
            <w:webHidden/>
          </w:rPr>
          <w:fldChar w:fldCharType="begin"/>
        </w:r>
        <w:r w:rsidR="00D05655">
          <w:rPr>
            <w:noProof/>
            <w:webHidden/>
          </w:rPr>
          <w:instrText xml:space="preserve"> PAGEREF _Toc379391176 \h </w:instrText>
        </w:r>
        <w:r w:rsidR="00D05655">
          <w:rPr>
            <w:noProof/>
            <w:webHidden/>
          </w:rPr>
        </w:r>
        <w:r w:rsidR="00D05655">
          <w:rPr>
            <w:noProof/>
            <w:webHidden/>
          </w:rPr>
          <w:fldChar w:fldCharType="separate"/>
        </w:r>
        <w:r w:rsidR="00AC2DDA">
          <w:rPr>
            <w:noProof/>
            <w:webHidden/>
          </w:rPr>
          <w:t>69</w:t>
        </w:r>
        <w:r w:rsidR="00D05655">
          <w:rPr>
            <w:noProof/>
            <w:webHidden/>
          </w:rPr>
          <w:fldChar w:fldCharType="end"/>
        </w:r>
      </w:hyperlink>
    </w:p>
    <w:p w14:paraId="0E07FC7F"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77" w:history="1">
        <w:r w:rsidR="00D05655" w:rsidRPr="00354A5D">
          <w:rPr>
            <w:rStyle w:val="Hiperligao"/>
            <w:noProof/>
          </w:rPr>
          <w:t>Figura 30 – Diagrama de classes aplicação Android</w:t>
        </w:r>
        <w:r w:rsidR="00D05655">
          <w:rPr>
            <w:noProof/>
            <w:webHidden/>
          </w:rPr>
          <w:tab/>
        </w:r>
        <w:r w:rsidR="00D05655">
          <w:rPr>
            <w:noProof/>
            <w:webHidden/>
          </w:rPr>
          <w:fldChar w:fldCharType="begin"/>
        </w:r>
        <w:r w:rsidR="00D05655">
          <w:rPr>
            <w:noProof/>
            <w:webHidden/>
          </w:rPr>
          <w:instrText xml:space="preserve"> PAGEREF _Toc379391177 \h </w:instrText>
        </w:r>
        <w:r w:rsidR="00D05655">
          <w:rPr>
            <w:noProof/>
            <w:webHidden/>
          </w:rPr>
        </w:r>
        <w:r w:rsidR="00D05655">
          <w:rPr>
            <w:noProof/>
            <w:webHidden/>
          </w:rPr>
          <w:fldChar w:fldCharType="separate"/>
        </w:r>
        <w:r w:rsidR="00AC2DDA">
          <w:rPr>
            <w:noProof/>
            <w:webHidden/>
          </w:rPr>
          <w:t>71</w:t>
        </w:r>
        <w:r w:rsidR="00D05655">
          <w:rPr>
            <w:noProof/>
            <w:webHidden/>
          </w:rPr>
          <w:fldChar w:fldCharType="end"/>
        </w:r>
      </w:hyperlink>
    </w:p>
    <w:p w14:paraId="636E5ACB"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78" w:history="1">
        <w:r w:rsidR="00D05655" w:rsidRPr="00354A5D">
          <w:rPr>
            <w:rStyle w:val="Hiperligao"/>
            <w:noProof/>
          </w:rPr>
          <w:t>Figura 31 – Aba “Pontos de Acesso” antes e depois  de conectado com o servidor</w:t>
        </w:r>
        <w:r w:rsidR="00D05655">
          <w:rPr>
            <w:noProof/>
            <w:webHidden/>
          </w:rPr>
          <w:tab/>
        </w:r>
        <w:r w:rsidR="00D05655">
          <w:rPr>
            <w:noProof/>
            <w:webHidden/>
          </w:rPr>
          <w:fldChar w:fldCharType="begin"/>
        </w:r>
        <w:r w:rsidR="00D05655">
          <w:rPr>
            <w:noProof/>
            <w:webHidden/>
          </w:rPr>
          <w:instrText xml:space="preserve"> PAGEREF _Toc379391178 \h </w:instrText>
        </w:r>
        <w:r w:rsidR="00D05655">
          <w:rPr>
            <w:noProof/>
            <w:webHidden/>
          </w:rPr>
        </w:r>
        <w:r w:rsidR="00D05655">
          <w:rPr>
            <w:noProof/>
            <w:webHidden/>
          </w:rPr>
          <w:fldChar w:fldCharType="separate"/>
        </w:r>
        <w:r w:rsidR="00AC2DDA">
          <w:rPr>
            <w:noProof/>
            <w:webHidden/>
          </w:rPr>
          <w:t>72</w:t>
        </w:r>
        <w:r w:rsidR="00D05655">
          <w:rPr>
            <w:noProof/>
            <w:webHidden/>
          </w:rPr>
          <w:fldChar w:fldCharType="end"/>
        </w:r>
      </w:hyperlink>
    </w:p>
    <w:p w14:paraId="1B9E029A"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79" w:history="1">
        <w:r w:rsidR="00D05655" w:rsidRPr="00354A5D">
          <w:rPr>
            <w:rStyle w:val="Hiperligao"/>
            <w:noProof/>
          </w:rPr>
          <w:t>Figura 32 – Aba “Planta” antes e depois de conectado com o servidor</w:t>
        </w:r>
        <w:r w:rsidR="00D05655">
          <w:rPr>
            <w:noProof/>
            <w:webHidden/>
          </w:rPr>
          <w:tab/>
        </w:r>
        <w:r w:rsidR="00D05655">
          <w:rPr>
            <w:noProof/>
            <w:webHidden/>
          </w:rPr>
          <w:fldChar w:fldCharType="begin"/>
        </w:r>
        <w:r w:rsidR="00D05655">
          <w:rPr>
            <w:noProof/>
            <w:webHidden/>
          </w:rPr>
          <w:instrText xml:space="preserve"> PAGEREF _Toc379391179 \h </w:instrText>
        </w:r>
        <w:r w:rsidR="00D05655">
          <w:rPr>
            <w:noProof/>
            <w:webHidden/>
          </w:rPr>
        </w:r>
        <w:r w:rsidR="00D05655">
          <w:rPr>
            <w:noProof/>
            <w:webHidden/>
          </w:rPr>
          <w:fldChar w:fldCharType="separate"/>
        </w:r>
        <w:r w:rsidR="00AC2DDA">
          <w:rPr>
            <w:noProof/>
            <w:webHidden/>
          </w:rPr>
          <w:t>73</w:t>
        </w:r>
        <w:r w:rsidR="00D05655">
          <w:rPr>
            <w:noProof/>
            <w:webHidden/>
          </w:rPr>
          <w:fldChar w:fldCharType="end"/>
        </w:r>
      </w:hyperlink>
    </w:p>
    <w:p w14:paraId="17D69428"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80" w:history="1">
        <w:r w:rsidR="00D05655" w:rsidRPr="00354A5D">
          <w:rPr>
            <w:rStyle w:val="Hiperligao"/>
            <w:noProof/>
          </w:rPr>
          <w:t>Figura 33 – Diagrama de sequência do processo de localização</w:t>
        </w:r>
        <w:r w:rsidR="00D05655">
          <w:rPr>
            <w:noProof/>
            <w:webHidden/>
          </w:rPr>
          <w:tab/>
        </w:r>
        <w:r w:rsidR="00D05655">
          <w:rPr>
            <w:noProof/>
            <w:webHidden/>
          </w:rPr>
          <w:fldChar w:fldCharType="begin"/>
        </w:r>
        <w:r w:rsidR="00D05655">
          <w:rPr>
            <w:noProof/>
            <w:webHidden/>
          </w:rPr>
          <w:instrText xml:space="preserve"> PAGEREF _Toc379391180 \h </w:instrText>
        </w:r>
        <w:r w:rsidR="00D05655">
          <w:rPr>
            <w:noProof/>
            <w:webHidden/>
          </w:rPr>
        </w:r>
        <w:r w:rsidR="00D05655">
          <w:rPr>
            <w:noProof/>
            <w:webHidden/>
          </w:rPr>
          <w:fldChar w:fldCharType="separate"/>
        </w:r>
        <w:r w:rsidR="00AC2DDA">
          <w:rPr>
            <w:noProof/>
            <w:webHidden/>
          </w:rPr>
          <w:t>75</w:t>
        </w:r>
        <w:r w:rsidR="00D05655">
          <w:rPr>
            <w:noProof/>
            <w:webHidden/>
          </w:rPr>
          <w:fldChar w:fldCharType="end"/>
        </w:r>
      </w:hyperlink>
    </w:p>
    <w:p w14:paraId="1DFE7D94"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81" w:history="1">
        <w:r w:rsidR="00D05655" w:rsidRPr="00354A5D">
          <w:rPr>
            <w:rStyle w:val="Hiperligao"/>
            <w:noProof/>
          </w:rPr>
          <w:t>Figura 34 – Esquema de funcionamento do sistema de localização [20]</w:t>
        </w:r>
        <w:r w:rsidR="00D05655">
          <w:rPr>
            <w:noProof/>
            <w:webHidden/>
          </w:rPr>
          <w:tab/>
        </w:r>
        <w:r w:rsidR="00D05655">
          <w:rPr>
            <w:noProof/>
            <w:webHidden/>
          </w:rPr>
          <w:fldChar w:fldCharType="begin"/>
        </w:r>
        <w:r w:rsidR="00D05655">
          <w:rPr>
            <w:noProof/>
            <w:webHidden/>
          </w:rPr>
          <w:instrText xml:space="preserve"> PAGEREF _Toc379391181 \h </w:instrText>
        </w:r>
        <w:r w:rsidR="00D05655">
          <w:rPr>
            <w:noProof/>
            <w:webHidden/>
          </w:rPr>
        </w:r>
        <w:r w:rsidR="00D05655">
          <w:rPr>
            <w:noProof/>
            <w:webHidden/>
          </w:rPr>
          <w:fldChar w:fldCharType="separate"/>
        </w:r>
        <w:r w:rsidR="00AC2DDA">
          <w:rPr>
            <w:noProof/>
            <w:webHidden/>
          </w:rPr>
          <w:t>77</w:t>
        </w:r>
        <w:r w:rsidR="00D05655">
          <w:rPr>
            <w:noProof/>
            <w:webHidden/>
          </w:rPr>
          <w:fldChar w:fldCharType="end"/>
        </w:r>
      </w:hyperlink>
    </w:p>
    <w:p w14:paraId="47244F56"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82" w:history="1">
        <w:r w:rsidR="00D05655" w:rsidRPr="00354A5D">
          <w:rPr>
            <w:rStyle w:val="Hiperligao"/>
            <w:noProof/>
          </w:rPr>
          <w:t>Figura 35 – Representação do sistema de coordenadas invertido</w:t>
        </w:r>
        <w:r w:rsidR="00D05655">
          <w:rPr>
            <w:noProof/>
            <w:webHidden/>
          </w:rPr>
          <w:tab/>
        </w:r>
        <w:r w:rsidR="00D05655">
          <w:rPr>
            <w:noProof/>
            <w:webHidden/>
          </w:rPr>
          <w:fldChar w:fldCharType="begin"/>
        </w:r>
        <w:r w:rsidR="00D05655">
          <w:rPr>
            <w:noProof/>
            <w:webHidden/>
          </w:rPr>
          <w:instrText xml:space="preserve"> PAGEREF _Toc379391182 \h </w:instrText>
        </w:r>
        <w:r w:rsidR="00D05655">
          <w:rPr>
            <w:noProof/>
            <w:webHidden/>
          </w:rPr>
        </w:r>
        <w:r w:rsidR="00D05655">
          <w:rPr>
            <w:noProof/>
            <w:webHidden/>
          </w:rPr>
          <w:fldChar w:fldCharType="separate"/>
        </w:r>
        <w:r w:rsidR="00AC2DDA">
          <w:rPr>
            <w:noProof/>
            <w:webHidden/>
          </w:rPr>
          <w:t>79</w:t>
        </w:r>
        <w:r w:rsidR="00D05655">
          <w:rPr>
            <w:noProof/>
            <w:webHidden/>
          </w:rPr>
          <w:fldChar w:fldCharType="end"/>
        </w:r>
      </w:hyperlink>
    </w:p>
    <w:p w14:paraId="57047566"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83" w:history="1">
        <w:r w:rsidR="00D05655" w:rsidRPr="00354A5D">
          <w:rPr>
            <w:rStyle w:val="Hiperligao"/>
            <w:noProof/>
          </w:rPr>
          <w:t>Figura 36 – Solução desenvolvida para os sistemas de coordenadas</w:t>
        </w:r>
        <w:r w:rsidR="00D05655">
          <w:rPr>
            <w:noProof/>
            <w:webHidden/>
          </w:rPr>
          <w:tab/>
        </w:r>
        <w:r w:rsidR="00D05655">
          <w:rPr>
            <w:noProof/>
            <w:webHidden/>
          </w:rPr>
          <w:fldChar w:fldCharType="begin"/>
        </w:r>
        <w:r w:rsidR="00D05655">
          <w:rPr>
            <w:noProof/>
            <w:webHidden/>
          </w:rPr>
          <w:instrText xml:space="preserve"> PAGEREF _Toc379391183 \h </w:instrText>
        </w:r>
        <w:r w:rsidR="00D05655">
          <w:rPr>
            <w:noProof/>
            <w:webHidden/>
          </w:rPr>
        </w:r>
        <w:r w:rsidR="00D05655">
          <w:rPr>
            <w:noProof/>
            <w:webHidden/>
          </w:rPr>
          <w:fldChar w:fldCharType="separate"/>
        </w:r>
        <w:r w:rsidR="00AC2DDA">
          <w:rPr>
            <w:noProof/>
            <w:webHidden/>
          </w:rPr>
          <w:t>80</w:t>
        </w:r>
        <w:r w:rsidR="00D05655">
          <w:rPr>
            <w:noProof/>
            <w:webHidden/>
          </w:rPr>
          <w:fldChar w:fldCharType="end"/>
        </w:r>
      </w:hyperlink>
    </w:p>
    <w:p w14:paraId="6118BE1E"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84" w:history="1">
        <w:r w:rsidR="00D05655" w:rsidRPr="00354A5D">
          <w:rPr>
            <w:rStyle w:val="Hiperligao"/>
            <w:noProof/>
          </w:rPr>
          <w:t>Figura 37 – Representação do centróide de um triângulo</w:t>
        </w:r>
        <w:r w:rsidR="00D05655">
          <w:rPr>
            <w:noProof/>
            <w:webHidden/>
          </w:rPr>
          <w:tab/>
        </w:r>
        <w:r w:rsidR="00D05655">
          <w:rPr>
            <w:noProof/>
            <w:webHidden/>
          </w:rPr>
          <w:fldChar w:fldCharType="begin"/>
        </w:r>
        <w:r w:rsidR="00D05655">
          <w:rPr>
            <w:noProof/>
            <w:webHidden/>
          </w:rPr>
          <w:instrText xml:space="preserve"> PAGEREF _Toc379391184 \h </w:instrText>
        </w:r>
        <w:r w:rsidR="00D05655">
          <w:rPr>
            <w:noProof/>
            <w:webHidden/>
          </w:rPr>
        </w:r>
        <w:r w:rsidR="00D05655">
          <w:rPr>
            <w:noProof/>
            <w:webHidden/>
          </w:rPr>
          <w:fldChar w:fldCharType="separate"/>
        </w:r>
        <w:r w:rsidR="00AC2DDA">
          <w:rPr>
            <w:noProof/>
            <w:webHidden/>
          </w:rPr>
          <w:t>83</w:t>
        </w:r>
        <w:r w:rsidR="00D05655">
          <w:rPr>
            <w:noProof/>
            <w:webHidden/>
          </w:rPr>
          <w:fldChar w:fldCharType="end"/>
        </w:r>
      </w:hyperlink>
    </w:p>
    <w:p w14:paraId="0D426C9A"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85" w:history="1">
        <w:r w:rsidR="00D05655" w:rsidRPr="00354A5D">
          <w:rPr>
            <w:rStyle w:val="Hiperligao"/>
            <w:noProof/>
          </w:rPr>
          <w:t>Figura 38 – Cenário considerado para testes</w:t>
        </w:r>
        <w:r w:rsidR="00D05655">
          <w:rPr>
            <w:noProof/>
            <w:webHidden/>
          </w:rPr>
          <w:tab/>
        </w:r>
        <w:r w:rsidR="00D05655">
          <w:rPr>
            <w:noProof/>
            <w:webHidden/>
          </w:rPr>
          <w:fldChar w:fldCharType="begin"/>
        </w:r>
        <w:r w:rsidR="00D05655">
          <w:rPr>
            <w:noProof/>
            <w:webHidden/>
          </w:rPr>
          <w:instrText xml:space="preserve"> PAGEREF _Toc379391185 \h </w:instrText>
        </w:r>
        <w:r w:rsidR="00D05655">
          <w:rPr>
            <w:noProof/>
            <w:webHidden/>
          </w:rPr>
        </w:r>
        <w:r w:rsidR="00D05655">
          <w:rPr>
            <w:noProof/>
            <w:webHidden/>
          </w:rPr>
          <w:fldChar w:fldCharType="separate"/>
        </w:r>
        <w:r w:rsidR="00AC2DDA">
          <w:rPr>
            <w:noProof/>
            <w:webHidden/>
          </w:rPr>
          <w:t>85</w:t>
        </w:r>
        <w:r w:rsidR="00D05655">
          <w:rPr>
            <w:noProof/>
            <w:webHidden/>
          </w:rPr>
          <w:fldChar w:fldCharType="end"/>
        </w:r>
      </w:hyperlink>
    </w:p>
    <w:p w14:paraId="484D1268"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86" w:history="1">
        <w:r w:rsidR="00D05655" w:rsidRPr="00354A5D">
          <w:rPr>
            <w:rStyle w:val="Hiperligao"/>
            <w:noProof/>
          </w:rPr>
          <w:t>Figura 39 – Representação do cenário com as intensidades do sinal</w:t>
        </w:r>
        <w:r w:rsidR="00D05655">
          <w:rPr>
            <w:noProof/>
            <w:webHidden/>
          </w:rPr>
          <w:tab/>
        </w:r>
        <w:r w:rsidR="00D05655">
          <w:rPr>
            <w:noProof/>
            <w:webHidden/>
          </w:rPr>
          <w:fldChar w:fldCharType="begin"/>
        </w:r>
        <w:r w:rsidR="00D05655">
          <w:rPr>
            <w:noProof/>
            <w:webHidden/>
          </w:rPr>
          <w:instrText xml:space="preserve"> PAGEREF _Toc379391186 \h </w:instrText>
        </w:r>
        <w:r w:rsidR="00D05655">
          <w:rPr>
            <w:noProof/>
            <w:webHidden/>
          </w:rPr>
        </w:r>
        <w:r w:rsidR="00D05655">
          <w:rPr>
            <w:noProof/>
            <w:webHidden/>
          </w:rPr>
          <w:fldChar w:fldCharType="separate"/>
        </w:r>
        <w:r w:rsidR="00AC2DDA">
          <w:rPr>
            <w:noProof/>
            <w:webHidden/>
          </w:rPr>
          <w:t>86</w:t>
        </w:r>
        <w:r w:rsidR="00D05655">
          <w:rPr>
            <w:noProof/>
            <w:webHidden/>
          </w:rPr>
          <w:fldChar w:fldCharType="end"/>
        </w:r>
      </w:hyperlink>
    </w:p>
    <w:p w14:paraId="4FC7FE0A"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87" w:history="1">
        <w:r w:rsidR="00D05655" w:rsidRPr="00354A5D">
          <w:rPr>
            <w:rStyle w:val="Hiperligao"/>
            <w:noProof/>
          </w:rPr>
          <w:t xml:space="preserve">Figura 40 – Parâmetro </w:t>
        </w:r>
        <w:r w:rsidR="00D05655" w:rsidRPr="00354A5D">
          <w:rPr>
            <w:rStyle w:val="Hiperligao"/>
            <w:i/>
            <w:noProof/>
          </w:rPr>
          <w:t>g</w:t>
        </w:r>
        <w:r w:rsidR="00D05655" w:rsidRPr="00354A5D">
          <w:rPr>
            <w:rStyle w:val="Hiperligao"/>
            <w:noProof/>
          </w:rPr>
          <w:t xml:space="preserve"> ótimo para cenário de testes - EC</w:t>
        </w:r>
        <w:r w:rsidR="00D05655">
          <w:rPr>
            <w:noProof/>
            <w:webHidden/>
          </w:rPr>
          <w:tab/>
        </w:r>
        <w:r w:rsidR="00D05655">
          <w:rPr>
            <w:noProof/>
            <w:webHidden/>
          </w:rPr>
          <w:fldChar w:fldCharType="begin"/>
        </w:r>
        <w:r w:rsidR="00D05655">
          <w:rPr>
            <w:noProof/>
            <w:webHidden/>
          </w:rPr>
          <w:instrText xml:space="preserve"> PAGEREF _Toc379391187 \h </w:instrText>
        </w:r>
        <w:r w:rsidR="00D05655">
          <w:rPr>
            <w:noProof/>
            <w:webHidden/>
          </w:rPr>
        </w:r>
        <w:r w:rsidR="00D05655">
          <w:rPr>
            <w:noProof/>
            <w:webHidden/>
          </w:rPr>
          <w:fldChar w:fldCharType="separate"/>
        </w:r>
        <w:r w:rsidR="00AC2DDA">
          <w:rPr>
            <w:noProof/>
            <w:webHidden/>
          </w:rPr>
          <w:t>88</w:t>
        </w:r>
        <w:r w:rsidR="00D05655">
          <w:rPr>
            <w:noProof/>
            <w:webHidden/>
          </w:rPr>
          <w:fldChar w:fldCharType="end"/>
        </w:r>
      </w:hyperlink>
    </w:p>
    <w:p w14:paraId="4669B2CE"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88" w:history="1">
        <w:r w:rsidR="00D05655" w:rsidRPr="00354A5D">
          <w:rPr>
            <w:rStyle w:val="Hiperligao"/>
            <w:noProof/>
          </w:rPr>
          <w:t>Figura 41 – Posições utilizadas na fase de treino</w:t>
        </w:r>
        <w:r w:rsidR="00D05655">
          <w:rPr>
            <w:noProof/>
            <w:webHidden/>
          </w:rPr>
          <w:tab/>
        </w:r>
        <w:r w:rsidR="00D05655">
          <w:rPr>
            <w:noProof/>
            <w:webHidden/>
          </w:rPr>
          <w:fldChar w:fldCharType="begin"/>
        </w:r>
        <w:r w:rsidR="00D05655">
          <w:rPr>
            <w:noProof/>
            <w:webHidden/>
          </w:rPr>
          <w:instrText xml:space="preserve"> PAGEREF _Toc379391188 \h </w:instrText>
        </w:r>
        <w:r w:rsidR="00D05655">
          <w:rPr>
            <w:noProof/>
            <w:webHidden/>
          </w:rPr>
        </w:r>
        <w:r w:rsidR="00D05655">
          <w:rPr>
            <w:noProof/>
            <w:webHidden/>
          </w:rPr>
          <w:fldChar w:fldCharType="separate"/>
        </w:r>
        <w:r w:rsidR="00AC2DDA">
          <w:rPr>
            <w:noProof/>
            <w:webHidden/>
          </w:rPr>
          <w:t>89</w:t>
        </w:r>
        <w:r w:rsidR="00D05655">
          <w:rPr>
            <w:noProof/>
            <w:webHidden/>
          </w:rPr>
          <w:fldChar w:fldCharType="end"/>
        </w:r>
      </w:hyperlink>
    </w:p>
    <w:p w14:paraId="5FFD5543"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89" w:history="1">
        <w:r w:rsidR="00D05655" w:rsidRPr="00354A5D">
          <w:rPr>
            <w:rStyle w:val="Hiperligao"/>
            <w:noProof/>
          </w:rPr>
          <w:t xml:space="preserve">Figura 42 – Representação dos erros detetados no cenário para cada parâmetro </w:t>
        </w:r>
        <w:r w:rsidR="00D05655" w:rsidRPr="00354A5D">
          <w:rPr>
            <w:rStyle w:val="Hiperligao"/>
            <w:i/>
            <w:noProof/>
          </w:rPr>
          <w:t>g</w:t>
        </w:r>
        <w:r w:rsidR="00D05655" w:rsidRPr="00354A5D">
          <w:rPr>
            <w:rStyle w:val="Hiperligao"/>
            <w:noProof/>
          </w:rPr>
          <w:t xml:space="preserve"> - EC</w:t>
        </w:r>
        <w:r w:rsidR="00D05655">
          <w:rPr>
            <w:noProof/>
            <w:webHidden/>
          </w:rPr>
          <w:tab/>
        </w:r>
        <w:r w:rsidR="00D05655">
          <w:rPr>
            <w:noProof/>
            <w:webHidden/>
          </w:rPr>
          <w:fldChar w:fldCharType="begin"/>
        </w:r>
        <w:r w:rsidR="00D05655">
          <w:rPr>
            <w:noProof/>
            <w:webHidden/>
          </w:rPr>
          <w:instrText xml:space="preserve"> PAGEREF _Toc379391189 \h </w:instrText>
        </w:r>
        <w:r w:rsidR="00D05655">
          <w:rPr>
            <w:noProof/>
            <w:webHidden/>
          </w:rPr>
        </w:r>
        <w:r w:rsidR="00D05655">
          <w:rPr>
            <w:noProof/>
            <w:webHidden/>
          </w:rPr>
          <w:fldChar w:fldCharType="separate"/>
        </w:r>
        <w:r w:rsidR="00AC2DDA">
          <w:rPr>
            <w:noProof/>
            <w:webHidden/>
          </w:rPr>
          <w:t>90</w:t>
        </w:r>
        <w:r w:rsidR="00D05655">
          <w:rPr>
            <w:noProof/>
            <w:webHidden/>
          </w:rPr>
          <w:fldChar w:fldCharType="end"/>
        </w:r>
      </w:hyperlink>
    </w:p>
    <w:p w14:paraId="14BCCFAC"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90" w:history="1">
        <w:r w:rsidR="00D05655" w:rsidRPr="00354A5D">
          <w:rPr>
            <w:rStyle w:val="Hiperligao"/>
            <w:noProof/>
          </w:rPr>
          <w:t xml:space="preserve">Figura 43 – Representação dos erros detetados no cenário para cada parâmetro </w:t>
        </w:r>
        <w:r w:rsidR="00D05655" w:rsidRPr="00354A5D">
          <w:rPr>
            <w:rStyle w:val="Hiperligao"/>
            <w:i/>
            <w:noProof/>
          </w:rPr>
          <w:t>g</w:t>
        </w:r>
        <w:r w:rsidR="00D05655" w:rsidRPr="00354A5D">
          <w:rPr>
            <w:rStyle w:val="Hiperligao"/>
            <w:noProof/>
          </w:rPr>
          <w:t xml:space="preserve"> - EO</w:t>
        </w:r>
        <w:r w:rsidR="00D05655">
          <w:rPr>
            <w:noProof/>
            <w:webHidden/>
          </w:rPr>
          <w:tab/>
        </w:r>
        <w:r w:rsidR="00D05655">
          <w:rPr>
            <w:noProof/>
            <w:webHidden/>
          </w:rPr>
          <w:fldChar w:fldCharType="begin"/>
        </w:r>
        <w:r w:rsidR="00D05655">
          <w:rPr>
            <w:noProof/>
            <w:webHidden/>
          </w:rPr>
          <w:instrText xml:space="preserve"> PAGEREF _Toc379391190 \h </w:instrText>
        </w:r>
        <w:r w:rsidR="00D05655">
          <w:rPr>
            <w:noProof/>
            <w:webHidden/>
          </w:rPr>
        </w:r>
        <w:r w:rsidR="00D05655">
          <w:rPr>
            <w:noProof/>
            <w:webHidden/>
          </w:rPr>
          <w:fldChar w:fldCharType="separate"/>
        </w:r>
        <w:r w:rsidR="00AC2DDA">
          <w:rPr>
            <w:noProof/>
            <w:webHidden/>
          </w:rPr>
          <w:t>92</w:t>
        </w:r>
        <w:r w:rsidR="00D05655">
          <w:rPr>
            <w:noProof/>
            <w:webHidden/>
          </w:rPr>
          <w:fldChar w:fldCharType="end"/>
        </w:r>
      </w:hyperlink>
    </w:p>
    <w:p w14:paraId="2A77B547"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91" w:history="1">
        <w:r w:rsidR="00D05655" w:rsidRPr="00354A5D">
          <w:rPr>
            <w:rStyle w:val="Hiperligao"/>
            <w:noProof/>
          </w:rPr>
          <w:t>Figura 44 – Área formada pelos pontos de acesso</w:t>
        </w:r>
        <w:r w:rsidR="00D05655">
          <w:rPr>
            <w:noProof/>
            <w:webHidden/>
          </w:rPr>
          <w:tab/>
        </w:r>
        <w:r w:rsidR="00D05655">
          <w:rPr>
            <w:noProof/>
            <w:webHidden/>
          </w:rPr>
          <w:fldChar w:fldCharType="begin"/>
        </w:r>
        <w:r w:rsidR="00D05655">
          <w:rPr>
            <w:noProof/>
            <w:webHidden/>
          </w:rPr>
          <w:instrText xml:space="preserve"> PAGEREF _Toc379391191 \h </w:instrText>
        </w:r>
        <w:r w:rsidR="00D05655">
          <w:rPr>
            <w:noProof/>
            <w:webHidden/>
          </w:rPr>
        </w:r>
        <w:r w:rsidR="00D05655">
          <w:rPr>
            <w:noProof/>
            <w:webHidden/>
          </w:rPr>
          <w:fldChar w:fldCharType="separate"/>
        </w:r>
        <w:r w:rsidR="00AC2DDA">
          <w:rPr>
            <w:noProof/>
            <w:webHidden/>
          </w:rPr>
          <w:t>93</w:t>
        </w:r>
        <w:r w:rsidR="00D05655">
          <w:rPr>
            <w:noProof/>
            <w:webHidden/>
          </w:rPr>
          <w:fldChar w:fldCharType="end"/>
        </w:r>
      </w:hyperlink>
    </w:p>
    <w:p w14:paraId="3E8BC371" w14:textId="15D8C3BA" w:rsidR="00D9625A" w:rsidRDefault="00031CFE" w:rsidP="000654EB">
      <w:pPr>
        <w:pStyle w:val="ndicedeilustraes"/>
      </w:pPr>
      <w:r>
        <w:rPr>
          <w:rStyle w:val="Hiperligao"/>
          <w:i/>
          <w:noProof/>
          <w:szCs w:val="24"/>
        </w:rPr>
        <w:fldChar w:fldCharType="end"/>
      </w:r>
      <w:r w:rsidR="00D9625A">
        <w:br w:type="page"/>
      </w:r>
    </w:p>
    <w:p w14:paraId="684623D7" w14:textId="26AA2F1B" w:rsidR="00D9625A" w:rsidRPr="00DD1D93" w:rsidRDefault="00CF2E5E" w:rsidP="006921A6">
      <w:pPr>
        <w:pStyle w:val="Cabealho1"/>
      </w:pPr>
      <w:bookmarkStart w:id="12" w:name="_Toc374181950"/>
      <w:bookmarkStart w:id="13" w:name="_Toc379391082"/>
      <w:r>
        <w:lastRenderedPageBreak/>
        <w:t>Índice de T</w:t>
      </w:r>
      <w:r w:rsidR="00D9625A" w:rsidRPr="00DD1D93">
        <w:t>abelas</w:t>
      </w:r>
      <w:bookmarkEnd w:id="12"/>
      <w:bookmarkEnd w:id="13"/>
    </w:p>
    <w:p w14:paraId="65D9D861" w14:textId="77777777" w:rsidR="00D9625A" w:rsidRPr="009F6D99" w:rsidRDefault="00D9625A" w:rsidP="006921A6"/>
    <w:p w14:paraId="2BE365F0" w14:textId="77777777" w:rsidR="00D05655" w:rsidRDefault="00D9625A">
      <w:pPr>
        <w:pStyle w:val="ndicedeilustraes"/>
        <w:tabs>
          <w:tab w:val="right" w:leader="dot" w:pos="9016"/>
        </w:tabs>
        <w:rPr>
          <w:rFonts w:asciiTheme="minorHAnsi" w:hAnsiTheme="minorHAnsi"/>
          <w:noProof/>
          <w:sz w:val="22"/>
          <w:szCs w:val="22"/>
          <w:lang w:eastAsia="pt-PT"/>
        </w:rPr>
      </w:pPr>
      <w:r w:rsidRPr="004A684F">
        <w:rPr>
          <w:rStyle w:val="Hiperligao"/>
          <w:noProof/>
          <w:szCs w:val="24"/>
        </w:rPr>
        <w:fldChar w:fldCharType="begin"/>
      </w:r>
      <w:r w:rsidRPr="00EF72C2">
        <w:rPr>
          <w:rStyle w:val="Hiperligao"/>
          <w:noProof/>
          <w:szCs w:val="24"/>
        </w:rPr>
        <w:instrText xml:space="preserve"> TOC \h \z \c "Tabela" </w:instrText>
      </w:r>
      <w:r w:rsidRPr="004A684F">
        <w:rPr>
          <w:rStyle w:val="Hiperligao"/>
          <w:noProof/>
          <w:szCs w:val="24"/>
        </w:rPr>
        <w:fldChar w:fldCharType="separate"/>
      </w:r>
      <w:hyperlink w:anchor="_Toc379391192" w:history="1">
        <w:r w:rsidR="00D05655" w:rsidRPr="007C7C1B">
          <w:rPr>
            <w:rStyle w:val="Hiperligao"/>
            <w:noProof/>
          </w:rPr>
          <w:t>Tabela 1 – Projeção global do envelhecimento</w:t>
        </w:r>
        <w:r w:rsidR="00D05655">
          <w:rPr>
            <w:noProof/>
            <w:webHidden/>
          </w:rPr>
          <w:tab/>
        </w:r>
        <w:r w:rsidR="00D05655">
          <w:rPr>
            <w:noProof/>
            <w:webHidden/>
          </w:rPr>
          <w:fldChar w:fldCharType="begin"/>
        </w:r>
        <w:r w:rsidR="00D05655">
          <w:rPr>
            <w:noProof/>
            <w:webHidden/>
          </w:rPr>
          <w:instrText xml:space="preserve"> PAGEREF _Toc379391192 \h </w:instrText>
        </w:r>
        <w:r w:rsidR="00D05655">
          <w:rPr>
            <w:noProof/>
            <w:webHidden/>
          </w:rPr>
        </w:r>
        <w:r w:rsidR="00D05655">
          <w:rPr>
            <w:noProof/>
            <w:webHidden/>
          </w:rPr>
          <w:fldChar w:fldCharType="separate"/>
        </w:r>
        <w:r w:rsidR="00AC2DDA">
          <w:rPr>
            <w:noProof/>
            <w:webHidden/>
          </w:rPr>
          <w:t>4</w:t>
        </w:r>
        <w:r w:rsidR="00D05655">
          <w:rPr>
            <w:noProof/>
            <w:webHidden/>
          </w:rPr>
          <w:fldChar w:fldCharType="end"/>
        </w:r>
      </w:hyperlink>
    </w:p>
    <w:p w14:paraId="4DCA7A29"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93" w:history="1">
        <w:r w:rsidR="00D05655" w:rsidRPr="007C7C1B">
          <w:rPr>
            <w:rStyle w:val="Hiperligao"/>
            <w:noProof/>
          </w:rPr>
          <w:t>Tabela 2 – Comparação das tecnologias sem fios [31], [32]</w:t>
        </w:r>
        <w:r w:rsidR="00D05655">
          <w:rPr>
            <w:noProof/>
            <w:webHidden/>
          </w:rPr>
          <w:tab/>
        </w:r>
        <w:r w:rsidR="00D05655">
          <w:rPr>
            <w:noProof/>
            <w:webHidden/>
          </w:rPr>
          <w:fldChar w:fldCharType="begin"/>
        </w:r>
        <w:r w:rsidR="00D05655">
          <w:rPr>
            <w:noProof/>
            <w:webHidden/>
          </w:rPr>
          <w:instrText xml:space="preserve"> PAGEREF _Toc379391193 \h </w:instrText>
        </w:r>
        <w:r w:rsidR="00D05655">
          <w:rPr>
            <w:noProof/>
            <w:webHidden/>
          </w:rPr>
        </w:r>
        <w:r w:rsidR="00D05655">
          <w:rPr>
            <w:noProof/>
            <w:webHidden/>
          </w:rPr>
          <w:fldChar w:fldCharType="separate"/>
        </w:r>
        <w:r w:rsidR="00AC2DDA">
          <w:rPr>
            <w:noProof/>
            <w:webHidden/>
          </w:rPr>
          <w:t>37</w:t>
        </w:r>
        <w:r w:rsidR="00D05655">
          <w:rPr>
            <w:noProof/>
            <w:webHidden/>
          </w:rPr>
          <w:fldChar w:fldCharType="end"/>
        </w:r>
      </w:hyperlink>
    </w:p>
    <w:p w14:paraId="6BBD45CB"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94" w:history="1">
        <w:r w:rsidR="00D05655" w:rsidRPr="007C7C1B">
          <w:rPr>
            <w:rStyle w:val="Hiperligao"/>
            <w:noProof/>
          </w:rPr>
          <w:t>Tabela 3 – Especificação dos canais da norma 802.11b [35]</w:t>
        </w:r>
        <w:r w:rsidR="00D05655">
          <w:rPr>
            <w:noProof/>
            <w:webHidden/>
          </w:rPr>
          <w:tab/>
        </w:r>
        <w:r w:rsidR="00D05655">
          <w:rPr>
            <w:noProof/>
            <w:webHidden/>
          </w:rPr>
          <w:fldChar w:fldCharType="begin"/>
        </w:r>
        <w:r w:rsidR="00D05655">
          <w:rPr>
            <w:noProof/>
            <w:webHidden/>
          </w:rPr>
          <w:instrText xml:space="preserve"> PAGEREF _Toc379391194 \h </w:instrText>
        </w:r>
        <w:r w:rsidR="00D05655">
          <w:rPr>
            <w:noProof/>
            <w:webHidden/>
          </w:rPr>
        </w:r>
        <w:r w:rsidR="00D05655">
          <w:rPr>
            <w:noProof/>
            <w:webHidden/>
          </w:rPr>
          <w:fldChar w:fldCharType="separate"/>
        </w:r>
        <w:r w:rsidR="00AC2DDA">
          <w:rPr>
            <w:noProof/>
            <w:webHidden/>
          </w:rPr>
          <w:t>46</w:t>
        </w:r>
        <w:r w:rsidR="00D05655">
          <w:rPr>
            <w:noProof/>
            <w:webHidden/>
          </w:rPr>
          <w:fldChar w:fldCharType="end"/>
        </w:r>
      </w:hyperlink>
    </w:p>
    <w:p w14:paraId="572B60D9"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95" w:history="1">
        <w:r w:rsidR="00D05655" w:rsidRPr="007C7C1B">
          <w:rPr>
            <w:rStyle w:val="Hiperligao"/>
            <w:noProof/>
          </w:rPr>
          <w:t>Tabela 4 – Atenuação do sinal Wi-Fi consoante o material [38]</w:t>
        </w:r>
        <w:r w:rsidR="00D05655">
          <w:rPr>
            <w:noProof/>
            <w:webHidden/>
          </w:rPr>
          <w:tab/>
        </w:r>
        <w:r w:rsidR="00D05655">
          <w:rPr>
            <w:noProof/>
            <w:webHidden/>
          </w:rPr>
          <w:fldChar w:fldCharType="begin"/>
        </w:r>
        <w:r w:rsidR="00D05655">
          <w:rPr>
            <w:noProof/>
            <w:webHidden/>
          </w:rPr>
          <w:instrText xml:space="preserve"> PAGEREF _Toc379391195 \h </w:instrText>
        </w:r>
        <w:r w:rsidR="00D05655">
          <w:rPr>
            <w:noProof/>
            <w:webHidden/>
          </w:rPr>
        </w:r>
        <w:r w:rsidR="00D05655">
          <w:rPr>
            <w:noProof/>
            <w:webHidden/>
          </w:rPr>
          <w:fldChar w:fldCharType="separate"/>
        </w:r>
        <w:r w:rsidR="00AC2DDA">
          <w:rPr>
            <w:noProof/>
            <w:webHidden/>
          </w:rPr>
          <w:t>48</w:t>
        </w:r>
        <w:r w:rsidR="00D05655">
          <w:rPr>
            <w:noProof/>
            <w:webHidden/>
          </w:rPr>
          <w:fldChar w:fldCharType="end"/>
        </w:r>
      </w:hyperlink>
    </w:p>
    <w:p w14:paraId="362F5873"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96" w:history="1">
        <w:r w:rsidR="00D05655" w:rsidRPr="007C7C1B">
          <w:rPr>
            <w:rStyle w:val="Hiperligao"/>
            <w:noProof/>
          </w:rPr>
          <w:t>Tabela 5 – Características do servidor [43], [44]</w:t>
        </w:r>
        <w:r w:rsidR="00D05655">
          <w:rPr>
            <w:noProof/>
            <w:webHidden/>
          </w:rPr>
          <w:tab/>
        </w:r>
        <w:r w:rsidR="00D05655">
          <w:rPr>
            <w:noProof/>
            <w:webHidden/>
          </w:rPr>
          <w:fldChar w:fldCharType="begin"/>
        </w:r>
        <w:r w:rsidR="00D05655">
          <w:rPr>
            <w:noProof/>
            <w:webHidden/>
          </w:rPr>
          <w:instrText xml:space="preserve"> PAGEREF _Toc379391196 \h </w:instrText>
        </w:r>
        <w:r w:rsidR="00D05655">
          <w:rPr>
            <w:noProof/>
            <w:webHidden/>
          </w:rPr>
        </w:r>
        <w:r w:rsidR="00D05655">
          <w:rPr>
            <w:noProof/>
            <w:webHidden/>
          </w:rPr>
          <w:fldChar w:fldCharType="separate"/>
        </w:r>
        <w:r w:rsidR="00AC2DDA">
          <w:rPr>
            <w:noProof/>
            <w:webHidden/>
          </w:rPr>
          <w:t>55</w:t>
        </w:r>
        <w:r w:rsidR="00D05655">
          <w:rPr>
            <w:noProof/>
            <w:webHidden/>
          </w:rPr>
          <w:fldChar w:fldCharType="end"/>
        </w:r>
      </w:hyperlink>
    </w:p>
    <w:p w14:paraId="5160F1AB"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97" w:history="1">
        <w:r w:rsidR="00D05655" w:rsidRPr="007C7C1B">
          <w:rPr>
            <w:rStyle w:val="Hiperligao"/>
            <w:noProof/>
          </w:rPr>
          <w:t>Tabela 6 – Características do dispositivo móvel [45], [46]</w:t>
        </w:r>
        <w:r w:rsidR="00D05655">
          <w:rPr>
            <w:noProof/>
            <w:webHidden/>
          </w:rPr>
          <w:tab/>
        </w:r>
        <w:r w:rsidR="00D05655">
          <w:rPr>
            <w:noProof/>
            <w:webHidden/>
          </w:rPr>
          <w:fldChar w:fldCharType="begin"/>
        </w:r>
        <w:r w:rsidR="00D05655">
          <w:rPr>
            <w:noProof/>
            <w:webHidden/>
          </w:rPr>
          <w:instrText xml:space="preserve"> PAGEREF _Toc379391197 \h </w:instrText>
        </w:r>
        <w:r w:rsidR="00D05655">
          <w:rPr>
            <w:noProof/>
            <w:webHidden/>
          </w:rPr>
        </w:r>
        <w:r w:rsidR="00D05655">
          <w:rPr>
            <w:noProof/>
            <w:webHidden/>
          </w:rPr>
          <w:fldChar w:fldCharType="separate"/>
        </w:r>
        <w:r w:rsidR="00AC2DDA">
          <w:rPr>
            <w:noProof/>
            <w:webHidden/>
          </w:rPr>
          <w:t>55</w:t>
        </w:r>
        <w:r w:rsidR="00D05655">
          <w:rPr>
            <w:noProof/>
            <w:webHidden/>
          </w:rPr>
          <w:fldChar w:fldCharType="end"/>
        </w:r>
      </w:hyperlink>
    </w:p>
    <w:p w14:paraId="0F240850"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98" w:history="1">
        <w:r w:rsidR="00D05655" w:rsidRPr="007C7C1B">
          <w:rPr>
            <w:rStyle w:val="Hiperligao"/>
            <w:noProof/>
          </w:rPr>
          <w:t>Tabela 7 – Características dos pontos de acesso [47]–[50]</w:t>
        </w:r>
        <w:r w:rsidR="00D05655">
          <w:rPr>
            <w:noProof/>
            <w:webHidden/>
          </w:rPr>
          <w:tab/>
        </w:r>
        <w:r w:rsidR="00D05655">
          <w:rPr>
            <w:noProof/>
            <w:webHidden/>
          </w:rPr>
          <w:fldChar w:fldCharType="begin"/>
        </w:r>
        <w:r w:rsidR="00D05655">
          <w:rPr>
            <w:noProof/>
            <w:webHidden/>
          </w:rPr>
          <w:instrText xml:space="preserve"> PAGEREF _Toc379391198 \h </w:instrText>
        </w:r>
        <w:r w:rsidR="00D05655">
          <w:rPr>
            <w:noProof/>
            <w:webHidden/>
          </w:rPr>
        </w:r>
        <w:r w:rsidR="00D05655">
          <w:rPr>
            <w:noProof/>
            <w:webHidden/>
          </w:rPr>
          <w:fldChar w:fldCharType="separate"/>
        </w:r>
        <w:r w:rsidR="00AC2DDA">
          <w:rPr>
            <w:noProof/>
            <w:webHidden/>
          </w:rPr>
          <w:t>56</w:t>
        </w:r>
        <w:r w:rsidR="00D05655">
          <w:rPr>
            <w:noProof/>
            <w:webHidden/>
          </w:rPr>
          <w:fldChar w:fldCharType="end"/>
        </w:r>
      </w:hyperlink>
    </w:p>
    <w:p w14:paraId="745F9AB5"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199" w:history="1">
        <w:r w:rsidR="00D05655" w:rsidRPr="007C7C1B">
          <w:rPr>
            <w:rStyle w:val="Hiperligao"/>
            <w:noProof/>
          </w:rPr>
          <w:t xml:space="preserve">Tabela 8 – Variáveis do </w:t>
        </w:r>
        <w:r w:rsidR="00D05655" w:rsidRPr="007C7C1B">
          <w:rPr>
            <w:rStyle w:val="Hiperligao"/>
            <w:i/>
            <w:noProof/>
          </w:rPr>
          <w:t>ScanResult</w:t>
        </w:r>
        <w:r w:rsidR="00D05655" w:rsidRPr="007C7C1B">
          <w:rPr>
            <w:rStyle w:val="Hiperligao"/>
            <w:noProof/>
          </w:rPr>
          <w:t xml:space="preserve"> do sistema operativo Android [52]</w:t>
        </w:r>
        <w:r w:rsidR="00D05655">
          <w:rPr>
            <w:noProof/>
            <w:webHidden/>
          </w:rPr>
          <w:tab/>
        </w:r>
        <w:r w:rsidR="00D05655">
          <w:rPr>
            <w:noProof/>
            <w:webHidden/>
          </w:rPr>
          <w:fldChar w:fldCharType="begin"/>
        </w:r>
        <w:r w:rsidR="00D05655">
          <w:rPr>
            <w:noProof/>
            <w:webHidden/>
          </w:rPr>
          <w:instrText xml:space="preserve"> PAGEREF _Toc379391199 \h </w:instrText>
        </w:r>
        <w:r w:rsidR="00D05655">
          <w:rPr>
            <w:noProof/>
            <w:webHidden/>
          </w:rPr>
        </w:r>
        <w:r w:rsidR="00D05655">
          <w:rPr>
            <w:noProof/>
            <w:webHidden/>
          </w:rPr>
          <w:fldChar w:fldCharType="separate"/>
        </w:r>
        <w:r w:rsidR="00AC2DDA">
          <w:rPr>
            <w:noProof/>
            <w:webHidden/>
          </w:rPr>
          <w:t>76</w:t>
        </w:r>
        <w:r w:rsidR="00D05655">
          <w:rPr>
            <w:noProof/>
            <w:webHidden/>
          </w:rPr>
          <w:fldChar w:fldCharType="end"/>
        </w:r>
      </w:hyperlink>
    </w:p>
    <w:p w14:paraId="12BF140F"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200" w:history="1">
        <w:r w:rsidR="00D05655" w:rsidRPr="007C7C1B">
          <w:rPr>
            <w:rStyle w:val="Hiperligao"/>
            <w:noProof/>
          </w:rPr>
          <w:t xml:space="preserve">Tabela 9 – Erros detetados no cenário para cada parâmetro </w:t>
        </w:r>
        <w:r w:rsidR="00D05655" w:rsidRPr="007C7C1B">
          <w:rPr>
            <w:rStyle w:val="Hiperligao"/>
            <w:i/>
            <w:noProof/>
          </w:rPr>
          <w:t xml:space="preserve">g </w:t>
        </w:r>
        <w:r w:rsidR="00D05655" w:rsidRPr="007C7C1B">
          <w:rPr>
            <w:rStyle w:val="Hiperligao"/>
            <w:noProof/>
          </w:rPr>
          <w:t xml:space="preserve"> - EC</w:t>
        </w:r>
        <w:r w:rsidR="00D05655">
          <w:rPr>
            <w:noProof/>
            <w:webHidden/>
          </w:rPr>
          <w:tab/>
        </w:r>
        <w:r w:rsidR="00D05655">
          <w:rPr>
            <w:noProof/>
            <w:webHidden/>
          </w:rPr>
          <w:fldChar w:fldCharType="begin"/>
        </w:r>
        <w:r w:rsidR="00D05655">
          <w:rPr>
            <w:noProof/>
            <w:webHidden/>
          </w:rPr>
          <w:instrText xml:space="preserve"> PAGEREF _Toc379391200 \h </w:instrText>
        </w:r>
        <w:r w:rsidR="00D05655">
          <w:rPr>
            <w:noProof/>
            <w:webHidden/>
          </w:rPr>
        </w:r>
        <w:r w:rsidR="00D05655">
          <w:rPr>
            <w:noProof/>
            <w:webHidden/>
          </w:rPr>
          <w:fldChar w:fldCharType="separate"/>
        </w:r>
        <w:r w:rsidR="00AC2DDA">
          <w:rPr>
            <w:noProof/>
            <w:webHidden/>
          </w:rPr>
          <w:t>90</w:t>
        </w:r>
        <w:r w:rsidR="00D05655">
          <w:rPr>
            <w:noProof/>
            <w:webHidden/>
          </w:rPr>
          <w:fldChar w:fldCharType="end"/>
        </w:r>
      </w:hyperlink>
    </w:p>
    <w:p w14:paraId="47713221"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201" w:history="1">
        <w:r w:rsidR="00D05655" w:rsidRPr="007C7C1B">
          <w:rPr>
            <w:rStyle w:val="Hiperligao"/>
            <w:noProof/>
          </w:rPr>
          <w:t xml:space="preserve">Tabela 10 – Erros detetados no cenário para cada parâmetro </w:t>
        </w:r>
        <w:r w:rsidR="00D05655" w:rsidRPr="007C7C1B">
          <w:rPr>
            <w:rStyle w:val="Hiperligao"/>
            <w:i/>
            <w:noProof/>
          </w:rPr>
          <w:t>g -</w:t>
        </w:r>
        <w:r w:rsidR="00D05655" w:rsidRPr="007C7C1B">
          <w:rPr>
            <w:rStyle w:val="Hiperligao"/>
            <w:noProof/>
          </w:rPr>
          <w:t xml:space="preserve"> EO</w:t>
        </w:r>
        <w:r w:rsidR="00D05655">
          <w:rPr>
            <w:noProof/>
            <w:webHidden/>
          </w:rPr>
          <w:tab/>
        </w:r>
        <w:r w:rsidR="00D05655">
          <w:rPr>
            <w:noProof/>
            <w:webHidden/>
          </w:rPr>
          <w:fldChar w:fldCharType="begin"/>
        </w:r>
        <w:r w:rsidR="00D05655">
          <w:rPr>
            <w:noProof/>
            <w:webHidden/>
          </w:rPr>
          <w:instrText xml:space="preserve"> PAGEREF _Toc379391201 \h </w:instrText>
        </w:r>
        <w:r w:rsidR="00D05655">
          <w:rPr>
            <w:noProof/>
            <w:webHidden/>
          </w:rPr>
        </w:r>
        <w:r w:rsidR="00D05655">
          <w:rPr>
            <w:noProof/>
            <w:webHidden/>
          </w:rPr>
          <w:fldChar w:fldCharType="separate"/>
        </w:r>
        <w:r w:rsidR="00AC2DDA">
          <w:rPr>
            <w:noProof/>
            <w:webHidden/>
          </w:rPr>
          <w:t>91</w:t>
        </w:r>
        <w:r w:rsidR="00D05655">
          <w:rPr>
            <w:noProof/>
            <w:webHidden/>
          </w:rPr>
          <w:fldChar w:fldCharType="end"/>
        </w:r>
      </w:hyperlink>
    </w:p>
    <w:p w14:paraId="5C9CFC0C" w14:textId="77777777" w:rsidR="00D05655" w:rsidRDefault="0075723B">
      <w:pPr>
        <w:pStyle w:val="ndicedeilustraes"/>
        <w:tabs>
          <w:tab w:val="right" w:leader="dot" w:pos="9016"/>
        </w:tabs>
        <w:rPr>
          <w:rFonts w:asciiTheme="minorHAnsi" w:hAnsiTheme="minorHAnsi"/>
          <w:noProof/>
          <w:sz w:val="22"/>
          <w:szCs w:val="22"/>
          <w:lang w:eastAsia="pt-PT"/>
        </w:rPr>
      </w:pPr>
      <w:hyperlink w:anchor="_Toc379391202" w:history="1">
        <w:r w:rsidR="00D05655" w:rsidRPr="007C7C1B">
          <w:rPr>
            <w:rStyle w:val="Hiperligao"/>
            <w:noProof/>
          </w:rPr>
          <w:t>Tabela 11 – Comparação da performance do algoritmo</w:t>
        </w:r>
        <w:r w:rsidR="00D05655">
          <w:rPr>
            <w:noProof/>
            <w:webHidden/>
          </w:rPr>
          <w:tab/>
        </w:r>
        <w:r w:rsidR="00D05655">
          <w:rPr>
            <w:noProof/>
            <w:webHidden/>
          </w:rPr>
          <w:fldChar w:fldCharType="begin"/>
        </w:r>
        <w:r w:rsidR="00D05655">
          <w:rPr>
            <w:noProof/>
            <w:webHidden/>
          </w:rPr>
          <w:instrText xml:space="preserve"> PAGEREF _Toc379391202 \h </w:instrText>
        </w:r>
        <w:r w:rsidR="00D05655">
          <w:rPr>
            <w:noProof/>
            <w:webHidden/>
          </w:rPr>
        </w:r>
        <w:r w:rsidR="00D05655">
          <w:rPr>
            <w:noProof/>
            <w:webHidden/>
          </w:rPr>
          <w:fldChar w:fldCharType="separate"/>
        </w:r>
        <w:r w:rsidR="00AC2DDA">
          <w:rPr>
            <w:noProof/>
            <w:webHidden/>
          </w:rPr>
          <w:t>92</w:t>
        </w:r>
        <w:r w:rsidR="00D05655">
          <w:rPr>
            <w:noProof/>
            <w:webHidden/>
          </w:rPr>
          <w:fldChar w:fldCharType="end"/>
        </w:r>
      </w:hyperlink>
    </w:p>
    <w:p w14:paraId="44FC7DA0" w14:textId="4AC81098" w:rsidR="009F6D99" w:rsidRDefault="00D9625A" w:rsidP="006921A6">
      <w:r w:rsidRPr="004A684F">
        <w:rPr>
          <w:rStyle w:val="Hiperligao"/>
          <w:noProof/>
          <w:szCs w:val="24"/>
        </w:rPr>
        <w:fldChar w:fldCharType="end"/>
      </w:r>
    </w:p>
    <w:p w14:paraId="30936AD6" w14:textId="38753D78" w:rsidR="00FC735E" w:rsidRDefault="00FC735E" w:rsidP="006921A6">
      <w:pPr>
        <w:rPr>
          <w:szCs w:val="24"/>
        </w:rPr>
      </w:pPr>
      <w:r>
        <w:br w:type="page"/>
      </w:r>
    </w:p>
    <w:p w14:paraId="5B5B0A08" w14:textId="55E323B7" w:rsidR="00536A23" w:rsidRPr="005E675D" w:rsidRDefault="00090B24" w:rsidP="006921A6">
      <w:pPr>
        <w:pStyle w:val="Cabealho1"/>
        <w:rPr>
          <w:sz w:val="52"/>
          <w:szCs w:val="48"/>
        </w:rPr>
      </w:pPr>
      <w:bookmarkStart w:id="14" w:name="_Toc374181952"/>
      <w:bookmarkStart w:id="15" w:name="_Toc379391083"/>
      <w:r w:rsidRPr="009F3382">
        <w:lastRenderedPageBreak/>
        <w:t>Acrónimos</w:t>
      </w:r>
      <w:bookmarkEnd w:id="14"/>
      <w:bookmarkEnd w:id="15"/>
    </w:p>
    <w:p w14:paraId="63622923" w14:textId="77777777" w:rsidR="008162B7" w:rsidRDefault="008162B7" w:rsidP="006921A6"/>
    <w:p w14:paraId="74B53C47" w14:textId="34EB28B3" w:rsidR="002029F5" w:rsidRPr="004C355A" w:rsidRDefault="00123C7E" w:rsidP="00201EC0">
      <w:pPr>
        <w:ind w:firstLine="709"/>
        <w:rPr>
          <w:rFonts w:eastAsia="Calibri"/>
        </w:rPr>
      </w:pPr>
      <w:r>
        <w:t>Nesta d</w:t>
      </w:r>
      <w:r w:rsidR="005100F2" w:rsidRPr="00D360BF">
        <w:t>issertação encontram-se vários acrónimos, qu</w:t>
      </w:r>
      <w:r w:rsidR="00051505" w:rsidRPr="00D360BF">
        <w:t xml:space="preserve">e são representados de seguida com o respetivo significado. </w:t>
      </w:r>
      <w:r w:rsidR="005100F2" w:rsidRPr="00D360BF">
        <w:t>Sempre que um acrónimo aparece pela primeira vez</w:t>
      </w:r>
      <w:r w:rsidR="00051505" w:rsidRPr="00D360BF">
        <w:t xml:space="preserve"> no decorrer </w:t>
      </w:r>
      <w:r w:rsidR="008A2AAC">
        <w:t>do documento</w:t>
      </w:r>
      <w:r w:rsidR="005100F2" w:rsidRPr="00D360BF">
        <w:t xml:space="preserve"> será apresentado </w:t>
      </w:r>
      <w:r w:rsidR="005100F2" w:rsidRPr="004C355A">
        <w:rPr>
          <w:rFonts w:eastAsia="Calibri"/>
        </w:rPr>
        <w:t>o seu significado.</w:t>
      </w:r>
    </w:p>
    <w:p w14:paraId="6EA4D750" w14:textId="77777777" w:rsidR="00F10C38" w:rsidRPr="004C355A" w:rsidRDefault="00F10C38" w:rsidP="006921A6">
      <w:pPr>
        <w:pStyle w:val="PargrafodaLista"/>
        <w:rPr>
          <w:rFonts w:eastAsia="Calibri"/>
        </w:rPr>
      </w:pPr>
    </w:p>
    <w:p w14:paraId="1D98934A" w14:textId="1C73CA94" w:rsidR="0085513B" w:rsidRDefault="0085513B" w:rsidP="006921A6">
      <w:pPr>
        <w:pStyle w:val="PargrafodaLista"/>
        <w:rPr>
          <w:rFonts w:eastAsia="Calibri"/>
          <w:b/>
          <w:lang w:val="en-US"/>
        </w:rPr>
      </w:pPr>
      <w:r w:rsidRPr="0085513B">
        <w:rPr>
          <w:b/>
          <w:lang w:val="en-US"/>
        </w:rPr>
        <w:t>ISLab</w:t>
      </w:r>
      <w:r w:rsidRPr="0085513B">
        <w:rPr>
          <w:i/>
          <w:lang w:val="en-US"/>
        </w:rPr>
        <w:t xml:space="preserve"> </w:t>
      </w:r>
      <w:r w:rsidRPr="0085513B">
        <w:rPr>
          <w:i/>
          <w:lang w:val="en-US"/>
        </w:rPr>
        <w:tab/>
        <w:t>Inteligent System Lab</w:t>
      </w:r>
    </w:p>
    <w:p w14:paraId="4F168F5A" w14:textId="54095844" w:rsidR="00517D9C" w:rsidRDefault="00536A23" w:rsidP="006921A6">
      <w:pPr>
        <w:pStyle w:val="PargrafodaLista"/>
        <w:rPr>
          <w:rFonts w:eastAsia="Calibri"/>
          <w:lang w:val="en-US"/>
        </w:rPr>
      </w:pPr>
      <w:r w:rsidRPr="007F3B8C">
        <w:rPr>
          <w:rFonts w:eastAsia="Calibri"/>
          <w:b/>
          <w:lang w:val="en-US"/>
        </w:rPr>
        <w:t>AAL</w:t>
      </w:r>
      <w:r w:rsidR="00051505" w:rsidRPr="007F3B8C">
        <w:rPr>
          <w:rFonts w:eastAsia="Calibri"/>
          <w:lang w:val="en-US"/>
        </w:rPr>
        <w:t xml:space="preserve"> </w:t>
      </w:r>
      <w:r w:rsidR="004835BF">
        <w:rPr>
          <w:rFonts w:eastAsia="Calibri"/>
          <w:lang w:val="en-US"/>
        </w:rPr>
        <w:tab/>
      </w:r>
      <w:r w:rsidR="00F9300C">
        <w:rPr>
          <w:rFonts w:eastAsia="Calibri"/>
          <w:lang w:val="en-US"/>
        </w:rPr>
        <w:tab/>
      </w:r>
      <w:r w:rsidRPr="00F9300C">
        <w:rPr>
          <w:rFonts w:eastAsia="Calibri"/>
          <w:i/>
          <w:lang w:val="en-US"/>
        </w:rPr>
        <w:t>Ambient As</w:t>
      </w:r>
      <w:r w:rsidR="003D1EF2" w:rsidRPr="00F9300C">
        <w:rPr>
          <w:rFonts w:eastAsia="Calibri"/>
          <w:i/>
          <w:lang w:val="en-US"/>
        </w:rPr>
        <w:t>s</w:t>
      </w:r>
      <w:r w:rsidRPr="00F9300C">
        <w:rPr>
          <w:rFonts w:eastAsia="Calibri"/>
          <w:i/>
          <w:lang w:val="en-US"/>
        </w:rPr>
        <w:t>isted Living</w:t>
      </w:r>
    </w:p>
    <w:p w14:paraId="42B9C8D9" w14:textId="058C1461" w:rsidR="00F65A2E" w:rsidRDefault="00F65A2E" w:rsidP="006921A6">
      <w:pPr>
        <w:pStyle w:val="PargrafodaLista"/>
        <w:rPr>
          <w:lang w:val="en-US"/>
        </w:rPr>
      </w:pPr>
      <w:r w:rsidRPr="00D360BF">
        <w:rPr>
          <w:b/>
          <w:lang w:val="en-US"/>
        </w:rPr>
        <w:t xml:space="preserve">GPS </w:t>
      </w:r>
      <w:r>
        <w:rPr>
          <w:b/>
          <w:lang w:val="en-US"/>
        </w:rPr>
        <w:tab/>
      </w:r>
      <w:r w:rsidR="00F9300C">
        <w:rPr>
          <w:b/>
          <w:lang w:val="en-US"/>
        </w:rPr>
        <w:tab/>
      </w:r>
      <w:r w:rsidRPr="00F9300C">
        <w:rPr>
          <w:i/>
          <w:lang w:val="en-US"/>
        </w:rPr>
        <w:t>Global Positioning System</w:t>
      </w:r>
    </w:p>
    <w:p w14:paraId="65C211CA" w14:textId="7C11E80B" w:rsidR="00F65A2E" w:rsidRPr="004C355A" w:rsidRDefault="00F65A2E" w:rsidP="006921A6">
      <w:pPr>
        <w:pStyle w:val="PargrafodaLista"/>
        <w:rPr>
          <w:lang w:val="en-US"/>
        </w:rPr>
      </w:pPr>
      <w:r w:rsidRPr="004C355A">
        <w:rPr>
          <w:b/>
          <w:lang w:val="en-US"/>
        </w:rPr>
        <w:t>CMC</w:t>
      </w:r>
      <w:r w:rsidRPr="004C355A">
        <w:rPr>
          <w:lang w:val="en-US"/>
        </w:rPr>
        <w:tab/>
      </w:r>
      <w:r w:rsidR="00F9300C">
        <w:rPr>
          <w:lang w:val="en-US"/>
        </w:rPr>
        <w:tab/>
      </w:r>
      <w:r w:rsidRPr="00F9300C">
        <w:rPr>
          <w:i/>
          <w:lang w:val="en-US"/>
        </w:rPr>
        <w:t>Computer Mediated Communication</w:t>
      </w:r>
    </w:p>
    <w:p w14:paraId="0E7FB2B0" w14:textId="4B2E0297" w:rsidR="00F65A2E" w:rsidRPr="004C355A" w:rsidRDefault="00F65A2E" w:rsidP="006921A6">
      <w:pPr>
        <w:pStyle w:val="PargrafodaLista"/>
        <w:rPr>
          <w:lang w:val="en-US"/>
        </w:rPr>
      </w:pPr>
      <w:r w:rsidRPr="004C355A">
        <w:rPr>
          <w:b/>
          <w:lang w:val="en-US"/>
        </w:rPr>
        <w:t>CSCW</w:t>
      </w:r>
      <w:r w:rsidR="00F9300C">
        <w:rPr>
          <w:lang w:val="en"/>
        </w:rPr>
        <w:tab/>
      </w:r>
      <w:r w:rsidR="00F9300C">
        <w:rPr>
          <w:lang w:val="en"/>
        </w:rPr>
        <w:tab/>
      </w:r>
      <w:r w:rsidRPr="00F9300C">
        <w:rPr>
          <w:i/>
          <w:lang w:val="en-US"/>
        </w:rPr>
        <w:t>Computer Supported Collaborative Work</w:t>
      </w:r>
      <w:r w:rsidRPr="004C355A">
        <w:rPr>
          <w:lang w:val="en-US"/>
        </w:rPr>
        <w:t xml:space="preserve"> </w:t>
      </w:r>
    </w:p>
    <w:p w14:paraId="5B6E922C" w14:textId="1D8CEFB0" w:rsidR="00FB06A8" w:rsidRPr="00FB06A8" w:rsidRDefault="00FB06A8" w:rsidP="006921A6">
      <w:pPr>
        <w:pStyle w:val="PargrafodaLista"/>
        <w:rPr>
          <w:lang w:val="en-US"/>
        </w:rPr>
      </w:pPr>
      <w:r w:rsidRPr="00D360BF">
        <w:rPr>
          <w:rFonts w:eastAsia="Calibri"/>
          <w:b/>
          <w:lang w:val="en-US"/>
        </w:rPr>
        <w:t>AmI</w:t>
      </w:r>
      <w:r w:rsidRPr="00D360BF">
        <w:rPr>
          <w:rFonts w:eastAsia="Calibri"/>
          <w:lang w:val="en-US"/>
        </w:rPr>
        <w:t xml:space="preserve"> </w:t>
      </w:r>
      <w:r>
        <w:rPr>
          <w:rFonts w:eastAsia="Calibri"/>
          <w:lang w:val="en-US"/>
        </w:rPr>
        <w:tab/>
      </w:r>
      <w:r w:rsidR="00F9300C">
        <w:rPr>
          <w:rFonts w:eastAsia="Calibri"/>
          <w:lang w:val="en-US"/>
        </w:rPr>
        <w:tab/>
      </w:r>
      <w:r w:rsidRPr="00F9300C">
        <w:rPr>
          <w:rFonts w:eastAsia="Calibri"/>
          <w:i/>
          <w:lang w:val="en-US"/>
        </w:rPr>
        <w:t>Ambient Intelligence</w:t>
      </w:r>
      <w:r w:rsidRPr="00D360BF">
        <w:rPr>
          <w:lang w:val="en-US"/>
        </w:rPr>
        <w:t xml:space="preserve"> </w:t>
      </w:r>
    </w:p>
    <w:p w14:paraId="62D27244" w14:textId="337C7706" w:rsidR="00793386" w:rsidRDefault="00517D9C" w:rsidP="006921A6">
      <w:pPr>
        <w:pStyle w:val="PargrafodaLista"/>
        <w:rPr>
          <w:rFonts w:eastAsia="Calibri"/>
          <w:lang w:val="en-US"/>
        </w:rPr>
      </w:pPr>
      <w:r w:rsidRPr="007F3B8C">
        <w:rPr>
          <w:rFonts w:eastAsia="Calibri"/>
          <w:b/>
          <w:lang w:val="en-US"/>
        </w:rPr>
        <w:t>AP</w:t>
      </w:r>
      <w:r w:rsidRPr="007F3B8C">
        <w:rPr>
          <w:rFonts w:eastAsia="Calibri"/>
          <w:lang w:val="en-US"/>
        </w:rPr>
        <w:t xml:space="preserve"> </w:t>
      </w:r>
      <w:r w:rsidR="004835BF">
        <w:rPr>
          <w:rFonts w:eastAsia="Calibri"/>
          <w:lang w:val="en-US"/>
        </w:rPr>
        <w:tab/>
      </w:r>
      <w:r w:rsidR="00F9300C">
        <w:rPr>
          <w:rFonts w:eastAsia="Calibri"/>
          <w:lang w:val="en-US"/>
        </w:rPr>
        <w:tab/>
      </w:r>
      <w:r w:rsidRPr="00F9300C">
        <w:rPr>
          <w:rFonts w:eastAsia="Calibri"/>
          <w:i/>
          <w:lang w:val="en-US"/>
        </w:rPr>
        <w:t>Access Point</w:t>
      </w:r>
    </w:p>
    <w:p w14:paraId="4A16AC07" w14:textId="48EF02E3" w:rsidR="00793386" w:rsidRPr="00793386" w:rsidRDefault="00793386" w:rsidP="006921A6">
      <w:pPr>
        <w:pStyle w:val="PargrafodaLista"/>
        <w:rPr>
          <w:lang w:val="en-US"/>
        </w:rPr>
      </w:pPr>
      <w:r w:rsidRPr="00D360BF">
        <w:rPr>
          <w:b/>
          <w:lang w:val="en-US"/>
        </w:rPr>
        <w:t xml:space="preserve">OSGi </w:t>
      </w:r>
      <w:r>
        <w:rPr>
          <w:b/>
          <w:lang w:val="en-US"/>
        </w:rPr>
        <w:tab/>
      </w:r>
      <w:r w:rsidR="00F9300C">
        <w:rPr>
          <w:b/>
          <w:lang w:val="en-US"/>
        </w:rPr>
        <w:tab/>
      </w:r>
      <w:r w:rsidRPr="00F9300C">
        <w:rPr>
          <w:i/>
          <w:lang w:val="en-US"/>
        </w:rPr>
        <w:t>Open-Service Gateway initiative</w:t>
      </w:r>
    </w:p>
    <w:p w14:paraId="2D008389" w14:textId="1946B5DF" w:rsidR="00793386" w:rsidRPr="004C355A" w:rsidRDefault="000D4E62" w:rsidP="0085513B">
      <w:pPr>
        <w:pStyle w:val="PargrafodaLista"/>
        <w:rPr>
          <w:lang w:val="en-US"/>
        </w:rPr>
      </w:pPr>
      <w:r w:rsidRPr="00D360BF">
        <w:rPr>
          <w:rFonts w:eastAsia="Calibri"/>
          <w:b/>
          <w:lang w:val="en-US"/>
        </w:rPr>
        <w:t>HCS</w:t>
      </w:r>
      <w:r w:rsidRPr="00D360BF">
        <w:rPr>
          <w:rFonts w:eastAsia="Calibri"/>
          <w:lang w:val="en-US"/>
        </w:rPr>
        <w:t xml:space="preserve"> </w:t>
      </w:r>
      <w:r w:rsidR="004835BF">
        <w:rPr>
          <w:rFonts w:eastAsia="Calibri"/>
          <w:lang w:val="en-US"/>
        </w:rPr>
        <w:tab/>
      </w:r>
      <w:r w:rsidR="00F9300C">
        <w:rPr>
          <w:rFonts w:eastAsia="Calibri"/>
          <w:lang w:val="en-US"/>
        </w:rPr>
        <w:tab/>
      </w:r>
      <w:r w:rsidRPr="00F9300C">
        <w:rPr>
          <w:rFonts w:eastAsia="Calibri"/>
          <w:i/>
          <w:lang w:val="en-US"/>
        </w:rPr>
        <w:t>Home Care Systems</w:t>
      </w:r>
    </w:p>
    <w:p w14:paraId="44BE2B59" w14:textId="725FEFFC" w:rsidR="00B11FD4" w:rsidRPr="00B11FD4" w:rsidRDefault="00B11FD4" w:rsidP="006921A6">
      <w:pPr>
        <w:pStyle w:val="PargrafodaLista"/>
        <w:rPr>
          <w:rFonts w:eastAsia="Calibri"/>
          <w:lang w:val="en-US"/>
        </w:rPr>
      </w:pPr>
      <w:r w:rsidRPr="00B11FD4">
        <w:rPr>
          <w:rFonts w:eastAsia="Calibri"/>
          <w:b/>
          <w:lang w:val="en-US"/>
        </w:rPr>
        <w:t>AI</w:t>
      </w:r>
      <w:r w:rsidRPr="00B11FD4">
        <w:rPr>
          <w:rFonts w:eastAsia="Calibri"/>
          <w:lang w:val="en-US"/>
        </w:rPr>
        <w:tab/>
      </w:r>
      <w:r w:rsidR="00F9300C">
        <w:rPr>
          <w:rFonts w:eastAsia="Calibri"/>
          <w:lang w:val="en-US"/>
        </w:rPr>
        <w:tab/>
      </w:r>
      <w:r w:rsidRPr="00F9300C">
        <w:rPr>
          <w:rFonts w:eastAsia="Calibri"/>
          <w:i/>
          <w:lang w:val="en-US"/>
        </w:rPr>
        <w:t>Artificial Intelligence</w:t>
      </w:r>
    </w:p>
    <w:p w14:paraId="75D962F2" w14:textId="65869686" w:rsidR="00B7667B" w:rsidRPr="00D360BF" w:rsidRDefault="00B7667B" w:rsidP="006921A6">
      <w:pPr>
        <w:pStyle w:val="PargrafodaLista"/>
        <w:rPr>
          <w:lang w:val="en-US"/>
        </w:rPr>
      </w:pPr>
      <w:r w:rsidRPr="00D360BF">
        <w:rPr>
          <w:b/>
          <w:lang w:val="en-US"/>
        </w:rPr>
        <w:t>SPS</w:t>
      </w:r>
      <w:r w:rsidRPr="00D360BF">
        <w:rPr>
          <w:lang w:val="en-US"/>
        </w:rPr>
        <w:t xml:space="preserve"> </w:t>
      </w:r>
      <w:r w:rsidR="004835BF">
        <w:rPr>
          <w:lang w:val="en-US"/>
        </w:rPr>
        <w:tab/>
      </w:r>
      <w:r w:rsidR="00F9300C">
        <w:rPr>
          <w:lang w:val="en-US"/>
        </w:rPr>
        <w:tab/>
      </w:r>
      <w:r w:rsidRPr="00F9300C">
        <w:rPr>
          <w:i/>
          <w:lang w:val="en-US"/>
        </w:rPr>
        <w:t>Standard Positioning Service</w:t>
      </w:r>
      <w:r w:rsidRPr="00D360BF">
        <w:rPr>
          <w:lang w:val="en-US"/>
        </w:rPr>
        <w:t xml:space="preserve"> </w:t>
      </w:r>
    </w:p>
    <w:p w14:paraId="73168E2B" w14:textId="774975CF" w:rsidR="00427313" w:rsidRPr="00D360BF" w:rsidRDefault="00B7667B" w:rsidP="006921A6">
      <w:pPr>
        <w:pStyle w:val="PargrafodaLista"/>
        <w:rPr>
          <w:lang w:val="en-US"/>
        </w:rPr>
      </w:pPr>
      <w:r w:rsidRPr="00D360BF">
        <w:rPr>
          <w:b/>
          <w:lang w:val="en-US"/>
        </w:rPr>
        <w:t>PPS</w:t>
      </w:r>
      <w:r w:rsidRPr="00D360BF">
        <w:rPr>
          <w:lang w:val="en-US"/>
        </w:rPr>
        <w:t xml:space="preserve"> </w:t>
      </w:r>
      <w:r w:rsidR="004835BF">
        <w:rPr>
          <w:lang w:val="en-US"/>
        </w:rPr>
        <w:tab/>
      </w:r>
      <w:r w:rsidR="00F9300C">
        <w:rPr>
          <w:lang w:val="en-US"/>
        </w:rPr>
        <w:tab/>
      </w:r>
      <w:r w:rsidRPr="00F9300C">
        <w:rPr>
          <w:i/>
          <w:lang w:val="en-US"/>
        </w:rPr>
        <w:t>Precise Positioning Service</w:t>
      </w:r>
    </w:p>
    <w:p w14:paraId="7A18E40A" w14:textId="7F2E0B4F" w:rsidR="00AD2A04" w:rsidRPr="00D360BF" w:rsidRDefault="00427313" w:rsidP="006921A6">
      <w:pPr>
        <w:pStyle w:val="PargrafodaLista"/>
        <w:rPr>
          <w:lang w:val="en-US"/>
        </w:rPr>
      </w:pPr>
      <w:r w:rsidRPr="00D360BF">
        <w:rPr>
          <w:b/>
          <w:lang w:val="en-US"/>
        </w:rPr>
        <w:t>MCS</w:t>
      </w:r>
      <w:r w:rsidRPr="00D360BF">
        <w:rPr>
          <w:lang w:val="en-US"/>
        </w:rPr>
        <w:t xml:space="preserve"> </w:t>
      </w:r>
      <w:r w:rsidR="004835BF">
        <w:rPr>
          <w:lang w:val="en-US"/>
        </w:rPr>
        <w:tab/>
      </w:r>
      <w:r w:rsidR="00F9300C">
        <w:rPr>
          <w:lang w:val="en-US"/>
        </w:rPr>
        <w:tab/>
      </w:r>
      <w:r w:rsidRPr="00F9300C">
        <w:rPr>
          <w:i/>
          <w:lang w:val="en-US"/>
        </w:rPr>
        <w:t>Master Control Station</w:t>
      </w:r>
    </w:p>
    <w:p w14:paraId="74FF7DB7" w14:textId="0D54EA2C" w:rsidR="0016500B" w:rsidRPr="00D360BF" w:rsidRDefault="0016500B" w:rsidP="006921A6">
      <w:pPr>
        <w:pStyle w:val="PargrafodaLista"/>
        <w:rPr>
          <w:lang w:val="en-US"/>
        </w:rPr>
      </w:pPr>
      <w:r w:rsidRPr="00D360BF">
        <w:rPr>
          <w:b/>
          <w:lang w:val="en-US"/>
        </w:rPr>
        <w:t>Wi-Fi</w:t>
      </w:r>
      <w:r w:rsidRPr="00D360BF">
        <w:rPr>
          <w:lang w:val="en-US"/>
        </w:rPr>
        <w:t xml:space="preserve"> </w:t>
      </w:r>
      <w:r w:rsidR="004835BF">
        <w:rPr>
          <w:lang w:val="en-US"/>
        </w:rPr>
        <w:tab/>
      </w:r>
      <w:r w:rsidR="00F9300C">
        <w:rPr>
          <w:lang w:val="en-US"/>
        </w:rPr>
        <w:tab/>
      </w:r>
      <w:r w:rsidR="00F9300C">
        <w:rPr>
          <w:i/>
          <w:lang w:val="en-US"/>
        </w:rPr>
        <w:t xml:space="preserve">Wireless </w:t>
      </w:r>
      <w:r w:rsidRPr="00F9300C">
        <w:rPr>
          <w:i/>
          <w:lang w:val="en-US"/>
        </w:rPr>
        <w:t>Fidelity</w:t>
      </w:r>
    </w:p>
    <w:p w14:paraId="0886CB1F" w14:textId="0DA85E66" w:rsidR="0016500B" w:rsidRPr="00D360BF" w:rsidRDefault="0016500B" w:rsidP="006921A6">
      <w:pPr>
        <w:pStyle w:val="PargrafodaLista"/>
        <w:rPr>
          <w:lang w:val="en-US"/>
        </w:rPr>
      </w:pPr>
      <w:r w:rsidRPr="00D360BF">
        <w:rPr>
          <w:b/>
          <w:lang w:val="en-US"/>
        </w:rPr>
        <w:t>IEEE</w:t>
      </w:r>
      <w:r w:rsidRPr="00D360BF">
        <w:rPr>
          <w:lang w:val="en-US"/>
        </w:rPr>
        <w:t xml:space="preserve"> </w:t>
      </w:r>
      <w:r w:rsidR="004835BF">
        <w:rPr>
          <w:lang w:val="en-US"/>
        </w:rPr>
        <w:tab/>
      </w:r>
      <w:r w:rsidR="00F9300C">
        <w:rPr>
          <w:lang w:val="en-US"/>
        </w:rPr>
        <w:tab/>
      </w:r>
      <w:r w:rsidRPr="0003314F">
        <w:rPr>
          <w:lang w:val="en-US"/>
        </w:rPr>
        <w:t>Institute of Electrical and Electronic Engineers</w:t>
      </w:r>
    </w:p>
    <w:p w14:paraId="632ADC8B" w14:textId="0F3A1C51" w:rsidR="0075564E" w:rsidRPr="00D360BF" w:rsidRDefault="0075564E" w:rsidP="006921A6">
      <w:pPr>
        <w:pStyle w:val="PargrafodaLista"/>
        <w:rPr>
          <w:lang w:val="en-US"/>
        </w:rPr>
      </w:pPr>
      <w:r w:rsidRPr="00D360BF">
        <w:rPr>
          <w:b/>
          <w:lang w:val="en-US"/>
        </w:rPr>
        <w:t>WEP</w:t>
      </w:r>
      <w:r w:rsidRPr="00D360BF">
        <w:rPr>
          <w:lang w:val="en-US"/>
        </w:rPr>
        <w:t xml:space="preserve"> </w:t>
      </w:r>
      <w:r w:rsidR="004835BF">
        <w:rPr>
          <w:lang w:val="en-US"/>
        </w:rPr>
        <w:tab/>
      </w:r>
      <w:r w:rsidR="00F9300C">
        <w:rPr>
          <w:lang w:val="en-US"/>
        </w:rPr>
        <w:tab/>
      </w:r>
      <w:r w:rsidRPr="00F9300C">
        <w:rPr>
          <w:i/>
          <w:lang w:val="en-US"/>
        </w:rPr>
        <w:t>Wir</w:t>
      </w:r>
      <w:r w:rsidR="00E00628" w:rsidRPr="00F9300C">
        <w:rPr>
          <w:i/>
          <w:lang w:val="en-US"/>
        </w:rPr>
        <w:t>ed Equivalent Privacy</w:t>
      </w:r>
    </w:p>
    <w:p w14:paraId="23A2AAB6" w14:textId="435CF7D0" w:rsidR="0075564E" w:rsidRPr="00D360BF" w:rsidRDefault="0075564E" w:rsidP="006921A6">
      <w:pPr>
        <w:pStyle w:val="PargrafodaLista"/>
        <w:rPr>
          <w:lang w:val="en-US"/>
        </w:rPr>
      </w:pPr>
      <w:r w:rsidRPr="00D360BF">
        <w:rPr>
          <w:b/>
          <w:lang w:val="en-US"/>
        </w:rPr>
        <w:t>WPA</w:t>
      </w:r>
      <w:r w:rsidRPr="00D360BF">
        <w:rPr>
          <w:lang w:val="en-US"/>
        </w:rPr>
        <w:t xml:space="preserve"> </w:t>
      </w:r>
      <w:r w:rsidR="004835BF">
        <w:rPr>
          <w:lang w:val="en-US"/>
        </w:rPr>
        <w:tab/>
      </w:r>
      <w:r w:rsidR="00F9300C">
        <w:rPr>
          <w:lang w:val="en-US"/>
        </w:rPr>
        <w:tab/>
      </w:r>
      <w:r w:rsidRPr="00F9300C">
        <w:rPr>
          <w:i/>
          <w:lang w:val="en-US"/>
        </w:rPr>
        <w:t>Wi-Fi Protected Access</w:t>
      </w:r>
    </w:p>
    <w:p w14:paraId="327BD9F1" w14:textId="609BBCBA" w:rsidR="0075564E" w:rsidRPr="00D360BF" w:rsidRDefault="0075564E" w:rsidP="006921A6">
      <w:pPr>
        <w:pStyle w:val="PargrafodaLista"/>
        <w:rPr>
          <w:lang w:val="en-US"/>
        </w:rPr>
      </w:pPr>
      <w:r w:rsidRPr="00D360BF">
        <w:rPr>
          <w:b/>
          <w:lang w:val="en-US"/>
        </w:rPr>
        <w:t xml:space="preserve">MAC </w:t>
      </w:r>
      <w:r w:rsidR="004835BF">
        <w:rPr>
          <w:b/>
          <w:lang w:val="en-US"/>
        </w:rPr>
        <w:tab/>
      </w:r>
      <w:r w:rsidR="00F9300C">
        <w:rPr>
          <w:b/>
          <w:lang w:val="en-US"/>
        </w:rPr>
        <w:tab/>
      </w:r>
      <w:r w:rsidRPr="00F9300C">
        <w:rPr>
          <w:i/>
          <w:lang w:val="en-US"/>
        </w:rPr>
        <w:t>Medium Access Control</w:t>
      </w:r>
      <w:r w:rsidRPr="00D360BF">
        <w:rPr>
          <w:lang w:val="en-US"/>
        </w:rPr>
        <w:t xml:space="preserve"> </w:t>
      </w:r>
    </w:p>
    <w:p w14:paraId="628CA83B" w14:textId="51A4276D" w:rsidR="00ED0127" w:rsidRPr="00D360BF" w:rsidRDefault="00ED0127" w:rsidP="006921A6">
      <w:pPr>
        <w:pStyle w:val="PargrafodaLista"/>
        <w:rPr>
          <w:b/>
          <w:lang w:val="en-US"/>
        </w:rPr>
      </w:pPr>
      <w:r w:rsidRPr="00D360BF">
        <w:rPr>
          <w:b/>
          <w:lang w:val="en-US"/>
        </w:rPr>
        <w:t>SSID</w:t>
      </w:r>
      <w:r w:rsidRPr="00D360BF">
        <w:rPr>
          <w:lang w:val="en-US"/>
        </w:rPr>
        <w:t xml:space="preserve"> </w:t>
      </w:r>
      <w:r w:rsidR="004835BF">
        <w:rPr>
          <w:lang w:val="en-US"/>
        </w:rPr>
        <w:tab/>
      </w:r>
      <w:r w:rsidR="00F9300C">
        <w:rPr>
          <w:lang w:val="en-US"/>
        </w:rPr>
        <w:tab/>
      </w:r>
      <w:r w:rsidRPr="00F9300C">
        <w:rPr>
          <w:i/>
          <w:lang w:val="en-US"/>
        </w:rPr>
        <w:t>Service Stantion Indentifier</w:t>
      </w:r>
    </w:p>
    <w:p w14:paraId="199AC1A6" w14:textId="2189641B" w:rsidR="00C73D2B" w:rsidRPr="00D360BF" w:rsidRDefault="00AD2A04" w:rsidP="006921A6">
      <w:pPr>
        <w:pStyle w:val="PargrafodaLista"/>
        <w:rPr>
          <w:lang w:val="en-US"/>
        </w:rPr>
      </w:pPr>
      <w:r w:rsidRPr="00D360BF">
        <w:rPr>
          <w:b/>
          <w:lang w:val="en-US"/>
        </w:rPr>
        <w:t>PHY</w:t>
      </w:r>
      <w:r w:rsidRPr="00D360BF">
        <w:rPr>
          <w:lang w:val="en-US"/>
        </w:rPr>
        <w:t xml:space="preserve"> </w:t>
      </w:r>
      <w:r w:rsidR="004835BF">
        <w:rPr>
          <w:lang w:val="en-US"/>
        </w:rPr>
        <w:tab/>
      </w:r>
      <w:r w:rsidR="00F9300C">
        <w:rPr>
          <w:lang w:val="en-US"/>
        </w:rPr>
        <w:tab/>
      </w:r>
      <w:r w:rsidRPr="00F9300C">
        <w:rPr>
          <w:i/>
          <w:lang w:val="en-US"/>
        </w:rPr>
        <w:t>Physical Layer</w:t>
      </w:r>
      <w:r w:rsidR="00427313" w:rsidRPr="00D360BF">
        <w:rPr>
          <w:lang w:val="en-US"/>
        </w:rPr>
        <w:t xml:space="preserve"> </w:t>
      </w:r>
    </w:p>
    <w:p w14:paraId="5862C126" w14:textId="093B3625" w:rsidR="00D761D8" w:rsidRDefault="00C73D2B" w:rsidP="006921A6">
      <w:pPr>
        <w:pStyle w:val="PargrafodaLista"/>
        <w:rPr>
          <w:lang w:val="en-US"/>
        </w:rPr>
      </w:pPr>
      <w:r w:rsidRPr="00D360BF">
        <w:rPr>
          <w:b/>
          <w:lang w:val="en-US"/>
        </w:rPr>
        <w:t xml:space="preserve">RF </w:t>
      </w:r>
      <w:r w:rsidR="004835BF">
        <w:rPr>
          <w:b/>
          <w:lang w:val="en-US"/>
        </w:rPr>
        <w:tab/>
      </w:r>
      <w:r w:rsidR="00DB19D7">
        <w:rPr>
          <w:b/>
          <w:lang w:val="en-US"/>
        </w:rPr>
        <w:tab/>
      </w:r>
      <w:r w:rsidRPr="00DB19D7">
        <w:rPr>
          <w:i/>
          <w:lang w:val="en-US"/>
        </w:rPr>
        <w:t>Radio Frequency</w:t>
      </w:r>
    </w:p>
    <w:p w14:paraId="22F93ED6" w14:textId="3F98DEDE" w:rsidR="00827E7A" w:rsidRPr="00D360BF" w:rsidRDefault="00827E7A" w:rsidP="006921A6">
      <w:pPr>
        <w:pStyle w:val="PargrafodaLista"/>
        <w:rPr>
          <w:lang w:val="en-US"/>
        </w:rPr>
      </w:pPr>
      <w:r w:rsidRPr="004C355A">
        <w:rPr>
          <w:b/>
          <w:lang w:val="en-US"/>
        </w:rPr>
        <w:t xml:space="preserve">CoO </w:t>
      </w:r>
      <w:r w:rsidR="004835BF" w:rsidRPr="004C355A">
        <w:rPr>
          <w:b/>
          <w:lang w:val="en-US"/>
        </w:rPr>
        <w:tab/>
      </w:r>
      <w:r w:rsidR="00DB19D7">
        <w:rPr>
          <w:b/>
          <w:lang w:val="en-US"/>
        </w:rPr>
        <w:tab/>
      </w:r>
      <w:r w:rsidRPr="00DB19D7">
        <w:rPr>
          <w:i/>
          <w:lang w:val="en-US"/>
        </w:rPr>
        <w:t>Cell of Origin</w:t>
      </w:r>
      <w:r w:rsidRPr="004C355A">
        <w:rPr>
          <w:lang w:val="en-US"/>
        </w:rPr>
        <w:t xml:space="preserve">  </w:t>
      </w:r>
    </w:p>
    <w:p w14:paraId="2E7B6386" w14:textId="66AAB1AE" w:rsidR="00474956" w:rsidRPr="00D360BF" w:rsidRDefault="00D761D8" w:rsidP="006921A6">
      <w:pPr>
        <w:pStyle w:val="PargrafodaLista"/>
        <w:rPr>
          <w:lang w:val="en-US"/>
        </w:rPr>
      </w:pPr>
      <w:r w:rsidRPr="00D360BF">
        <w:rPr>
          <w:b/>
          <w:lang w:val="en-US"/>
        </w:rPr>
        <w:t>RSS</w:t>
      </w:r>
      <w:r w:rsidR="00827E7A">
        <w:rPr>
          <w:lang w:val="en-US"/>
        </w:rPr>
        <w:t xml:space="preserve"> </w:t>
      </w:r>
      <w:r w:rsidR="004835BF">
        <w:rPr>
          <w:lang w:val="en-US"/>
        </w:rPr>
        <w:tab/>
      </w:r>
      <w:r w:rsidR="00DB19D7">
        <w:rPr>
          <w:lang w:val="en-US"/>
        </w:rPr>
        <w:tab/>
      </w:r>
      <w:r w:rsidRPr="00DB19D7">
        <w:rPr>
          <w:i/>
          <w:lang w:val="en-US"/>
        </w:rPr>
        <w:t>Received Signal Strength</w:t>
      </w:r>
    </w:p>
    <w:p w14:paraId="67EB57E4" w14:textId="3D6F418B" w:rsidR="00ED0127" w:rsidRDefault="00474956" w:rsidP="006921A6">
      <w:pPr>
        <w:pStyle w:val="PargrafodaLista"/>
        <w:rPr>
          <w:lang w:val="en-US"/>
        </w:rPr>
      </w:pPr>
      <w:r w:rsidRPr="00D360BF">
        <w:rPr>
          <w:b/>
          <w:lang w:val="en-US"/>
        </w:rPr>
        <w:t>ToA</w:t>
      </w:r>
      <w:r w:rsidRPr="00D360BF">
        <w:rPr>
          <w:lang w:val="en-US"/>
        </w:rPr>
        <w:t xml:space="preserve"> </w:t>
      </w:r>
      <w:r w:rsidR="004835BF">
        <w:rPr>
          <w:lang w:val="en-US"/>
        </w:rPr>
        <w:tab/>
      </w:r>
      <w:r w:rsidR="00DB19D7">
        <w:rPr>
          <w:lang w:val="en-US"/>
        </w:rPr>
        <w:tab/>
      </w:r>
      <w:r w:rsidRPr="00DB19D7">
        <w:rPr>
          <w:i/>
          <w:lang w:val="en-US"/>
        </w:rPr>
        <w:t>Time of Arrival</w:t>
      </w:r>
    </w:p>
    <w:p w14:paraId="4BE90044" w14:textId="782E4549" w:rsidR="001E3C6C" w:rsidRPr="00D360BF" w:rsidRDefault="001E3C6C" w:rsidP="006921A6">
      <w:pPr>
        <w:pStyle w:val="PargrafodaLista"/>
        <w:rPr>
          <w:lang w:val="en-US"/>
        </w:rPr>
      </w:pPr>
      <w:r w:rsidRPr="00D360BF">
        <w:rPr>
          <w:b/>
          <w:lang w:val="en-US"/>
        </w:rPr>
        <w:t>TDoA</w:t>
      </w:r>
      <w:r w:rsidRPr="00D360BF">
        <w:rPr>
          <w:lang w:val="en-US"/>
        </w:rPr>
        <w:t xml:space="preserve"> </w:t>
      </w:r>
      <w:r w:rsidR="004835BF">
        <w:rPr>
          <w:lang w:val="en-US"/>
        </w:rPr>
        <w:tab/>
      </w:r>
      <w:r w:rsidR="00DB19D7">
        <w:rPr>
          <w:lang w:val="en-US"/>
        </w:rPr>
        <w:tab/>
      </w:r>
      <w:r w:rsidRPr="00DB19D7">
        <w:rPr>
          <w:i/>
          <w:lang w:val="en-US"/>
        </w:rPr>
        <w:t>Time Difference of Arrival</w:t>
      </w:r>
    </w:p>
    <w:p w14:paraId="0F5F0C1F" w14:textId="222504B9" w:rsidR="00827E7A" w:rsidRPr="00D360BF" w:rsidRDefault="00827E7A" w:rsidP="006921A6">
      <w:pPr>
        <w:pStyle w:val="PargrafodaLista"/>
        <w:rPr>
          <w:lang w:val="en-US"/>
        </w:rPr>
      </w:pPr>
      <w:r w:rsidRPr="00D360BF">
        <w:rPr>
          <w:b/>
          <w:lang w:val="en-US"/>
        </w:rPr>
        <w:lastRenderedPageBreak/>
        <w:t>AoA</w:t>
      </w:r>
      <w:r w:rsidRPr="00D360BF">
        <w:rPr>
          <w:lang w:val="en-US"/>
        </w:rPr>
        <w:t xml:space="preserve"> </w:t>
      </w:r>
      <w:r w:rsidR="004835BF">
        <w:rPr>
          <w:lang w:val="en-US"/>
        </w:rPr>
        <w:tab/>
      </w:r>
      <w:r w:rsidR="00DB19D7">
        <w:rPr>
          <w:lang w:val="en-US"/>
        </w:rPr>
        <w:tab/>
      </w:r>
      <w:r w:rsidRPr="00DB19D7">
        <w:rPr>
          <w:i/>
          <w:lang w:val="en-US"/>
        </w:rPr>
        <w:t>Angle of Arrival</w:t>
      </w:r>
    </w:p>
    <w:p w14:paraId="31DEECC3" w14:textId="0132E2C9" w:rsidR="00EB467B" w:rsidRPr="00D360BF" w:rsidRDefault="00EB467B" w:rsidP="006921A6">
      <w:pPr>
        <w:pStyle w:val="PargrafodaLista"/>
        <w:rPr>
          <w:lang w:val="en-US"/>
        </w:rPr>
      </w:pPr>
      <w:r w:rsidRPr="00D360BF">
        <w:rPr>
          <w:b/>
          <w:lang w:val="en-US"/>
        </w:rPr>
        <w:t>ACL</w:t>
      </w:r>
      <w:r w:rsidRPr="00D360BF">
        <w:rPr>
          <w:lang w:val="en-US"/>
        </w:rPr>
        <w:t xml:space="preserve"> </w:t>
      </w:r>
      <w:r w:rsidR="004835BF">
        <w:rPr>
          <w:lang w:val="en-US"/>
        </w:rPr>
        <w:tab/>
      </w:r>
      <w:r w:rsidR="00DB19D7">
        <w:rPr>
          <w:lang w:val="en-US"/>
        </w:rPr>
        <w:tab/>
      </w:r>
      <w:r w:rsidRPr="00DB19D7">
        <w:rPr>
          <w:i/>
          <w:lang w:val="en-US"/>
        </w:rPr>
        <w:t>Asynchronous Connection-Less</w:t>
      </w:r>
    </w:p>
    <w:p w14:paraId="3B04A694" w14:textId="1832E7A1" w:rsidR="00EB467B" w:rsidRPr="00D360BF" w:rsidRDefault="00EB467B" w:rsidP="006921A6">
      <w:pPr>
        <w:pStyle w:val="PargrafodaLista"/>
        <w:rPr>
          <w:lang w:val="en-US"/>
        </w:rPr>
      </w:pPr>
      <w:r w:rsidRPr="00D360BF">
        <w:rPr>
          <w:b/>
          <w:lang w:val="en-US"/>
        </w:rPr>
        <w:t>SCO</w:t>
      </w:r>
      <w:r w:rsidRPr="00D360BF">
        <w:rPr>
          <w:lang w:val="en-US"/>
        </w:rPr>
        <w:t xml:space="preserve"> </w:t>
      </w:r>
      <w:r w:rsidR="004835BF">
        <w:rPr>
          <w:lang w:val="en-US"/>
        </w:rPr>
        <w:tab/>
      </w:r>
      <w:r w:rsidR="00DB19D7">
        <w:rPr>
          <w:lang w:val="en-US"/>
        </w:rPr>
        <w:tab/>
      </w:r>
      <w:r w:rsidR="00A21050" w:rsidRPr="00DB19D7">
        <w:rPr>
          <w:i/>
          <w:lang w:val="en-US"/>
        </w:rPr>
        <w:t>S</w:t>
      </w:r>
      <w:r w:rsidRPr="00DB19D7">
        <w:rPr>
          <w:i/>
          <w:lang w:val="en-US"/>
        </w:rPr>
        <w:t>ynchronous Connection-Oriented</w:t>
      </w:r>
    </w:p>
    <w:p w14:paraId="65C93E19" w14:textId="73ECBE37" w:rsidR="00552181" w:rsidRPr="00D360BF" w:rsidRDefault="00552181" w:rsidP="006921A6">
      <w:pPr>
        <w:pStyle w:val="PargrafodaLista"/>
        <w:rPr>
          <w:lang w:val="en-US"/>
        </w:rPr>
      </w:pPr>
      <w:r w:rsidRPr="00D360BF">
        <w:rPr>
          <w:b/>
          <w:lang w:val="en-US"/>
        </w:rPr>
        <w:t>RFID</w:t>
      </w:r>
      <w:r w:rsidRPr="00D360BF">
        <w:rPr>
          <w:lang w:val="en-US"/>
        </w:rPr>
        <w:t xml:space="preserve"> </w:t>
      </w:r>
      <w:r w:rsidR="004835BF">
        <w:rPr>
          <w:lang w:val="en-US"/>
        </w:rPr>
        <w:tab/>
      </w:r>
      <w:r w:rsidR="00DB19D7">
        <w:rPr>
          <w:lang w:val="en-US"/>
        </w:rPr>
        <w:tab/>
      </w:r>
      <w:r w:rsidR="001F7CF2" w:rsidRPr="00DB19D7">
        <w:rPr>
          <w:i/>
          <w:lang w:val="en-US"/>
        </w:rPr>
        <w:t>Radio-Frequency Id</w:t>
      </w:r>
      <w:r w:rsidRPr="00DB19D7">
        <w:rPr>
          <w:i/>
          <w:lang w:val="en-US"/>
        </w:rPr>
        <w:t>entification</w:t>
      </w:r>
    </w:p>
    <w:p w14:paraId="798DDC52" w14:textId="5C4A2832" w:rsidR="00981674" w:rsidRPr="00D360BF" w:rsidRDefault="00981674" w:rsidP="006921A6">
      <w:pPr>
        <w:pStyle w:val="PargrafodaLista"/>
        <w:rPr>
          <w:lang w:val="en-US"/>
        </w:rPr>
      </w:pPr>
      <w:r w:rsidRPr="00D360BF">
        <w:rPr>
          <w:b/>
          <w:lang w:val="en-US"/>
        </w:rPr>
        <w:t>WCS</w:t>
      </w:r>
      <w:r w:rsidRPr="00D360BF">
        <w:rPr>
          <w:lang w:val="en-US"/>
        </w:rPr>
        <w:t xml:space="preserve"> </w:t>
      </w:r>
      <w:r w:rsidR="00DB19D7">
        <w:rPr>
          <w:lang w:val="en-US"/>
        </w:rPr>
        <w:tab/>
      </w:r>
      <w:r w:rsidR="004835BF">
        <w:rPr>
          <w:lang w:val="en-US"/>
        </w:rPr>
        <w:tab/>
      </w:r>
      <w:r w:rsidRPr="00DB19D7">
        <w:rPr>
          <w:i/>
          <w:lang w:val="en-US"/>
        </w:rPr>
        <w:t>Wireless Control System</w:t>
      </w:r>
    </w:p>
    <w:p w14:paraId="4D4B9E17" w14:textId="23F4F117" w:rsidR="00870E32" w:rsidRDefault="00870E32" w:rsidP="006921A6">
      <w:pPr>
        <w:pStyle w:val="PargrafodaLista"/>
        <w:rPr>
          <w:lang w:val="en-US"/>
        </w:rPr>
      </w:pPr>
      <w:r w:rsidRPr="00D360BF">
        <w:rPr>
          <w:b/>
          <w:lang w:val="en-US"/>
        </w:rPr>
        <w:t>RTLS</w:t>
      </w:r>
      <w:r w:rsidRPr="00D360BF">
        <w:rPr>
          <w:lang w:val="en-US"/>
        </w:rPr>
        <w:t xml:space="preserve"> </w:t>
      </w:r>
      <w:r w:rsidR="004835BF">
        <w:rPr>
          <w:lang w:val="en-US"/>
        </w:rPr>
        <w:tab/>
      </w:r>
      <w:r w:rsidR="00DB19D7">
        <w:rPr>
          <w:lang w:val="en-US"/>
        </w:rPr>
        <w:tab/>
      </w:r>
      <w:r w:rsidRPr="00DB19D7">
        <w:rPr>
          <w:i/>
          <w:lang w:val="en-US"/>
        </w:rPr>
        <w:t>Real Time Location Systems</w:t>
      </w:r>
    </w:p>
    <w:p w14:paraId="6DA20F6A" w14:textId="06D1BA8D" w:rsidR="00E00628" w:rsidRPr="004C355A" w:rsidRDefault="00972DBC" w:rsidP="006921A6">
      <w:pPr>
        <w:pStyle w:val="PargrafodaLista"/>
        <w:rPr>
          <w:lang w:val="en-US"/>
        </w:rPr>
      </w:pPr>
      <w:r>
        <w:rPr>
          <w:b/>
          <w:lang w:val="en-US"/>
        </w:rPr>
        <w:t>WSN</w:t>
      </w:r>
      <w:r w:rsidR="00E00628" w:rsidRPr="004C355A">
        <w:rPr>
          <w:b/>
          <w:lang w:val="en-US"/>
        </w:rPr>
        <w:t xml:space="preserve"> </w:t>
      </w:r>
      <w:r w:rsidR="00E00628" w:rsidRPr="004C355A">
        <w:rPr>
          <w:lang w:val="en-US"/>
        </w:rPr>
        <w:t xml:space="preserve"> </w:t>
      </w:r>
      <w:r w:rsidR="004835BF" w:rsidRPr="004C355A">
        <w:rPr>
          <w:lang w:val="en-US"/>
        </w:rPr>
        <w:tab/>
      </w:r>
      <w:r w:rsidR="00DB19D7">
        <w:rPr>
          <w:lang w:val="en-US"/>
        </w:rPr>
        <w:tab/>
      </w:r>
      <w:r w:rsidR="00E00628" w:rsidRPr="00DB19D7">
        <w:rPr>
          <w:i/>
          <w:lang w:val="en-US"/>
        </w:rPr>
        <w:t>Wireless Sensor Network</w:t>
      </w:r>
    </w:p>
    <w:p w14:paraId="09A112FC" w14:textId="36EE79BB" w:rsidR="001E3C6C" w:rsidRDefault="001E3C6C" w:rsidP="006921A6">
      <w:pPr>
        <w:pStyle w:val="PargrafodaLista"/>
        <w:rPr>
          <w:lang w:val="en-US"/>
        </w:rPr>
      </w:pPr>
      <w:r w:rsidRPr="004C355A">
        <w:rPr>
          <w:b/>
          <w:lang w:val="en-US"/>
        </w:rPr>
        <w:t xml:space="preserve">ToF </w:t>
      </w:r>
      <w:r w:rsidRPr="004C355A">
        <w:rPr>
          <w:lang w:val="en-US"/>
        </w:rPr>
        <w:t xml:space="preserve"> </w:t>
      </w:r>
      <w:r w:rsidR="004835BF" w:rsidRPr="004C355A">
        <w:rPr>
          <w:lang w:val="en-US"/>
        </w:rPr>
        <w:tab/>
      </w:r>
      <w:r w:rsidR="00DB19D7">
        <w:rPr>
          <w:lang w:val="en-US"/>
        </w:rPr>
        <w:tab/>
      </w:r>
      <w:r w:rsidRPr="00DB19D7">
        <w:rPr>
          <w:i/>
          <w:lang w:val="en-US"/>
        </w:rPr>
        <w:t>Time of Flight</w:t>
      </w:r>
    </w:p>
    <w:p w14:paraId="67AB6412" w14:textId="0A20F077" w:rsidR="001C6B29" w:rsidRPr="00DB19D7" w:rsidRDefault="00A812F3" w:rsidP="006921A6">
      <w:pPr>
        <w:pStyle w:val="PargrafodaLista"/>
        <w:rPr>
          <w:i/>
          <w:lang w:val="en-US"/>
        </w:rPr>
      </w:pPr>
      <w:r w:rsidRPr="00031E26">
        <w:rPr>
          <w:b/>
          <w:lang w:val="en-US"/>
        </w:rPr>
        <w:t xml:space="preserve">RSSI </w:t>
      </w:r>
      <w:r w:rsidR="004835BF" w:rsidRPr="00031E26">
        <w:rPr>
          <w:b/>
          <w:lang w:val="en-US"/>
        </w:rPr>
        <w:tab/>
      </w:r>
      <w:r w:rsidR="00DB19D7">
        <w:rPr>
          <w:b/>
          <w:lang w:val="en-US"/>
        </w:rPr>
        <w:tab/>
      </w:r>
      <w:r w:rsidRPr="00DB19D7">
        <w:rPr>
          <w:i/>
          <w:lang w:val="en-US"/>
        </w:rPr>
        <w:t>Received Signal Strength Indicator</w:t>
      </w:r>
    </w:p>
    <w:p w14:paraId="09DCC65D" w14:textId="2CB5B70F" w:rsidR="00253FFA" w:rsidRPr="00D45FBD" w:rsidRDefault="00253FFA" w:rsidP="006921A6">
      <w:pPr>
        <w:pStyle w:val="PargrafodaLista"/>
        <w:rPr>
          <w:lang w:val="en-US"/>
        </w:rPr>
      </w:pPr>
      <w:r w:rsidRPr="00D45FBD">
        <w:rPr>
          <w:b/>
          <w:lang w:val="en-US"/>
        </w:rPr>
        <w:t>SNR</w:t>
      </w:r>
      <w:r w:rsidRPr="00D45FBD">
        <w:rPr>
          <w:lang w:val="en-US"/>
        </w:rPr>
        <w:t xml:space="preserve"> </w:t>
      </w:r>
      <w:r w:rsidRPr="00D45FBD">
        <w:rPr>
          <w:lang w:val="en-US"/>
        </w:rPr>
        <w:tab/>
      </w:r>
      <w:r w:rsidR="00DB19D7">
        <w:rPr>
          <w:lang w:val="en-US"/>
        </w:rPr>
        <w:tab/>
      </w:r>
      <w:r w:rsidRPr="00DB19D7">
        <w:rPr>
          <w:i/>
          <w:lang w:val="en-US"/>
        </w:rPr>
        <w:t>Signal-to-Noise Ratio</w:t>
      </w:r>
    </w:p>
    <w:p w14:paraId="24B506F4" w14:textId="523C8C45" w:rsidR="001705F3" w:rsidRPr="0085513B" w:rsidRDefault="00067881" w:rsidP="006921A6">
      <w:pPr>
        <w:pStyle w:val="PargrafodaLista"/>
        <w:rPr>
          <w:i/>
        </w:rPr>
      </w:pPr>
      <w:r w:rsidRPr="0085513B">
        <w:rPr>
          <w:b/>
        </w:rPr>
        <w:t>p</w:t>
      </w:r>
      <w:r w:rsidR="001705F3" w:rsidRPr="0085513B">
        <w:rPr>
          <w:b/>
        </w:rPr>
        <w:t>pi</w:t>
      </w:r>
      <w:r w:rsidR="001705F3" w:rsidRPr="0085513B">
        <w:rPr>
          <w:i/>
        </w:rPr>
        <w:t xml:space="preserve"> </w:t>
      </w:r>
      <w:r w:rsidR="001705F3" w:rsidRPr="0085513B">
        <w:rPr>
          <w:i/>
        </w:rPr>
        <w:tab/>
      </w:r>
      <w:r w:rsidR="00DB19D7" w:rsidRPr="0085513B">
        <w:rPr>
          <w:i/>
        </w:rPr>
        <w:tab/>
      </w:r>
      <w:r w:rsidR="001705F3" w:rsidRPr="0085513B">
        <w:rPr>
          <w:i/>
        </w:rPr>
        <w:t>Pixels per Inch</w:t>
      </w:r>
    </w:p>
    <w:p w14:paraId="2E53699D" w14:textId="7444CE02" w:rsidR="00AC0743" w:rsidRDefault="00AC0743" w:rsidP="006921A6">
      <w:pPr>
        <w:pStyle w:val="PargrafodaLista"/>
      </w:pPr>
      <w:r w:rsidRPr="00AC0743">
        <w:rPr>
          <w:b/>
        </w:rPr>
        <w:t>EC</w:t>
      </w:r>
      <w:r>
        <w:tab/>
      </w:r>
      <w:r>
        <w:tab/>
        <w:t>Escala Corrigida</w:t>
      </w:r>
    </w:p>
    <w:p w14:paraId="68F403DB" w14:textId="0EA020AF" w:rsidR="00AC0743" w:rsidRPr="0085513B" w:rsidRDefault="00AC0743" w:rsidP="006921A6">
      <w:pPr>
        <w:pStyle w:val="PargrafodaLista"/>
      </w:pPr>
      <w:r w:rsidRPr="00AC0743">
        <w:rPr>
          <w:b/>
        </w:rPr>
        <w:t>EO</w:t>
      </w:r>
      <w:r>
        <w:tab/>
      </w:r>
      <w:r>
        <w:tab/>
        <w:t>Escala Original</w:t>
      </w:r>
    </w:p>
    <w:p w14:paraId="113B977B" w14:textId="4F7FE376" w:rsidR="00DB663B" w:rsidRPr="0085513B" w:rsidRDefault="00A812F3" w:rsidP="006921A6">
      <w:pPr>
        <w:pStyle w:val="PargrafodaLista"/>
      </w:pPr>
      <w:r w:rsidRPr="0085513B">
        <w:t xml:space="preserve"> </w:t>
      </w:r>
    </w:p>
    <w:p w14:paraId="63FF0B6F" w14:textId="77777777" w:rsidR="00D41F3F" w:rsidRPr="0085513B" w:rsidRDefault="00D41F3F" w:rsidP="006921A6">
      <w:pPr>
        <w:sectPr w:rsidR="00D41F3F" w:rsidRPr="0085513B" w:rsidSect="003E5028">
          <w:pgSz w:w="11906" w:h="16838"/>
          <w:pgMar w:top="1440" w:right="1440" w:bottom="1440" w:left="1440" w:header="567" w:footer="567" w:gutter="0"/>
          <w:pgNumType w:fmt="lowerRoman"/>
          <w:cols w:space="720"/>
          <w:docGrid w:linePitch="360"/>
        </w:sectPr>
      </w:pPr>
    </w:p>
    <w:p w14:paraId="51910AD9" w14:textId="77777777" w:rsidR="001F7CE2" w:rsidRPr="0085513B" w:rsidRDefault="001F7CE2" w:rsidP="006921A6"/>
    <w:p w14:paraId="4CE9ABDF" w14:textId="77777777" w:rsidR="001F7CE2" w:rsidRPr="0085513B" w:rsidRDefault="001F7CE2" w:rsidP="006921A6"/>
    <w:p w14:paraId="3B735B89" w14:textId="77777777" w:rsidR="001F7CE2" w:rsidRPr="0085513B" w:rsidRDefault="001F7CE2" w:rsidP="006921A6"/>
    <w:p w14:paraId="3A649CC9" w14:textId="77777777" w:rsidR="001F7CE2" w:rsidRPr="0085513B" w:rsidRDefault="001F7CE2" w:rsidP="006921A6"/>
    <w:p w14:paraId="445A07CA" w14:textId="54FD21D6" w:rsidR="001F7CE2" w:rsidRPr="009731EF" w:rsidRDefault="001F7CE2" w:rsidP="003F0320">
      <w:pPr>
        <w:pStyle w:val="Cabealho1"/>
      </w:pPr>
      <w:bookmarkStart w:id="16" w:name="_Toc374181953"/>
      <w:bookmarkStart w:id="17" w:name="_Toc379391084"/>
      <w:r w:rsidRPr="009731EF">
        <w:t>Capítulo</w:t>
      </w:r>
      <w:r w:rsidR="00497BE8" w:rsidRPr="009731EF">
        <w:t xml:space="preserve"> I</w:t>
      </w:r>
      <w:r w:rsidR="003F0320">
        <w:t>:</w:t>
      </w:r>
      <w:r w:rsidR="003F0320">
        <w:br/>
      </w:r>
      <w:r w:rsidRPr="009731EF">
        <w:t>Introdução</w:t>
      </w:r>
      <w:bookmarkEnd w:id="16"/>
      <w:bookmarkEnd w:id="17"/>
    </w:p>
    <w:p w14:paraId="1F042758" w14:textId="41F3A279" w:rsidR="00496917" w:rsidRPr="009731EF" w:rsidRDefault="00496917" w:rsidP="006921A6"/>
    <w:p w14:paraId="0D5559AA" w14:textId="7B9D6BF6" w:rsidR="00496917" w:rsidRDefault="00496917" w:rsidP="006921A6">
      <w:r w:rsidRPr="009731EF">
        <w:tab/>
        <w:t>Nos pa</w:t>
      </w:r>
      <w:r>
        <w:t>íses mais industrializados, devido à</w:t>
      </w:r>
      <w:r w:rsidR="009B0151">
        <w:t>s tendências estruturais,</w:t>
      </w:r>
      <w:r>
        <w:t xml:space="preserve"> demográfica</w:t>
      </w:r>
      <w:r w:rsidR="009B0151">
        <w:t xml:space="preserve">s, </w:t>
      </w:r>
      <w:r>
        <w:t>sociais</w:t>
      </w:r>
      <w:r w:rsidR="009B0151">
        <w:t xml:space="preserve"> e à globalização, as pessoas mais idosas tem a propensão de ficarem sozinhas em suas casas. Isto leva a efeitos dramáticos nas suas saúdes e nos serviços de emergência médica. Estes problemas agravam-se </w:t>
      </w:r>
      <w:r w:rsidR="00FB06A8">
        <w:t>já que</w:t>
      </w:r>
      <w:r w:rsidR="009B0151">
        <w:t xml:space="preserve"> </w:t>
      </w:r>
      <w:r w:rsidR="00FB06A8">
        <w:t>cada vez se vive</w:t>
      </w:r>
      <w:r w:rsidR="009B0151">
        <w:t xml:space="preserve"> mais tempo, devido aos progressos nos tratamentos médicos e farmacêuticos </w:t>
      </w:r>
      <w:r w:rsidR="009B0151">
        <w:fldChar w:fldCharType="begin" w:fldLock="1"/>
      </w:r>
      <w:r w:rsidR="00F7610E">
        <w:instrText>ADDIN CSL_CITATION { "citationItems" : [ { "id" : "ITEM-1", "itemData" : { "DOI" : "10.1007/978-3-540-73281-5_11", "ISBN" : "9783540732808", "abstract" : "Ambient Assisted Living is currently one of the important research and development areas, where accessibility, usability and learning plays a major role and where future interfaces are an important concern for applied engineering. The general goal of ambient assisted living solutions is to apply ambient intelligence technology to enable people with specific demands, e.g. handicapped or elderly, to live in their preferred environment longer. Due to the high potential of emergencies, a sound emergency assistance is required, for instance assisting elderly people with comprehensive ambient assisted living solutions sets high demands on the overall system quality and consequently on software and system engineering user acceptance and support by various user-interfaces is an absolute necessity. In this article, we present an Assisted Living Laboratory that is used to train elderly people to handle modern interfaces for Assisted Living and evaluate the usability and suitability of these interfaces in specific situations, e.g., emergency cases.", "author" : [ { "dropping-particle" : "", "family" : "Kleinberger", "given" : "Thomas", "non-dropping-particle" : "", "parse-names" : false, "suffix" : "" }, { "dropping-particle" : "", "family" : "Becker", "given" : "Martin", "non-dropping-particle" : "", "parse-names" : false, "suffix" : "" }, { "dropping-particle" : "", "family" : "Ras", "given" : "Eric", "non-dropping-particle" : "", "parse-names" : false, "suffix" : "" }, { "dropping-particle" : "", "family" : "Holzinger", "given" : "Andreas", "non-dropping-particle" : "", "parse-names" : false, "suffix" : "" } ], "chapter-number" : "11", "collection-editor" : "Lecture Notes in Computer Science", "container-title" : "Access", "editor" : [ { "dropping-particle" : "", "family" : "Stephanidis", "given" : "Constantine", "non-dropping-particle" : "", "parse-names" : false, "suffix" : "" } ], "id" : "ITEM-1", "issue" : "Universal Access in Human-Computer Interaction. Ambient Interaction", "issued" : { "date-parts" : [ [ "2007" ] ] }, "page" : "103-112", "publisher" : "Springer Berlin Heidelberg", "title" : "Ambient Intelligence in Assisted Living : Enable Elderly People to Handle Future Interfaces", "type" : "article-journal", "volume" : "4555" }, "uris" : [ "http://www.mendeley.com/documents/?uuid=a115dce3-9a98-49bc-9415-704ecd42fc20" ] } ], "mendeley" : { "previouslyFormattedCitation" : "[1]" }, "properties" : { "noteIndex" : 0 }, "schema" : "https://github.com/citation-style-language/schema/raw/master/csl-citation.json" }</w:instrText>
      </w:r>
      <w:r w:rsidR="009B0151">
        <w:fldChar w:fldCharType="separate"/>
      </w:r>
      <w:r w:rsidR="00E0777F" w:rsidRPr="00E0777F">
        <w:rPr>
          <w:noProof/>
        </w:rPr>
        <w:t>[1]</w:t>
      </w:r>
      <w:r w:rsidR="009B0151">
        <w:fldChar w:fldCharType="end"/>
      </w:r>
      <w:r w:rsidR="009B0151">
        <w:t xml:space="preserve">. </w:t>
      </w:r>
    </w:p>
    <w:p w14:paraId="57427492" w14:textId="10C2B5D4" w:rsidR="005B3600" w:rsidRDefault="00496917" w:rsidP="006921A6">
      <w:r>
        <w:tab/>
      </w:r>
      <w:r w:rsidR="00F50DED">
        <w:t>Os serviços de saúde prestados em todo o mundo estão a melhorar significativamente, devido aos sucessivos avanços na ciência quem tem ocorrido, mas isto leva a que os custos cobrados também se tornam mais elevados. Assim as pessoas como não têm posses suficientes para pagar os serviços de saúde necessários, são obrigados a sobreviver sem esses serviços essenciais.</w:t>
      </w:r>
      <w:r w:rsidR="008A51B1">
        <w:t xml:space="preserve"> </w:t>
      </w:r>
      <w:r w:rsidR="005B3600">
        <w:t>Alguma coisa tem de mudar e a utilização da tecnologia parece inevitável</w:t>
      </w:r>
      <w:r w:rsidR="00BF2890">
        <w:t xml:space="preserve"> </w:t>
      </w:r>
      <w:r w:rsidR="00BF2890">
        <w:fldChar w:fldCharType="begin" w:fldLock="1"/>
      </w:r>
      <w:r w:rsidR="00F7610E">
        <w:instrText>ADDIN CSL_CITATION { "citationItems" : [ { "id" : "ITEM-1", "itemData" : { "DOI" : "10.1007/978-3-540-85867-6_10", "ISBN" : "978-3-540-85867-6", "abstract" : "The quality of care practice is difficult to judge. Indeed, support and care provision is very personal, i.e., assessments are individual and lead to specific care packages, involving social services, health workers, care agencies. We expect privacy in our own affairs and confidentially from those to whom we disclose them. Therefore, we are in an urgent need for new, technological and formal approaches to problem solving, as the increase of population with special care requirements. Following this line of thought, it is one\u2019s goal to present the VirtualECare framework, an intelligent multi-agent system able to monitor, interact and serve its customers, which are in need of care services, based in open standards, expecting not only to fulfil the objectives referred to above, but also to overcome the problems induced by the use of new technologies and formalisms.", "author" : [ { "dropping-particle" : "", "family" : "Costa", "given" : "Ricardo", "non-dropping-particle" : "", "parse-names" : false, "suffix" : "" }, { "dropping-particle" : "", "family" : "Carneiro", "given" : "Davide", "non-dropping-particle" : "", "parse-names" : false, "suffix" : "" }, { "dropping-particle" : "", "family" : "Novais", "given" : "Paulo", "non-dropping-particle" : "", "parse-names" : false, "suffix" : "" }, { "dropping-particle" : "", "family" : "Lima", "given" : "Lu\u00eds", "non-dropping-particle" : "", "parse-names" : false, "suffix" : "" }, { "dropping-particle" : "", "family" : "Machado", "given" : "Jos\u00e9", "non-dropping-particle" : "", "parse-names" : false, "suffix" : "" }, { "dropping-particle" : "", "family" : "Marques", "given" : "Alberto", "non-dropping-particle" : "", "parse-names" : false, "suffix" : "" }, { "dropping-particle" : "", "family" : "Neves", "given" : "Jos\u00e9", "non-dropping-particle" : "", "parse-names" : false, "suffix" : "" } ], "container-title" : "3rd Symposium of Ubiquitous Computing and Ambient Intelligence 2008", "id" : "ITEM-1", "issued" : { "date-parts" : [ [ "2009" ] ] }, "page" : "86-94", "publisher" : "Springer Berlin Heidelberg", "title" : "Ambient Assisted Living", "type" : "chapter" }, "uris" : [ "http://www.mendeley.com/documents/?uuid=7153f4b0-423a-42fb-afdb-e185bdae4986" ] } ], "mendeley" : { "previouslyFormattedCitation" : "[2]" }, "properties" : { "noteIndex" : 0 }, "schema" : "https://github.com/citation-style-language/schema/raw/master/csl-citation.json" }</w:instrText>
      </w:r>
      <w:r w:rsidR="00BF2890">
        <w:fldChar w:fldCharType="separate"/>
      </w:r>
      <w:r w:rsidR="00E0777F" w:rsidRPr="00E0777F">
        <w:rPr>
          <w:noProof/>
        </w:rPr>
        <w:t>[2]</w:t>
      </w:r>
      <w:r w:rsidR="00BF2890">
        <w:fldChar w:fldCharType="end"/>
      </w:r>
      <w:r w:rsidR="005B3600">
        <w:t xml:space="preserve">. </w:t>
      </w:r>
      <w:r w:rsidR="00BF2890">
        <w:t>A maioria d</w:t>
      </w:r>
      <w:r w:rsidR="005B3600">
        <w:t xml:space="preserve">as pessoas já estão habituadas a conviver com tecnologia seja no trabalho, transportes ou mesmo em suas casas. </w:t>
      </w:r>
      <w:r w:rsidR="00BF2890">
        <w:t>Mas com os anos a tecnologia mudou gradualmente o seu foco, agora em vez de estar focado no computador está mais focado nas pessoas.</w:t>
      </w:r>
      <w:r w:rsidR="00146883">
        <w:t xml:space="preserve"> Em vez de apenas realizar as tarefas que lhe são solicitadas</w:t>
      </w:r>
      <w:r w:rsidR="004350DA">
        <w:t xml:space="preserve">, como acontecia antigamente, também tem a capacidade de perceber, com o tempo, as necessidades </w:t>
      </w:r>
      <w:r w:rsidR="00A251A1">
        <w:t xml:space="preserve">de cada utilizador. Sabendo das </w:t>
      </w:r>
      <w:r w:rsidR="004350DA">
        <w:t>necessidades, da localização e das preferências de cada utilizador, como também tendo acesso a informaçõ</w:t>
      </w:r>
      <w:r w:rsidR="00B80F7D">
        <w:t>es externas (por exemplo condições atmosféricas, transito…</w:t>
      </w:r>
      <w:r w:rsidR="004350DA">
        <w:t>)</w:t>
      </w:r>
      <w:r w:rsidR="00B80F7D">
        <w:t xml:space="preserve">, é possível </w:t>
      </w:r>
      <w:r w:rsidR="004350DA">
        <w:t>processar essa informação e retirar as devidas conclusões. Estas conclusões permitem depois</w:t>
      </w:r>
      <w:r w:rsidR="00B80F7D">
        <w:t>,</w:t>
      </w:r>
      <w:r w:rsidR="004350DA">
        <w:t xml:space="preserve"> por exemplo</w:t>
      </w:r>
      <w:r w:rsidR="00B80F7D">
        <w:t>,</w:t>
      </w:r>
      <w:r w:rsidR="004350DA">
        <w:t xml:space="preserve"> informar o utilizador de alguma ocorrência</w:t>
      </w:r>
      <w:r w:rsidR="00B80F7D">
        <w:t xml:space="preserve"> relevante</w:t>
      </w:r>
      <w:r w:rsidR="004350DA">
        <w:t xml:space="preserve"> ou então interferir no ambiente</w:t>
      </w:r>
      <w:r w:rsidR="00B80F7D">
        <w:t xml:space="preserve"> em redor</w:t>
      </w:r>
      <w:r w:rsidR="004350DA">
        <w:t xml:space="preserve"> do utilizador com o intuito de o melhorar. </w:t>
      </w:r>
      <w:r w:rsidR="009604F0">
        <w:t>Esta transformação pod</w:t>
      </w:r>
      <w:r w:rsidR="009B0151">
        <w:t xml:space="preserve">e ser verificada por exemplo na constante alteração no </w:t>
      </w:r>
      <w:r>
        <w:t xml:space="preserve">desenvolvimento </w:t>
      </w:r>
      <w:r w:rsidR="009B0151">
        <w:t>de</w:t>
      </w:r>
      <w:r w:rsidR="009604F0">
        <w:t xml:space="preserve"> interface</w:t>
      </w:r>
      <w:r w:rsidR="009B0151">
        <w:t>s</w:t>
      </w:r>
      <w:r w:rsidR="009604F0">
        <w:t xml:space="preserve"> gráfica</w:t>
      </w:r>
      <w:r w:rsidR="009B0151">
        <w:t>s</w:t>
      </w:r>
      <w:r w:rsidR="009604F0">
        <w:t xml:space="preserve">, que agora é </w:t>
      </w:r>
      <w:r w:rsidR="009B0151">
        <w:t xml:space="preserve">cada vez </w:t>
      </w:r>
      <w:r w:rsidR="009604F0">
        <w:t>m</w:t>
      </w:r>
      <w:r w:rsidR="009B0151">
        <w:t xml:space="preserve">ais </w:t>
      </w:r>
      <w:r w:rsidR="009B0151">
        <w:lastRenderedPageBreak/>
        <w:t>simples para o</w:t>
      </w:r>
      <w:r>
        <w:t xml:space="preserve"> utilizador final</w:t>
      </w:r>
      <w:r w:rsidR="00F50DED">
        <w:t xml:space="preserve"> </w:t>
      </w:r>
      <w:r w:rsidR="00F50DED">
        <w:fldChar w:fldCharType="begin" w:fldLock="1"/>
      </w:r>
      <w:r w:rsidR="00F7610E">
        <w:instrText>ADDIN CSL_CITATION { "citationItems" : [ { "id" : "ITEM-1", "itemData" : { "DOI" : "10.1089/109493103322011597", "PMID" : "12855086", "abstract" : "Ambient Intelligence (AmI) is a new paradigm in information technology, in which people are empowered through a digital environment that is aware of their presence and context, and is sensitive, adaptive, and responsive to their needs, habits, gestures and emotions. The most ambitious expression of AmI is Intelligent Mixed Reality (IMR), an evolution of traditional virtual reality environments. Using IMR, it is possible to integrate computer interfaces into the real environment, so that the user can interact with other individuals and with the environment itself in the most natural and intuitive way. How does the emergence of the AmI paradigm influence the future of health care? Using a scenario-based approach, this paper outlines the possible role of AmI in health care by focusing on both its technological and relational nature. In this sense, clinicians and health care providers that want to exploit AmI potential need a significant attention to technology, ergonomics, project management, human factors and organizational changes in the structure of the relevant health service.", "author" : [ { "dropping-particle" : "", "family" : "Riva", "given" : "Giuseppe", "non-dropping-particle" : "", "parse-names" : false, "suffix" : "" } ], "container-title" : "Cyberpsychology and Behavior", "id" : "ITEM-1", "issue" : "3", "issued" : { "date-parts" : [ [ "2003" ] ] }, "page" : "295-300", "publisher" : "Mary Ann Liebert, Inc.", "title" : "Ambient Intelligence in Health Care", "type" : "article-journal", "volume" : "6" }, "uris" : [ "http://www.mendeley.com/documents/?uuid=35c2c728-2ad0-4185-9046-c2ef9861a9a7" ] } ], "mendeley" : { "previouslyFormattedCitation" : "[3]" }, "properties" : { "noteIndex" : 0 }, "schema" : "https://github.com/citation-style-language/schema/raw/master/csl-citation.json" }</w:instrText>
      </w:r>
      <w:r w:rsidR="00F50DED">
        <w:fldChar w:fldCharType="separate"/>
      </w:r>
      <w:r w:rsidR="00F50DED" w:rsidRPr="00E0777F">
        <w:rPr>
          <w:noProof/>
        </w:rPr>
        <w:t>[3]</w:t>
      </w:r>
      <w:r w:rsidR="00F50DED">
        <w:fldChar w:fldCharType="end"/>
      </w:r>
      <w:r w:rsidR="00CC5850">
        <w:t>. E também</w:t>
      </w:r>
      <w:r w:rsidR="009B0151">
        <w:t xml:space="preserve"> ao</w:t>
      </w:r>
      <w:r w:rsidR="009604F0">
        <w:t xml:space="preserve"> surgimento de novos ambientes totalmente interativos</w:t>
      </w:r>
      <w:r>
        <w:t xml:space="preserve">, como a comunicação mediada por computador </w:t>
      </w:r>
      <w:r w:rsidRPr="00496917">
        <w:rPr>
          <w:i/>
        </w:rPr>
        <w:t>(Computer Mediated Communication</w:t>
      </w:r>
      <w:r>
        <w:t xml:space="preserve"> - CMC) </w:t>
      </w:r>
      <w:r w:rsidR="003C21D0">
        <w:t>e o t</w:t>
      </w:r>
      <w:r>
        <w:t xml:space="preserve">rabalho colaborativo suportado pelo computador </w:t>
      </w:r>
      <w:r w:rsidRPr="00F10C38">
        <w:rPr>
          <w:i/>
        </w:rPr>
        <w:t>(Computer Supported Collaborative Work</w:t>
      </w:r>
      <w:r>
        <w:t xml:space="preserve"> - CSCW).</w:t>
      </w:r>
    </w:p>
    <w:p w14:paraId="01F3F925" w14:textId="451B243E" w:rsidR="00914AA5" w:rsidRDefault="0059455D" w:rsidP="0059455D">
      <w:pPr>
        <w:ind w:firstLine="709"/>
      </w:pPr>
      <w:r>
        <w:t>AmI</w:t>
      </w:r>
      <w:r w:rsidR="00914AA5" w:rsidRPr="00914AA5">
        <w:t xml:space="preserve"> é um novo paradigma na tecnologia da informação, em que as pessoas têm o poder através de um ambiente digital que está consciente da sua presença e contexto, </w:t>
      </w:r>
      <w:r w:rsidR="00A251A1">
        <w:t xml:space="preserve">é </w:t>
      </w:r>
      <w:r w:rsidR="00914AA5" w:rsidRPr="00914AA5">
        <w:t>adaptável e sensível às suas necessidad</w:t>
      </w:r>
      <w:r w:rsidR="00A251A1">
        <w:t>es, hábitos, g</w:t>
      </w:r>
      <w:r w:rsidR="0084550A">
        <w:t>estos e emoções, o que o torna</w:t>
      </w:r>
      <w:r w:rsidR="00914AA5" w:rsidRPr="00914AA5">
        <w:t xml:space="preserve"> o próximo passo lógico deste processo.</w:t>
      </w:r>
    </w:p>
    <w:p w14:paraId="5A2BC71E" w14:textId="504820F0" w:rsidR="00496917" w:rsidRDefault="00914AA5" w:rsidP="006921A6">
      <w:r>
        <w:tab/>
      </w:r>
      <w:r w:rsidR="0014293A">
        <w:t>Estas alterações t</w:t>
      </w:r>
      <w:r w:rsidR="00F50DED">
        <w:t>ê</w:t>
      </w:r>
      <w:r w:rsidR="0014293A">
        <w:t xml:space="preserve">m como impulso as novas tecnologias que vão surgindo e que possibilitam novas abordagens e novos produtos. A tecnologia sem fios </w:t>
      </w:r>
      <w:r w:rsidR="00F10C38">
        <w:t>foi sem</w:t>
      </w:r>
      <w:r w:rsidR="0014293A">
        <w:t xml:space="preserve"> dúvida </w:t>
      </w:r>
      <w:r w:rsidR="00F10C38">
        <w:t>um</w:t>
      </w:r>
      <w:r w:rsidR="0014293A">
        <w:t xml:space="preserve"> grande avanço</w:t>
      </w:r>
      <w:r w:rsidR="00F10C38">
        <w:t xml:space="preserve"> na área </w:t>
      </w:r>
      <w:r w:rsidR="003C21D0">
        <w:t>das tecnologias,</w:t>
      </w:r>
      <w:r w:rsidR="0014293A">
        <w:t xml:space="preserve"> agora é possível criar espaços completamente inteligentes e completamente </w:t>
      </w:r>
      <w:r w:rsidR="00F10C38">
        <w:t xml:space="preserve">controláveis devido às tecnologias de redes sem fios (Wi-Fi e Bluetooth), </w:t>
      </w:r>
      <w:r w:rsidR="008A51B1">
        <w:t>às comunicações móveis</w:t>
      </w:r>
      <w:r w:rsidR="00F10C38">
        <w:t xml:space="preserve"> e </w:t>
      </w:r>
      <w:r w:rsidR="008A51B1">
        <w:t xml:space="preserve">aos </w:t>
      </w:r>
      <w:r w:rsidR="00F10C38">
        <w:t>sensores inteligentes.</w:t>
      </w:r>
      <w:r w:rsidR="003C21D0">
        <w:t xml:space="preserve"> </w:t>
      </w:r>
      <w:r>
        <w:t xml:space="preserve">Isto </w:t>
      </w:r>
      <w:r w:rsidR="00FB06A8">
        <w:t>levou ao surgimento de um novo paradigma na tecnologia de informação, designado ambiente inteligente (</w:t>
      </w:r>
      <w:r w:rsidR="00FB06A8" w:rsidRPr="00FF4112">
        <w:rPr>
          <w:i/>
        </w:rPr>
        <w:t>Ambient</w:t>
      </w:r>
      <w:r w:rsidR="00C56DB2" w:rsidRPr="00FF4112">
        <w:rPr>
          <w:i/>
        </w:rPr>
        <w:t xml:space="preserve"> Inteligence</w:t>
      </w:r>
      <w:r w:rsidR="00C56DB2">
        <w:t xml:space="preserve"> - AmI).</w:t>
      </w:r>
      <w:r>
        <w:t xml:space="preserve"> O AmI fornece às pessoas um ambiente digital que está consciente da sua presença e contexto </w:t>
      </w:r>
      <w:r w:rsidR="009753C5">
        <w:fldChar w:fldCharType="begin" w:fldLock="1"/>
      </w:r>
      <w:r w:rsidR="00F7610E">
        <w:instrText>ADDIN CSL_CITATION { "citationItems" : [ { "id" : "ITEM-1", "itemData" : { "DOI" : "10.1089/109493103322011597", "PMID" : "12855086", "abstract" : "Ambient Intelligence (AmI) is a new paradigm in information technology, in which people are empowered through a digital environment that is aware of their presence and context, and is sensitive, adaptive, and responsive to their needs, habits, gestures and emotions. The most ambitious expression of AmI is Intelligent Mixed Reality (IMR), an evolution of traditional virtual reality environments. Using IMR, it is possible to integrate computer interfaces into the real environment, so that the user can interact with other individuals and with the environment itself in the most natural and intuitive way. How does the emergence of the AmI paradigm influence the future of health care? Using a scenario-based approach, this paper outlines the possible role of AmI in health care by focusing on both its technological and relational nature. In this sense, clinicians and health care providers that want to exploit AmI potential need a significant attention to technology, ergonomics, project management, human factors and organizational changes in the structure of the relevant health service.", "author" : [ { "dropping-particle" : "", "family" : "Riva", "given" : "Giuseppe", "non-dropping-particle" : "", "parse-names" : false, "suffix" : "" } ], "container-title" : "Cyberpsychology and Behavior", "id" : "ITEM-1", "issue" : "3", "issued" : { "date-parts" : [ [ "2003" ] ] }, "page" : "295-300", "publisher" : "Mary Ann Liebert, Inc.", "title" : "Ambient Intelligence in Health Care", "type" : "article-journal", "volume" : "6" }, "uris" : [ "http://www.mendeley.com/documents/?uuid=35c2c728-2ad0-4185-9046-c2ef9861a9a7" ] } ], "mendeley" : { "previouslyFormattedCitation" : "[3]" }, "properties" : { "noteIndex" : 0 }, "schema" : "https://github.com/citation-style-language/schema/raw/master/csl-citation.json" }</w:instrText>
      </w:r>
      <w:r w:rsidR="009753C5">
        <w:fldChar w:fldCharType="separate"/>
      </w:r>
      <w:r w:rsidR="00E0777F" w:rsidRPr="00E0777F">
        <w:rPr>
          <w:noProof/>
        </w:rPr>
        <w:t>[3]</w:t>
      </w:r>
      <w:r w:rsidR="009753C5">
        <w:fldChar w:fldCharType="end"/>
      </w:r>
      <w:r w:rsidR="00E62CB2">
        <w:t>.</w:t>
      </w:r>
      <w:r w:rsidR="00C855B5">
        <w:t xml:space="preserve"> </w:t>
      </w:r>
      <w:r w:rsidR="009753C5">
        <w:t xml:space="preserve">Assim é possível dar algum poder às pessoas através de uma ambiente </w:t>
      </w:r>
      <w:r w:rsidR="009551BB">
        <w:t>assistido</w:t>
      </w:r>
      <w:r w:rsidR="009753C5">
        <w:t xml:space="preserve"> que está consciente da sua presença e pode responder às suas necessidades.</w:t>
      </w:r>
    </w:p>
    <w:p w14:paraId="1707D2B9" w14:textId="6E440E82" w:rsidR="00914AA5" w:rsidRDefault="009551BB" w:rsidP="00914AA5">
      <w:r>
        <w:tab/>
      </w:r>
      <w:r w:rsidR="00390E20">
        <w:t>N</w:t>
      </w:r>
      <w:r w:rsidR="00914AA5">
        <w:t>e</w:t>
      </w:r>
      <w:r w:rsidR="00914AA5" w:rsidRPr="00FB2365">
        <w:t>s</w:t>
      </w:r>
      <w:r w:rsidR="00914AA5">
        <w:t xml:space="preserve">te capítulo identificamos e analisamos o estado da sociedade, que cada vez está mais envelhecida, e também </w:t>
      </w:r>
      <w:r w:rsidR="00511C33">
        <w:t xml:space="preserve">explicamos </w:t>
      </w:r>
      <w:r w:rsidR="00914AA5">
        <w:t>como o projeto se</w:t>
      </w:r>
      <w:r w:rsidR="00511C33">
        <w:t xml:space="preserve"> enquadra nesta sociedade</w:t>
      </w:r>
      <w:r w:rsidR="00914AA5">
        <w:t>. Enumeramos alguns projetos relacionados e identificamos os principais desafios encontrados que nos levaram a desenvolver este projeto tanto a nível social como tecnológico. Definimos os objetivos do projeto e para finalizar é apresentado o tipo de metodologia de investigação utilizado e a estrutura do documento.</w:t>
      </w:r>
      <w:r w:rsidR="00914AA5">
        <w:tab/>
      </w:r>
    </w:p>
    <w:p w14:paraId="69379C3E" w14:textId="2A8DA536" w:rsidR="00D069B8" w:rsidRPr="00FB2365" w:rsidRDefault="00D069B8" w:rsidP="006921A6"/>
    <w:p w14:paraId="4AD8EB6D" w14:textId="5A6867DF" w:rsidR="008A5030" w:rsidRPr="00172D7F" w:rsidRDefault="000521B0" w:rsidP="00CC614D">
      <w:pPr>
        <w:pStyle w:val="Cabealho2"/>
      </w:pPr>
      <w:bookmarkStart w:id="18" w:name="_Toc374181954"/>
      <w:bookmarkStart w:id="19" w:name="_Toc379391085"/>
      <w:r>
        <w:t>Estado da Sociedade</w:t>
      </w:r>
      <w:bookmarkEnd w:id="18"/>
      <w:bookmarkEnd w:id="19"/>
    </w:p>
    <w:p w14:paraId="213AF236" w14:textId="77777777" w:rsidR="003C11BC" w:rsidRDefault="003C11BC" w:rsidP="006921A6"/>
    <w:p w14:paraId="0B5E0907" w14:textId="3ECE5FA2" w:rsidR="00914AA5" w:rsidRDefault="00914AA5" w:rsidP="00914AA5">
      <w:r>
        <w:tab/>
        <w:t xml:space="preserve">Segundo os relatórios </w:t>
      </w:r>
      <w:r w:rsidRPr="00CB52E3">
        <w:rPr>
          <w:i/>
        </w:rPr>
        <w:t>United Nations Population Fund</w:t>
      </w:r>
      <w:r>
        <w:rPr>
          <w:i/>
        </w:rPr>
        <w:t xml:space="preserve">  </w:t>
      </w:r>
      <w:r w:rsidRPr="00CB52E3">
        <w:t>(UNFPA)</w:t>
      </w:r>
      <w:r>
        <w:rPr>
          <w:i/>
        </w:rPr>
        <w:t xml:space="preserve"> </w:t>
      </w:r>
      <w:r w:rsidRPr="00CB52E3">
        <w:t>e</w:t>
      </w:r>
      <w:r w:rsidRPr="00CB52E3">
        <w:rPr>
          <w:i/>
        </w:rPr>
        <w:t xml:space="preserve"> HelpAge International</w:t>
      </w:r>
      <w:r>
        <w:rPr>
          <w:i/>
        </w:rPr>
        <w:t xml:space="preserve"> </w:t>
      </w:r>
      <w:r w:rsidRPr="00CB52E3">
        <w:rPr>
          <w:i/>
        </w:rPr>
        <w:t xml:space="preserve"> </w:t>
      </w:r>
      <w:r>
        <w:fldChar w:fldCharType="begin" w:fldLock="1"/>
      </w:r>
      <w:r w:rsidR="00F7610E">
        <w:instrText>ADDIN CSL_CITATION { "citationItems" : [ { "id" : "ITEM-1", "itemData" : { "DOI" : "978-0-89714-981-5", "abstract" : "This landmark publication, representing a collaboration of over 20 United Nations entities and major international organizations working in the field of ageing, reviews policies and action taken by governments and other stakeholders since the Second World Assembly on Ageing in 2002. In addition to providing many inspiring examples of innovative programmes that address population ageing and the concerns of older persons, the report captures the voices of some 1300 older persons themselves.", "author" : [ { "dropping-particle" : "", "family" : "UNFPA", "given" : "", "non-dropping-particle" : "", "parse-names" : false, "suffix" : "" }, { "dropping-particle" : "", "family" : "International", "given" : "HelpAge", "non-dropping-particle" : "", "parse-names" : false, "suffix" : "" } ], "container-title" : "UNFPA and HelpAge International", "id" : "ITEM-1", "issued" : { "date-parts" : [ [ "2012" ] ] }, "page" : "190", "title" : "Ageing in the Twenty-First Century A Celebration and A Challenge", "type" : "report" }, "uris" : [ "http://www.mendeley.com/documents/?uuid=435e5ea9-13ba-4168-b907-037794d76477" ] } ], "mendeley" : { "previouslyFormattedCitation" : "[4]" }, "properties" : { "noteIndex" : 0 }, "schema" : "https://github.com/citation-style-language/schema/raw/master/csl-citation.json" }</w:instrText>
      </w:r>
      <w:r>
        <w:fldChar w:fldCharType="separate"/>
      </w:r>
      <w:r w:rsidRPr="009B0151">
        <w:rPr>
          <w:noProof/>
        </w:rPr>
        <w:t>[4]</w:t>
      </w:r>
      <w:r>
        <w:fldChar w:fldCharType="end"/>
      </w:r>
      <w:r>
        <w:t xml:space="preserve"> o número de idosos tem aumentado e rapidamente. Trata-se de um fenómeno sem precedentes que afeta quase todos os países do mundo. Como a natalidade está em declínio </w:t>
      </w:r>
      <w:r>
        <w:lastRenderedPageBreak/>
        <w:t xml:space="preserve">e a mortalidade é cada vez menor, a </w:t>
      </w:r>
      <w:r w:rsidR="00E15459">
        <w:t>quantidade</w:t>
      </w:r>
      <w:r>
        <w:t xml:space="preserve"> de pessoas envelhecidas continua a aumentar. O total de fertilidade decaiu para metade, por exemplo ente 1950-1955 uma mulher tinha em média 5 crianças. É expectável que entre 2010-2015 cada mulher tenha em média 2.5 crianças e a taxa tem tendência a continuar a descer.</w:t>
      </w:r>
    </w:p>
    <w:p w14:paraId="53D04E6C" w14:textId="6B763E7C" w:rsidR="005946EC" w:rsidRDefault="00E15459" w:rsidP="009A1BE8">
      <w:r>
        <w:tab/>
      </w:r>
      <w:r w:rsidR="00172848" w:rsidRPr="00F83635">
        <w:t>Hoje nos países em desenvolvimento as pessoas com mais de 60 anos são quase duas em cada três pessoas e em 2050 prevê-se quatro em cada cinco pessoas</w:t>
      </w:r>
      <w:r w:rsidR="002532CA" w:rsidRPr="00F83635">
        <w:t xml:space="preserve"> (</w:t>
      </w:r>
      <w:r w:rsidR="00A401B2">
        <w:fldChar w:fldCharType="begin"/>
      </w:r>
      <w:r w:rsidR="00A401B2">
        <w:instrText xml:space="preserve"> REF _Ref374283367 \h </w:instrText>
      </w:r>
      <w:r w:rsidR="00A401B2">
        <w:fldChar w:fldCharType="separate"/>
      </w:r>
      <w:r w:rsidR="00AC2DDA">
        <w:t xml:space="preserve">Figura </w:t>
      </w:r>
      <w:r w:rsidR="00AC2DDA">
        <w:rPr>
          <w:noProof/>
        </w:rPr>
        <w:t>1</w:t>
      </w:r>
      <w:r w:rsidR="00A401B2">
        <w:fldChar w:fldCharType="end"/>
      </w:r>
      <w:r w:rsidR="00A401B2">
        <w:t>).</w:t>
      </w:r>
    </w:p>
    <w:p w14:paraId="693C3F28" w14:textId="77777777" w:rsidR="00173010" w:rsidRDefault="00701EE9" w:rsidP="00AB7C94">
      <w:pPr>
        <w:pStyle w:val="Imagem"/>
      </w:pPr>
      <w:bookmarkStart w:id="20" w:name="_Ref363481721"/>
      <w:r w:rsidRPr="009A1BE8">
        <w:drawing>
          <wp:inline distT="0" distB="0" distL="0" distR="0" wp14:anchorId="13E4272B" wp14:editId="1C1DE333">
            <wp:extent cx="5731510" cy="3855720"/>
            <wp:effectExtent l="0" t="0" r="254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855720"/>
                    </a:xfrm>
                    <a:prstGeom prst="rect">
                      <a:avLst/>
                    </a:prstGeom>
                    <a:ln w="25400" cap="rnd">
                      <a:noFill/>
                    </a:ln>
                    <a:effectLst/>
                  </pic:spPr>
                </pic:pic>
              </a:graphicData>
            </a:graphic>
          </wp:inline>
        </w:drawing>
      </w:r>
    </w:p>
    <w:p w14:paraId="4C7DE20D" w14:textId="784850D8" w:rsidR="00173010" w:rsidRDefault="00173010" w:rsidP="00AB7C94">
      <w:pPr>
        <w:pStyle w:val="Legenda"/>
      </w:pPr>
      <w:bookmarkStart w:id="21" w:name="_Ref374283367"/>
      <w:bookmarkStart w:id="22" w:name="_Toc379391148"/>
      <w:r>
        <w:t xml:space="preserve">Figura </w:t>
      </w:r>
      <w:r w:rsidR="0075723B">
        <w:fldChar w:fldCharType="begin"/>
      </w:r>
      <w:r w:rsidR="0075723B">
        <w:instrText xml:space="preserve"> SEQ Figura \* ARABIC </w:instrText>
      </w:r>
      <w:r w:rsidR="0075723B">
        <w:fldChar w:fldCharType="separate"/>
      </w:r>
      <w:r w:rsidR="00AC2DDA">
        <w:rPr>
          <w:noProof/>
        </w:rPr>
        <w:t>1</w:t>
      </w:r>
      <w:r w:rsidR="0075723B">
        <w:rPr>
          <w:noProof/>
        </w:rPr>
        <w:fldChar w:fldCharType="end"/>
      </w:r>
      <w:bookmarkEnd w:id="21"/>
      <w:r>
        <w:t xml:space="preserve"> </w:t>
      </w:r>
      <w:r w:rsidR="00D9625A">
        <w:t>–</w:t>
      </w:r>
      <w:r>
        <w:t xml:space="preserve"> Comparação da percentagem de pessoas com 60 anos ou mais</w:t>
      </w:r>
      <w:r w:rsidR="009A1BE8">
        <w:t xml:space="preserve"> </w:t>
      </w:r>
      <w:r w:rsidR="00091AF3">
        <w:fldChar w:fldCharType="begin" w:fldLock="1"/>
      </w:r>
      <w:r w:rsidR="00F7610E">
        <w:instrText>ADDIN CSL_CITATION { "citationItems" : [ { "id" : "ITEM-1", "itemData" : { "URL" : "http://www.helpage.org/resources/ageing-in-the-21st-century-a-celebration-and-a-challenge/ageing-in-the-21st-century-infographic/", "author" : [ { "dropping-particle" : "", "family" : "HelpAge International", "given" : "", "non-dropping-particle" : "", "parse-names" : false, "suffix" : "" } ], "id" : "ITEM-1", "issued" : { "date-parts" : [ [ "0" ] ] }, "title" : "Ageing in the 21st Century: Infographic", "type" : "webpage" }, "uris" : [ "http://www.mendeley.com/documents/?uuid=41ea0b36-bdb5-49e6-abbe-a05ab315e993" ] } ], "mendeley" : { "previouslyFormattedCitation" : "[5]" }, "properties" : { "noteIndex" : 0 }, "schema" : "https://github.com/citation-style-language/schema/raw/master/csl-citation.json" }</w:instrText>
      </w:r>
      <w:r w:rsidR="00091AF3">
        <w:fldChar w:fldCharType="separate"/>
      </w:r>
      <w:r w:rsidR="00E0777F" w:rsidRPr="00E0777F">
        <w:rPr>
          <w:noProof/>
        </w:rPr>
        <w:t>[5]</w:t>
      </w:r>
      <w:bookmarkEnd w:id="22"/>
      <w:r w:rsidR="00091AF3">
        <w:fldChar w:fldCharType="end"/>
      </w:r>
      <w:r w:rsidR="00091AF3">
        <w:t xml:space="preserve"> </w:t>
      </w:r>
    </w:p>
    <w:bookmarkEnd w:id="20"/>
    <w:p w14:paraId="1D8978FF" w14:textId="12DD3916" w:rsidR="001A460A" w:rsidRDefault="001A460A" w:rsidP="009A1BE8">
      <w:r>
        <w:tab/>
      </w:r>
      <w:r w:rsidR="002532CA">
        <w:t>O número de pessoas no mundo em re</w:t>
      </w:r>
      <w:r>
        <w:t>dor dos 60 anos está perto do 58</w:t>
      </w:r>
      <w:r w:rsidR="002532CA">
        <w:t xml:space="preserve"> milhões</w:t>
      </w:r>
      <w:r>
        <w:t>,</w:t>
      </w:r>
      <w:r w:rsidR="002532CA">
        <w:t xml:space="preserve"> equivalentes a quase duas pessoas</w:t>
      </w:r>
      <w:r>
        <w:t xml:space="preserve"> que celebram o seu sexagésimo aniversário</w:t>
      </w:r>
      <w:r w:rsidR="002532CA">
        <w:t xml:space="preserve"> a cada segundo. Em 2012 as pessoas com 60 ou mais anos representa quase 11.5% do total da população mundial (7bil</w:t>
      </w:r>
      <w:r w:rsidR="00CD6275">
        <w:t>h</w:t>
      </w:r>
      <w:r w:rsidR="002532CA">
        <w:t>ões</w:t>
      </w:r>
      <w:r w:rsidR="00A94578">
        <w:t xml:space="preserve">). Já </w:t>
      </w:r>
      <w:r w:rsidR="002532CA">
        <w:t>em 2050 prevê-se</w:t>
      </w:r>
      <w:r w:rsidR="00CD6D8F">
        <w:t xml:space="preserve"> 22%</w:t>
      </w:r>
      <w:r w:rsidR="00E53117">
        <w:t>,</w:t>
      </w:r>
      <w:r w:rsidR="002532CA">
        <w:t xml:space="preserve"> aproximadamente o dobro</w:t>
      </w:r>
      <w:r w:rsidR="00CD6D8F">
        <w:t xml:space="preserve"> (</w:t>
      </w:r>
      <w:r w:rsidR="00CD6D8F">
        <w:fldChar w:fldCharType="begin"/>
      </w:r>
      <w:r w:rsidR="00CD6D8F">
        <w:instrText xml:space="preserve"> REF _Ref363484884 \h </w:instrText>
      </w:r>
      <w:r w:rsidR="00CD6D8F">
        <w:fldChar w:fldCharType="separate"/>
      </w:r>
      <w:r w:rsidR="00AC2DDA">
        <w:t xml:space="preserve">Tabela </w:t>
      </w:r>
      <w:r w:rsidR="00AC2DDA">
        <w:rPr>
          <w:noProof/>
        </w:rPr>
        <w:t>1</w:t>
      </w:r>
      <w:r w:rsidR="00CD6D8F">
        <w:fldChar w:fldCharType="end"/>
      </w:r>
      <w:r w:rsidR="00CD6D8F">
        <w:t>)</w:t>
      </w:r>
      <w:r w:rsidR="0095492E">
        <w:t>.</w:t>
      </w:r>
    </w:p>
    <w:p w14:paraId="3F2F38CE" w14:textId="000DB187" w:rsidR="00B7700F" w:rsidRDefault="003F4755" w:rsidP="00B7700F">
      <w:r>
        <w:tab/>
      </w:r>
      <w:r w:rsidR="00CD6AC4">
        <w:t xml:space="preserve">Uma vez que existem cada vez mais pessoas envelhecidas, estas pessoas têm propensão a viver sozinhas ou então com outras pessoas também idosas. </w:t>
      </w:r>
      <w:r w:rsidR="00CD6AC4" w:rsidRPr="00CD6AC4">
        <w:t>Viver de forma independente, ou seja sozinho ou com apenas um companheiro, é raro entre pessoas idosas nos paí</w:t>
      </w:r>
      <w:r w:rsidR="00CD6AC4">
        <w:t xml:space="preserve">ses em desenvolvimento, mas é algo </w:t>
      </w:r>
      <w:r w:rsidR="00CD6AC4" w:rsidRPr="00CD6AC4">
        <w:t xml:space="preserve">dominante nos países desenvolvidos. Globalmente, 40 por cento da população mais velha do mundo vive </w:t>
      </w:r>
      <w:r w:rsidR="00B7700F">
        <w:t>sozinha</w:t>
      </w:r>
      <w:r w:rsidR="00CD6AC4">
        <w:t xml:space="preserve"> e de forma independente</w:t>
      </w:r>
      <w:r w:rsidR="007A1FB7">
        <w:t xml:space="preserve"> </w:t>
      </w:r>
      <w:r w:rsidR="007A1FB7">
        <w:fldChar w:fldCharType="begin" w:fldLock="1"/>
      </w:r>
      <w:r w:rsidR="00F7610E">
        <w:instrText>ADDIN CSL_CITATION { "citationItems" : [ { "id" : "ITEM-1", "itemData" : { "DOI" : "978-0-89714-981-5", "abstract" : "This landmark publication, representing a collaboration of over 20 United Nations entities and major international organizations working in the field of ageing, reviews policies and action taken by governments and other stakeholders since the Second World Assembly on Ageing in 2002. In addition to providing many inspiring examples of innovative programmes that address population ageing and the concerns of older persons, the report captures the voices of some 1300 older persons themselves.", "author" : [ { "dropping-particle" : "", "family" : "UNFPA", "given" : "", "non-dropping-particle" : "", "parse-names" : false, "suffix" : "" }, { "dropping-particle" : "", "family" : "International", "given" : "HelpAge", "non-dropping-particle" : "", "parse-names" : false, "suffix" : "" } ], "container-title" : "UNFPA and HelpAge International", "id" : "ITEM-1", "issued" : { "date-parts" : [ [ "2012" ] ] }, "page" : "190", "title" : "Ageing in the Twenty-First Century A Celebration and A Challenge", "type" : "report" }, "uris" : [ "http://www.mendeley.com/documents/?uuid=435e5ea9-13ba-4168-b907-037794d76477" ] } ], "mendeley" : { "previouslyFormattedCitation" : "[4]" }, "properties" : { "noteIndex" : 0 }, "schema" : "https://github.com/citation-style-language/schema/raw/master/csl-citation.json" }</w:instrText>
      </w:r>
      <w:r w:rsidR="007A1FB7">
        <w:fldChar w:fldCharType="separate"/>
      </w:r>
      <w:r w:rsidR="007A1FB7" w:rsidRPr="007A1FB7">
        <w:rPr>
          <w:noProof/>
        </w:rPr>
        <w:t>[4]</w:t>
      </w:r>
      <w:r w:rsidR="007A1FB7">
        <w:fldChar w:fldCharType="end"/>
      </w:r>
      <w:r w:rsidR="006D0CB5">
        <w:t xml:space="preserve">. </w:t>
      </w:r>
      <w:r w:rsidR="00B7700F">
        <w:t xml:space="preserve">A isolação social, </w:t>
      </w:r>
      <w:r w:rsidR="00B7700F">
        <w:lastRenderedPageBreak/>
        <w:t xml:space="preserve">o afastamento dos amigos e familiares e a falta de conhecimentos para lidar com a tecnologia é um grande problema para a maioria das pessoas idosas. Segundo o Dr. Robyn Findlay </w:t>
      </w:r>
      <w:r w:rsidR="00B7700F">
        <w:fldChar w:fldCharType="begin" w:fldLock="1"/>
      </w:r>
      <w:r w:rsidR="00F7610E">
        <w:instrText>ADDIN CSL_CITATION { "citationItems" : [ { "id" : "ITEM-1", "itemData" : { "DOI" : "10.1017/S0144686X03001296", "ISSN" : "0144686X", "abstract" : "As the population ages and more people are living alone, social isolation amongst older people is emerging as one of the major issues facing the industrialised world because of the adverse impact it can have on health and wellbeing. This article reviews the empirical literature published over the last 20 years on the effective- ness of interventions that target social isolation amongst older people. The results reveal that although numerous such interventions have been implemented world- wide, there is very little evidence to show that they work. It is concluded that future intervention programmes aimed at reducing social isolation should have evaluation built into them at inception, and that the results of the evaluation stud- ies, whether positive or negative, should be widely disseminated. Where possible, as a cost-effective measure, pilot or demonstration projects should precede these interventions. Some key elements of successful interventions to counter social isolation amongst older people are presented.", "author" : [ { "dropping-particle" : "", "family" : "Findlay", "given" : "Robyn A", "non-dropping-particle" : "", "parse-names" : false, "suffix" : "" } ], "container-title" : "Ageing and Society", "id" : "ITEM-1", "issue" : "5", "issued" : { "date-parts" : [ [ "2003" ] ] }, "page" : "647-658", "title" : "Interventions to reduce social isolation amongst older people: where is the evidence?", "type" : "article-journal", "volume" : "23" }, "uris" : [ "http://www.mendeley.com/documents/?uuid=cf25be17-4032-4a79-9fe3-0ef149b7a8d9" ] } ], "mendeley" : { "previouslyFormattedCitation" : "[6]" }, "properties" : { "noteIndex" : 0 }, "schema" : "https://github.com/citation-style-language/schema/raw/master/csl-citation.json" }</w:instrText>
      </w:r>
      <w:r w:rsidR="00B7700F">
        <w:fldChar w:fldCharType="separate"/>
      </w:r>
      <w:r w:rsidR="00B7700F">
        <w:rPr>
          <w:noProof/>
        </w:rPr>
        <w:t>[6]</w:t>
      </w:r>
      <w:r w:rsidR="00B7700F">
        <w:fldChar w:fldCharType="end"/>
      </w:r>
      <w:r w:rsidR="00B7700F">
        <w:t>: “com o envelhecimento populacional e cada vez mais pessoas vivendo sozinhas, o isolamento social entre os idosos está a emergir como um dos principais problemas enfrentados pelo mundo industrializado, devido ao impacto negativo que pode ter sobre a saúde e bem-estar”</w:t>
      </w:r>
    </w:p>
    <w:tbl>
      <w:tblPr>
        <w:tblStyle w:val="TabeladeGrelha5Escura-Destaque3"/>
        <w:tblW w:w="7792" w:type="dxa"/>
        <w:jc w:val="center"/>
        <w:tblLook w:val="04A0" w:firstRow="1" w:lastRow="0" w:firstColumn="1" w:lastColumn="0" w:noHBand="0" w:noVBand="1"/>
      </w:tblPr>
      <w:tblGrid>
        <w:gridCol w:w="2530"/>
        <w:gridCol w:w="2590"/>
        <w:gridCol w:w="2672"/>
      </w:tblGrid>
      <w:tr w:rsidR="009A1BE8" w14:paraId="6A21D7BC" w14:textId="77777777" w:rsidTr="00A4233E">
        <w:trPr>
          <w:cnfStyle w:val="100000000000" w:firstRow="1" w:lastRow="0" w:firstColumn="0" w:lastColumn="0" w:oddVBand="0" w:evenVBand="0" w:oddHBand="0"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3572" w:type="dxa"/>
            <w:tcBorders>
              <w:right w:val="single" w:sz="4" w:space="0" w:color="FFFFFF" w:themeColor="background1"/>
            </w:tcBorders>
            <w:shd w:val="clear" w:color="auto" w:fill="000000" w:themeFill="text1"/>
            <w:vAlign w:val="center"/>
          </w:tcPr>
          <w:p w14:paraId="3CE2A564" w14:textId="77777777" w:rsidR="009A1BE8" w:rsidRPr="003F4755" w:rsidRDefault="009A1BE8" w:rsidP="009A1BE8">
            <w:pPr>
              <w:spacing w:before="240"/>
              <w:jc w:val="right"/>
              <w:rPr>
                <w:color w:val="auto"/>
              </w:rPr>
            </w:pPr>
            <w:r w:rsidRPr="003F4755">
              <w:rPr>
                <w:color w:val="auto"/>
              </w:rPr>
              <w:t>População Mundial</w:t>
            </w:r>
          </w:p>
        </w:tc>
        <w:tc>
          <w:tcPr>
            <w:tcW w:w="3572" w:type="dxa"/>
            <w:tcBorders>
              <w:left w:val="single" w:sz="4" w:space="0" w:color="FFFFFF" w:themeColor="background1"/>
              <w:right w:val="single" w:sz="4" w:space="0" w:color="FFFFFF" w:themeColor="background1"/>
            </w:tcBorders>
            <w:shd w:val="clear" w:color="auto" w:fill="000000" w:themeFill="text1"/>
            <w:vAlign w:val="center"/>
          </w:tcPr>
          <w:p w14:paraId="5DEFB8B4" w14:textId="77777777" w:rsidR="009A1BE8" w:rsidRPr="003F4755" w:rsidRDefault="009A1BE8" w:rsidP="003F4755">
            <w:pPr>
              <w:spacing w:before="240"/>
              <w:cnfStyle w:val="100000000000" w:firstRow="1" w:lastRow="0" w:firstColumn="0" w:lastColumn="0" w:oddVBand="0" w:evenVBand="0" w:oddHBand="0" w:evenHBand="0" w:firstRowFirstColumn="0" w:firstRowLastColumn="0" w:lastRowFirstColumn="0" w:lastRowLastColumn="0"/>
              <w:rPr>
                <w:color w:val="auto"/>
              </w:rPr>
            </w:pPr>
            <w:r w:rsidRPr="003F4755">
              <w:rPr>
                <w:color w:val="auto"/>
              </w:rPr>
              <w:t>2011/12</w:t>
            </w:r>
          </w:p>
        </w:tc>
        <w:tc>
          <w:tcPr>
            <w:tcW w:w="3572" w:type="dxa"/>
            <w:tcBorders>
              <w:left w:val="single" w:sz="4" w:space="0" w:color="FFFFFF" w:themeColor="background1"/>
            </w:tcBorders>
            <w:shd w:val="clear" w:color="auto" w:fill="000000" w:themeFill="text1"/>
            <w:vAlign w:val="center"/>
          </w:tcPr>
          <w:p w14:paraId="508DC741" w14:textId="77777777" w:rsidR="009A1BE8" w:rsidRPr="003F4755" w:rsidRDefault="009A1BE8" w:rsidP="003F4755">
            <w:pPr>
              <w:spacing w:before="240"/>
              <w:cnfStyle w:val="100000000000" w:firstRow="1" w:lastRow="0" w:firstColumn="0" w:lastColumn="0" w:oddVBand="0" w:evenVBand="0" w:oddHBand="0" w:evenHBand="0" w:firstRowFirstColumn="0" w:firstRowLastColumn="0" w:lastRowFirstColumn="0" w:lastRowLastColumn="0"/>
              <w:rPr>
                <w:color w:val="auto"/>
              </w:rPr>
            </w:pPr>
            <w:r w:rsidRPr="003F4755">
              <w:rPr>
                <w:color w:val="auto"/>
              </w:rPr>
              <w:t>2050 (Projeção)</w:t>
            </w:r>
          </w:p>
        </w:tc>
      </w:tr>
      <w:tr w:rsidR="009A1BE8" w14:paraId="66CD0F7C" w14:textId="77777777" w:rsidTr="009A1B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9" w:type="dxa"/>
            <w:shd w:val="clear" w:color="auto" w:fill="DBDBDB" w:themeFill="accent3" w:themeFillTint="66"/>
            <w:vAlign w:val="center"/>
          </w:tcPr>
          <w:p w14:paraId="2F5E404F" w14:textId="77777777" w:rsidR="009A1BE8" w:rsidRPr="003F4755" w:rsidRDefault="009A1BE8" w:rsidP="00A4233E">
            <w:pPr>
              <w:spacing w:line="240" w:lineRule="auto"/>
              <w:jc w:val="right"/>
              <w:rPr>
                <w:b w:val="0"/>
                <w:color w:val="auto"/>
              </w:rPr>
            </w:pPr>
            <w:r w:rsidRPr="003F4755">
              <w:rPr>
                <w:b w:val="0"/>
                <w:color w:val="auto"/>
              </w:rPr>
              <w:t>Número de pessoas com 60+ anos</w:t>
            </w:r>
          </w:p>
        </w:tc>
        <w:tc>
          <w:tcPr>
            <w:tcW w:w="2126" w:type="dxa"/>
            <w:vAlign w:val="center"/>
          </w:tcPr>
          <w:p w14:paraId="4DD5D796" w14:textId="77777777" w:rsidR="009A1BE8" w:rsidRPr="003F4755" w:rsidRDefault="009A1BE8" w:rsidP="00783E94">
            <w:pPr>
              <w:spacing w:line="240" w:lineRule="auto"/>
              <w:cnfStyle w:val="000000100000" w:firstRow="0" w:lastRow="0" w:firstColumn="0" w:lastColumn="0" w:oddVBand="0" w:evenVBand="0" w:oddHBand="1" w:evenHBand="0" w:firstRowFirstColumn="0" w:firstRowLastColumn="0" w:lastRowFirstColumn="0" w:lastRowLastColumn="0"/>
            </w:pPr>
            <w:r w:rsidRPr="003F4755">
              <w:t>809,742,889</w:t>
            </w:r>
          </w:p>
          <w:p w14:paraId="1FBC7ADF" w14:textId="77777777" w:rsidR="009A1BE8" w:rsidRPr="003F4755" w:rsidRDefault="009A1BE8" w:rsidP="00783E94">
            <w:pPr>
              <w:spacing w:line="240" w:lineRule="auto"/>
              <w:cnfStyle w:val="000000100000" w:firstRow="0" w:lastRow="0" w:firstColumn="0" w:lastColumn="0" w:oddVBand="0" w:evenVBand="0" w:oddHBand="1" w:evenHBand="0" w:firstRowFirstColumn="0" w:firstRowLastColumn="0" w:lastRowFirstColumn="0" w:lastRowLastColumn="0"/>
            </w:pPr>
            <w:r w:rsidRPr="003F4755">
              <w:t>(11.5%)</w:t>
            </w:r>
          </w:p>
        </w:tc>
        <w:tc>
          <w:tcPr>
            <w:tcW w:w="2127" w:type="dxa"/>
            <w:vAlign w:val="center"/>
          </w:tcPr>
          <w:p w14:paraId="1CC28DA3" w14:textId="77777777" w:rsidR="009A1BE8" w:rsidRPr="003F4755" w:rsidRDefault="009A1BE8" w:rsidP="00783E94">
            <w:pPr>
              <w:spacing w:line="240" w:lineRule="auto"/>
              <w:cnfStyle w:val="000000100000" w:firstRow="0" w:lastRow="0" w:firstColumn="0" w:lastColumn="0" w:oddVBand="0" w:evenVBand="0" w:oddHBand="1" w:evenHBand="0" w:firstRowFirstColumn="0" w:firstRowLastColumn="0" w:lastRowFirstColumn="0" w:lastRowLastColumn="0"/>
            </w:pPr>
            <w:r w:rsidRPr="003F4755">
              <w:t>2,031,337,100</w:t>
            </w:r>
          </w:p>
          <w:p w14:paraId="6EC06AC6" w14:textId="77777777" w:rsidR="009A1BE8" w:rsidRPr="003F4755" w:rsidRDefault="009A1BE8" w:rsidP="00783E94">
            <w:pPr>
              <w:spacing w:line="240" w:lineRule="auto"/>
              <w:cnfStyle w:val="000000100000" w:firstRow="0" w:lastRow="0" w:firstColumn="0" w:lastColumn="0" w:oddVBand="0" w:evenVBand="0" w:oddHBand="1" w:evenHBand="0" w:firstRowFirstColumn="0" w:firstRowLastColumn="0" w:lastRowFirstColumn="0" w:lastRowLastColumn="0"/>
            </w:pPr>
            <w:r w:rsidRPr="003F4755">
              <w:t>(21.8%)</w:t>
            </w:r>
          </w:p>
        </w:tc>
      </w:tr>
      <w:tr w:rsidR="009A1BE8" w14:paraId="55EE1A18" w14:textId="77777777" w:rsidTr="009A1BE8">
        <w:trPr>
          <w:jc w:val="center"/>
        </w:trPr>
        <w:tc>
          <w:tcPr>
            <w:cnfStyle w:val="001000000000" w:firstRow="0" w:lastRow="0" w:firstColumn="1" w:lastColumn="0" w:oddVBand="0" w:evenVBand="0" w:oddHBand="0" w:evenHBand="0" w:firstRowFirstColumn="0" w:firstRowLastColumn="0" w:lastRowFirstColumn="0" w:lastRowLastColumn="0"/>
            <w:tcW w:w="3539" w:type="dxa"/>
            <w:shd w:val="clear" w:color="auto" w:fill="EDEDED" w:themeFill="accent3" w:themeFillTint="33"/>
            <w:vAlign w:val="center"/>
          </w:tcPr>
          <w:p w14:paraId="63D7F511" w14:textId="77777777" w:rsidR="009A1BE8" w:rsidRPr="003F4755" w:rsidRDefault="009A1BE8" w:rsidP="00A4233E">
            <w:pPr>
              <w:spacing w:line="240" w:lineRule="auto"/>
              <w:jc w:val="right"/>
              <w:rPr>
                <w:b w:val="0"/>
                <w:color w:val="auto"/>
              </w:rPr>
            </w:pPr>
            <w:r w:rsidRPr="003F4755">
              <w:rPr>
                <w:b w:val="0"/>
                <w:color w:val="auto"/>
              </w:rPr>
              <w:t>Número de pessoas com 80+ anos</w:t>
            </w:r>
          </w:p>
        </w:tc>
        <w:tc>
          <w:tcPr>
            <w:tcW w:w="2126" w:type="dxa"/>
            <w:vAlign w:val="center"/>
          </w:tcPr>
          <w:p w14:paraId="6EE17207" w14:textId="77777777" w:rsidR="009A1BE8" w:rsidRPr="003F4755" w:rsidRDefault="009A1BE8" w:rsidP="00783E94">
            <w:pPr>
              <w:spacing w:line="240" w:lineRule="auto"/>
              <w:cnfStyle w:val="000000000000" w:firstRow="0" w:lastRow="0" w:firstColumn="0" w:lastColumn="0" w:oddVBand="0" w:evenVBand="0" w:oddHBand="0" w:evenHBand="0" w:firstRowFirstColumn="0" w:firstRowLastColumn="0" w:lastRowFirstColumn="0" w:lastRowLastColumn="0"/>
            </w:pPr>
            <w:r w:rsidRPr="003F4755">
              <w:t>114,479,616</w:t>
            </w:r>
          </w:p>
          <w:p w14:paraId="59E0631D" w14:textId="77777777" w:rsidR="009A1BE8" w:rsidRPr="003F4755" w:rsidRDefault="009A1BE8" w:rsidP="00783E94">
            <w:pPr>
              <w:spacing w:line="240" w:lineRule="auto"/>
              <w:cnfStyle w:val="000000000000" w:firstRow="0" w:lastRow="0" w:firstColumn="0" w:lastColumn="0" w:oddVBand="0" w:evenVBand="0" w:oddHBand="0" w:evenHBand="0" w:firstRowFirstColumn="0" w:firstRowLastColumn="0" w:lastRowFirstColumn="0" w:lastRowLastColumn="0"/>
            </w:pPr>
            <w:r w:rsidRPr="003F4755">
              <w:t>(1.6%)</w:t>
            </w:r>
          </w:p>
        </w:tc>
        <w:tc>
          <w:tcPr>
            <w:tcW w:w="2127" w:type="dxa"/>
            <w:vAlign w:val="center"/>
          </w:tcPr>
          <w:p w14:paraId="10473105" w14:textId="77777777" w:rsidR="009A1BE8" w:rsidRPr="003F4755" w:rsidRDefault="009A1BE8" w:rsidP="00783E94">
            <w:pPr>
              <w:spacing w:line="240" w:lineRule="auto"/>
              <w:cnfStyle w:val="000000000000" w:firstRow="0" w:lastRow="0" w:firstColumn="0" w:lastColumn="0" w:oddVBand="0" w:evenVBand="0" w:oddHBand="0" w:evenHBand="0" w:firstRowFirstColumn="0" w:firstRowLastColumn="0" w:lastRowFirstColumn="0" w:lastRowLastColumn="0"/>
            </w:pPr>
            <w:r w:rsidRPr="003F4755">
              <w:t>402,467,303</w:t>
            </w:r>
          </w:p>
          <w:p w14:paraId="16304C5C" w14:textId="77777777" w:rsidR="009A1BE8" w:rsidRPr="003F4755" w:rsidRDefault="009A1BE8" w:rsidP="00783E94">
            <w:pPr>
              <w:spacing w:line="240" w:lineRule="auto"/>
              <w:cnfStyle w:val="000000000000" w:firstRow="0" w:lastRow="0" w:firstColumn="0" w:lastColumn="0" w:oddVBand="0" w:evenVBand="0" w:oddHBand="0" w:evenHBand="0" w:firstRowFirstColumn="0" w:firstRowLastColumn="0" w:lastRowFirstColumn="0" w:lastRowLastColumn="0"/>
            </w:pPr>
            <w:r w:rsidRPr="003F4755">
              <w:t>(4.3%)</w:t>
            </w:r>
          </w:p>
        </w:tc>
      </w:tr>
      <w:tr w:rsidR="009A1BE8" w14:paraId="1D88A261" w14:textId="77777777" w:rsidTr="009A1B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9" w:type="dxa"/>
            <w:shd w:val="clear" w:color="auto" w:fill="DBDBDB" w:themeFill="accent3" w:themeFillTint="66"/>
            <w:vAlign w:val="center"/>
          </w:tcPr>
          <w:p w14:paraId="2A6BFF29" w14:textId="77777777" w:rsidR="009A1BE8" w:rsidRPr="003F4755" w:rsidRDefault="009A1BE8" w:rsidP="00A4233E">
            <w:pPr>
              <w:spacing w:line="240" w:lineRule="auto"/>
              <w:jc w:val="right"/>
              <w:rPr>
                <w:b w:val="0"/>
                <w:color w:val="auto"/>
              </w:rPr>
            </w:pPr>
            <w:r w:rsidRPr="003F4755">
              <w:rPr>
                <w:b w:val="0"/>
                <w:color w:val="auto"/>
              </w:rPr>
              <w:t>Número de pessoas com 100+ anos</w:t>
            </w:r>
          </w:p>
        </w:tc>
        <w:tc>
          <w:tcPr>
            <w:tcW w:w="2126" w:type="dxa"/>
            <w:vAlign w:val="center"/>
          </w:tcPr>
          <w:p w14:paraId="0C2885B7" w14:textId="77777777" w:rsidR="009A1BE8" w:rsidRPr="003F4755" w:rsidRDefault="009A1BE8" w:rsidP="00783E94">
            <w:pPr>
              <w:spacing w:line="240" w:lineRule="auto"/>
              <w:cnfStyle w:val="000000100000" w:firstRow="0" w:lastRow="0" w:firstColumn="0" w:lastColumn="0" w:oddVBand="0" w:evenVBand="0" w:oddHBand="1" w:evenHBand="0" w:firstRowFirstColumn="0" w:firstRowLastColumn="0" w:lastRowFirstColumn="0" w:lastRowLastColumn="0"/>
            </w:pPr>
            <w:r w:rsidRPr="003F4755">
              <w:t>316,600</w:t>
            </w:r>
          </w:p>
        </w:tc>
        <w:tc>
          <w:tcPr>
            <w:tcW w:w="2127" w:type="dxa"/>
            <w:vAlign w:val="center"/>
          </w:tcPr>
          <w:p w14:paraId="099E6B57" w14:textId="77777777" w:rsidR="009A1BE8" w:rsidRPr="003F4755" w:rsidRDefault="009A1BE8" w:rsidP="00783E94">
            <w:pPr>
              <w:spacing w:line="240" w:lineRule="auto"/>
              <w:cnfStyle w:val="000000100000" w:firstRow="0" w:lastRow="0" w:firstColumn="0" w:lastColumn="0" w:oddVBand="0" w:evenVBand="0" w:oddHBand="1" w:evenHBand="0" w:firstRowFirstColumn="0" w:firstRowLastColumn="0" w:lastRowFirstColumn="0" w:lastRowLastColumn="0"/>
            </w:pPr>
            <w:r w:rsidRPr="003F4755">
              <w:t>3,224,400</w:t>
            </w:r>
          </w:p>
        </w:tc>
      </w:tr>
    </w:tbl>
    <w:p w14:paraId="1DCA1871" w14:textId="2AB7F462" w:rsidR="009A1BE8" w:rsidRPr="00DB663B" w:rsidRDefault="009A1BE8" w:rsidP="00AB7C94">
      <w:pPr>
        <w:pStyle w:val="Legenda"/>
        <w:spacing w:before="240"/>
      </w:pPr>
      <w:bookmarkStart w:id="23" w:name="_Ref363484884"/>
      <w:bookmarkStart w:id="24" w:name="_Toc379391192"/>
      <w:r>
        <w:t xml:space="preserve">Tabela </w:t>
      </w:r>
      <w:r w:rsidR="0075723B">
        <w:fldChar w:fldCharType="begin"/>
      </w:r>
      <w:r w:rsidR="0075723B">
        <w:instrText xml:space="preserve"> SEQ Tabela \* ARABIC </w:instrText>
      </w:r>
      <w:r w:rsidR="0075723B">
        <w:fldChar w:fldCharType="separate"/>
      </w:r>
      <w:r w:rsidR="00AC2DDA">
        <w:rPr>
          <w:noProof/>
        </w:rPr>
        <w:t>1</w:t>
      </w:r>
      <w:r w:rsidR="0075723B">
        <w:rPr>
          <w:noProof/>
        </w:rPr>
        <w:fldChar w:fldCharType="end"/>
      </w:r>
      <w:bookmarkEnd w:id="23"/>
      <w:r>
        <w:t xml:space="preserve"> – Projeção global do envelhecimento</w:t>
      </w:r>
      <w:bookmarkEnd w:id="24"/>
    </w:p>
    <w:p w14:paraId="35943D95" w14:textId="77777777" w:rsidR="00B7700F" w:rsidRDefault="00B7700F" w:rsidP="00B7700F">
      <w:r>
        <w:tab/>
        <w:t>As p</w:t>
      </w:r>
      <w:r w:rsidR="001A03FD">
        <w:t>essoas idosas são cons</w:t>
      </w:r>
      <w:r>
        <w:t>ideradas como tal quando se nota uma decadência nas suas</w:t>
      </w:r>
      <w:r w:rsidR="001A03FD">
        <w:t xml:space="preserve"> capacidades funcionais, mentais e físicas. </w:t>
      </w:r>
      <w:r>
        <w:t>Esta decadência</w:t>
      </w:r>
      <w:r w:rsidR="001A03FD">
        <w:t xml:space="preserve"> implica que as pessoas es</w:t>
      </w:r>
      <w:r>
        <w:t>tejam mais propensas a doenças ou</w:t>
      </w:r>
      <w:r w:rsidR="001A03FD">
        <w:t xml:space="preserve"> a deficiências</w:t>
      </w:r>
      <w:r>
        <w:t>, por não serem capazes de se defenderem tão bem</w:t>
      </w:r>
      <w:r w:rsidR="001A03FD">
        <w:t xml:space="preserve">. </w:t>
      </w:r>
      <w:r>
        <w:t xml:space="preserve">Por isso, a saúde é uma grande preocupação para estas pessoas idosas e para a sociedade. Esta transição para uma população mais envelhecida exige uma procura por cuidados de saúde e cuidados de longa duração. Manter uma boa saúde e aceder a cuidados de saúde é uma preocupação da sociedade em todo o mundo. </w:t>
      </w:r>
    </w:p>
    <w:p w14:paraId="6102A0F9" w14:textId="77777777" w:rsidR="00B7700F" w:rsidRDefault="00B7700F" w:rsidP="00B7700F">
      <w:r>
        <w:tab/>
        <w:t xml:space="preserve">Assegurar ambientes de apoio é um grande desafio para a sociedade. Estes ambientes permitem às pessoas idosas envelhecer ativamente enquanto continuam a participar na sociedade. Para isso é necessário manter as condições de vida dessas pessoas, incluindo a habitação e transportes, de forma a garantir que as pessoas mais velhas possam manter independentes tanto quanto for possível. </w:t>
      </w:r>
    </w:p>
    <w:p w14:paraId="2203E23E" w14:textId="5B8F72CF" w:rsidR="00E4242B" w:rsidRPr="00E4242B" w:rsidRDefault="00E569D0" w:rsidP="006921A6">
      <w:r>
        <w:tab/>
        <w:t>Os lares de idosos são infraestruturas que fornecem cuidados médicos apoiando os utilizadores nas suas atividades diárias devido às debilitações de saúde ou à idade avançada. Tem como função prestar cuidados aos idosos por uma equipa incluindo enfermeiros, fisioterapeutas, terapeutas ocupacionais e assistentes sociais.</w:t>
      </w:r>
      <w:r w:rsidR="00E4242B" w:rsidRPr="00990896">
        <w:t xml:space="preserve"> </w:t>
      </w:r>
      <w:r w:rsidR="00E4242B">
        <w:t>Estes idosos</w:t>
      </w:r>
      <w:r w:rsidR="00E4242B" w:rsidRPr="00990896">
        <w:t xml:space="preserve"> recebem ajuda com as suas necessidades básicas de </w:t>
      </w:r>
      <w:r w:rsidR="007A1FB7">
        <w:t>vida e também n</w:t>
      </w:r>
      <w:r w:rsidR="00E4242B">
        <w:t>a</w:t>
      </w:r>
      <w:r w:rsidR="00E4242B" w:rsidRPr="00990896">
        <w:t xml:space="preserve"> ge</w:t>
      </w:r>
      <w:r w:rsidR="00E4242B">
        <w:t>stão das</w:t>
      </w:r>
      <w:r w:rsidR="00E4242B" w:rsidRPr="00990896">
        <w:t xml:space="preserve"> necessidades médicas complexas que necessitam de equipamentos, </w:t>
      </w:r>
      <w:r w:rsidR="00E4242B" w:rsidRPr="00E4242B">
        <w:t xml:space="preserve">como </w:t>
      </w:r>
      <w:r w:rsidR="00E4242B">
        <w:t xml:space="preserve">por exemplos os </w:t>
      </w:r>
      <w:r w:rsidR="00E4242B" w:rsidRPr="00E4242B">
        <w:t>ventiladores</w:t>
      </w:r>
      <w:r w:rsidR="00E4242B" w:rsidRPr="00990896">
        <w:t>.</w:t>
      </w:r>
    </w:p>
    <w:p w14:paraId="70095553" w14:textId="520760DC" w:rsidR="000F02E4" w:rsidRDefault="00E569D0" w:rsidP="006921A6">
      <w:r>
        <w:lastRenderedPageBreak/>
        <w:tab/>
      </w:r>
      <w:r w:rsidR="000F02E4">
        <w:t xml:space="preserve">Segundo um estudo da Deco Proteste </w:t>
      </w:r>
      <w:r w:rsidR="000F02E4">
        <w:fldChar w:fldCharType="begin" w:fldLock="1"/>
      </w:r>
      <w:r w:rsidR="00F7610E">
        <w:instrText>ADDIN CSL_CITATION { "citationItems" : [ { "id" : "ITEM-1", "itemData" : { "URL" : "http://www.publico.pt/sociedade/noticia/dois-em-cada-tres-idosos-nao-tem-rendimentos-suficientes-para-pagar-o-lar-1588860", "author" : [ { "dropping-particle" : "", "family" : "Proteste", "given" : "Deco", "non-dropping-particle" : "", "parse-names" : false, "suffix" : "" } ], "id" : "ITEM-1", "issued" : { "date-parts" : [ [ "2013" ] ] }, "title" : "Dois em cada tr\u00eas idosos n\u00e3o t\u00eam rendimentos suficientes para pagar o lar", "type" : "webpage" }, "uris" : [ "http://www.mendeley.com/documents/?uuid=953ae874-bb66-4e52-9133-4ccd302d0c78" ] } ], "mendeley" : { "previouslyFormattedCitation" : "[7]" }, "properties" : { "noteIndex" : 0 }, "schema" : "https://github.com/citation-style-language/schema/raw/master/csl-citation.json" }</w:instrText>
      </w:r>
      <w:r w:rsidR="000F02E4">
        <w:fldChar w:fldCharType="separate"/>
      </w:r>
      <w:r w:rsidR="00E0777F" w:rsidRPr="00E0777F">
        <w:rPr>
          <w:noProof/>
        </w:rPr>
        <w:t>[7]</w:t>
      </w:r>
      <w:r w:rsidR="000F02E4">
        <w:fldChar w:fldCharType="end"/>
      </w:r>
      <w:r w:rsidR="000F02E4">
        <w:t xml:space="preserve"> realizado em quatro países (</w:t>
      </w:r>
      <w:r w:rsidR="000F02E4" w:rsidRPr="00787F82">
        <w:t xml:space="preserve">Portugal, </w:t>
      </w:r>
      <w:r w:rsidR="000F02E4" w:rsidRPr="003B745F">
        <w:t xml:space="preserve">Bélgica, </w:t>
      </w:r>
      <w:r w:rsidR="000F02E4">
        <w:t>E</w:t>
      </w:r>
      <w:r w:rsidR="000F02E4" w:rsidRPr="003B745F">
        <w:t>spanha e Itália</w:t>
      </w:r>
      <w:r w:rsidR="000F02E4">
        <w:t xml:space="preserve">) que envolveu </w:t>
      </w:r>
      <w:r w:rsidR="000F02E4" w:rsidRPr="003B745F">
        <w:t>3</w:t>
      </w:r>
      <w:r w:rsidR="000F02E4">
        <w:t>.</w:t>
      </w:r>
      <w:r w:rsidR="000F02E4" w:rsidRPr="003B745F">
        <w:t>130</w:t>
      </w:r>
      <w:r w:rsidR="000F02E4">
        <w:t xml:space="preserve"> pessoas das quais</w:t>
      </w:r>
      <w:r w:rsidR="000F02E4" w:rsidRPr="003B745F">
        <w:t> </w:t>
      </w:r>
      <w:r w:rsidR="000F02E4">
        <w:t>690 são portugueses, revelou que dois terços das pessoas idosas entre os 50 e 65 anos não têm rendimentos suficientes para pagar um lar. Isto obriga a recorrerem às suas poupanças ou à família para pagarem a mensalidade nestas instituições.</w:t>
      </w:r>
    </w:p>
    <w:p w14:paraId="311B515B" w14:textId="6EBD9EC4" w:rsidR="000F02E4" w:rsidRDefault="000F02E4" w:rsidP="006921A6">
      <w:r>
        <w:tab/>
        <w:t>A mensalidade da estadia num lar custa, em média, 770€, podendo chegar aos 925€ numa instituição privada. Faça a estas mensalidades</w:t>
      </w:r>
      <w:r w:rsidR="00091AF3">
        <w:t>,</w:t>
      </w:r>
      <w:r>
        <w:t xml:space="preserve"> um em cada quatro idosos necessita de angariar mais de 500€, que junto com a reforma completam o valor da fatura. Segundo dados de 2011 do </w:t>
      </w:r>
      <w:r w:rsidRPr="003B745F">
        <w:t>Ministério da Solidariedade e Segurança Social</w:t>
      </w:r>
      <w:r>
        <w:t xml:space="preserve"> cerca de três quartos do total dos pensionistas de velhice do regime geral obtinham uma reforma de 251 a 500€.</w:t>
      </w:r>
    </w:p>
    <w:p w14:paraId="357DF0B4" w14:textId="39EEFDD9" w:rsidR="008C0030" w:rsidRDefault="000F02E4" w:rsidP="006921A6">
      <w:r>
        <w:tab/>
        <w:t>A esta mensalidade fixa pela estadia, os lares podem ainda cobrar por bens e serviços extras, tais como, fraldas, medicamentos e fisioterapia, que em média, é cerca de 125€. Para além disto mais de três quartos dos inquiridos afirmaram que tinham de continuar a pagar a mensalidade por inteiro mesmo quando os familiares se ausentam por longos períodos.</w:t>
      </w:r>
    </w:p>
    <w:p w14:paraId="093F7C33" w14:textId="3E88DE5C" w:rsidR="000F02E4" w:rsidRDefault="000F02E4" w:rsidP="006921A6">
      <w:r>
        <w:tab/>
      </w:r>
      <w:r w:rsidR="009347BF">
        <w:t xml:space="preserve">O mesmo estudo indica que um em cada dez idosos esteve mais de um ano à espera de vagas, existe ainda relatos de utentes que tiveram de </w:t>
      </w:r>
      <w:r w:rsidR="00E569D0">
        <w:t xml:space="preserve">pagar </w:t>
      </w:r>
      <w:r w:rsidR="009347BF">
        <w:t xml:space="preserve">a um funcionário para arranjar vaga nos lares público-privados. O presidente </w:t>
      </w:r>
      <w:r w:rsidR="009347BF" w:rsidRPr="00990896">
        <w:t>das Instituições Particulares de Solidariedade Social (IPSS), Lino Maia</w:t>
      </w:r>
      <w:r w:rsidR="009347BF">
        <w:t>, estima que possam ser perto de 10 mil i</w:t>
      </w:r>
      <w:r w:rsidR="009355FE">
        <w:t>dosos ainda à espera de lar. D</w:t>
      </w:r>
      <w:r w:rsidR="009347BF">
        <w:t xml:space="preserve">aqueles que conseguem </w:t>
      </w:r>
      <w:r>
        <w:t>ser admitidos no lar, cerca de 30% dos idosos pagaram uma caução, a rondar em média os 1.000€. Todavia</w:t>
      </w:r>
      <w:r w:rsidR="009347BF">
        <w:t>,</w:t>
      </w:r>
      <w:r>
        <w:t xml:space="preserve"> dois terços revelam não ter recebido a caução quando os idosos deixaram a instituição</w:t>
      </w:r>
      <w:r w:rsidR="007A1FB7">
        <w:t xml:space="preserve"> </w:t>
      </w:r>
      <w:r w:rsidR="007A1FB7">
        <w:fldChar w:fldCharType="begin" w:fldLock="1"/>
      </w:r>
      <w:r w:rsidR="00F7610E">
        <w:instrText>ADDIN CSL_CITATION { "citationItems" : [ { "id" : "ITEM-1", "itemData" : { "URL" : "http://www.publico.pt/sociedade/noticia/dois-em-cada-tres-idosos-nao-tem-rendimentos-suficientes-para-pagar-o-lar-1588860", "author" : [ { "dropping-particle" : "", "family" : "Proteste", "given" : "Deco", "non-dropping-particle" : "", "parse-names" : false, "suffix" : "" } ], "id" : "ITEM-1", "issued" : { "date-parts" : [ [ "2013" ] ] }, "title" : "Dois em cada tr\u00eas idosos n\u00e3o t\u00eam rendimentos suficientes para pagar o lar", "type" : "webpage" }, "uris" : [ "http://www.mendeley.com/documents/?uuid=953ae874-bb66-4e52-9133-4ccd302d0c78" ] } ], "mendeley" : { "previouslyFormattedCitation" : "[7]" }, "properties" : { "noteIndex" : 0 }, "schema" : "https://github.com/citation-style-language/schema/raw/master/csl-citation.json" }</w:instrText>
      </w:r>
      <w:r w:rsidR="007A1FB7">
        <w:fldChar w:fldCharType="separate"/>
      </w:r>
      <w:r w:rsidR="007A1FB7" w:rsidRPr="007A1FB7">
        <w:rPr>
          <w:noProof/>
        </w:rPr>
        <w:t>[7]</w:t>
      </w:r>
      <w:r w:rsidR="007A1FB7">
        <w:fldChar w:fldCharType="end"/>
      </w:r>
      <w:r>
        <w:t xml:space="preserve">. </w:t>
      </w:r>
    </w:p>
    <w:p w14:paraId="4B19958F" w14:textId="07264816" w:rsidR="008C0030" w:rsidRDefault="008C0030" w:rsidP="006921A6">
      <w:r>
        <w:tab/>
      </w:r>
      <w:r w:rsidR="009347BF">
        <w:t xml:space="preserve">Como se não bastasse 40% denunciam ainda vários problemas, relativamente aos “aspetos legais e financeiros do funcionamento dos lares”, que levam a custos imprevistos, incumprimento e falta de atividades de lazer e aumento da mensalidade. </w:t>
      </w:r>
      <w:r w:rsidR="00A5142D">
        <w:t>A defesa do consumidor detetou ainda nos inquéritos que os lares de idosos não têm condições e os piores problemas indicados passa</w:t>
      </w:r>
      <w:r>
        <w:t xml:space="preserve"> pela falta de </w:t>
      </w:r>
      <w:r w:rsidR="009347BF">
        <w:t xml:space="preserve">higiene, 20% referem </w:t>
      </w:r>
      <w:r>
        <w:t xml:space="preserve">atribuições erradas de medicamentos e falta de consultas. </w:t>
      </w:r>
    </w:p>
    <w:p w14:paraId="6D0E3339" w14:textId="77777777" w:rsidR="00E569D0" w:rsidRDefault="000F02E4" w:rsidP="00E569D0">
      <w:pPr>
        <w:ind w:firstLine="284"/>
      </w:pPr>
      <w:r>
        <w:tab/>
      </w:r>
      <w:r w:rsidR="00E569D0">
        <w:t xml:space="preserve">Podemos concluir, que os lares podem ser excessivamente dispendiosos. Como a maioria das famílias não têm fundos suficientes para os colocarem os seus familiares idosos em lares, é necessário encontrar uma alternativa. No nosso entender e de vários autores a </w:t>
      </w:r>
      <w:r w:rsidR="00E569D0">
        <w:lastRenderedPageBreak/>
        <w:t>alternativa passa por utilizar a tecnologia e autonomia já existente nos seus lares para lhes prolongar e garantir as suas condições de vida.</w:t>
      </w:r>
    </w:p>
    <w:p w14:paraId="03457415" w14:textId="77777777" w:rsidR="008E01A9" w:rsidRDefault="008E01A9" w:rsidP="00E569D0">
      <w:pPr>
        <w:ind w:firstLine="284"/>
      </w:pPr>
    </w:p>
    <w:p w14:paraId="2E619360" w14:textId="0192B9D9" w:rsidR="00001175" w:rsidRPr="00884AC0" w:rsidRDefault="00884AC0" w:rsidP="006921A6">
      <w:pPr>
        <w:rPr>
          <w:b/>
          <w:sz w:val="32"/>
        </w:rPr>
      </w:pPr>
      <w:r>
        <w:rPr>
          <w:b/>
        </w:rPr>
        <w:tab/>
      </w:r>
      <w:r w:rsidR="00D31593" w:rsidRPr="00884AC0">
        <w:rPr>
          <w:b/>
        </w:rPr>
        <w:t>Envelhecimento e t</w:t>
      </w:r>
      <w:r w:rsidR="00001175" w:rsidRPr="00884AC0">
        <w:rPr>
          <w:b/>
        </w:rPr>
        <w:t>ecnologia</w:t>
      </w:r>
    </w:p>
    <w:p w14:paraId="2A8D4970" w14:textId="2595E1DB" w:rsidR="00756D27" w:rsidRDefault="00884AC0" w:rsidP="006921A6">
      <w:r>
        <w:tab/>
      </w:r>
      <w:r w:rsidR="00C21F87">
        <w:t>Na última década os desenvolvimentos dos computadores e das tecnologias de informação tem ocorrido a um ritmo sem precedente. A tecnologia atualmente é um componente integral no trabalho, educação, comunicação e entretenimento. A utilização de tecnologia também tem aumentado significativamente na área dos cuidados médicos. Nesta área a tecnologia é utilizada na prestação de serviços, monitorização domiciliar, comunicação interativa (ex</w:t>
      </w:r>
      <w:r w:rsidR="00B21861">
        <w:t>emplo</w:t>
      </w:r>
      <w:r w:rsidR="00C21F87">
        <w:t>: entre paciente e médico)</w:t>
      </w:r>
      <w:r w:rsidR="008C775D">
        <w:t xml:space="preserve"> e transferência de informaçã</w:t>
      </w:r>
      <w:r w:rsidR="00756D27">
        <w:t xml:space="preserve">o médica. Segundo um estudo realizado pelo Digital Future </w:t>
      </w:r>
      <w:r w:rsidR="00756D27">
        <w:fldChar w:fldCharType="begin" w:fldLock="1"/>
      </w:r>
      <w:r w:rsidR="00F7610E">
        <w:instrText>ADDIN CSL_CITATION { "citationItems" : [ { "id" : "ITEM-1", "itemData" : { "author" : [ { "dropping-particle" : "", "family" : "California", "given" : "University of Southern", "non-dropping-particle" : "", "parse-names" : false, "suffix" : "" } ], "id" : "ITEM-1", "issued" : { "date-parts" : [ [ "2013" ] ] }, "page" : "180", "title" : "The 2013 Digital Future Report: Surveying The Digital Future - Year Eleven", "type" : "report" }, "uris" : [ "http://www.mendeley.com/documents/?uuid=22c014d4-a793-42db-b065-c67a07bec600" ] } ], "mendeley" : { "previouslyFormattedCitation" : "[8]" }, "properties" : { "noteIndex" : 0 }, "schema" : "https://github.com/citation-style-language/schema/raw/master/csl-citation.json" }</w:instrText>
      </w:r>
      <w:r w:rsidR="00756D27">
        <w:fldChar w:fldCharType="separate"/>
      </w:r>
      <w:r w:rsidR="00E0777F" w:rsidRPr="00E0777F">
        <w:rPr>
          <w:noProof/>
        </w:rPr>
        <w:t>[8]</w:t>
      </w:r>
      <w:r w:rsidR="00756D27">
        <w:fldChar w:fldCharType="end"/>
      </w:r>
      <w:r w:rsidR="00756D27">
        <w:t xml:space="preserve"> em 2013, </w:t>
      </w:r>
      <w:r w:rsidR="008C775D">
        <w:t>8</w:t>
      </w:r>
      <w:r w:rsidR="004B4568">
        <w:t>6</w:t>
      </w:r>
      <w:r w:rsidR="00085421">
        <w:t>% dos americanos acedem à</w:t>
      </w:r>
      <w:r w:rsidR="008C775D">
        <w:t xml:space="preserve"> I</w:t>
      </w:r>
      <w:r w:rsidR="004B4568">
        <w:t xml:space="preserve">nternet e 83% </w:t>
      </w:r>
      <w:r w:rsidR="00085421">
        <w:t xml:space="preserve">usufruem da Internet nas suas </w:t>
      </w:r>
      <w:r w:rsidR="004B4568">
        <w:t>casa</w:t>
      </w:r>
      <w:r w:rsidR="00085421">
        <w:t>s</w:t>
      </w:r>
      <w:r w:rsidR="001B7A34">
        <w:t>.</w:t>
      </w:r>
      <w:r w:rsidR="00085421">
        <w:t xml:space="preserve"> </w:t>
      </w:r>
      <w:r w:rsidR="008A1A1C">
        <w:t>Também este estudo indica</w:t>
      </w:r>
      <w:r w:rsidR="00756D27">
        <w:t xml:space="preserve"> um aumento significativo da percentagem de pessoas idosas que acedem à Internet. </w:t>
      </w:r>
      <w:r w:rsidR="00C338EC">
        <w:t xml:space="preserve">Como se pode ver na </w:t>
      </w:r>
      <w:r>
        <w:t>figura</w:t>
      </w:r>
      <w:r w:rsidR="0056537B">
        <w:t xml:space="preserve"> seguinte (</w:t>
      </w:r>
      <w:r>
        <w:fldChar w:fldCharType="begin"/>
      </w:r>
      <w:r>
        <w:instrText xml:space="preserve"> REF _Ref376007598 \h </w:instrText>
      </w:r>
      <w:r>
        <w:fldChar w:fldCharType="separate"/>
      </w:r>
      <w:r w:rsidR="00AC2DDA">
        <w:t xml:space="preserve">Figura </w:t>
      </w:r>
      <w:r w:rsidR="00AC2DDA">
        <w:rPr>
          <w:noProof/>
        </w:rPr>
        <w:t>2</w:t>
      </w:r>
      <w:r>
        <w:fldChar w:fldCharType="end"/>
      </w:r>
      <w:r w:rsidR="0056537B">
        <w:t>)</w:t>
      </w:r>
      <w:r w:rsidR="00C338EC">
        <w:t>, em</w:t>
      </w:r>
      <w:r w:rsidR="00756D27">
        <w:t xml:space="preserve"> dois anos </w:t>
      </w:r>
      <w:r w:rsidR="00E16378">
        <w:t>a percentagem de utilizadores</w:t>
      </w:r>
      <w:r w:rsidR="00C338EC">
        <w:t xml:space="preserve"> </w:t>
      </w:r>
      <w:r w:rsidR="00E16378">
        <w:t>com 66 ou mais anos</w:t>
      </w:r>
      <w:r w:rsidR="00C338EC">
        <w:t xml:space="preserve"> </w:t>
      </w:r>
      <w:r w:rsidR="008A1A1C">
        <w:t>alcança</w:t>
      </w:r>
      <w:r w:rsidR="00C338EC">
        <w:t xml:space="preserve"> </w:t>
      </w:r>
      <w:r w:rsidR="008A1A1C">
        <w:t>valores nunca vistos</w:t>
      </w:r>
      <w:r w:rsidR="00C338EC">
        <w:t>, aumentando dos</w:t>
      </w:r>
      <w:r w:rsidR="00E16378">
        <w:t xml:space="preserve"> 46%</w:t>
      </w:r>
      <w:r w:rsidR="00C338EC">
        <w:t xml:space="preserve"> em 2010 para os 65% em 2012, cerca de dois terços de todos os entrevistados nessa faixa etária.</w:t>
      </w:r>
    </w:p>
    <w:p w14:paraId="19E41DFA" w14:textId="77777777" w:rsidR="00F85E06" w:rsidRDefault="00DB4295" w:rsidP="00240B67">
      <w:pPr>
        <w:tabs>
          <w:tab w:val="left" w:pos="8222"/>
        </w:tabs>
        <w:spacing w:after="0"/>
      </w:pPr>
      <w:r>
        <w:rPr>
          <w:noProof/>
          <w:lang w:eastAsia="pt-PT"/>
        </w:rPr>
        <w:drawing>
          <wp:inline distT="0" distB="0" distL="0" distR="0" wp14:anchorId="276D567B" wp14:editId="0597B978">
            <wp:extent cx="5486400" cy="2847975"/>
            <wp:effectExtent l="0" t="0" r="0" b="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48904B3" w14:textId="12B7DE2E" w:rsidR="00756D27" w:rsidRPr="00756D27" w:rsidRDefault="00F85E06" w:rsidP="00AB7C94">
      <w:pPr>
        <w:pStyle w:val="Legenda"/>
      </w:pPr>
      <w:bookmarkStart w:id="25" w:name="_Ref376007598"/>
      <w:bookmarkStart w:id="26" w:name="_Toc379391149"/>
      <w:r>
        <w:t xml:space="preserve">Figura </w:t>
      </w:r>
      <w:r w:rsidR="0075723B">
        <w:fldChar w:fldCharType="begin"/>
      </w:r>
      <w:r w:rsidR="0075723B">
        <w:instrText xml:space="preserve"> SEQ Figura \* ARABIC </w:instrText>
      </w:r>
      <w:r w:rsidR="0075723B">
        <w:fldChar w:fldCharType="separate"/>
      </w:r>
      <w:r w:rsidR="00AC2DDA">
        <w:rPr>
          <w:noProof/>
        </w:rPr>
        <w:t>2</w:t>
      </w:r>
      <w:r w:rsidR="0075723B">
        <w:rPr>
          <w:noProof/>
        </w:rPr>
        <w:fldChar w:fldCharType="end"/>
      </w:r>
      <w:bookmarkEnd w:id="25"/>
      <w:r>
        <w:t xml:space="preserve"> – </w:t>
      </w:r>
      <w:r w:rsidR="00756D27">
        <w:t>Pe</w:t>
      </w:r>
      <w:r w:rsidR="00085421">
        <w:t>rcentagem de utilizadores</w:t>
      </w:r>
      <w:r w:rsidR="00D31593">
        <w:t xml:space="preserve"> da Internet (</w:t>
      </w:r>
      <w:r w:rsidR="00141DA5">
        <w:t>EUA</w:t>
      </w:r>
      <w:r w:rsidR="00D31593">
        <w:t>)</w:t>
      </w:r>
      <w:r w:rsidR="00085421">
        <w:t xml:space="preserve"> com 66</w:t>
      </w:r>
      <w:r w:rsidR="00756D27">
        <w:t>+ anos</w:t>
      </w:r>
      <w:r w:rsidR="00380E43">
        <w:t xml:space="preserve"> </w:t>
      </w:r>
      <w:r w:rsidR="00756D27">
        <w:fldChar w:fldCharType="begin" w:fldLock="1"/>
      </w:r>
      <w:r w:rsidR="00F7610E">
        <w:instrText>ADDIN CSL_CITATION { "citationItems" : [ { "id" : "ITEM-1", "itemData" : { "author" : [ { "dropping-particle" : "", "family" : "California", "given" : "University of Southern", "non-dropping-particle" : "", "parse-names" : false, "suffix" : "" } ], "id" : "ITEM-1", "issued" : { "date-parts" : [ [ "2013" ] ] }, "page" : "180", "title" : "The 2013 Digital Future Report: Surveying The Digital Future - Year Eleven", "type" : "report" }, "uris" : [ "http://www.mendeley.com/documents/?uuid=22c014d4-a793-42db-b065-c67a07bec600" ] } ], "mendeley" : { "previouslyFormattedCitation" : "[8]" }, "properties" : { "noteIndex" : 0 }, "schema" : "https://github.com/citation-style-language/schema/raw/master/csl-citation.json" }</w:instrText>
      </w:r>
      <w:r w:rsidR="00756D27">
        <w:fldChar w:fldCharType="separate"/>
      </w:r>
      <w:r w:rsidR="00E0777F" w:rsidRPr="00E0777F">
        <w:rPr>
          <w:noProof/>
        </w:rPr>
        <w:t>[8]</w:t>
      </w:r>
      <w:bookmarkEnd w:id="26"/>
      <w:r w:rsidR="00756D27">
        <w:fldChar w:fldCharType="end"/>
      </w:r>
    </w:p>
    <w:p w14:paraId="3668CBC0" w14:textId="702D8DCE" w:rsidR="009D3154" w:rsidRDefault="002F7AB4" w:rsidP="009D3154">
      <w:r>
        <w:tab/>
        <w:t xml:space="preserve">Segundo o estudo realizado pela Sara Czaja </w:t>
      </w:r>
      <w:r>
        <w:fldChar w:fldCharType="begin" w:fldLock="1"/>
      </w:r>
      <w:r w:rsidR="00F7610E">
        <w:instrText>ADDIN CSL_CITATION { "citationItems" : [ { "id" : "ITEM-1", "itemData" : { "DOI" : "10.1007/s10209-006-0060-x", "ISSN" : "1615-5289", "author" : [ { "dropping-particle" : "", "family" : "Czaja", "given" : "Sara J.", "non-dropping-particle" : "", "parse-names" : false, "suffix" : "" }, { "dropping-particle" : "", "family" : "Lee", "given" : "Chin Chin", "non-dropping-particle" : "", "parse-names" : false, "suffix" : "" } ], "container-title" : "Universal Access in the Information Society", "id" : "ITEM-1", "issue" : "4", "issued" : { "date-parts" : [ [ "2006", "12", "8" ] ] }, "page" : "341-349", "title" : "The impact of aging on access to technology", "type" : "article-journal", "volume" : "5" }, "uris" : [ "http://www.mendeley.com/documents/?uuid=4fb03da8-54d1-49a7-9727-eb2e86e21184" ] } ], "mendeley" : { "previouslyFormattedCitation" : "[9]" }, "properties" : { "noteIndex" : 0 }, "schema" : "https://github.com/citation-style-language/schema/raw/master/csl-citation.json" }</w:instrText>
      </w:r>
      <w:r>
        <w:fldChar w:fldCharType="separate"/>
      </w:r>
      <w:r>
        <w:rPr>
          <w:noProof/>
        </w:rPr>
        <w:t>[9]</w:t>
      </w:r>
      <w:r>
        <w:fldChar w:fldCharType="end"/>
      </w:r>
      <w:r>
        <w:t xml:space="preserve"> que compara o impacto do envelhecimento com o acesso à tecnologia (telemóveis, </w:t>
      </w:r>
      <w:r w:rsidRPr="00F75D32">
        <w:rPr>
          <w:i/>
        </w:rPr>
        <w:t>smartphones</w:t>
      </w:r>
      <w:r>
        <w:t>, televisões, sistemas de segurança domiciliar e a outros tipos de dispositivos de comunicação)</w:t>
      </w:r>
      <w:r w:rsidR="00037C90">
        <w:t>, conclui que</w:t>
      </w:r>
      <w:r>
        <w:t xml:space="preserve"> estes estão </w:t>
      </w:r>
      <w:r>
        <w:lastRenderedPageBreak/>
        <w:t xml:space="preserve">cada vez mais incluídos no </w:t>
      </w:r>
      <w:r w:rsidR="00037C90">
        <w:t>nosso dia-a-dia. Uma pessoa que</w:t>
      </w:r>
      <w:r w:rsidR="00B72C2D">
        <w:t xml:space="preserve"> não interaja com algum tipo de tecnologia no futuro torna-se um </w:t>
      </w:r>
      <w:r w:rsidR="00F75D32">
        <w:t>infoexcluído</w:t>
      </w:r>
      <w:r w:rsidR="00B72C2D">
        <w:t xml:space="preserve"> da sociedade</w:t>
      </w:r>
      <w:r>
        <w:t>.</w:t>
      </w:r>
    </w:p>
    <w:p w14:paraId="30AEB285" w14:textId="1A0CF21F" w:rsidR="009D3154" w:rsidRDefault="009D3154" w:rsidP="009D3154">
      <w:r>
        <w:tab/>
        <w:t xml:space="preserve">Não ter acesso ou não ser capaz de utilizar a tecnologia irá colocar os adultos em desvantagem. Esta desvantagem de não lidar com êxito com meio ambiente que os rodeia irá influenciar a capacidade para viver e funcionar de forma independente. É fácil perceber que todos os benefícios provenientes das várias tecnologias podem não ser uma realidade para as populações mais idosas. Isto porque a tecnologia não permanece estática e está em constante mutação. Assim as pessoas são confrontadas com a necessidade de aprender novos sistemas ou múltiplas atividades durante a sua </w:t>
      </w:r>
      <w:r w:rsidR="00F75D32">
        <w:t xml:space="preserve">vida. </w:t>
      </w:r>
      <w:r>
        <w:t>As pessoas mais velhas são recetivas a mudanças mas para isso é determinante existir uma preparação e garantir um consta</w:t>
      </w:r>
      <w:r w:rsidR="006C78AF">
        <w:t>n</w:t>
      </w:r>
      <w:r>
        <w:t xml:space="preserve">te suporte na utilização das tecnologias. Não obstante é necessário também existir uma facilidade de acesso aos diversos tipos de aplicações existente </w:t>
      </w:r>
      <w:r>
        <w:fldChar w:fldCharType="begin" w:fldLock="1"/>
      </w:r>
      <w:r w:rsidR="00F7610E">
        <w:instrText>ADDIN CSL_CITATION { "citationItems" : [ { "id" : "ITEM-1", "itemData" : { "DOI" : "10.1007/s10209-006-0060-x", "ISSN" : "1615-5289", "author" : [ { "dropping-particle" : "", "family" : "Czaja", "given" : "Sara J.", "non-dropping-particle" : "", "parse-names" : false, "suffix" : "" }, { "dropping-particle" : "", "family" : "Lee", "given" : "Chin Chin", "non-dropping-particle" : "", "parse-names" : false, "suffix" : "" } ], "container-title" : "Universal Access in the Information Society", "id" : "ITEM-1", "issue" : "4", "issued" : { "date-parts" : [ [ "2006", "12", "8" ] ] }, "page" : "341-349", "title" : "The impact of aging on access to technology", "type" : "article-journal", "volume" : "5" }, "uris" : [ "http://www.mendeley.com/documents/?uuid=4fb03da8-54d1-49a7-9727-eb2e86e21184" ] } ], "mendeley" : { "previouslyFormattedCitation" : "[9]" }, "properties" : { "noteIndex" : 0 }, "schema" : "https://github.com/citation-style-language/schema/raw/master/csl-citation.json" }</w:instrText>
      </w:r>
      <w:r>
        <w:fldChar w:fldCharType="separate"/>
      </w:r>
      <w:r>
        <w:rPr>
          <w:noProof/>
        </w:rPr>
        <w:t>[9]</w:t>
      </w:r>
      <w:r>
        <w:fldChar w:fldCharType="end"/>
      </w:r>
      <w:r>
        <w:t>.</w:t>
      </w:r>
    </w:p>
    <w:p w14:paraId="260E9863" w14:textId="77777777" w:rsidR="003A3D0B" w:rsidRDefault="003A3D0B" w:rsidP="003A3D0B">
      <w:pPr>
        <w:keepNext/>
        <w:spacing w:before="240" w:after="0"/>
        <w:jc w:val="right"/>
      </w:pPr>
      <w:r>
        <w:rPr>
          <w:noProof/>
          <w:lang w:eastAsia="pt-PT"/>
        </w:rPr>
        <w:drawing>
          <wp:inline distT="0" distB="0" distL="0" distR="0" wp14:anchorId="18F8D4ED" wp14:editId="57D747FD">
            <wp:extent cx="5495925" cy="2819400"/>
            <wp:effectExtent l="0" t="0" r="0" b="0"/>
            <wp:docPr id="17"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38A34FB" w14:textId="71EB3024" w:rsidR="003A3D0B" w:rsidRPr="003A3D0B" w:rsidRDefault="003A3D0B" w:rsidP="00AB7C94">
      <w:pPr>
        <w:pStyle w:val="Legenda"/>
        <w:rPr>
          <w:i/>
        </w:rPr>
      </w:pPr>
      <w:bookmarkStart w:id="27" w:name="_Ref377659429"/>
      <w:bookmarkStart w:id="28" w:name="_Toc379391150"/>
      <w:r>
        <w:t xml:space="preserve">Figura </w:t>
      </w:r>
      <w:r w:rsidR="0075723B">
        <w:fldChar w:fldCharType="begin"/>
      </w:r>
      <w:r w:rsidR="0075723B">
        <w:instrText xml:space="preserve"> SEQ Figura \* ARABIC </w:instrText>
      </w:r>
      <w:r w:rsidR="0075723B">
        <w:fldChar w:fldCharType="separate"/>
      </w:r>
      <w:r w:rsidR="00AC2DDA">
        <w:rPr>
          <w:noProof/>
        </w:rPr>
        <w:t>3</w:t>
      </w:r>
      <w:r w:rsidR="0075723B">
        <w:rPr>
          <w:noProof/>
        </w:rPr>
        <w:fldChar w:fldCharType="end"/>
      </w:r>
      <w:bookmarkEnd w:id="27"/>
      <w:r>
        <w:t xml:space="preserve"> – Percentagem de utilizadores (</w:t>
      </w:r>
      <w:r w:rsidR="008E01A9">
        <w:t>EUA</w:t>
      </w:r>
      <w:r>
        <w:t xml:space="preserve">) que possuem </w:t>
      </w:r>
      <w:r w:rsidRPr="00550A7D">
        <w:rPr>
          <w:i/>
        </w:rPr>
        <w:t>smartphones</w:t>
      </w:r>
      <w:r>
        <w:rPr>
          <w:i/>
        </w:rPr>
        <w:t xml:space="preserve"> </w:t>
      </w:r>
      <w:r>
        <w:fldChar w:fldCharType="begin" w:fldLock="1"/>
      </w:r>
      <w:r w:rsidR="00F7610E">
        <w:instrText>ADDIN CSL_CITATION { "citationItems" : [ { "id" : "ITEM-1", "itemData" : { "author" : [ { "dropping-particle" : "", "family" : "Edison Research", "given" : "", "non-dropping-particle" : "", "parse-names" : false, "suffix" : "" }, { "dropping-particle" : "", "family" : "Arbitron", "given" : "", "non-dropping-particle" : "", "parse-names" : false, "suffix" : "" } ], "id" : "ITEM-1", "issued" : { "date-parts" : [ [ "2013" ] ] }, "page" : "83", "title" : "The Infinite Dial 2013: Navigating Digital Platforms", "type" : "report" }, "uris" : [ "http://www.mendeley.com/documents/?uuid=55e2d671-5fa2-41ec-bb68-893d19d18b7b" ] } ], "mendeley" : { "previouslyFormattedCitation" : "[10]" }, "properties" : { "noteIndex" : 0 }, "schema" : "https://github.com/citation-style-language/schema/raw/master/csl-citation.json" }</w:instrText>
      </w:r>
      <w:r>
        <w:fldChar w:fldCharType="separate"/>
      </w:r>
      <w:r w:rsidRPr="00E0777F">
        <w:rPr>
          <w:noProof/>
        </w:rPr>
        <w:t>[10]</w:t>
      </w:r>
      <w:bookmarkEnd w:id="28"/>
      <w:r>
        <w:fldChar w:fldCharType="end"/>
      </w:r>
      <w:r>
        <w:t xml:space="preserve"> </w:t>
      </w:r>
    </w:p>
    <w:p w14:paraId="49441137" w14:textId="2D300DF3" w:rsidR="002F7AB4" w:rsidRDefault="000F3941" w:rsidP="002F7AB4">
      <w:r>
        <w:tab/>
      </w:r>
      <w:r w:rsidR="002F7AB4">
        <w:t xml:space="preserve">Os </w:t>
      </w:r>
      <w:r w:rsidR="002F7AB4">
        <w:rPr>
          <w:i/>
        </w:rPr>
        <w:t>smartphones</w:t>
      </w:r>
      <w:r w:rsidR="009D3154">
        <w:t xml:space="preserve"> são</w:t>
      </w:r>
      <w:r w:rsidR="002F7AB4">
        <w:t xml:space="preserve"> outra tecnologia em sucesso e cada vez com mais utilizadores. Segundo um estudo realizado pelo </w:t>
      </w:r>
      <w:r w:rsidR="002F7AB4">
        <w:rPr>
          <w:i/>
        </w:rPr>
        <w:t xml:space="preserve">Edison Research </w:t>
      </w:r>
      <w:r w:rsidR="002F7AB4">
        <w:t>e</w:t>
      </w:r>
      <w:r w:rsidR="002F7AB4">
        <w:rPr>
          <w:i/>
        </w:rPr>
        <w:t xml:space="preserve"> Arbitron </w:t>
      </w:r>
      <w:r w:rsidR="002F7AB4">
        <w:rPr>
          <w:i/>
        </w:rPr>
        <w:fldChar w:fldCharType="begin" w:fldLock="1"/>
      </w:r>
      <w:r w:rsidR="00F7610E">
        <w:rPr>
          <w:i/>
        </w:rPr>
        <w:instrText>ADDIN CSL_CITATION { "citationItems" : [ { "id" : "ITEM-1", "itemData" : { "author" : [ { "dropping-particle" : "", "family" : "Edison Research", "given" : "", "non-dropping-particle" : "", "parse-names" : false, "suffix" : "" }, { "dropping-particle" : "", "family" : "Arbitron", "given" : "", "non-dropping-particle" : "", "parse-names" : false, "suffix" : "" } ], "id" : "ITEM-1", "issued" : { "date-parts" : [ [ "2013" ] ] }, "page" : "83", "title" : "The Infinite Dial 2013: Navigating Digital Platforms", "type" : "report" }, "uris" : [ "http://www.mendeley.com/documents/?uuid=55e2d671-5fa2-41ec-bb68-893d19d18b7b" ] } ], "mendeley" : { "previouslyFormattedCitation" : "[10]" }, "properties" : { "noteIndex" : 0 }, "schema" : "https://github.com/citation-style-language/schema/raw/master/csl-citation.json" }</w:instrText>
      </w:r>
      <w:r w:rsidR="002F7AB4">
        <w:rPr>
          <w:i/>
        </w:rPr>
        <w:fldChar w:fldCharType="separate"/>
      </w:r>
      <w:r w:rsidR="002F7AB4">
        <w:rPr>
          <w:noProof/>
        </w:rPr>
        <w:t>[10]</w:t>
      </w:r>
      <w:r w:rsidR="002F7AB4">
        <w:rPr>
          <w:i/>
        </w:rPr>
        <w:fldChar w:fldCharType="end"/>
      </w:r>
      <w:r w:rsidR="002F7AB4">
        <w:t xml:space="preserve">, a utilização dos </w:t>
      </w:r>
      <w:r w:rsidR="002F7AB4">
        <w:rPr>
          <w:i/>
        </w:rPr>
        <w:t>smathphones</w:t>
      </w:r>
      <w:r w:rsidR="00F81489">
        <w:t xml:space="preserve"> </w:t>
      </w:r>
      <w:r w:rsidR="002F7AB4">
        <w:t>nos Estados Unidos de 2009 a 2013 cresceu cerca de 43% (atingindo cerca de 143 milhões de pessoas), não sendo tão incidente como nas camadas mais novas, também se registou um aumento de utilizadores desta tecnologia na faixa etária mais avançada (</w:t>
      </w:r>
      <w:r w:rsidR="006C30B3">
        <w:fldChar w:fldCharType="begin"/>
      </w:r>
      <w:r w:rsidR="006C30B3">
        <w:instrText xml:space="preserve"> REF _Ref377659429 \h </w:instrText>
      </w:r>
      <w:r w:rsidR="006C30B3">
        <w:fldChar w:fldCharType="separate"/>
      </w:r>
      <w:r w:rsidR="00AC2DDA">
        <w:t xml:space="preserve">Figura </w:t>
      </w:r>
      <w:r w:rsidR="00AC2DDA">
        <w:rPr>
          <w:noProof/>
        </w:rPr>
        <w:t>3</w:t>
      </w:r>
      <w:r w:rsidR="006C30B3">
        <w:fldChar w:fldCharType="end"/>
      </w:r>
      <w:r w:rsidR="002F7AB4">
        <w:t>).</w:t>
      </w:r>
    </w:p>
    <w:p w14:paraId="2486F14E" w14:textId="77777777" w:rsidR="009A1BE8" w:rsidRDefault="009A1BE8">
      <w:pPr>
        <w:spacing w:line="288" w:lineRule="auto"/>
        <w:jc w:val="left"/>
        <w:rPr>
          <w:b/>
          <w:bCs/>
          <w:sz w:val="40"/>
          <w:szCs w:val="32"/>
        </w:rPr>
      </w:pPr>
      <w:bookmarkStart w:id="29" w:name="_Toc374181955"/>
      <w:r>
        <w:br w:type="page"/>
      </w:r>
    </w:p>
    <w:p w14:paraId="282F36DD" w14:textId="3C6C5F0B" w:rsidR="00272815" w:rsidRDefault="00272815" w:rsidP="00CC614D">
      <w:pPr>
        <w:pStyle w:val="Cabealho2"/>
      </w:pPr>
      <w:bookmarkStart w:id="30" w:name="_Toc379391086"/>
      <w:r>
        <w:lastRenderedPageBreak/>
        <w:t>Projetos Relacionados</w:t>
      </w:r>
      <w:bookmarkEnd w:id="29"/>
      <w:bookmarkEnd w:id="30"/>
    </w:p>
    <w:p w14:paraId="4C0ED6F5" w14:textId="77777777" w:rsidR="00146E68" w:rsidRDefault="00146E68" w:rsidP="006921A6"/>
    <w:p w14:paraId="32F71359" w14:textId="4576F72A" w:rsidR="00EA21A9" w:rsidRDefault="00EA21A9" w:rsidP="00EA21A9">
      <w:pPr>
        <w:spacing w:before="240"/>
      </w:pPr>
      <w:r>
        <w:tab/>
        <w:t xml:space="preserve">Já existem muitos projetos que permitem ajudar as pessoas através de um ambiente assistido </w:t>
      </w:r>
      <w:r w:rsidR="008E01A9">
        <w:t>(</w:t>
      </w:r>
      <w:r>
        <w:t>AAL)</w:t>
      </w:r>
      <w:r>
        <w:rPr>
          <w:rStyle w:val="Refdecomentrio"/>
        </w:rPr>
        <w:t xml:space="preserve"> </w:t>
      </w:r>
      <w:r>
        <w:t xml:space="preserve">como também </w:t>
      </w:r>
      <w:r w:rsidR="008E01A9">
        <w:t xml:space="preserve">já </w:t>
      </w:r>
      <w:r>
        <w:t xml:space="preserve">existem </w:t>
      </w:r>
      <w:r w:rsidR="008E01A9">
        <w:t>soluções que</w:t>
      </w:r>
      <w:r>
        <w:t xml:space="preserve"> permitem</w:t>
      </w:r>
      <w:r w:rsidR="008E01A9">
        <w:t xml:space="preserve"> localizar tanto pessoas como </w:t>
      </w:r>
      <w:r>
        <w:t>objetos em espaços fechados</w:t>
      </w:r>
      <w:r>
        <w:rPr>
          <w:i/>
        </w:rPr>
        <w:t>.</w:t>
      </w:r>
      <w:r>
        <w:t xml:space="preserve"> Os casos que são apresentados de seguida são exemplos disso, projetos que pretendem resolver problemas distintos de um variado tipo de pessoas no se</w:t>
      </w:r>
      <w:r w:rsidR="00E57841">
        <w:t xml:space="preserve">u ambiente familiar com recurso à utilização de </w:t>
      </w:r>
      <w:r>
        <w:t>tecnologias.</w:t>
      </w:r>
    </w:p>
    <w:p w14:paraId="3ADD8E65" w14:textId="77777777" w:rsidR="003375AA" w:rsidRPr="00781AD4" w:rsidRDefault="003375AA" w:rsidP="006921A6"/>
    <w:p w14:paraId="6CA119E3" w14:textId="0F1EAE4B" w:rsidR="008A6C7A" w:rsidRPr="006174D9" w:rsidRDefault="008A6C7A" w:rsidP="006921A6">
      <w:pPr>
        <w:pStyle w:val="Ttulo"/>
        <w:rPr>
          <w:u w:val="single"/>
        </w:rPr>
      </w:pPr>
      <w:bookmarkStart w:id="31" w:name="_Toc347827575"/>
      <w:bookmarkStart w:id="32" w:name="_Toc347828180"/>
      <w:bookmarkStart w:id="33" w:name="_Toc374181956"/>
      <w:bookmarkStart w:id="34" w:name="_Toc379391087"/>
      <w:r w:rsidRPr="006174D9">
        <w:t>iGend</w:t>
      </w:r>
      <w:bookmarkEnd w:id="31"/>
      <w:bookmarkEnd w:id="32"/>
      <w:r w:rsidRPr="006174D9">
        <w:t>a</w:t>
      </w:r>
      <w:bookmarkEnd w:id="33"/>
      <w:bookmarkEnd w:id="34"/>
    </w:p>
    <w:p w14:paraId="2F350EFE" w14:textId="77777777" w:rsidR="00146E68" w:rsidRDefault="00146E68" w:rsidP="006921A6"/>
    <w:p w14:paraId="7B6B1A43" w14:textId="02D90A3E" w:rsidR="008A6C7A" w:rsidRPr="002C3E9A" w:rsidRDefault="00EA21A9" w:rsidP="006921A6">
      <w:r>
        <w:tab/>
      </w:r>
      <w:r w:rsidR="008A6C7A" w:rsidRPr="002C3E9A">
        <w:t>O projeto iGenda</w:t>
      </w:r>
      <w:r w:rsidR="00A675D2" w:rsidRPr="002C3E9A">
        <w:t xml:space="preserve"> </w:t>
      </w:r>
      <w:r w:rsidR="00A675D2" w:rsidRPr="007033E6">
        <w:rPr>
          <w:rStyle w:val="CitaoMendleyCarter"/>
          <w:b w:val="0"/>
        </w:rPr>
        <w:fldChar w:fldCharType="begin" w:fldLock="1"/>
      </w:r>
      <w:r w:rsidR="00F7610E">
        <w:rPr>
          <w:rStyle w:val="CitaoMendleyCarter"/>
          <w:b w:val="0"/>
        </w:rPr>
        <w:instrText>ADDIN CSL_CITATION { "citationItems" : [ { "id" : "ITEM-1", "itemData" : { "DOI" : "10.1007/978-3-642-13161-5_8", "ISBN" : "9783642131608", "ISSN" : "18675662", "abstract" : "The world is walking towards an aged society as a consequence of the increasing rate of longevity in modern cultures. With age comes the fact that memory decreases its efficiency and memory loss starts to surge. Within this context, iGenda is a Personal Memory Assistant (PMA) designed to run on a personal computer or mobile device that tries to help final-users in keeping track of their daily activities. In addition, iGenda has included a Centralised Management System (CMS) on the side of an hospital-like institution, the CMS stands a level above the PMA and the goal is to manage the medical staff (e.g. physicians and nurses) daily work schedule taking into account the patients and resources, communicating directly with the PMA of the patient. This paper presents the platform concept, the overall architecture of the system and the key features on the different agents and components.", "author" : [ { "dropping-particle" : "", "family" : "Costa", "given" : "\u00c2ngelo", "non-dropping-particle" : "", "parse-names" : false, "suffix" : "" }, { "dropping-particle" : "", "family" : "Laredo", "given" : "Juan", "non-dropping-particle" : "", "parse-names" : false, "suffix" : "" }, { "dropping-particle" : "", "family" : "Novais", "given" : "Paulo", "non-dropping-particle" : "", "parse-names" : false, "suffix" : "" }, { "dropping-particle" : "", "family" : "Corchado", "given" : "Juan Manuel", "non-dropping-particle" : "", "parse-names" : false, "suffix" : "" }, { "dropping-particle" : "", "family" : "Neves", "given" : "Jos\u00e9", "non-dropping-particle" : "", "parse-names" : false, "suffix" : "" } ], "collection-editor" : "Advances in Intelligent and Soft Computing", "container-title" : "Soft Computing Models in Industrial and Environment Applications", "editor" : [ { "dropping-particle" : "", "family" : "Corchado", "given" : "Emilio", "non-dropping-particle" : "", "parse-names" : false, "suffix" : "" }, { "dropping-particle" : "", "family" : "Novais", "given" : "Paulo", "non-dropping-particle" : "", "parse-names" : false, "suffix" : "" }, { "dropping-particle" : "", "family" : "Analide", "given" : "Cesar", "non-dropping-particle" : "", "parse-names" : false, "suffix" : "" }, { "dropping-particle" : "", "family" : "Sedano", "given" : "Javier", "non-dropping-particle" : "", "parse-names" : false, "suffix" : "" } ], "id" : "ITEM-1", "issued" : { "date-parts" : [ [ "2010" ] ] }, "page" : "55-62", "publisher" : "SPRINGER-VERLAG BERLIN", "title" : "iGenda: An Event Scheduler for Common Users and Centralised Systems", "type" : "paper-conference", "volume" : "73" }, "uris" : [ "http://www.mendeley.com/documents/?uuid=57589860-b5c6-4b62-8329-707dd651ded9" ] }, { "id" : "ITEM-2", "itemData" : { "author" : [ { "dropping-particle" : "", "family" : "Andrade", "given" : "Francisco", "non-dropping-particle" : "", "parse-names" : false, "suffix" : "" }, { "dropping-particle" : "", "family" : "Costa", "given" : "\u00c2ngelo", "non-dropping-particle" : "", "parse-names" : false, "suffix" : "" }, { "dropping-particle" : "", "family" : "Novais", "given" : "Paulo", "non-dropping-particle" : "", "parse-names" : false, "suffix" : "" } ], "container-title" : "XV Congreso Iberoamericano de Derecho e Inform\u00e1tica", "id" : "ITEM-2", "issued" : { "date-parts" : [ [ "2011" ] ] }, "publisher" : "elDial.com - Biblioteca Jur\u00eddica Online", "title" : "Privacidade e Prote\u00e7\u00e3o de Dados nos Cuidados de Sa\u00fade de Idosos", "type" : "paper-conference" }, "uris" : [ "http://www.mendeley.com/documents/?uuid=3670621a-85c6-4ccf-8646-30adc02066d8" ] } ], "mendeley" : { "previouslyFormattedCitation" : "[11], [12]" }, "properties" : { "noteIndex" : 0 }, "schema" : "https://github.com/citation-style-language/schema/raw/master/csl-citation.json" }</w:instrText>
      </w:r>
      <w:r w:rsidR="00A675D2" w:rsidRPr="007033E6">
        <w:rPr>
          <w:rStyle w:val="CitaoMendleyCarter"/>
          <w:b w:val="0"/>
        </w:rPr>
        <w:fldChar w:fldCharType="separate"/>
      </w:r>
      <w:r w:rsidR="00E0777F" w:rsidRPr="00E0777F">
        <w:rPr>
          <w:rStyle w:val="CitaoMendleyCarter"/>
          <w:b w:val="0"/>
          <w:noProof/>
        </w:rPr>
        <w:t>[11], [12]</w:t>
      </w:r>
      <w:r w:rsidR="00A675D2" w:rsidRPr="007033E6">
        <w:rPr>
          <w:rStyle w:val="CitaoMendleyCarter"/>
          <w:b w:val="0"/>
        </w:rPr>
        <w:fldChar w:fldCharType="end"/>
      </w:r>
      <w:r w:rsidR="002A239F" w:rsidRPr="002C3E9A">
        <w:t xml:space="preserve"> </w:t>
      </w:r>
      <w:r w:rsidR="008A6C7A" w:rsidRPr="002C3E9A">
        <w:t xml:space="preserve"> é um projeto realizado </w:t>
      </w:r>
      <w:r>
        <w:t>utilizando o conceito de</w:t>
      </w:r>
      <w:r w:rsidR="008A6C7A" w:rsidRPr="002C3E9A">
        <w:t xml:space="preserve"> AAL. O projeto trata-se de um assistente de memória pessoal desenhado para auxiliar as pessoas nas suas atividades diárias. Também se trata de um sistema de gestão centralizada que permite à equipa médica acompanhar e gerir a agenda dos seus utentes. </w:t>
      </w:r>
    </w:p>
    <w:p w14:paraId="50B0C418" w14:textId="77777777" w:rsidR="00EA21A9" w:rsidRDefault="00EA21A9" w:rsidP="00EA21A9">
      <w:r>
        <w:tab/>
        <w:t xml:space="preserve">Este projeto foi desenvolvido na Universidade do Minho, e serve para fazer a marcação de eventos e atividades no calendário não só pelo utilizador mas também por parte de terceiras pessoas responsáveis pelo seu bem-estar. Assim o projeto é destinado a pessoas com problemas cognitivos, muito comum em pessoas idosas. </w:t>
      </w:r>
    </w:p>
    <w:p w14:paraId="04F930D6" w14:textId="098806D4" w:rsidR="005733B4" w:rsidRDefault="005733B4" w:rsidP="005733B4">
      <w:r>
        <w:tab/>
        <w:t xml:space="preserve">O iGenda permite não só a calendarização de eventos mas também a gestão de tempos livres. A calendarização é desencadeada pela receção de eventos por parte das entidades responsáveis e utilizando um sistema de resolução de conflitos, guarda o evento na agenda do utilizador no próximo espaço livre encontrado. Este processo de calendarização pode trazer vários problemas, por isso o sistema de resolução de conflitos tenta corrigir possíveis erros ou incompatibilidades encontradas, de forma a não incomodar o utilizador com os problemas. Por outro lado a gestão de tempos livres como o próprio nome indica pretende </w:t>
      </w:r>
      <w:r w:rsidR="003A7A34">
        <w:t>fazer uma gestão dos tempos livres</w:t>
      </w:r>
      <w:r>
        <w:t xml:space="preserve"> </w:t>
      </w:r>
      <w:r w:rsidR="003A7A34">
        <w:t>d</w:t>
      </w:r>
      <w:r>
        <w:t>os utilizadores com atividade de lazer e tempo</w:t>
      </w:r>
      <w:r w:rsidR="003A7A34">
        <w:t>s de descanso, de forma a to</w:t>
      </w:r>
      <w:r w:rsidR="005F7216">
        <w:t>r</w:t>
      </w:r>
      <w:r w:rsidR="003A7A34">
        <w:t>nar o utilizador mais ativo</w:t>
      </w:r>
      <w:r>
        <w:t>. Este processo também se trata de uma calendarização de eventos mas neste caso eventos de lazer nos vários tempos livres encontrados na agenda do utilizador.</w:t>
      </w:r>
    </w:p>
    <w:p w14:paraId="5604D25D" w14:textId="77777777" w:rsidR="009B3A4F" w:rsidRDefault="009B3A4F" w:rsidP="00AB7C94">
      <w:pPr>
        <w:pStyle w:val="Imagem"/>
      </w:pPr>
      <w:r>
        <w:lastRenderedPageBreak/>
        <w:drawing>
          <wp:inline distT="0" distB="0" distL="0" distR="0" wp14:anchorId="33AB5CC2" wp14:editId="6A699503">
            <wp:extent cx="5731510" cy="5132705"/>
            <wp:effectExtent l="0" t="0" r="254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nnamed.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5132705"/>
                    </a:xfrm>
                    <a:prstGeom prst="rect">
                      <a:avLst/>
                    </a:prstGeom>
                    <a:ln w="25400" cap="rnd">
                      <a:noFill/>
                    </a:ln>
                    <a:effectLst/>
                  </pic:spPr>
                </pic:pic>
              </a:graphicData>
            </a:graphic>
          </wp:inline>
        </w:drawing>
      </w:r>
    </w:p>
    <w:p w14:paraId="12070DDC" w14:textId="359C4617" w:rsidR="009B3A4F" w:rsidRDefault="009B3A4F" w:rsidP="00AB7C94">
      <w:pPr>
        <w:pStyle w:val="Legenda"/>
      </w:pPr>
      <w:bookmarkStart w:id="35" w:name="_Ref362193291"/>
      <w:bookmarkStart w:id="36" w:name="_Ref362193266"/>
      <w:bookmarkStart w:id="37" w:name="_Ref362193307"/>
      <w:bookmarkStart w:id="38" w:name="_Ref362193313"/>
      <w:bookmarkStart w:id="39" w:name="_Toc379391151"/>
      <w:r w:rsidRPr="002C3E9A">
        <w:t xml:space="preserve">Figura </w:t>
      </w:r>
      <w:r w:rsidR="0075723B">
        <w:fldChar w:fldCharType="begin"/>
      </w:r>
      <w:r w:rsidR="0075723B">
        <w:instrText xml:space="preserve"> SEQ Figura \* ARABIC </w:instrText>
      </w:r>
      <w:r w:rsidR="0075723B">
        <w:fldChar w:fldCharType="separate"/>
      </w:r>
      <w:r w:rsidR="00AC2DDA">
        <w:rPr>
          <w:noProof/>
        </w:rPr>
        <w:t>4</w:t>
      </w:r>
      <w:r w:rsidR="0075723B">
        <w:rPr>
          <w:noProof/>
        </w:rPr>
        <w:fldChar w:fldCharType="end"/>
      </w:r>
      <w:bookmarkEnd w:id="35"/>
      <w:r w:rsidRPr="002C3E9A">
        <w:t xml:space="preserve"> </w:t>
      </w:r>
      <w:bookmarkStart w:id="40" w:name="_Ref362193317"/>
      <w:r>
        <w:t xml:space="preserve">– </w:t>
      </w:r>
      <w:r w:rsidR="000940BD">
        <w:t xml:space="preserve">Arquitetura </w:t>
      </w:r>
      <w:r w:rsidR="00EB7EBB">
        <w:t>-</w:t>
      </w:r>
      <w:r w:rsidRPr="002C3E9A">
        <w:t xml:space="preserve"> iGenda</w:t>
      </w:r>
      <w:bookmarkEnd w:id="36"/>
      <w:bookmarkEnd w:id="37"/>
      <w:bookmarkEnd w:id="38"/>
      <w:bookmarkEnd w:id="39"/>
      <w:bookmarkEnd w:id="40"/>
    </w:p>
    <w:p w14:paraId="1A849ED6" w14:textId="63B72AFE" w:rsidR="0038158E" w:rsidRDefault="0038158E" w:rsidP="009B3A4F">
      <w:pPr>
        <w:ind w:firstLine="709"/>
      </w:pPr>
      <w:r w:rsidRPr="00691680">
        <w:t xml:space="preserve">A arquitetura </w:t>
      </w:r>
      <w:r w:rsidR="003A7BDB">
        <w:t xml:space="preserve">multiagente </w:t>
      </w:r>
      <w:r w:rsidRPr="00691680">
        <w:t>deste projeto</w:t>
      </w:r>
      <w:r w:rsidR="003A7BDB">
        <w:t xml:space="preserve"> (</w:t>
      </w:r>
      <w:r w:rsidR="003A7BDB">
        <w:fldChar w:fldCharType="begin"/>
      </w:r>
      <w:r w:rsidR="003A7BDB" w:rsidRPr="00EB6ECD">
        <w:instrText xml:space="preserve"> REF _Ref362193291 \h  \* MERGEFORMAT </w:instrText>
      </w:r>
      <w:r w:rsidR="003A7BDB">
        <w:fldChar w:fldCharType="separate"/>
      </w:r>
      <w:r w:rsidR="00AC2DDA" w:rsidRPr="002C3E9A">
        <w:t xml:space="preserve">Figura </w:t>
      </w:r>
      <w:r w:rsidR="00AC2DDA">
        <w:t>4</w:t>
      </w:r>
      <w:r w:rsidR="003A7BDB">
        <w:fldChar w:fldCharType="end"/>
      </w:r>
      <w:r w:rsidR="003A7BDB">
        <w:t>)</w:t>
      </w:r>
      <w:r w:rsidRPr="00691680">
        <w:t xml:space="preserve"> é composta pelos seguintes agentes: o “Agenda Manager”, o “Conflicts Manager” (AM), o “Free Time Manager” (FTM) e o “Interface Manager”. Cada um tem um propósito diferente e a comunicação entre eles é estabelecida seguindo o protocolo FIPA_ACL da plataforma JADE, visto ser uma arquitetura multiagentes. Para comunicar entre si os agentes usam Ethernet, Wi-Fi, GSM UMTS entre outros.</w:t>
      </w:r>
    </w:p>
    <w:p w14:paraId="33918952" w14:textId="77777777" w:rsidR="00ED4542" w:rsidRDefault="00ED4542" w:rsidP="006921A6"/>
    <w:p w14:paraId="303AFA7C" w14:textId="77777777" w:rsidR="009A1BE8" w:rsidRPr="00D53F79" w:rsidRDefault="009A1BE8">
      <w:pPr>
        <w:spacing w:line="288" w:lineRule="auto"/>
        <w:jc w:val="left"/>
        <w:rPr>
          <w:b/>
          <w:sz w:val="36"/>
          <w:szCs w:val="32"/>
        </w:rPr>
      </w:pPr>
      <w:bookmarkStart w:id="41" w:name="_Toc347827576"/>
      <w:bookmarkStart w:id="42" w:name="_Toc347828181"/>
      <w:bookmarkStart w:id="43" w:name="_Toc374181957"/>
      <w:r w:rsidRPr="00D53F79">
        <w:br w:type="page"/>
      </w:r>
    </w:p>
    <w:p w14:paraId="1FEF1F53" w14:textId="67E3FBAD" w:rsidR="008A6C7A" w:rsidRPr="00802C8B" w:rsidRDefault="009B3A4F" w:rsidP="006921A6">
      <w:pPr>
        <w:pStyle w:val="Ttulo"/>
        <w:rPr>
          <w:lang w:val="en-US"/>
        </w:rPr>
      </w:pPr>
      <w:bookmarkStart w:id="44" w:name="_Toc379391088"/>
      <w:r>
        <w:rPr>
          <w:lang w:val="en-US"/>
        </w:rPr>
        <w:lastRenderedPageBreak/>
        <w:t>S</w:t>
      </w:r>
      <w:r w:rsidR="008A6C7A" w:rsidRPr="004C355A">
        <w:rPr>
          <w:lang w:val="en-US"/>
        </w:rPr>
        <w:t>OPRANO</w:t>
      </w:r>
      <w:bookmarkEnd w:id="41"/>
      <w:bookmarkEnd w:id="42"/>
      <w:bookmarkEnd w:id="43"/>
      <w:bookmarkEnd w:id="44"/>
    </w:p>
    <w:p w14:paraId="5C898C42" w14:textId="77777777" w:rsidR="006B3B7C" w:rsidRPr="00802C8B" w:rsidRDefault="006B3B7C" w:rsidP="006921A6">
      <w:pPr>
        <w:rPr>
          <w:lang w:val="en-US"/>
        </w:rPr>
      </w:pPr>
    </w:p>
    <w:p w14:paraId="3391855A" w14:textId="76A74FBC" w:rsidR="008A6C7A" w:rsidRPr="00D360BF" w:rsidRDefault="003A7A34" w:rsidP="006921A6">
      <w:r>
        <w:rPr>
          <w:lang w:val="en-US"/>
        </w:rPr>
        <w:tab/>
      </w:r>
      <w:r w:rsidR="008A6C7A" w:rsidRPr="00802C8B">
        <w:rPr>
          <w:lang w:val="en-US"/>
        </w:rPr>
        <w:t xml:space="preserve">O projeto SOPRANO </w:t>
      </w:r>
      <w:r w:rsidR="008A6C7A" w:rsidRPr="00802C8B">
        <w:rPr>
          <w:i/>
          <w:lang w:val="en-US"/>
        </w:rPr>
        <w:t>(Service-oriented Programmable Smart Environments for Older Europeans)</w:t>
      </w:r>
      <w:r w:rsidR="008A6C7A" w:rsidRPr="00802C8B">
        <w:rPr>
          <w:lang w:val="en-US"/>
        </w:rPr>
        <w:t xml:space="preserve"> </w:t>
      </w:r>
      <w:r w:rsidR="00E90538" w:rsidRPr="0082337D">
        <w:rPr>
          <w:rStyle w:val="CitaoMendleyCarter"/>
        </w:rPr>
        <w:fldChar w:fldCharType="begin" w:fldLock="1"/>
      </w:r>
      <w:r w:rsidR="00F7610E">
        <w:rPr>
          <w:rStyle w:val="CitaoMendleyCarter"/>
          <w:lang w:val="en-US"/>
        </w:rPr>
        <w:instrText>ADDIN CSL_CITATION { "citationItems" : [ { "id" : "ITEM-1", "itemData" : { "abstract" : "Several initiatives have shown the potentials of applying AI techniques to ambient intelligence in general and ambient assisted living in particular. While these systems succeed in adding intelligence to systems, they do not provide the extensibility and openness of products ready for the market. In this paper, we present the SOPRANO approach, which is based on a combination of ontologybased techniques and a service-oriented device architecture. In this approach, we focus on separating different aspects of the system like sensors &amp; actuators, context information, and system behaviour, and provide a framework that clearly defines contracts for different solution contributors utilising semantic technologies.", "author" : [ { "dropping-particle" : "", "family" : "Wolf", "given" : "Peter", "non-dropping-particle" : "", "parse-names" : false, "suffix" : "" }, { "dropping-particle" : "", "family" : "Schmidt", "given" : "Andreas", "non-dropping-particle" : "", "parse-names" : false, "suffix" : "" }, { "dropping-particle" : "", "family" : "Klein", "given" : "Michael", "non-dropping-particle" : "", "parse-names" : false, "suffix" : "" } ], "container-title" : "Artificial Intelligence", "id" : "ITEM-1", "issue" : "Ecai 08", "issued" : { "date-parts" : [ [ "2008" ] ] }, "publisher" : "Citeseer", "title" : "SOPRANO \u2013 An extensible , open AAL platform for elderly people based on semantical contracts 1", "type" : "article-journal" }, "uris" : [ "http://www.mendeley.com/documents/?uuid=202ac3fa-60fa-40b7-b9c0-57dd14c5f377" ] }, { "id" : "ITEM-2", "itemData" : { "abstract" : "The aim of the EU-funded project SOPRANO is to assist older Europeans to lead a more independent life in their familiar environment by means of a next generation smart home with ambient intelligence. The core of the system in each house will be the SOPRANO Ambient Middleware (SAM), which receives the user commands and sensor inputs, enriches them semantically and triggers appropriate reactions via actuators in the house. In this paper, we present a novel approach of an ontology-centred design in order to create SAM as a reliable, deterministic and economically scalable component. Thus, the starting point is the development of a context ontology focussing on the concept of a state. This OWL-Lite ontology is then used as a central reference document during the design process as well as during runtime to abstract fr</w:instrText>
      </w:r>
      <w:r w:rsidR="00F7610E" w:rsidRPr="00AC2DDA">
        <w:rPr>
          <w:rStyle w:val="CitaoMendleyCarter"/>
        </w:rPr>
        <w:instrText>om concrete sensor inputs and actuator outputs.", "author" : [ { "dropping-particle" : "", "family" : "Klein", "given" : "Michael", "non-dropping-particle" : "", "parse-names" : false, "suffix" : "" }, { "dropping-particle" : "", "family" : "Schmidt", "given" : "Andreas", "non-dropping-particle" : "", "parse-names" : false, "suffix" : "" }, { "dropping-particle" : "", "family" : "Lauer", "given" : "Ro</w:instrText>
      </w:r>
      <w:r w:rsidR="00F7610E" w:rsidRPr="00F00221">
        <w:rPr>
          <w:rStyle w:val="CitaoMendleyCarter"/>
        </w:rPr>
        <w:instrText>lf", "non-dropping-particle" : "", "parse-names" : false, "suffix" : "" } ], "container-title" : "Context", "editor" : [ { "dropping-particle" : "", "family" : "Kirste", "given" : "Thomas", "non-dropping-particle" : "", "parse-names" : false, "suffix" : "" }, { "dropping-particle" : "", "family" : "K\u00f6nig-Ries", "given" : "Birgitta", "non-dropping-particle" : "", "parse-names" : false, "suffix" : "" }, { "dropping-particle" : "", "family" : "Salomon", "given" : "Ralf", "non-dropping-particle" : "", "parse-names" : false, "suffix" : "" } ], "id" : "ITEM-2", "issued" : { "date-parts" : [ [ "2007" ] ] }, "page" : "2007", "publisher" : "Citeseer", "title" : "Ontology-Centred Design of an Ambient Middleware for Assisted Living: The Case of SOPRANO", "type" : "article-journal", "volume" : "10" }, "uris" : [ "http://www.mendeley.com/documents/?uuid=5f241a8e-65db-46f3-bb26-d0c5a90c56cd" ] } ], "mendeley" : { "previouslyFormattedCitation" : "[13], [14]" }, "properties" : { "noteIndex" : 0 }, "schema" : "https://github.com/citation-style-language/schema/raw/master/csl-citation.json" }</w:instrText>
      </w:r>
      <w:r w:rsidR="00E90538" w:rsidRPr="0082337D">
        <w:rPr>
          <w:rStyle w:val="CitaoMendleyCarter"/>
        </w:rPr>
        <w:fldChar w:fldCharType="separate"/>
      </w:r>
      <w:r w:rsidR="00E0777F" w:rsidRPr="00E0777F">
        <w:rPr>
          <w:rStyle w:val="CitaoMendleyCarter"/>
          <w:b w:val="0"/>
          <w:noProof/>
        </w:rPr>
        <w:t>[13], [14]</w:t>
      </w:r>
      <w:r w:rsidR="00E90538" w:rsidRPr="0082337D">
        <w:rPr>
          <w:rStyle w:val="CitaoMendleyCarter"/>
        </w:rPr>
        <w:fldChar w:fldCharType="end"/>
      </w:r>
      <w:r w:rsidR="008A6C7A" w:rsidRPr="00D360BF">
        <w:t xml:space="preserve"> é parcialmente financiado pelo União Europeia. Este projeto tem como objetivo criar casas inteligentes baseado em ambientes inteligentes, de forma que as pessoas mais idosas possam ter uma vida independente no seu ambiente familiar. Isto permite além de tudo ajudar a manter a dignidade das pessoas envolvidas</w:t>
      </w:r>
      <w:r w:rsidR="008A6C7A">
        <w:t>.</w:t>
      </w:r>
    </w:p>
    <w:p w14:paraId="70B58B22" w14:textId="4339B0ED" w:rsidR="008A6C7A" w:rsidRPr="00D360BF" w:rsidRDefault="003A7A34" w:rsidP="006921A6">
      <w:r>
        <w:tab/>
        <w:t>Neste projeto foram implementados vários</w:t>
      </w:r>
      <w:r w:rsidR="008A6C7A" w:rsidRPr="00D360BF">
        <w:t xml:space="preserve"> serviços: lembretes para tomar a medicação, disponibilizar casas automatizadas e com segurança reforçada, lidar com o aumento das fragilidades</w:t>
      </w:r>
      <w:r w:rsidR="008A6C7A">
        <w:t xml:space="preserve"> e monitorização das atividades. Permite ainda</w:t>
      </w:r>
      <w:r w:rsidR="008A6C7A" w:rsidRPr="00D360BF">
        <w:t xml:space="preserve"> manter o utilizador o mais ativo e saudável possível, lidar com o esquecimento e</w:t>
      </w:r>
      <w:r w:rsidR="008A6C7A">
        <w:t xml:space="preserve"> o</w:t>
      </w:r>
      <w:r w:rsidR="008A6C7A" w:rsidRPr="00D360BF">
        <w:t xml:space="preserve"> envelhecimento cognitivo, evitar o isolamento social e combater o tédio. O projeto pretende também lidar cada pessoa isoladamente para</w:t>
      </w:r>
      <w:r w:rsidR="008A6C7A">
        <w:t xml:space="preserve"> que</w:t>
      </w:r>
      <w:r w:rsidR="008A6C7A" w:rsidRPr="00D360BF">
        <w:t xml:space="preserve"> tenha</w:t>
      </w:r>
      <w:r w:rsidR="008A6C7A">
        <w:t>m</w:t>
      </w:r>
      <w:r w:rsidR="008A6C7A" w:rsidRPr="00D360BF">
        <w:t xml:space="preserve"> um tratamento diferente </w:t>
      </w:r>
      <w:r w:rsidR="008A6C7A">
        <w:t xml:space="preserve">e especifico </w:t>
      </w:r>
      <w:r w:rsidR="008A6C7A" w:rsidRPr="00D360BF">
        <w:t>consoante as sua</w:t>
      </w:r>
      <w:r w:rsidR="008A6C7A">
        <w:t xml:space="preserve">s necessidades </w:t>
      </w:r>
      <w:r w:rsidR="008A6C7A" w:rsidRPr="00D360BF">
        <w:t>através de uma infraestrutura inteligente.</w:t>
      </w:r>
    </w:p>
    <w:p w14:paraId="09EB57BB" w14:textId="6620479D" w:rsidR="005F2204" w:rsidRDefault="003A7A34" w:rsidP="006921A6">
      <w:r>
        <w:tab/>
      </w:r>
      <w:r w:rsidR="005F2204" w:rsidRPr="00D360BF">
        <w:t xml:space="preserve">Para comunicar com a plataforma do SOPRANO os sensores e atuadores são instalados como como pacotes OSGi </w:t>
      </w:r>
      <w:r w:rsidR="005F2204" w:rsidRPr="002930AE">
        <w:t>(</w:t>
      </w:r>
      <w:r w:rsidR="005F2204" w:rsidRPr="00913AA5">
        <w:rPr>
          <w:i/>
        </w:rPr>
        <w:t>Open-Service Gateway Initiative</w:t>
      </w:r>
      <w:r w:rsidR="005F2204" w:rsidRPr="002930AE">
        <w:t>)</w:t>
      </w:r>
      <w:r w:rsidR="005F2204" w:rsidRPr="00D360BF">
        <w:t>. Para que a comunicação entre todos os dispositivos seja feita na mesma “linguagem”, os dados têm de estar em conformidade com o vocabulário definido dentro da ontologia de baixo nível do SOPRANO</w:t>
      </w:r>
      <w:r w:rsidR="00FD06DF">
        <w:t xml:space="preserve"> (</w:t>
      </w:r>
      <w:r w:rsidR="00FD06DF">
        <w:fldChar w:fldCharType="begin"/>
      </w:r>
      <w:r w:rsidR="00FD06DF" w:rsidRPr="00EB6ECD">
        <w:instrText xml:space="preserve"> REF _Ref362193471 \h  \* MERGEFORMAT </w:instrText>
      </w:r>
      <w:r w:rsidR="00FD06DF">
        <w:fldChar w:fldCharType="separate"/>
      </w:r>
      <w:r w:rsidR="00AC2DDA">
        <w:t>Figura 5</w:t>
      </w:r>
      <w:r w:rsidR="00FD06DF">
        <w:fldChar w:fldCharType="end"/>
      </w:r>
      <w:r w:rsidR="00FD06DF">
        <w:t>)</w:t>
      </w:r>
      <w:r w:rsidR="005F2204" w:rsidRPr="00D360BF">
        <w:t>. O vocabulário do SOPRANO tem várias camadas de abstração. O nível mais baixo fornece um vocabulário para a descrição semântica dos serviços. Em cima disso, a ontologia de baixo nível descreve o estado de todos os dispositivos suportados. Finalmente, a ontologia de alto nível define um vocabulário central sobre o meio ambiente do sensor ou atuador. Isto permite ter noção de estado, ou seja, cada sensor ou atuador tem um determinado estado em cada momento (</w:t>
      </w:r>
      <w:r w:rsidR="00510A1A">
        <w:t xml:space="preserve">por exemplo: </w:t>
      </w:r>
      <w:r w:rsidR="005F2204" w:rsidRPr="00D360BF">
        <w:t>estado de l</w:t>
      </w:r>
      <w:r w:rsidR="00A33CF5">
        <w:t>ocalização, estado de saúde, entre outros</w:t>
      </w:r>
      <w:r w:rsidR="005F2204" w:rsidRPr="00D360BF">
        <w:t xml:space="preserve">). Assim sendo é possível definir características de contexto como o estado atual e mudanças de situações e </w:t>
      </w:r>
      <w:r w:rsidR="00F8183B" w:rsidRPr="00D360BF">
        <w:t>logo</w:t>
      </w:r>
      <w:r w:rsidR="005F2204" w:rsidRPr="00D360BF">
        <w:t xml:space="preserve"> conseguir propor ao utilizador determinadas ações para conquistar o estado desejado.</w:t>
      </w:r>
    </w:p>
    <w:p w14:paraId="20B6472B" w14:textId="766E7C2A" w:rsidR="00C838D2" w:rsidRDefault="00C838D2" w:rsidP="00C838D2">
      <w:r>
        <w:tab/>
        <w:t xml:space="preserve">O SOPRANO permite também a teleassistência que é uma solução AAL destinada ao grupo de pessoas mais velhas. Isto permite a pessoas sem nenhum conhecimento técnico a possibilidade de interagirem e personalizarem os diversos sensores. O sistema é configurável o que torna a solução muito mais barata. Como é lógico a maioria das configurações são da responsabilidade dos prestadores de cuidados. Esta configuração é baseada na linguagem de </w:t>
      </w:r>
      <w:r>
        <w:lastRenderedPageBreak/>
        <w:t xml:space="preserve">modelagem </w:t>
      </w:r>
      <w:r w:rsidRPr="00396763">
        <w:rPr>
          <w:i/>
        </w:rPr>
        <w:t>Web Services Business Process Execution Language</w:t>
      </w:r>
      <w:r>
        <w:t xml:space="preserve"> (BPEL), em que cada profissional de saúde utiliza um modelo e depois substitui os valores por omissão por uma das alternativas oferecidas.</w:t>
      </w:r>
    </w:p>
    <w:p w14:paraId="7D610F32" w14:textId="77777777" w:rsidR="007041BF" w:rsidRDefault="007041BF" w:rsidP="007041BF">
      <w:pPr>
        <w:pStyle w:val="Imagem"/>
      </w:pPr>
      <w:r>
        <w:drawing>
          <wp:inline distT="0" distB="0" distL="0" distR="0" wp14:anchorId="47B087A6" wp14:editId="5A50D028">
            <wp:extent cx="3857625" cy="4324350"/>
            <wp:effectExtent l="0" t="0" r="9525"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57625" cy="4324350"/>
                    </a:xfrm>
                    <a:prstGeom prst="rect">
                      <a:avLst/>
                    </a:prstGeom>
                    <a:ln w="25400" cap="rnd">
                      <a:noFill/>
                    </a:ln>
                    <a:effectLst/>
                  </pic:spPr>
                </pic:pic>
              </a:graphicData>
            </a:graphic>
          </wp:inline>
        </w:drawing>
      </w:r>
    </w:p>
    <w:p w14:paraId="0F90F916" w14:textId="77777777" w:rsidR="007041BF" w:rsidRDefault="007041BF" w:rsidP="007041BF">
      <w:pPr>
        <w:pStyle w:val="Legenda"/>
        <w:rPr>
          <w:rFonts w:ascii="NewsGotT" w:hAnsi="NewsGotT"/>
        </w:rPr>
      </w:pPr>
      <w:bookmarkStart w:id="45" w:name="_Ref362193471"/>
      <w:bookmarkStart w:id="46" w:name="_Toc379391152"/>
      <w:r>
        <w:t xml:space="preserve">Figura </w:t>
      </w:r>
      <w:r>
        <w:fldChar w:fldCharType="begin"/>
      </w:r>
      <w:r w:rsidRPr="002930AE">
        <w:instrText xml:space="preserve"> SEQ Figura \* ARABIC </w:instrText>
      </w:r>
      <w:r>
        <w:fldChar w:fldCharType="separate"/>
      </w:r>
      <w:r w:rsidR="00AC2DDA">
        <w:rPr>
          <w:noProof/>
        </w:rPr>
        <w:t>5</w:t>
      </w:r>
      <w:r>
        <w:fldChar w:fldCharType="end"/>
      </w:r>
      <w:bookmarkEnd w:id="45"/>
      <w:r>
        <w:t xml:space="preserve"> – Extrato da ontologia - SOPRANO</w:t>
      </w:r>
      <w:bookmarkEnd w:id="46"/>
    </w:p>
    <w:p w14:paraId="5B1D77F4" w14:textId="3839E941" w:rsidR="008A6C7A" w:rsidRDefault="008A6C7A" w:rsidP="006921A6"/>
    <w:p w14:paraId="148FAC60" w14:textId="64CBD06D" w:rsidR="008A6C7A" w:rsidRDefault="008A6C7A" w:rsidP="006921A6">
      <w:pPr>
        <w:pStyle w:val="Ttulo"/>
        <w:rPr>
          <w:sz w:val="24"/>
        </w:rPr>
      </w:pPr>
      <w:bookmarkStart w:id="47" w:name="_Toc374181958"/>
      <w:bookmarkStart w:id="48" w:name="_Toc379391089"/>
      <w:r w:rsidRPr="006B3B7C">
        <w:t>ACCESS</w:t>
      </w:r>
      <w:bookmarkEnd w:id="47"/>
      <w:bookmarkEnd w:id="48"/>
    </w:p>
    <w:p w14:paraId="42394E73" w14:textId="77777777" w:rsidR="006B3B7C" w:rsidRDefault="006B3B7C" w:rsidP="006921A6"/>
    <w:p w14:paraId="66D4A575" w14:textId="47338F8B" w:rsidR="008A6C7A" w:rsidRDefault="00C838D2" w:rsidP="006921A6">
      <w:r>
        <w:tab/>
      </w:r>
      <w:r w:rsidR="00D8459B">
        <w:t xml:space="preserve">O projeto ACCESS </w:t>
      </w:r>
      <w:r w:rsidR="00D8459B" w:rsidRPr="0082337D">
        <w:rPr>
          <w:rStyle w:val="CitaoMendleyCarter"/>
        </w:rPr>
        <w:fldChar w:fldCharType="begin" w:fldLock="1"/>
      </w:r>
      <w:r w:rsidR="00F7610E">
        <w:rPr>
          <w:rStyle w:val="CitaoMendleyCarter"/>
        </w:rPr>
        <w:instrText>ADDIN CSL_CITATION { "citationItems" : [ { "id" : "ITEM-1", "itemData" : { "author" : [ { "dropping-particle" : "", "family" : "Johnson", "given" : "Kurt", "non-dropping-particle" : "", "parse-names" : false, "suffix" : "" }, { "dropping-particle" : "", "family" : "Borriello", "given" : "Gaetano", "non-dropping-particle" : "", "parse-names" : false, "suffix" : "" }, { "dropping-particle" : "", "family" : "Brown", "given" : "Pat", "non-dropping-particle" : "", "parse-names" : false, "suffix" : "" }, { "dropping-particle" : "", "family" : "Harniss", "given" : "Mark", "non-dropping-particle" : "", "parse-names" : false, "suffix" : "" }, { "dropping-particle" : "", "family" : "Hile", "given" : "Harlan", "non-dropping-particle" : "", "parse-names" : false, "suffix" : "" }, { "dropping-particle" : "", "family" : "Liu", "given" : "Alan", "non-dropping-particle" : "", "parse-names" : false, "suffix" : "" } ], "id" : "ITEM-1", "issued" : { "date-parts" : [ [ "2004" ] ] }, "page" : "14", "title" : "Assisted Cognition in Community, Employment, and Support Settings", "type" : "article-journal" }, "uris" : [ "http://www.mendeley.com/documents/?uuid=4508b278-bde0-440c-b491-60415c5e4e99" ] } ], "mendeley" : { "previouslyFormattedCitation" : "[15]" }, "properties" : { "noteIndex" : 0 }, "schema" : "https://github.com/citation-style-language/schema/raw/master/csl-citation.json" }</w:instrText>
      </w:r>
      <w:r w:rsidR="00D8459B" w:rsidRPr="0082337D">
        <w:rPr>
          <w:rStyle w:val="CitaoMendleyCarter"/>
        </w:rPr>
        <w:fldChar w:fldCharType="separate"/>
      </w:r>
      <w:r w:rsidR="00E0777F" w:rsidRPr="00E0777F">
        <w:rPr>
          <w:rStyle w:val="CitaoMendleyCarter"/>
          <w:b w:val="0"/>
          <w:noProof/>
        </w:rPr>
        <w:t>[15]</w:t>
      </w:r>
      <w:r w:rsidR="00D8459B" w:rsidRPr="0082337D">
        <w:rPr>
          <w:rStyle w:val="CitaoMendleyCarter"/>
        </w:rPr>
        <w:fldChar w:fldCharType="end"/>
      </w:r>
      <w:r w:rsidR="008A6C7A">
        <w:t xml:space="preserve"> (</w:t>
      </w:r>
      <w:r w:rsidR="008A6C7A" w:rsidRPr="00B308BB">
        <w:rPr>
          <w:i/>
        </w:rPr>
        <w:t>Assisted Cognition in Community, Employment and Support Settings</w:t>
      </w:r>
      <w:r w:rsidR="008A6C7A">
        <w:t xml:space="preserve">) foi desenvolvido na Universidade de </w:t>
      </w:r>
      <w:r w:rsidR="008A6C7A" w:rsidRPr="00B308BB">
        <w:t>Washington</w:t>
      </w:r>
      <w:r w:rsidR="008A6C7A">
        <w:t xml:space="preserve"> e consiste numa plataforma de localização em espaços exteriores. Esta plataforma visa ajudar as pessoas com deficiência cognitiva orientando-as numa cidade evitando que se percam. Assim a plataforma informa o caminho que </w:t>
      </w:r>
      <w:r w:rsidR="00397A11">
        <w:t>as pessoas têm</w:t>
      </w:r>
      <w:r w:rsidR="008A6C7A">
        <w:t xml:space="preserve"> de percorrer até a um lugar seguro, ou até ao local desejado, evitando que se desorientem e que se percam.</w:t>
      </w:r>
    </w:p>
    <w:p w14:paraId="06DC5765" w14:textId="77777777" w:rsidR="008A6C7A" w:rsidRDefault="008A6C7A" w:rsidP="009A1BE8">
      <w:pPr>
        <w:ind w:firstLine="709"/>
      </w:pPr>
      <w:r>
        <w:lastRenderedPageBreak/>
        <w:t>Para isso o ACCESS reúne informações sobre a localização do utilizador e verifica os pontos de referência na base de conhecimento com o objetivo de o orientar corretamente para a posição seguinte. Os pontos de referência normalmente são fotos dos locais em que o utilizador tem de passar para receber a próxima indicação. Assim ajuda o utilizador a descobrir a direção certa de uma forma intuitiva.</w:t>
      </w:r>
    </w:p>
    <w:p w14:paraId="4E1161A8" w14:textId="1AA6B737" w:rsidR="008A6C7A" w:rsidRDefault="008A6C7A" w:rsidP="009A1BE8">
      <w:pPr>
        <w:ind w:firstLine="709"/>
      </w:pPr>
      <w:r>
        <w:t>Inicialmente o ACCESS foi projetado para plataformas móveis com baixa complexidade e com limitadas funcionalidades e componentes. O conceito desta plataforma é mostrar</w:t>
      </w:r>
      <w:r w:rsidR="00675EA9">
        <w:t xml:space="preserve"> uma interface (</w:t>
      </w:r>
      <w:r w:rsidR="00675EA9">
        <w:fldChar w:fldCharType="begin"/>
      </w:r>
      <w:r w:rsidR="00675EA9" w:rsidRPr="005D2DCA">
        <w:instrText xml:space="preserve"> REF _Ref362193555 \h  \* MERGEFORMAT </w:instrText>
      </w:r>
      <w:r w:rsidR="00675EA9">
        <w:fldChar w:fldCharType="separate"/>
      </w:r>
      <w:r w:rsidR="00AC2DDA">
        <w:t>Figura 6</w:t>
      </w:r>
      <w:r w:rsidR="00675EA9">
        <w:fldChar w:fldCharType="end"/>
      </w:r>
      <w:r w:rsidR="00675EA9">
        <w:t>)</w:t>
      </w:r>
      <w:r>
        <w:t xml:space="preserve"> </w:t>
      </w:r>
      <w:r w:rsidR="00675EA9">
        <w:t xml:space="preserve">com </w:t>
      </w:r>
      <w:r>
        <w:t>fotos sobrepostas com as informações sobre as direções a seguir. Ainda hoje em dia este conceito se torna interessante uma vez que as instruções aparecem de uma forma gráfica. Esta forma de atuar torna-se relevante às pessoas com dificuldades em utilizar dispositivos complexos ou que têm dificuldades em lembrar como operara-los.</w:t>
      </w:r>
    </w:p>
    <w:p w14:paraId="024AB79F" w14:textId="77777777" w:rsidR="00781AD4" w:rsidRDefault="00781AD4" w:rsidP="00AB7C94">
      <w:pPr>
        <w:pStyle w:val="Imagem"/>
      </w:pPr>
      <w:r w:rsidRPr="00781AD4">
        <w:drawing>
          <wp:inline distT="0" distB="0" distL="0" distR="0" wp14:anchorId="4EE3EBB8" wp14:editId="3CEA4A30">
            <wp:extent cx="4676775" cy="3495675"/>
            <wp:effectExtent l="0" t="0" r="9525"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76775" cy="3495675"/>
                    </a:xfrm>
                    <a:prstGeom prst="rect">
                      <a:avLst/>
                    </a:prstGeom>
                    <a:ln w="25400" cap="rnd">
                      <a:noFill/>
                    </a:ln>
                    <a:effectLst/>
                  </pic:spPr>
                </pic:pic>
              </a:graphicData>
            </a:graphic>
          </wp:inline>
        </w:drawing>
      </w:r>
    </w:p>
    <w:p w14:paraId="00122221" w14:textId="75AC3242" w:rsidR="00781AD4" w:rsidRDefault="00781AD4" w:rsidP="00AB7C94">
      <w:pPr>
        <w:pStyle w:val="Legenda"/>
        <w:rPr>
          <w:rFonts w:ascii="NewsGotT" w:hAnsi="NewsGotT"/>
        </w:rPr>
      </w:pPr>
      <w:bookmarkStart w:id="49" w:name="_Ref362193555"/>
      <w:bookmarkStart w:id="50" w:name="_Toc379391153"/>
      <w:r>
        <w:t xml:space="preserve">Figura </w:t>
      </w:r>
      <w:r w:rsidR="0075723B">
        <w:fldChar w:fldCharType="begin"/>
      </w:r>
      <w:r w:rsidR="0075723B">
        <w:instrText xml:space="preserve"> SEQ Figura \* ARABIC </w:instrText>
      </w:r>
      <w:r w:rsidR="0075723B">
        <w:fldChar w:fldCharType="separate"/>
      </w:r>
      <w:r w:rsidR="00AC2DDA">
        <w:rPr>
          <w:noProof/>
        </w:rPr>
        <w:t>6</w:t>
      </w:r>
      <w:r w:rsidR="0075723B">
        <w:rPr>
          <w:noProof/>
        </w:rPr>
        <w:fldChar w:fldCharType="end"/>
      </w:r>
      <w:bookmarkEnd w:id="49"/>
      <w:r>
        <w:t xml:space="preserve"> – </w:t>
      </w:r>
      <w:r w:rsidRPr="00781AD4">
        <w:t>Exemplo</w:t>
      </w:r>
      <w:r>
        <w:t xml:space="preserve"> da interface usada - ACCESS</w:t>
      </w:r>
      <w:bookmarkEnd w:id="50"/>
    </w:p>
    <w:p w14:paraId="0BDC4B11" w14:textId="1A8D47BA" w:rsidR="008A6C7A" w:rsidRDefault="008A6C7A" w:rsidP="009A1BE8">
      <w:pPr>
        <w:ind w:firstLine="709"/>
      </w:pPr>
      <w:r>
        <w:t>Mesmo assim este projeto tem alguns problemas. Os dispositivos móveis têm de ter capacidade suficiente para suportar grandes blocos de informações. Se caso um utilizador se perca a plataforma não o consegue ajudar. A aplicação não permite a interação com outras pessoas (</w:t>
      </w:r>
      <w:r w:rsidR="006B5666">
        <w:t xml:space="preserve">por </w:t>
      </w:r>
      <w:r>
        <w:t>exemplo: cuidadores).</w:t>
      </w:r>
      <w:r w:rsidR="009A1BE8">
        <w:t xml:space="preserve"> </w:t>
      </w:r>
      <w:r w:rsidR="006B5666">
        <w:t>P</w:t>
      </w:r>
      <w:r>
        <w:t>or fim esta aplicação não é flexível, já que ao adicionar ou remover rotas é</w:t>
      </w:r>
      <w:r w:rsidR="00DA328B">
        <w:t xml:space="preserve"> necessário um novo planeamento.</w:t>
      </w:r>
    </w:p>
    <w:p w14:paraId="765113DA" w14:textId="77777777" w:rsidR="00570985" w:rsidRPr="00D360BF" w:rsidRDefault="00570985" w:rsidP="006921A6"/>
    <w:p w14:paraId="6E603D4F" w14:textId="55CF3D3E" w:rsidR="00781AD4" w:rsidRPr="00F163C0" w:rsidRDefault="00781AD4" w:rsidP="006921A6">
      <w:pPr>
        <w:pStyle w:val="Ttulo"/>
      </w:pPr>
      <w:bookmarkStart w:id="51" w:name="_Toc347827588"/>
      <w:bookmarkStart w:id="52" w:name="_Toc347828192"/>
      <w:bookmarkStart w:id="53" w:name="_Toc374181959"/>
      <w:bookmarkStart w:id="54" w:name="_Toc379391090"/>
      <w:r w:rsidRPr="00F163C0">
        <w:t>Cisco Wi-Fi Location Services</w:t>
      </w:r>
      <w:bookmarkEnd w:id="51"/>
      <w:bookmarkEnd w:id="52"/>
      <w:bookmarkEnd w:id="53"/>
      <w:bookmarkEnd w:id="54"/>
    </w:p>
    <w:p w14:paraId="26FC12A8" w14:textId="77777777" w:rsidR="000F6D4E" w:rsidRDefault="000F6D4E" w:rsidP="006921A6"/>
    <w:p w14:paraId="7D1CE79F" w14:textId="7306FED9" w:rsidR="00781AD4" w:rsidRPr="00D360BF" w:rsidRDefault="00DA328B" w:rsidP="006921A6">
      <w:r>
        <w:tab/>
      </w:r>
      <w:r w:rsidR="00781AD4" w:rsidRPr="00D360BF">
        <w:t xml:space="preserve">A Cisco desenvolveu um sistema de localização de dispositivos móveis em ambientes </w:t>
      </w:r>
      <w:r w:rsidR="00781AD4" w:rsidRPr="00D360BF">
        <w:rPr>
          <w:i/>
        </w:rPr>
        <w:t>indoor</w:t>
      </w:r>
      <w:r w:rsidR="00781AD4" w:rsidRPr="00D360BF">
        <w:t xml:space="preserve"> que funciona através dos equipamentos Wi-Fi</w:t>
      </w:r>
      <w:r w:rsidR="00781AD4">
        <w:t xml:space="preserve"> que se encontram na rede. Também se pode acoplar a este sistema o uso de etiquetas da tecnologia RFID </w:t>
      </w:r>
      <w:r w:rsidR="0082337D" w:rsidRPr="00F4365C">
        <w:rPr>
          <w:rStyle w:val="CitaoMendleyCarter"/>
        </w:rPr>
        <w:fldChar w:fldCharType="begin" w:fldLock="1"/>
      </w:r>
      <w:r w:rsidR="00F7610E">
        <w:rPr>
          <w:rStyle w:val="CitaoMendleyCarter"/>
        </w:rPr>
        <w:instrText>ADDIN CSL_CITATION { "citationItems" : [ { "id" : "ITEM-1", "itemData" : { "author" : [ { "dropping-particle" : "", "family" : "Cisco Systems", "given" : "", "non-dropping-particle" : "", "parse-names" : false, "suffix" : "" } ], "id" : "ITEM-1", "issued" : { "date-parts" : [ [ "2008" ] ] }, "title" : "Wi-Fi Location-Based Services 4.1 Design Guide", "type" : "book" }, "uris" : [ "http://www.mendeley.com/documents/?uuid=97db0ef4-361c-40cf-8e8f-8550a3f88b41" ] } ], "mendeley" : { "previouslyFormattedCitation" : "[16]" }, "properties" : { "noteIndex" : 0 }, "schema" : "https://github.com/citation-style-language/schema/raw/master/csl-citation.json" }</w:instrText>
      </w:r>
      <w:r w:rsidR="0082337D" w:rsidRPr="00F4365C">
        <w:rPr>
          <w:rStyle w:val="CitaoMendleyCarter"/>
        </w:rPr>
        <w:fldChar w:fldCharType="separate"/>
      </w:r>
      <w:r w:rsidR="00E0777F" w:rsidRPr="00E0777F">
        <w:rPr>
          <w:rStyle w:val="CitaoMendleyCarter"/>
          <w:b w:val="0"/>
          <w:noProof/>
        </w:rPr>
        <w:t>[16]</w:t>
      </w:r>
      <w:r w:rsidR="0082337D" w:rsidRPr="00F4365C">
        <w:rPr>
          <w:rStyle w:val="CitaoMendleyCarter"/>
        </w:rPr>
        <w:fldChar w:fldCharType="end"/>
      </w:r>
      <w:r w:rsidR="00781AD4" w:rsidRPr="00D360BF">
        <w:t>.</w:t>
      </w:r>
    </w:p>
    <w:p w14:paraId="116B9328" w14:textId="30A4A726" w:rsidR="00827E7A" w:rsidRPr="004C355A" w:rsidRDefault="00DA328B" w:rsidP="006921A6">
      <w:r>
        <w:tab/>
      </w:r>
      <w:r w:rsidR="00253F2E">
        <w:t>Este sistema</w:t>
      </w:r>
      <w:r w:rsidR="00781AD4" w:rsidRPr="00802C8B">
        <w:t xml:space="preserve"> utiliza 5 métodos diferentes para calcular a posição </w:t>
      </w:r>
      <w:r w:rsidR="00781AD4" w:rsidRPr="00827E7A">
        <w:rPr>
          <w:i/>
        </w:rPr>
        <w:t>indoor</w:t>
      </w:r>
      <w:r w:rsidR="00781AD4" w:rsidRPr="00802C8B">
        <w:t xml:space="preserve">, </w:t>
      </w:r>
      <w:r w:rsidR="00781AD4" w:rsidRPr="00827E7A">
        <w:rPr>
          <w:i/>
        </w:rPr>
        <w:t>Cell of Origin</w:t>
      </w:r>
      <w:r w:rsidR="00827E7A" w:rsidRPr="00827E7A">
        <w:rPr>
          <w:i/>
        </w:rPr>
        <w:t xml:space="preserve"> </w:t>
      </w:r>
      <w:r w:rsidR="00827E7A">
        <w:rPr>
          <w:i/>
        </w:rPr>
        <w:t xml:space="preserve"> </w:t>
      </w:r>
      <w:r w:rsidR="00827E7A" w:rsidRPr="00827E7A">
        <w:t>(</w:t>
      </w:r>
      <w:r w:rsidR="00827E7A">
        <w:t>CoO</w:t>
      </w:r>
      <w:r w:rsidR="00827E7A" w:rsidRPr="00827E7A">
        <w:t>)</w:t>
      </w:r>
      <w:r w:rsidR="00E25AF1">
        <w:t xml:space="preserve">, </w:t>
      </w:r>
      <w:r w:rsidR="00827E7A" w:rsidRPr="004C355A">
        <w:rPr>
          <w:i/>
        </w:rPr>
        <w:t>Received Signal Strength</w:t>
      </w:r>
      <w:r w:rsidR="00827E7A">
        <w:t xml:space="preserve">  (</w:t>
      </w:r>
      <w:r w:rsidR="00E25AF1">
        <w:t>RSS</w:t>
      </w:r>
      <w:r w:rsidR="00827E7A">
        <w:t>)</w:t>
      </w:r>
      <w:r w:rsidR="00E25AF1">
        <w:t xml:space="preserve">, </w:t>
      </w:r>
      <w:r w:rsidR="00827E7A" w:rsidRPr="004C355A">
        <w:rPr>
          <w:i/>
        </w:rPr>
        <w:t>Time of Arrival</w:t>
      </w:r>
      <w:r w:rsidR="00827E7A">
        <w:t xml:space="preserve">  (</w:t>
      </w:r>
      <w:r w:rsidR="00E25AF1">
        <w:t>ToA</w:t>
      </w:r>
      <w:r w:rsidR="00827E7A">
        <w:t>)</w:t>
      </w:r>
      <w:r w:rsidR="00E25AF1">
        <w:t xml:space="preserve">, </w:t>
      </w:r>
      <w:r w:rsidR="00827E7A" w:rsidRPr="004C355A">
        <w:rPr>
          <w:i/>
        </w:rPr>
        <w:t xml:space="preserve">Time Difference of Arrival  </w:t>
      </w:r>
      <w:r w:rsidR="00827E7A">
        <w:t>(</w:t>
      </w:r>
      <w:r w:rsidR="00E25AF1">
        <w:t>TDoA</w:t>
      </w:r>
      <w:r w:rsidR="00827E7A">
        <w:t>)</w:t>
      </w:r>
      <w:r w:rsidR="00E25AF1">
        <w:t xml:space="preserve"> e o </w:t>
      </w:r>
      <w:r w:rsidR="00827E7A" w:rsidRPr="004C355A">
        <w:rPr>
          <w:i/>
        </w:rPr>
        <w:t xml:space="preserve">Angle of Arrival </w:t>
      </w:r>
      <w:r w:rsidR="00827E7A" w:rsidRPr="004C355A">
        <w:t>(</w:t>
      </w:r>
      <w:r w:rsidR="00E25AF1" w:rsidRPr="00827E7A">
        <w:t>AoA</w:t>
      </w:r>
      <w:r w:rsidR="00827E7A" w:rsidRPr="00827E7A">
        <w:t>)</w:t>
      </w:r>
      <w:r w:rsidR="00E25AF1">
        <w:t xml:space="preserve">. O </w:t>
      </w:r>
      <w:r w:rsidR="00EA6797">
        <w:t xml:space="preserve">modo de </w:t>
      </w:r>
      <w:r w:rsidR="00E25AF1">
        <w:t>funcionamento destes mét</w:t>
      </w:r>
      <w:r w:rsidR="00253F2E">
        <w:t xml:space="preserve">odos pode ser visto na secção </w:t>
      </w:r>
      <w:r w:rsidR="00253F2E">
        <w:fldChar w:fldCharType="begin"/>
      </w:r>
      <w:r w:rsidR="00253F2E">
        <w:instrText xml:space="preserve"> REF _Ref363233578 \r \h </w:instrText>
      </w:r>
      <w:r w:rsidR="00253F2E">
        <w:fldChar w:fldCharType="separate"/>
      </w:r>
      <w:r w:rsidR="00AC2DDA">
        <w:t>3.3</w:t>
      </w:r>
      <w:r w:rsidR="00253F2E">
        <w:fldChar w:fldCharType="end"/>
      </w:r>
      <w:r w:rsidR="00E25AF1">
        <w:t xml:space="preserve"> deste documento.</w:t>
      </w:r>
    </w:p>
    <w:p w14:paraId="3CD87266" w14:textId="77777777" w:rsidR="005C6FE4" w:rsidRDefault="005C6FE4" w:rsidP="00AB7C94">
      <w:pPr>
        <w:pStyle w:val="Imagem"/>
      </w:pPr>
      <w:r w:rsidRPr="00670F8C">
        <w:drawing>
          <wp:inline distT="0" distB="0" distL="0" distR="0" wp14:anchorId="3E8F8165" wp14:editId="5772C4F7">
            <wp:extent cx="5731510" cy="4054408"/>
            <wp:effectExtent l="0" t="0" r="2540" b="381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4054408"/>
                    </a:xfrm>
                    <a:prstGeom prst="rect">
                      <a:avLst/>
                    </a:prstGeom>
                    <a:ln w="25400" cap="rnd">
                      <a:noFill/>
                    </a:ln>
                    <a:effectLst/>
                  </pic:spPr>
                </pic:pic>
              </a:graphicData>
            </a:graphic>
          </wp:inline>
        </w:drawing>
      </w:r>
    </w:p>
    <w:p w14:paraId="56A978E3" w14:textId="281352A7" w:rsidR="005C6FE4" w:rsidRPr="006C23AF" w:rsidRDefault="005C6FE4" w:rsidP="00AB7C94">
      <w:pPr>
        <w:pStyle w:val="Legenda"/>
      </w:pPr>
      <w:bookmarkStart w:id="55" w:name="_Ref377661137"/>
      <w:bookmarkStart w:id="56" w:name="_Toc379391154"/>
      <w:r>
        <w:t xml:space="preserve">Figura </w:t>
      </w:r>
      <w:r w:rsidR="0075723B">
        <w:fldChar w:fldCharType="begin"/>
      </w:r>
      <w:r w:rsidR="0075723B">
        <w:instrText xml:space="preserve"> SEQ Figura \* ARABIC </w:instrText>
      </w:r>
      <w:r w:rsidR="0075723B">
        <w:fldChar w:fldCharType="separate"/>
      </w:r>
      <w:r w:rsidR="00AC2DDA">
        <w:rPr>
          <w:noProof/>
        </w:rPr>
        <w:t>7</w:t>
      </w:r>
      <w:r w:rsidR="0075723B">
        <w:rPr>
          <w:noProof/>
        </w:rPr>
        <w:fldChar w:fldCharType="end"/>
      </w:r>
      <w:bookmarkEnd w:id="55"/>
      <w:r>
        <w:t xml:space="preserve"> – </w:t>
      </w:r>
      <w:r w:rsidRPr="00894825">
        <w:t>Exem</w:t>
      </w:r>
      <w:r w:rsidR="00E35A67">
        <w:t>plo da localização do cliente (licença b</w:t>
      </w:r>
      <w:r w:rsidRPr="00894825">
        <w:t>ásica) - WCS</w:t>
      </w:r>
      <w:bookmarkEnd w:id="56"/>
    </w:p>
    <w:p w14:paraId="11D6A992" w14:textId="11BCDA2E" w:rsidR="00886AF5" w:rsidRDefault="00DA328B" w:rsidP="006921A6">
      <w:pPr>
        <w:rPr>
          <w:bCs/>
          <w:szCs w:val="32"/>
        </w:rPr>
      </w:pPr>
      <w:r>
        <w:rPr>
          <w:rFonts w:eastAsia="Calibri"/>
        </w:rPr>
        <w:tab/>
      </w:r>
      <w:r w:rsidR="00781AD4" w:rsidRPr="006B22F0">
        <w:rPr>
          <w:rFonts w:eastAsia="Calibri"/>
        </w:rPr>
        <w:t>Este</w:t>
      </w:r>
      <w:r w:rsidR="00781AD4">
        <w:rPr>
          <w:rFonts w:eastAsia="Calibri"/>
        </w:rPr>
        <w:t xml:space="preserve"> sistema é muito completo uma vez que não necessita da instalação de qualquer </w:t>
      </w:r>
      <w:r w:rsidR="00781AD4" w:rsidRPr="00206257">
        <w:rPr>
          <w:rFonts w:eastAsia="Calibri"/>
          <w:i/>
        </w:rPr>
        <w:t>software</w:t>
      </w:r>
      <w:r w:rsidR="00781AD4">
        <w:rPr>
          <w:rFonts w:eastAsia="Calibri"/>
        </w:rPr>
        <w:t xml:space="preserve"> adicional nos dispositivos móveis e utiliza vários métodos de localização. Contudo e</w:t>
      </w:r>
      <w:r w:rsidR="00781AD4" w:rsidRPr="006B22F0">
        <w:rPr>
          <w:rFonts w:eastAsia="Calibri"/>
        </w:rPr>
        <w:t xml:space="preserve">ste </w:t>
      </w:r>
      <w:r w:rsidR="00781AD4">
        <w:rPr>
          <w:rFonts w:eastAsia="Calibri"/>
        </w:rPr>
        <w:t xml:space="preserve">sistema para funcionar necessita de satisfazer alguns requisitos ao nível de infraestrutura </w:t>
      </w:r>
      <w:r w:rsidR="00781AD4">
        <w:rPr>
          <w:rFonts w:eastAsia="Calibri"/>
        </w:rPr>
        <w:lastRenderedPageBreak/>
        <w:t xml:space="preserve">de rede. O sistema </w:t>
      </w:r>
      <w:r>
        <w:rPr>
          <w:bCs/>
          <w:szCs w:val="32"/>
        </w:rPr>
        <w:t>só funciona com pontos de acesso</w:t>
      </w:r>
      <w:r w:rsidR="00781AD4" w:rsidRPr="00D360BF">
        <w:rPr>
          <w:bCs/>
          <w:szCs w:val="32"/>
        </w:rPr>
        <w:t xml:space="preserve"> da Cisco e têm de ser configurados para trabalhar com o Cisco </w:t>
      </w:r>
      <w:r w:rsidR="00781AD4" w:rsidRPr="00D360BF">
        <w:rPr>
          <w:bCs/>
          <w:i/>
          <w:szCs w:val="32"/>
        </w:rPr>
        <w:t>Wireless Control System</w:t>
      </w:r>
      <w:r w:rsidR="00781AD4" w:rsidRPr="00D360BF">
        <w:rPr>
          <w:bCs/>
          <w:szCs w:val="32"/>
        </w:rPr>
        <w:t xml:space="preserve"> (WCS)</w:t>
      </w:r>
      <w:r w:rsidR="00EB6ECD">
        <w:rPr>
          <w:bCs/>
          <w:szCs w:val="32"/>
        </w:rPr>
        <w:t xml:space="preserve"> (</w:t>
      </w:r>
      <w:r w:rsidR="00AB4241">
        <w:rPr>
          <w:bCs/>
          <w:szCs w:val="32"/>
        </w:rPr>
        <w:fldChar w:fldCharType="begin"/>
      </w:r>
      <w:r w:rsidR="00AB4241">
        <w:rPr>
          <w:bCs/>
          <w:szCs w:val="32"/>
        </w:rPr>
        <w:instrText xml:space="preserve"> REF _Ref377661137 \h </w:instrText>
      </w:r>
      <w:r w:rsidR="00AB4241">
        <w:rPr>
          <w:bCs/>
          <w:szCs w:val="32"/>
        </w:rPr>
      </w:r>
      <w:r w:rsidR="00AB4241">
        <w:rPr>
          <w:bCs/>
          <w:szCs w:val="32"/>
        </w:rPr>
        <w:fldChar w:fldCharType="separate"/>
      </w:r>
      <w:r w:rsidR="00AC2DDA">
        <w:t xml:space="preserve">Figura </w:t>
      </w:r>
      <w:r w:rsidR="00AC2DDA">
        <w:rPr>
          <w:noProof/>
        </w:rPr>
        <w:t>7</w:t>
      </w:r>
      <w:r w:rsidR="00AB4241">
        <w:rPr>
          <w:bCs/>
          <w:szCs w:val="32"/>
        </w:rPr>
        <w:fldChar w:fldCharType="end"/>
      </w:r>
      <w:r w:rsidR="00EB6ECD">
        <w:rPr>
          <w:bCs/>
          <w:szCs w:val="32"/>
        </w:rPr>
        <w:t>)</w:t>
      </w:r>
      <w:r w:rsidR="00781AD4" w:rsidRPr="00D360BF">
        <w:rPr>
          <w:bCs/>
          <w:szCs w:val="32"/>
        </w:rPr>
        <w:t xml:space="preserve">. </w:t>
      </w:r>
      <w:r w:rsidR="00781AD4">
        <w:rPr>
          <w:bCs/>
          <w:szCs w:val="32"/>
        </w:rPr>
        <w:t xml:space="preserve">Isto limita a integração deste sistema de localização indoor em outras redes com </w:t>
      </w:r>
      <w:r>
        <w:rPr>
          <w:bCs/>
          <w:szCs w:val="32"/>
        </w:rPr>
        <w:t>pontos de acesso</w:t>
      </w:r>
      <w:r w:rsidR="00781AD4">
        <w:rPr>
          <w:bCs/>
          <w:szCs w:val="32"/>
        </w:rPr>
        <w:t xml:space="preserve"> de fabricantes diferentes.</w:t>
      </w:r>
    </w:p>
    <w:p w14:paraId="2B43EECF" w14:textId="06A9938F" w:rsidR="00AB4241" w:rsidRPr="004931D2" w:rsidRDefault="00AB4241" w:rsidP="00AB7C94">
      <w:pPr>
        <w:pStyle w:val="Legenda"/>
      </w:pPr>
      <w:r w:rsidRPr="00AB4241">
        <w:rPr>
          <w:noProof/>
          <w:lang w:eastAsia="pt-PT"/>
        </w:rPr>
        <w:t xml:space="preserve"> </w:t>
      </w:r>
    </w:p>
    <w:p w14:paraId="165951D4" w14:textId="00AD61A9" w:rsidR="00781AD4" w:rsidRPr="00F163C0" w:rsidRDefault="00781AD4" w:rsidP="006921A6">
      <w:pPr>
        <w:pStyle w:val="Ttulo"/>
        <w:rPr>
          <w:lang w:val="en-US"/>
        </w:rPr>
      </w:pPr>
      <w:bookmarkStart w:id="57" w:name="_Toc347827589"/>
      <w:bookmarkStart w:id="58" w:name="_Toc347828193"/>
      <w:bookmarkStart w:id="59" w:name="_Toc374181960"/>
      <w:bookmarkStart w:id="60" w:name="_Toc379391091"/>
      <w:r w:rsidRPr="00F163C0">
        <w:rPr>
          <w:lang w:val="en-US"/>
        </w:rPr>
        <w:t>Location Estimation in ZigBee Network Based on Fingerprinting</w:t>
      </w:r>
      <w:bookmarkEnd w:id="57"/>
      <w:bookmarkEnd w:id="58"/>
      <w:bookmarkEnd w:id="59"/>
      <w:bookmarkEnd w:id="60"/>
    </w:p>
    <w:p w14:paraId="1D647869" w14:textId="49388F4C" w:rsidR="00E86101" w:rsidRPr="00802C8B" w:rsidRDefault="00E86101" w:rsidP="006921A6">
      <w:pPr>
        <w:rPr>
          <w:lang w:val="en-US"/>
        </w:rPr>
      </w:pPr>
    </w:p>
    <w:p w14:paraId="7DC8C122" w14:textId="5FD9BA69" w:rsidR="00DA328B" w:rsidRPr="00D360BF" w:rsidRDefault="00DA328B" w:rsidP="00DA328B">
      <w:r w:rsidRPr="008F672E">
        <w:rPr>
          <w:lang w:val="en-US"/>
        </w:rPr>
        <w:tab/>
      </w:r>
      <w:r w:rsidR="00781AD4" w:rsidRPr="00D360BF">
        <w:t xml:space="preserve">Este projeto </w:t>
      </w:r>
      <w:r w:rsidR="00681B69" w:rsidRPr="00681B69">
        <w:rPr>
          <w:rStyle w:val="CitaoMendleyCarter"/>
        </w:rPr>
        <w:fldChar w:fldCharType="begin" w:fldLock="1"/>
      </w:r>
      <w:r w:rsidR="00F7610E">
        <w:rPr>
          <w:rStyle w:val="CitaoMendleyCarter"/>
        </w:rPr>
        <w:instrText>ADDIN CSL_CITATION { "citationItems" : [ { "id" : "ITEM-1", "itemData" : { "DOI" : "10.1109/ICVES.2007.4456358", "ISBN" : "9781424412662", "abstract" : "Location-aware computing becomes an exciting research as recent advancements in RF circuits and wireless communication stacks. In this paper, we present a fingerprinting based location estimation technology in ZigBee network. The system uses the signal strength from several base stations rather than time or angle for determining the location of mobile station. Instead of modeling the complex attenuation of signal strength, the system models the probabilistic distribution in different geographical areas which we called fingerprinting. It combines the measured data and fingerprinting to determine the mobile station's location. The experiment results demonstrate the validity of location estimation in ZigBee network based on fingerprinting.", "author" : [ { "dropping-particle" : "", "family" : "Yao", "given" : "Qingming Yao Qingming", "non-dropping-particle" : "", "parse-names" : false, "suffix" : "" }, { "dropping-particle" : "", "family" : "Wang", "given" : "Fei-Yue Wang Fei-Yue", "non-dropping-particle" : "", "parse-names" : false, "suffix" : "" }, { "dropping-particle" : "", "family" : "Gao", "given" : "Hui Gao Hui", "non-dropping-particle" : "", "parse-names" : false, "suffix" : "" }, { "dropping-particle" : "", "family" : "Wang", "given" : "Kunfeng Wang Kunfeng", "non-dropping-particle" : "", "parse-names" : false, "suffix" : "" }, { "dropping-particle" : "", "family" : "Zhao", "given" : "Hongxia Zhao Hongxia", "non-dropping-particle" : "", "parse-names" : false, "suffix" : "" } ], "container-title" : "2007 IEEE International Conference on Vehicular Electronics and Safety", "id" : "ITEM-1", "issued" : { "date-parts" : [ [ "2007" ] ] }, "page" : "1-6", "publisher" : "IEEE", "title" : "Location estimation in ZigBee Network based on fingerprinting", "type" : "bill" }, "uris" : [ "http://www.mendeley.com/documents/?uuid=375d78a9-988f-4e1c-9444-007a0c7c62cd" ] } ], "mendeley" : { "previouslyFormattedCitation" : "[17]" }, "properties" : { "noteIndex" : 0 }, "schema" : "https://github.com/citation-style-language/schema/raw/master/csl-citation.json" }</w:instrText>
      </w:r>
      <w:r w:rsidR="00681B69" w:rsidRPr="00681B69">
        <w:rPr>
          <w:rStyle w:val="CitaoMendleyCarter"/>
        </w:rPr>
        <w:fldChar w:fldCharType="separate"/>
      </w:r>
      <w:r w:rsidR="00E0777F" w:rsidRPr="00E0777F">
        <w:rPr>
          <w:rStyle w:val="CitaoMendleyCarter"/>
          <w:b w:val="0"/>
          <w:noProof/>
        </w:rPr>
        <w:t>[17]</w:t>
      </w:r>
      <w:r w:rsidR="00681B69" w:rsidRPr="00681B69">
        <w:rPr>
          <w:rStyle w:val="CitaoMendleyCarter"/>
        </w:rPr>
        <w:fldChar w:fldCharType="end"/>
      </w:r>
      <w:r w:rsidR="00781AD4" w:rsidRPr="00D360BF">
        <w:t xml:space="preserve"> estima a localização exterior e </w:t>
      </w:r>
      <w:r w:rsidR="00781AD4" w:rsidRPr="00D360BF">
        <w:rPr>
          <w:i/>
        </w:rPr>
        <w:t>indoor</w:t>
      </w:r>
      <w:r>
        <w:t xml:space="preserve"> através da recolha de “impressões digitais“ </w:t>
      </w:r>
      <w:r w:rsidR="00781AD4" w:rsidRPr="00D360BF">
        <w:t xml:space="preserve">em redes ZigBee. Este sistema utiliza a intensidade do sinal (RSS) das várias estações distribuídas pelo recinto para calcular a distância do dispositivo móvel à estação. O </w:t>
      </w:r>
      <w:r w:rsidR="00781AD4" w:rsidRPr="00D360BF">
        <w:rPr>
          <w:i/>
        </w:rPr>
        <w:t xml:space="preserve">figerprinting </w:t>
      </w:r>
      <w:r w:rsidR="00781AD4" w:rsidRPr="00D360BF">
        <w:t>(i</w:t>
      </w:r>
      <w:r w:rsidR="00253F2E">
        <w:t>mpressão digital</w:t>
      </w:r>
      <w:r w:rsidR="00781AD4" w:rsidRPr="00D360BF">
        <w:t>)</w:t>
      </w:r>
      <w:r w:rsidR="00781AD4" w:rsidRPr="00D360BF">
        <w:rPr>
          <w:i/>
        </w:rPr>
        <w:t xml:space="preserve"> </w:t>
      </w:r>
      <w:r w:rsidR="00781AD4" w:rsidRPr="00D360BF">
        <w:t xml:space="preserve">consiste na distribuição probabilística do recinto em diferentes áreas geográficas. Combinando a distâncias calculadas e as “impressões digitais” é determinado em que estação o dispositivo móvel se encontra. </w:t>
      </w:r>
      <w:r w:rsidRPr="00D360BF">
        <w:t xml:space="preserve">Cada “impressão digital” é </w:t>
      </w:r>
      <w:r w:rsidR="00EB4438">
        <w:t>determinada</w:t>
      </w:r>
      <w:r w:rsidRPr="00D360BF">
        <w:t xml:space="preserve"> através de uma fase de treino no local em </w:t>
      </w:r>
      <w:r w:rsidR="00EB4438">
        <w:t>questão</w:t>
      </w:r>
      <w:r w:rsidRPr="00D360BF">
        <w:t>. Nesta fase as distâncias erradas servem para avaliar o resultado.</w:t>
      </w:r>
    </w:p>
    <w:p w14:paraId="035D7DE9" w14:textId="1DEB52E0" w:rsidR="00781AD4" w:rsidRPr="00D360BF" w:rsidRDefault="00DA328B" w:rsidP="006921A6">
      <w:r>
        <w:tab/>
        <w:t>Neste sistema os pontos de acesso</w:t>
      </w:r>
      <w:r w:rsidR="00781AD4" w:rsidRPr="00D360BF">
        <w:t xml:space="preserve"> são fixados em vários </w:t>
      </w:r>
      <w:r>
        <w:t>locais distintos</w:t>
      </w:r>
      <w:r w:rsidR="00781AD4" w:rsidRPr="00D360BF">
        <w:t xml:space="preserve"> com o objetivo de que o dispositivo móvel consiga receber</w:t>
      </w:r>
      <w:r>
        <w:t xml:space="preserve"> sinal rádio de pelo menos três pontos de acesso</w:t>
      </w:r>
      <w:r w:rsidR="00781AD4" w:rsidRPr="00D360BF">
        <w:t xml:space="preserve"> diferentes em todo o recinto. Assim sendo o dispositivo móvel processa o vetor RSS e procura na base de dados a “impressão digital” a que mais se adequa. </w:t>
      </w:r>
    </w:p>
    <w:p w14:paraId="34B40639" w14:textId="00E71B5C" w:rsidR="00781AD4" w:rsidRPr="00D360BF" w:rsidRDefault="00DA328B" w:rsidP="006921A6">
      <w:r>
        <w:tab/>
      </w:r>
      <w:r w:rsidR="00675EA9" w:rsidRPr="00D360BF">
        <w:t xml:space="preserve">O sinal transmitido pelos </w:t>
      </w:r>
      <w:r>
        <w:t>pontos de acesso</w:t>
      </w:r>
      <w:r w:rsidR="00675EA9" w:rsidRPr="00D360BF">
        <w:t xml:space="preserve"> normalmente chega</w:t>
      </w:r>
      <w:r w:rsidR="00781AD4" w:rsidRPr="00D360BF">
        <w:t xml:space="preserve"> ao dispositivo móvel percorrendo vários caminhos, devido à distorção do sinal rádio. Esta distorção tem como principais causas a reflexão, absorção e difração do sinal rádio</w:t>
      </w:r>
      <w:r w:rsidR="00253F2E">
        <w:t xml:space="preserve"> (explicado em detalhe no</w:t>
      </w:r>
      <w:r w:rsidR="00CA57FE">
        <w:t xml:space="preserve"> capítulo IV</w:t>
      </w:r>
      <w:r w:rsidR="00253F2E">
        <w:t>)</w:t>
      </w:r>
      <w:r>
        <w:t>. Para resolver este</w:t>
      </w:r>
      <w:r w:rsidR="00781AD4" w:rsidRPr="00D360BF">
        <w:t xml:space="preserve"> problema os autores aplicaram a proximidade probabilística através da inferência </w:t>
      </w:r>
      <w:r w:rsidR="00781AD4" w:rsidRPr="00D801B5">
        <w:rPr>
          <w:i/>
        </w:rPr>
        <w:t>Bayesiana</w:t>
      </w:r>
      <w:r w:rsidR="00781AD4" w:rsidRPr="00D360BF">
        <w:t>. O algoritmo estima a localização do dispositivo, descobrindo qual das várias localizações tem uma probabilidade maior.</w:t>
      </w:r>
    </w:p>
    <w:p w14:paraId="6FBA7F9A" w14:textId="4CE6AC4F" w:rsidR="00DA328B" w:rsidRDefault="00DA328B" w:rsidP="00DA328B">
      <w:r>
        <w:tab/>
        <w:t xml:space="preserve">Para localizar o dispositivo móvel são capturadas as potências do sinal (RSS) dos vários pontos de acesso numa determinada posição e compara-se esses valores com os obtidos na fase de treino. </w:t>
      </w:r>
      <w:r w:rsidR="002A243A">
        <w:t>Essa informação é utilizada pela</w:t>
      </w:r>
      <w:r>
        <w:t xml:space="preserve"> inferência </w:t>
      </w:r>
      <w:r>
        <w:rPr>
          <w:i/>
        </w:rPr>
        <w:t>Bayesiana</w:t>
      </w:r>
      <w:r w:rsidR="009A5991">
        <w:t>, e assim</w:t>
      </w:r>
      <w:r>
        <w:t xml:space="preserve"> o sistema consegue localizar o dispositivo móvel com uma precisão de 70% e com uma tolerância de 0.5 metros.</w:t>
      </w:r>
    </w:p>
    <w:p w14:paraId="60441086" w14:textId="6FF18693" w:rsidR="00781AD4" w:rsidRDefault="009A5991" w:rsidP="006921A6">
      <w:r>
        <w:lastRenderedPageBreak/>
        <w:tab/>
      </w:r>
      <w:r w:rsidR="00781AD4">
        <w:t xml:space="preserve">Este sistema é interessante uma vez que permite não só a localização </w:t>
      </w:r>
      <w:r w:rsidR="00781AD4" w:rsidRPr="00B01556">
        <w:rPr>
          <w:i/>
        </w:rPr>
        <w:t>indoor</w:t>
      </w:r>
      <w:r w:rsidR="00781AD4">
        <w:t xml:space="preserve"> como também a localização exterior com um custo reduzido. O uso de </w:t>
      </w:r>
      <w:r w:rsidR="00781AD4" w:rsidRPr="00D801B5">
        <w:t>“</w:t>
      </w:r>
      <w:r w:rsidR="00781AD4">
        <w:t>impressões digitais</w:t>
      </w:r>
      <w:r w:rsidR="00781AD4" w:rsidRPr="00D801B5">
        <w:t>”</w:t>
      </w:r>
      <w:r w:rsidR="00781AD4">
        <w:t xml:space="preserve"> assemelha-se à célula de origem </w:t>
      </w:r>
      <w:r w:rsidR="002A243A">
        <w:t>explicado posteriormente</w:t>
      </w:r>
      <w:r w:rsidR="00253F2E">
        <w:t xml:space="preserve"> na secção </w:t>
      </w:r>
      <w:r w:rsidR="00253F2E">
        <w:fldChar w:fldCharType="begin"/>
      </w:r>
      <w:r w:rsidR="00253F2E">
        <w:instrText xml:space="preserve"> REF _Ref363233578 \r \h </w:instrText>
      </w:r>
      <w:r w:rsidR="00253F2E">
        <w:fldChar w:fldCharType="separate"/>
      </w:r>
      <w:r w:rsidR="00AC2DDA">
        <w:t>3.3</w:t>
      </w:r>
      <w:r w:rsidR="00253F2E">
        <w:fldChar w:fldCharType="end"/>
      </w:r>
      <w:r w:rsidR="00781AD4">
        <w:t xml:space="preserve"> e mostra-se muito efetiva quando utilizada em conjunto </w:t>
      </w:r>
      <w:r w:rsidR="00253F2E">
        <w:t xml:space="preserve">com </w:t>
      </w:r>
      <w:r w:rsidR="00781AD4">
        <w:t xml:space="preserve">a inferência </w:t>
      </w:r>
      <w:r w:rsidR="00781AD4" w:rsidRPr="00D801B5">
        <w:rPr>
          <w:i/>
        </w:rPr>
        <w:t>Bayesiana</w:t>
      </w:r>
      <w:r w:rsidR="00781AD4">
        <w:rPr>
          <w:i/>
        </w:rPr>
        <w:t>.</w:t>
      </w:r>
      <w:r w:rsidR="00781AD4">
        <w:t xml:space="preserve"> Contudo o sistema prova ter muitas falhas na localização quando o dispositivo móvel se encontra perto de uma estação de telemóvel ou então quando se </w:t>
      </w:r>
      <w:r w:rsidR="0080780C">
        <w:t>passa</w:t>
      </w:r>
      <w:r w:rsidR="00781AD4">
        <w:t xml:space="preserve"> </w:t>
      </w:r>
      <w:r w:rsidR="0080780C">
        <w:t>apressadamente</w:t>
      </w:r>
      <w:r>
        <w:t xml:space="preserve"> por baixo de um ponto de acesso</w:t>
      </w:r>
      <w:r w:rsidR="003F0320">
        <w:t xml:space="preserve"> </w:t>
      </w:r>
      <w:r w:rsidR="003F0320" w:rsidRPr="003F0320">
        <w:rPr>
          <w:i/>
        </w:rPr>
        <w:t>(Access Point</w:t>
      </w:r>
      <w:r w:rsidR="003F0320">
        <w:t xml:space="preserve"> - AP)</w:t>
      </w:r>
      <w:r w:rsidR="00781AD4">
        <w:t xml:space="preserve">. </w:t>
      </w:r>
    </w:p>
    <w:p w14:paraId="5E25C8D9" w14:textId="2BA20159" w:rsidR="00C551BD" w:rsidRDefault="00C551BD">
      <w:pPr>
        <w:spacing w:line="288" w:lineRule="auto"/>
        <w:jc w:val="left"/>
        <w:rPr>
          <w:b/>
          <w:sz w:val="36"/>
          <w:szCs w:val="32"/>
        </w:rPr>
      </w:pPr>
      <w:bookmarkStart w:id="61" w:name="_Toc374181961"/>
    </w:p>
    <w:p w14:paraId="1CAA2F78" w14:textId="5DC102B7" w:rsidR="008A6C7A" w:rsidRPr="008F672E" w:rsidRDefault="00083329" w:rsidP="006921A6">
      <w:pPr>
        <w:pStyle w:val="Ttulo"/>
        <w:rPr>
          <w:sz w:val="40"/>
          <w:szCs w:val="48"/>
        </w:rPr>
      </w:pPr>
      <w:bookmarkStart w:id="62" w:name="_Toc379391092"/>
      <w:r w:rsidRPr="008F672E">
        <w:t>G</w:t>
      </w:r>
      <w:bookmarkEnd w:id="61"/>
      <w:r w:rsidR="00A96C07" w:rsidRPr="008F672E">
        <w:t>oHelper</w:t>
      </w:r>
      <w:bookmarkEnd w:id="62"/>
    </w:p>
    <w:p w14:paraId="26290D7B" w14:textId="75C93057" w:rsidR="00390D9C" w:rsidRPr="008F672E" w:rsidRDefault="00390D9C" w:rsidP="006921A6">
      <w:r w:rsidRPr="008F672E">
        <w:tab/>
      </w:r>
    </w:p>
    <w:p w14:paraId="79B507C2" w14:textId="2D8D7278" w:rsidR="00A96C07" w:rsidRDefault="00A96C07" w:rsidP="00A96C07">
      <w:r>
        <w:tab/>
        <w:t xml:space="preserve">Este projeto </w:t>
      </w:r>
      <w:r>
        <w:rPr>
          <w:rStyle w:val="CitaoMendleyCarter"/>
        </w:rPr>
        <w:fldChar w:fldCharType="begin" w:fldLock="1"/>
      </w:r>
      <w:r w:rsidR="00F7610E">
        <w:rPr>
          <w:rStyle w:val="CitaoMendleyCarter"/>
        </w:rPr>
        <w:instrText>ADDIN CSL_CITATION { "citationItems" : [ { "id" : "ITEM-1", "itemData" : { "DOI" : "10.1007/978-3-319-00563-8_8", "ISBN" : "978-3-319-00562-1", "abstract" : "Technology is present in almost every simple aspect of the people\u2019s daily life. As an instance, let us refer to the smartphone. This device is usually equipped with a GPS modulewhich may be used as an orientation system, if it carries the right functionalities. The problem is that these applications may be complex to operate and may not be within the bounds of everybody. Therefore, the main goal here is to develop an orientation system that may help people with cognitive disabilities in their day-to-day journeys, when the caregivers are absent. On the other hand, to keep paid helpers aware of the current location of the disable people, it will be also considered a localization system. Knowing their current locations, caregiversmay engage in others activities without neglecting their prime work, and, at the same time, turning people with cognitive disabilities more independent.", "author" : [ { "dropping-particle" : "", "family" : "Ramos", "given" : "Jo\u00e3o", "non-dropping-particle" : "", "parse-names" : false, "suffix" : "" }, { "dropping-particle" : "", "family" : "Anacleto", "given" : "Ricardo", "non-dropping-particle" : "", "parse-names" : false, "suffix" : "" }, { "dropping-particle" : "", "family" : "Novais", "given" : "Paulo", "non-dropping-particle" : "", "parse-names" : false, "suffix" : "" }, { "dropping-particle" : "", "family" : "Figueiredo", "given" : "Lino", "non-dropping-particle" : "", "parse-names" : false, "suffix" : "" }, { "dropping-particle" : "", "family" : "Almeida", "given" : "Ana", "non-dropping-particle" : "", "parse-names" : false, "suffix" : "" }, { "dropping-particle" : "", "family" : "Neves", "given" : "Jos\u00e9", "non-dropping-particle" : "", "parse-names" : false, "suffix" : "" } ], "collection-editor" : "221", "container-title" : "Trends in Practical Applications of Agents and Multiagent Systems", "editor" : [ { "dropping-particle" : "", "family" : "P\u00e9rez", "given" : "Javier", "non-dropping-particle" : "", "parse-names" : false, "suffix" : "" }, { "dropping-particle" : "", "family" : "Hermoso", "given" : "Ramon", "non-dropping-particle" : "", "parse-names" : false, "suffix" : "" }, { "dropping-particle" : "", "family" : "Moreno", "given" : "Mar\u00eda", "non-dropping-particle" : "", "parse-names" : false, "suffix" : "" }, { "dropping-particle" : "", "family" : "Rodr\u00edguez", "given" : "Juan", "non-dropping-particle" : "", "parse-names" : false, "suffix" : "" }, { "dropping-particle" : "", "family" : "Hirsch", "given" : "Benjamin", "non-dropping-particle" : "", "parse-names" : false, "suffix" : "" }, { "dropping-particle" : "", "family" : "Mathieu", "given" : "Philippe", "non-dropping-particle" : "", "parse-names" : false, "suffix" : "" }, { "dropping-particle" : "", "family" : "Campbell", "given" : "Andrew", "non-dropping-particle" : "", "parse-names" : false, "suffix" : "" }, { "dropping-particle" : "", "family" : "Suarez-Figueroa", "given" : "Mari", "non-dropping-particle" : "", "parse-names" : false, "suffix" : "" }, { "dropping-particle" : "", "family" : "Ortega", "given" : "Alfonso", "non-dropping-particle" : "", "parse-names" : false, "suffix" : "" }, { "dropping-particle" : "", "family" : "Adam", "given" : "Emmanuel", "non-dropping-particle" : "", "parse-names" : false, "suffix" : "" }, { "dropping-particle" : "", "family" : "Navarro", "given" : "Elena", "non-dropping-particle" : "", "parse-names" : false, "suffix" : "" } ], "id" : "ITEM-1", "issued" : { "date-parts" : [ [ "2013" ] ] }, "page" : "59-66", "publisher" : "Springer International Publishing", "title" : "Geo-localization System for People with Cognitive Disabilities", "type" : "chapter" }, "uris" : [ "http://www.mendeley.com/documents/?uuid=a9607312-b2e2-4f07-96da-711b17429779" ] } ], "mendeley" : { "previouslyFormattedCitation" : "[18]" }, "properties" : { "noteIndex" : 0 }, "schema" : "https://github.com/citation-style-language/schema/raw/master/csl-citation.json" }</w:instrText>
      </w:r>
      <w:r>
        <w:rPr>
          <w:rStyle w:val="CitaoMendleyCarter"/>
        </w:rPr>
        <w:fldChar w:fldCharType="separate"/>
      </w:r>
      <w:r>
        <w:rPr>
          <w:rStyle w:val="CitaoMendleyCarter"/>
          <w:b w:val="0"/>
          <w:noProof/>
        </w:rPr>
        <w:t>[18]</w:t>
      </w:r>
      <w:r>
        <w:rPr>
          <w:rStyle w:val="CitaoMendleyCarter"/>
        </w:rPr>
        <w:fldChar w:fldCharType="end"/>
      </w:r>
      <w:r>
        <w:t xml:space="preserve"> pretende auxiliar pessoas idosas e pessoas com deficiências cognitivas nas suas atividades do dia-a-dia melhorando a sua qualidade de vida. Esta ajuda </w:t>
      </w:r>
      <w:r w:rsidR="006E2C75">
        <w:t>passa</w:t>
      </w:r>
      <w:r>
        <w:t xml:space="preserve"> por assistir </w:t>
      </w:r>
      <w:r w:rsidR="006E2C75">
        <w:t xml:space="preserve">essas pessoas </w:t>
      </w:r>
      <w:r>
        <w:t>recorrendo à geo-localização em espaços exteriores (</w:t>
      </w:r>
      <w:r w:rsidR="006E2C75">
        <w:t>através do</w:t>
      </w:r>
      <w:r>
        <w:t xml:space="preserve"> GPS) para que tenham conhecimento da sua localização.</w:t>
      </w:r>
    </w:p>
    <w:p w14:paraId="0B8649F7" w14:textId="43396FC5" w:rsidR="00A96C07" w:rsidRDefault="00A96C07" w:rsidP="00A96C07">
      <w:r>
        <w:tab/>
        <w:t xml:space="preserve">O principal objetivo é proporcionar uma aplicação para </w:t>
      </w:r>
      <w:r>
        <w:rPr>
          <w:i/>
        </w:rPr>
        <w:t xml:space="preserve">smarthphone </w:t>
      </w:r>
      <w:r>
        <w:t>de fácil utilização. Esta aplicação permite auxiliar o utilizador a se orientar durante a sua deslocação de um local para outro. Também permite a um terceiro indivíduo (prestador de cuidados) responsável por essa pessoa estar sempre</w:t>
      </w:r>
      <w:r w:rsidR="006E2C75">
        <w:t xml:space="preserve"> ciente da sua localização. A</w:t>
      </w:r>
      <w:r>
        <w:t xml:space="preserve"> aplicação fornece informações sobre a rota da viagem que tem de fazer</w:t>
      </w:r>
      <w:r w:rsidR="00670F8C">
        <w:t>.</w:t>
      </w:r>
    </w:p>
    <w:p w14:paraId="2726D273" w14:textId="0ED698B7" w:rsidR="00D12997" w:rsidRDefault="0013219D" w:rsidP="006921A6">
      <w:r>
        <w:tab/>
      </w:r>
      <w:r w:rsidR="00D12997">
        <w:t xml:space="preserve">O sistema é estruturado em três partes principais, a aplicação destinada </w:t>
      </w:r>
      <w:r w:rsidR="007039B0">
        <w:t>ao utilizador</w:t>
      </w:r>
      <w:r w:rsidR="00D12997">
        <w:t xml:space="preserve"> com deficiência cognitiva (designado por </w:t>
      </w:r>
      <w:r w:rsidR="00D12997" w:rsidRPr="00D12997">
        <w:rPr>
          <w:i/>
        </w:rPr>
        <w:t>Cognitive Helper Mobile Solution</w:t>
      </w:r>
      <w:r w:rsidR="00D12997">
        <w:t>)</w:t>
      </w:r>
      <w:r w:rsidR="009169BB">
        <w:t xml:space="preserve"> e mais duas aplicações destinadas aos </w:t>
      </w:r>
      <w:r w:rsidR="00897DE6">
        <w:t>prestadores de cuidados</w:t>
      </w:r>
      <w:r w:rsidR="009169BB">
        <w:t xml:space="preserve"> (designado por </w:t>
      </w:r>
      <w:r w:rsidR="009169BB" w:rsidRPr="009169BB">
        <w:rPr>
          <w:i/>
        </w:rPr>
        <w:t>Caregiver Applications</w:t>
      </w:r>
      <w:r w:rsidR="009169BB" w:rsidRPr="009169BB">
        <w:t xml:space="preserve"> </w:t>
      </w:r>
      <w:r w:rsidR="009169BB">
        <w:t>–</w:t>
      </w:r>
      <w:r w:rsidR="009169BB">
        <w:rPr>
          <w:i/>
        </w:rPr>
        <w:t xml:space="preserve"> </w:t>
      </w:r>
      <w:r w:rsidR="00083329" w:rsidRPr="00001185">
        <w:rPr>
          <w:i/>
        </w:rPr>
        <w:t>WEB</w:t>
      </w:r>
      <w:r w:rsidR="00083329" w:rsidRPr="009169BB">
        <w:rPr>
          <w:i/>
        </w:rPr>
        <w:t xml:space="preserve"> </w:t>
      </w:r>
      <w:r w:rsidR="00083329" w:rsidRPr="00D74C93">
        <w:t>e</w:t>
      </w:r>
      <w:r w:rsidR="00083329">
        <w:rPr>
          <w:i/>
        </w:rPr>
        <w:t xml:space="preserve"> </w:t>
      </w:r>
      <w:r w:rsidR="00083329" w:rsidRPr="00083329">
        <w:t>móvel</w:t>
      </w:r>
      <w:r w:rsidR="009169BB">
        <w:t>).</w:t>
      </w:r>
    </w:p>
    <w:p w14:paraId="291B34A2" w14:textId="4516C88C" w:rsidR="00675EA9" w:rsidRDefault="006C30B3" w:rsidP="006921A6">
      <w:r>
        <w:tab/>
      </w:r>
      <w:r w:rsidR="00083329" w:rsidRPr="00083329">
        <w:t>O</w:t>
      </w:r>
      <w:r w:rsidR="00083329" w:rsidRPr="00083329">
        <w:rPr>
          <w:i/>
        </w:rPr>
        <w:t xml:space="preserve"> Cognitive Helper Mobile Solution</w:t>
      </w:r>
      <w:r w:rsidR="00083329" w:rsidRPr="00083329">
        <w:t xml:space="preserve"> é uma aplicação </w:t>
      </w:r>
      <w:r w:rsidR="00083329">
        <w:t xml:space="preserve">móvel </w:t>
      </w:r>
      <w:r w:rsidR="00897DE6">
        <w:t xml:space="preserve">para Android, </w:t>
      </w:r>
      <w:r w:rsidR="00675EA9">
        <w:t xml:space="preserve">que tem como objetivo calcular e mostrar ao utilizador o </w:t>
      </w:r>
      <w:r w:rsidR="00897DE6">
        <w:t>percurso</w:t>
      </w:r>
      <w:r w:rsidR="00675EA9">
        <w:t xml:space="preserve"> </w:t>
      </w:r>
      <w:r w:rsidR="00897DE6">
        <w:t xml:space="preserve">desde a sua localização até </w:t>
      </w:r>
      <w:r w:rsidR="00675EA9">
        <w:t xml:space="preserve">ao </w:t>
      </w:r>
      <w:r w:rsidR="00897DE6">
        <w:t xml:space="preserve">destino </w:t>
      </w:r>
      <w:r w:rsidR="00675EA9">
        <w:t>pretendido e também localizar o utilizador</w:t>
      </w:r>
      <w:r w:rsidR="00897DE6">
        <w:t>, fornecendo</w:t>
      </w:r>
      <w:r w:rsidR="00675EA9">
        <w:t xml:space="preserve"> essa </w:t>
      </w:r>
      <w:r w:rsidR="00897DE6">
        <w:t xml:space="preserve">informação ao seu prestador de cuidados. Para </w:t>
      </w:r>
      <w:r w:rsidR="0013219D">
        <w:t>facilitar a orientação ao</w:t>
      </w:r>
      <w:r w:rsidR="00897DE6">
        <w:t xml:space="preserve"> utilizador na aplicação móvel </w:t>
      </w:r>
      <w:r w:rsidR="0013219D">
        <w:t>foi implementado utilizando</w:t>
      </w:r>
      <w:r w:rsidR="00897DE6">
        <w:t xml:space="preserve"> realidade aumentada (</w:t>
      </w:r>
      <w:r w:rsidR="00897DE6">
        <w:fldChar w:fldCharType="begin"/>
      </w:r>
      <w:r w:rsidR="00897DE6" w:rsidRPr="00833ED2">
        <w:instrText xml:space="preserve"> REF _Ref362194324 \h  \* MERGEFORMAT </w:instrText>
      </w:r>
      <w:r w:rsidR="00897DE6">
        <w:fldChar w:fldCharType="separate"/>
      </w:r>
      <w:r w:rsidR="00AC2DDA" w:rsidRPr="0044163C">
        <w:t xml:space="preserve">Figura </w:t>
      </w:r>
      <w:r w:rsidR="00AC2DDA">
        <w:t>8</w:t>
      </w:r>
      <w:r w:rsidR="00897DE6">
        <w:fldChar w:fldCharType="end"/>
      </w:r>
      <w:r w:rsidR="00897DE6">
        <w:t>).</w:t>
      </w:r>
    </w:p>
    <w:p w14:paraId="42580E4D" w14:textId="77777777" w:rsidR="002379A3" w:rsidRDefault="002379A3" w:rsidP="00AB7C94">
      <w:pPr>
        <w:pStyle w:val="Imagem"/>
      </w:pPr>
      <w:r w:rsidRPr="0044163C">
        <w:lastRenderedPageBreak/>
        <w:drawing>
          <wp:inline distT="0" distB="0" distL="0" distR="0" wp14:anchorId="1B9394F6" wp14:editId="07C66BED">
            <wp:extent cx="3038475" cy="2276475"/>
            <wp:effectExtent l="0" t="0" r="9525" b="952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38475" cy="2276475"/>
                    </a:xfrm>
                    <a:prstGeom prst="rect">
                      <a:avLst/>
                    </a:prstGeom>
                    <a:ln w="25400" cap="rnd">
                      <a:noFill/>
                    </a:ln>
                    <a:effectLst/>
                  </pic:spPr>
                </pic:pic>
              </a:graphicData>
            </a:graphic>
          </wp:inline>
        </w:drawing>
      </w:r>
    </w:p>
    <w:p w14:paraId="47296EFC" w14:textId="04C91C0D" w:rsidR="002379A3" w:rsidRPr="0044163C" w:rsidRDefault="002379A3" w:rsidP="00AB7C94">
      <w:pPr>
        <w:pStyle w:val="Legenda"/>
        <w:rPr>
          <w:rFonts w:ascii="NewsGotT" w:hAnsi="NewsGotT"/>
        </w:rPr>
      </w:pPr>
      <w:bookmarkStart w:id="63" w:name="_Ref362194324"/>
      <w:bookmarkStart w:id="64" w:name="_Toc379391155"/>
      <w:r w:rsidRPr="0044163C">
        <w:t xml:space="preserve">Figura </w:t>
      </w:r>
      <w:r>
        <w:fldChar w:fldCharType="begin"/>
      </w:r>
      <w:r w:rsidRPr="00083329">
        <w:instrText xml:space="preserve"> SEQ Figura \* ARABIC </w:instrText>
      </w:r>
      <w:r>
        <w:fldChar w:fldCharType="separate"/>
      </w:r>
      <w:r w:rsidR="00AC2DDA">
        <w:rPr>
          <w:noProof/>
        </w:rPr>
        <w:t>8</w:t>
      </w:r>
      <w:r>
        <w:fldChar w:fldCharType="end"/>
      </w:r>
      <w:bookmarkEnd w:id="63"/>
      <w:r w:rsidRPr="0044163C">
        <w:t xml:space="preserve"> – </w:t>
      </w:r>
      <w:r>
        <w:t>Exemplo da r</w:t>
      </w:r>
      <w:r w:rsidRPr="0044163C">
        <w:t xml:space="preserve">ealidade </w:t>
      </w:r>
      <w:r>
        <w:t>a</w:t>
      </w:r>
      <w:r w:rsidR="0023295B">
        <w:t>umentada -</w:t>
      </w:r>
      <w:r w:rsidRPr="0044163C">
        <w:t xml:space="preserve"> </w:t>
      </w:r>
      <w:r w:rsidR="0023295B" w:rsidRPr="0023295B">
        <w:t>Go</w:t>
      </w:r>
      <w:r w:rsidR="0023295B">
        <w:t>Helper</w:t>
      </w:r>
      <w:bookmarkEnd w:id="64"/>
    </w:p>
    <w:p w14:paraId="4F3C8E29" w14:textId="77777777" w:rsidR="0013219D" w:rsidRDefault="0013219D" w:rsidP="0013219D">
      <w:r>
        <w:tab/>
        <w:t xml:space="preserve">Os </w:t>
      </w:r>
      <w:r>
        <w:rPr>
          <w:i/>
        </w:rPr>
        <w:t>Caregiver Applications</w:t>
      </w:r>
      <w:r>
        <w:t xml:space="preserve"> são duas aplicações idênticas destinadas aos prestadores de cuidados. Estas aplicações têm as mesmas funções apenas são destinadas a sistemas diferentes (aplicação móvel para Android e aplicação WEB). As duas aplicações permitem aos prestadores de cuidados ter a localização atual e o percurso já realizado pelo utilizador. Também permite definir ou alterar os destinos finais para esse mesmo utilizador. O prestador de cuidados pode também criar notificações ou receber alertas para comunicar de forma simples com o utilizador. Por fim estas aplicações mostram alertas gerados pelo </w:t>
      </w:r>
      <w:r>
        <w:rPr>
          <w:i/>
        </w:rPr>
        <w:t xml:space="preserve">Cognitive Helper Mobile Solution </w:t>
      </w:r>
      <w:r>
        <w:t>(exemplo: o utilizador chegou ao destino com sucesso).</w:t>
      </w:r>
    </w:p>
    <w:p w14:paraId="2681E908" w14:textId="03903B38" w:rsidR="0044163C" w:rsidRPr="00083329" w:rsidRDefault="0044163C" w:rsidP="006921A6"/>
    <w:p w14:paraId="2C9325FE" w14:textId="25F91650" w:rsidR="4DA9151D" w:rsidRPr="009F3382" w:rsidRDefault="00123C7E" w:rsidP="00CC614D">
      <w:pPr>
        <w:pStyle w:val="Cabealho2"/>
      </w:pPr>
      <w:bookmarkStart w:id="65" w:name="_Toc374181962"/>
      <w:bookmarkStart w:id="66" w:name="_Toc379391093"/>
      <w:r w:rsidRPr="009F3382">
        <w:t>Desafios</w:t>
      </w:r>
      <w:bookmarkEnd w:id="65"/>
      <w:bookmarkEnd w:id="66"/>
    </w:p>
    <w:p w14:paraId="340E3E23" w14:textId="77777777" w:rsidR="008162B7" w:rsidRDefault="008162B7" w:rsidP="006921A6">
      <w:pPr>
        <w:pStyle w:val="PargrafodaLista"/>
      </w:pPr>
    </w:p>
    <w:p w14:paraId="0C841F64" w14:textId="3E96D21F" w:rsidR="002A5CEE" w:rsidRDefault="0046648B" w:rsidP="006921A6">
      <w:r>
        <w:tab/>
      </w:r>
      <w:r w:rsidR="002A5CEE" w:rsidRPr="002A5CEE">
        <w:t xml:space="preserve">Os desafios </w:t>
      </w:r>
      <w:r w:rsidR="006E2C75">
        <w:t>encontrados</w:t>
      </w:r>
      <w:r w:rsidR="002A5CEE" w:rsidRPr="002A5CEE">
        <w:t xml:space="preserve"> podem ser divididos em duas áreas distintas</w:t>
      </w:r>
      <w:r w:rsidR="00350E23">
        <w:t>: desafio social e tecnológico</w:t>
      </w:r>
      <w:r w:rsidR="002A5CEE" w:rsidRPr="002A5CEE">
        <w:t xml:space="preserve">. </w:t>
      </w:r>
      <w:r w:rsidR="002A5CEE">
        <w:t>No</w:t>
      </w:r>
      <w:r w:rsidR="002A5CEE" w:rsidRPr="002A5CEE">
        <w:t xml:space="preserve"> desafio social fazem parte </w:t>
      </w:r>
      <w:r w:rsidR="002A5CEE">
        <w:t xml:space="preserve">os </w:t>
      </w:r>
      <w:r w:rsidR="002A5CEE" w:rsidRPr="002A5CEE">
        <w:t>problemas rel</w:t>
      </w:r>
      <w:r w:rsidR="002A5CEE">
        <w:t>ativos as dificuldades sociais encontrados atualmente na sociedade. Já os desafios tecnológicos têm em atenção os dilemas e limitações</w:t>
      </w:r>
      <w:r w:rsidR="00E62460">
        <w:t xml:space="preserve"> encontrados n</w:t>
      </w:r>
      <w:r w:rsidR="002A5CEE">
        <w:t>os equipamentos tecnológicos</w:t>
      </w:r>
      <w:r w:rsidR="00E62460">
        <w:t xml:space="preserve"> utilizados</w:t>
      </w:r>
      <w:r w:rsidR="002A5CEE">
        <w:t>.</w:t>
      </w:r>
    </w:p>
    <w:p w14:paraId="5F236830" w14:textId="283A1275" w:rsidR="000161CA" w:rsidRDefault="000161CA" w:rsidP="006E2C75">
      <w:pPr>
        <w:ind w:firstLine="709"/>
        <w:rPr>
          <w:b/>
          <w:sz w:val="32"/>
          <w:szCs w:val="32"/>
        </w:rPr>
      </w:pPr>
      <w:r>
        <w:t>Em seguida são explicados os grandes desafios, tanto sociais como tecnológicos que foram encontrados na elaboração deste projeto.</w:t>
      </w:r>
    </w:p>
    <w:p w14:paraId="7EE74D48" w14:textId="77777777" w:rsidR="002A5CEE" w:rsidRPr="00123C7E" w:rsidRDefault="002A5CEE" w:rsidP="006921A6">
      <w:pPr>
        <w:pStyle w:val="PargrafodaLista"/>
      </w:pPr>
    </w:p>
    <w:p w14:paraId="07E3AD8C" w14:textId="021A7B2E" w:rsidR="00123C7E" w:rsidRPr="00E401B9" w:rsidRDefault="00123C7E" w:rsidP="006921A6">
      <w:pPr>
        <w:pStyle w:val="Ttulo"/>
      </w:pPr>
      <w:bookmarkStart w:id="67" w:name="_Toc374181963"/>
      <w:bookmarkStart w:id="68" w:name="_Toc379391094"/>
      <w:r w:rsidRPr="00E401B9">
        <w:lastRenderedPageBreak/>
        <w:t>Desafio</w:t>
      </w:r>
      <w:r w:rsidR="00785244">
        <w:t xml:space="preserve"> </w:t>
      </w:r>
      <w:r w:rsidR="00CF2E5E">
        <w:t>S</w:t>
      </w:r>
      <w:r w:rsidRPr="00E401B9">
        <w:t>ocial</w:t>
      </w:r>
      <w:bookmarkEnd w:id="67"/>
      <w:bookmarkEnd w:id="68"/>
    </w:p>
    <w:p w14:paraId="67834011" w14:textId="77777777" w:rsidR="00325544" w:rsidRDefault="00325544" w:rsidP="006921A6"/>
    <w:p w14:paraId="4E57D5B4" w14:textId="3A2E7663" w:rsidR="00EE7C86" w:rsidRDefault="0046648B" w:rsidP="006921A6">
      <w:r>
        <w:tab/>
      </w:r>
      <w:r w:rsidR="00C91367">
        <w:t>O mundo está cada vez mais industrializado e mais tecnológico o que leva as pessoas a terem</w:t>
      </w:r>
      <w:r>
        <w:t xml:space="preserve"> menos cuidado com a sua </w:t>
      </w:r>
      <w:r w:rsidR="00C91367">
        <w:t>vida social.</w:t>
      </w:r>
      <w:r w:rsidR="00C91367" w:rsidRPr="00C91367">
        <w:t xml:space="preserve"> </w:t>
      </w:r>
      <w:r>
        <w:t xml:space="preserve">As pessoas idosas não estão familiarizadas com este ambiente tecnológico. Assim sendo estas pessoas quando deixam a seu emprego deparam-se com um impacto na passagem de uma vida ativa, para uma vida com muito tempo livre. Para além disto têm a tendência com o tempo de passar mais tempo no seu ambiente domiciliar, perdendo assim o contacto com o mundo exterior e a comunicação com as outras pessoas. </w:t>
      </w:r>
    </w:p>
    <w:p w14:paraId="6EDAD8D6" w14:textId="67CE2C6A" w:rsidR="0084555D" w:rsidRDefault="0046648B" w:rsidP="006921A6">
      <w:r>
        <w:tab/>
      </w:r>
      <w:r w:rsidR="00EE7C86" w:rsidRPr="00123C7E">
        <w:t>O envelhecimento ou a ocorrência de algum acidente pode levar a limitações que afetam a qualidade de vida das pessoas. Assim sendo essas pessoas podem necessitar de uma ajuda suplementar, que é proveniente de assistentes auxiliares ou então através do uso de tecnologia apropriada. Esse auxílio permite melhorar as condições de vida das pessoas envolvidas, promovendo uma melhor qualidade de vida.</w:t>
      </w:r>
      <w:r w:rsidR="00EE7C86">
        <w:t xml:space="preserve"> </w:t>
      </w:r>
      <w:r w:rsidR="00C91367">
        <w:t>Normalmente</w:t>
      </w:r>
      <w:r w:rsidR="00EE7C86">
        <w:t xml:space="preserve"> ess</w:t>
      </w:r>
      <w:r w:rsidR="00C91367">
        <w:t xml:space="preserve">as pessoas apenas se relacionam com os seus prestadores de serviços, que são responsáveis </w:t>
      </w:r>
      <w:r w:rsidR="00250D5A">
        <w:t>pelos</w:t>
      </w:r>
      <w:r w:rsidR="00C91367">
        <w:t xml:space="preserve"> tratamentos domiciliários. Isto tem um efeito dramático na saúde pública e privada, nos serviços de emergência médica e </w:t>
      </w:r>
      <w:r w:rsidR="0084555D">
        <w:t>em cada pessoa individualmente.</w:t>
      </w:r>
      <w:r w:rsidR="00EE7C86" w:rsidRPr="00EE7C86">
        <w:t xml:space="preserve"> </w:t>
      </w:r>
    </w:p>
    <w:p w14:paraId="02ACEC84" w14:textId="77777777" w:rsidR="0046648B" w:rsidRDefault="0046648B" w:rsidP="006921A6">
      <w:r>
        <w:tab/>
      </w:r>
      <w:r w:rsidR="0084555D">
        <w:t>Este aumento da idade média total da população mundial e consequente ao aumento das doenças crónicas leva a um aumento desastroso de situações de emergência. Segundos estudos</w:t>
      </w:r>
      <w:r w:rsidR="00B81832">
        <w:t xml:space="preserve"> da área</w:t>
      </w:r>
      <w:r w:rsidR="0084555D">
        <w:t xml:space="preserve"> a maioria dos serviços prestados de emergência médic</w:t>
      </w:r>
      <w:r>
        <w:t>a destinam-se a pessoas idosas.</w:t>
      </w:r>
    </w:p>
    <w:p w14:paraId="1E35A53E" w14:textId="5060E436" w:rsidR="0046648B" w:rsidRDefault="0046648B" w:rsidP="0046648B">
      <w:r>
        <w:tab/>
        <w:t xml:space="preserve">A solução pode passar por transportar estas pessoas para um lugar específico (lares e hospitais), que esteja preparado para </w:t>
      </w:r>
      <w:r w:rsidR="00DB5CFA">
        <w:t>resolver</w:t>
      </w:r>
      <w:r>
        <w:t xml:space="preserve"> os seus problemas de forma a lidar com as suas limitações pessoais. O problema é que para além de caros, não existem lugares suficientes para todas as pessoas idosas. </w:t>
      </w:r>
      <w:r w:rsidR="00E22AAB">
        <w:t xml:space="preserve">Mesmo assim </w:t>
      </w:r>
      <w:r>
        <w:t xml:space="preserve">estas pessoas preferem passar o tempo que lhes resta no conforto de suas casas. Outra solução pode passar por as tratar estas pessoas no conforto das suas moradias, com recurso a câmaras de vigilância ou então a prestadores de serviços. Isto também se trata de uma solução dispendiosa e que põe em causa a privacidade das pessoas. </w:t>
      </w:r>
    </w:p>
    <w:p w14:paraId="19A3201B" w14:textId="1A3EAEB8" w:rsidR="00C91367" w:rsidRDefault="0046648B" w:rsidP="006921A6">
      <w:r>
        <w:tab/>
      </w:r>
      <w:r w:rsidR="00EE7C86">
        <w:t>N</w:t>
      </w:r>
      <w:r w:rsidR="00D520C3">
        <w:t>ós propomos uma outra solução que passa pela</w:t>
      </w:r>
      <w:r w:rsidR="00EE7C86">
        <w:t xml:space="preserve"> utilizaç</w:t>
      </w:r>
      <w:r w:rsidR="00D520C3">
        <w:t>ão da</w:t>
      </w:r>
      <w:r w:rsidR="00210936">
        <w:t xml:space="preserve"> tecnologia já existente nos lares</w:t>
      </w:r>
      <w:r w:rsidR="00D520C3">
        <w:t>,</w:t>
      </w:r>
      <w:r w:rsidR="00EE7C86">
        <w:t xml:space="preserve"> </w:t>
      </w:r>
      <w:r w:rsidR="00210936">
        <w:t>em</w:t>
      </w:r>
      <w:r w:rsidR="00EE7C86">
        <w:t xml:space="preserve"> ambiente</w:t>
      </w:r>
      <w:r w:rsidR="00210936">
        <w:t>s</w:t>
      </w:r>
      <w:r w:rsidR="00EE7C86">
        <w:t xml:space="preserve"> inteligente</w:t>
      </w:r>
      <w:r w:rsidR="00210936">
        <w:t>s</w:t>
      </w:r>
      <w:r w:rsidR="00D520C3">
        <w:t>,</w:t>
      </w:r>
      <w:r w:rsidR="00EE7C86">
        <w:t xml:space="preserve"> para colmatar esses problemas.</w:t>
      </w:r>
    </w:p>
    <w:p w14:paraId="1AB24D4E" w14:textId="77777777" w:rsidR="00123C7E" w:rsidRPr="00123C7E" w:rsidRDefault="00123C7E" w:rsidP="006921A6"/>
    <w:p w14:paraId="342BBE54" w14:textId="53F11BE0" w:rsidR="008162B7" w:rsidRPr="00E401B9" w:rsidRDefault="00CF2E5E" w:rsidP="006921A6">
      <w:pPr>
        <w:pStyle w:val="Ttulo"/>
      </w:pPr>
      <w:bookmarkStart w:id="69" w:name="_Toc374181964"/>
      <w:bookmarkStart w:id="70" w:name="_Toc379391095"/>
      <w:r>
        <w:lastRenderedPageBreak/>
        <w:t>Desafio T</w:t>
      </w:r>
      <w:r w:rsidR="00123C7E" w:rsidRPr="00E401B9">
        <w:t>ecnológico</w:t>
      </w:r>
      <w:bookmarkEnd w:id="69"/>
      <w:bookmarkEnd w:id="70"/>
    </w:p>
    <w:p w14:paraId="0D0A7CAC" w14:textId="77777777" w:rsidR="008162B7" w:rsidRDefault="008162B7" w:rsidP="006921A6"/>
    <w:p w14:paraId="6404AD2C" w14:textId="2F0C74A5" w:rsidR="003E54C2" w:rsidRDefault="0046648B" w:rsidP="006921A6">
      <w:r>
        <w:tab/>
      </w:r>
      <w:r w:rsidR="003E54C2">
        <w:t xml:space="preserve">As tecnologias existentes no nosso ambiente familiar </w:t>
      </w:r>
      <w:r w:rsidR="003C1FBB">
        <w:t>contêm</w:t>
      </w:r>
      <w:r w:rsidR="00D9652F">
        <w:t xml:space="preserve"> </w:t>
      </w:r>
      <w:r w:rsidR="003E54C2">
        <w:t xml:space="preserve">sensores distintos que permitem </w:t>
      </w:r>
      <w:r w:rsidR="003C1FBB">
        <w:t xml:space="preserve">determinar </w:t>
      </w:r>
      <w:r w:rsidR="003E54C2">
        <w:t xml:space="preserve">o meio ambiente que os rodeia. </w:t>
      </w:r>
      <w:r w:rsidR="00D9652F">
        <w:t>T</w:t>
      </w:r>
      <w:r w:rsidR="003E54C2">
        <w:t>odos esses dispositivos</w:t>
      </w:r>
      <w:r w:rsidR="00D9652F">
        <w:t xml:space="preserve"> interligados</w:t>
      </w:r>
      <w:r w:rsidR="003E54C2">
        <w:t xml:space="preserve"> </w:t>
      </w:r>
      <w:r w:rsidR="00D9652F">
        <w:t>permitem</w:t>
      </w:r>
      <w:r w:rsidR="003C1FBB">
        <w:t xml:space="preserve"> ter um</w:t>
      </w:r>
      <w:r w:rsidR="00D9652F">
        <w:t xml:space="preserve"> </w:t>
      </w:r>
      <w:r w:rsidR="003C1FBB">
        <w:t>conceito</w:t>
      </w:r>
      <w:r w:rsidR="003E54C2">
        <w:t xml:space="preserve"> </w:t>
      </w:r>
      <w:r w:rsidR="00673C80">
        <w:t xml:space="preserve">ainda </w:t>
      </w:r>
      <w:r w:rsidR="003E54C2">
        <w:t>mais</w:t>
      </w:r>
      <w:r w:rsidR="00673C80">
        <w:t xml:space="preserve"> amplo</w:t>
      </w:r>
      <w:r w:rsidR="00D9652F">
        <w:t xml:space="preserve"> do ambiente em que estão</w:t>
      </w:r>
      <w:r w:rsidR="003E54C2">
        <w:t xml:space="preserve"> inserido</w:t>
      </w:r>
      <w:r w:rsidR="00D9652F">
        <w:t>s</w:t>
      </w:r>
      <w:r w:rsidR="003E54C2">
        <w:t xml:space="preserve">. </w:t>
      </w:r>
      <w:r w:rsidR="00D9652F">
        <w:t>Depois de</w:t>
      </w:r>
      <w:r w:rsidR="003E54C2">
        <w:t xml:space="preserve"> </w:t>
      </w:r>
      <w:r w:rsidR="00D9652F">
        <w:t xml:space="preserve">analisado esses dados é possível </w:t>
      </w:r>
      <w:r w:rsidR="003E54C2">
        <w:t>a</w:t>
      </w:r>
      <w:r w:rsidR="00D9652F">
        <w:t xml:space="preserve">tuar sobre esse meio com o intuito de auxiliar as pessoas </w:t>
      </w:r>
      <w:r w:rsidR="00FA147A">
        <w:t>envolvidas</w:t>
      </w:r>
      <w:r w:rsidR="003E54C2">
        <w:t>.</w:t>
      </w:r>
      <w:r w:rsidR="00D9652F">
        <w:t xml:space="preserve"> </w:t>
      </w:r>
    </w:p>
    <w:p w14:paraId="3DD3D6FC" w14:textId="52A61587" w:rsidR="00673C80" w:rsidRDefault="00673C80" w:rsidP="00673C80">
      <w:r>
        <w:tab/>
        <w:t>As tecnologias sem fios podem ser utilizadas num variado tipo de aplicações no nosso dia-a-dia. O seu principal objetivo é potenciar a mobilidade dos utilizadores, permitindo a conexão e comunicação entre dispositivos sem a necessidade de ligações físicas.</w:t>
      </w:r>
    </w:p>
    <w:p w14:paraId="315E8B7F" w14:textId="0F766196" w:rsidR="00191F32" w:rsidRPr="00D360BF" w:rsidRDefault="00673C80" w:rsidP="006921A6">
      <w:r>
        <w:tab/>
      </w:r>
      <w:r w:rsidR="00351A37" w:rsidRPr="00D360BF">
        <w:t>E</w:t>
      </w:r>
      <w:r w:rsidR="00191F32" w:rsidRPr="00D360BF">
        <w:t>xistem várias soluções para localizações exteriores baseadas nos sistemas GPS/AGPS, que não permite</w:t>
      </w:r>
      <w:r w:rsidR="00517D9C">
        <w:t>m</w:t>
      </w:r>
      <w:r w:rsidR="00191F32" w:rsidRPr="00D360BF">
        <w:t xml:space="preserve"> uma localização precisa em ambientes </w:t>
      </w:r>
      <w:r w:rsidR="00191F32" w:rsidRPr="00D360BF">
        <w:rPr>
          <w:i/>
        </w:rPr>
        <w:t>indoor</w:t>
      </w:r>
      <w:r w:rsidR="00351A37" w:rsidRPr="00D360BF">
        <w:t xml:space="preserve">. Tendo em conta que </w:t>
      </w:r>
      <w:r w:rsidR="007B5FDA" w:rsidRPr="00D360BF">
        <w:t>muitos edifícios (Centro</w:t>
      </w:r>
      <w:r w:rsidR="007B5FDA">
        <w:t>s Comercias, Museus, Hospitais, Aeroportos, Universidades, entre outros</w:t>
      </w:r>
      <w:r w:rsidR="007B5FDA" w:rsidRPr="00D360BF">
        <w:t>) já estão equipados</w:t>
      </w:r>
      <w:r w:rsidR="00351A37" w:rsidRPr="00D360BF">
        <w:t xml:space="preserve"> com </w:t>
      </w:r>
      <w:r>
        <w:t>pontos de acesso</w:t>
      </w:r>
      <w:r w:rsidR="00351A37" w:rsidRPr="00D360BF">
        <w:t xml:space="preserve"> sem fios, torna-se interessante e prático usar estes sistemas para localizar pessoas em ambientes </w:t>
      </w:r>
      <w:r w:rsidR="00351A37" w:rsidRPr="00D360BF">
        <w:rPr>
          <w:i/>
        </w:rPr>
        <w:t>indoor</w:t>
      </w:r>
      <w:r w:rsidR="007B5FDA">
        <w:t xml:space="preserve"> </w:t>
      </w:r>
      <w:r w:rsidR="009842CE" w:rsidRPr="000E6B1F">
        <w:rPr>
          <w:rStyle w:val="CitaoMendleyCarter"/>
          <w:b w:val="0"/>
        </w:rPr>
        <w:fldChar w:fldCharType="begin" w:fldLock="1"/>
      </w:r>
      <w:r w:rsidR="00F7610E">
        <w:rPr>
          <w:rStyle w:val="CitaoMendleyCarter"/>
          <w:b w:val="0"/>
        </w:rPr>
        <w:instrText>ADDIN CSL_CITATION { "citationItems" : [ { "id" : "ITEM-1", "itemData" : { "DOI" : "10.1155/ASP/2006/86706", "ISBN" : "1687617216876", "ISSN" : "16876172", "abstract" : "This paper presents an aided dead-reckoning navigation structure and signal processing algorithms for self localization of an autonomous mobile device by fusing pedestrian dead reckoning and WiFi signal strength measurements. WiFi and inertial navigation systems (INS) are used for positioning and attitude determination in a wide range of applications. Over the last few years, a number of low-cost inertial sensors have become available. Although they exhibit large errors, WiFi measurements can be used to correct the drift weakening the navigation based on this technology. On the other hand, INS sensors can interact with the WiFi positioning system as they provide high-accuracy real-time navigation. A structure based on a Kalman filter and a particle filter is proposed. It fuses the heterogeneous information coming from those two independent technologies. Finally, the benefits of the proposed architecture are evaluated and compared with the pure WiFi and INS positioning systems.", "author" : [ { "dropping-particle" : "", "family" : "Evennou", "given" : "Fr\u00e9d\u00e9ric", "non-dropping-particle" : "", "parse-names" : false, "suffix" : "" }, { "dropping-particle" : "", "family" : "Marx", "given" : "Fran\u00e7ois", "non-dropping-particle" : "", "parse-names" : false, "suffix" : "" } ], "container-title" : "EURASIP Journal on Advances in Signal Processing", "id" : "ITEM-1", "issued" : { "date-parts" : [ [ "2006" ] ] }, "page" : "1-12", "publisher" : "Hindawi Publishing Corp.", "title" : "Advanced Integration of WiFi and Inertial Navigation Systems for Indoor Mobile Positioning", "type" : "article-journal", "volume" : "2006" }, "uris" : [ "http://www.mendeley.com/documents/?uuid=a8dae71b-58ca-4331-b982-8488360017ee" ] } ], "mendeley" : { "previouslyFormattedCitation" : "[19]" }, "properties" : { "noteIndex" : 0 }, "schema" : "https://github.com/citation-style-language/schema/raw/master/csl-citation.json" }</w:instrText>
      </w:r>
      <w:r w:rsidR="009842CE" w:rsidRPr="000E6B1F">
        <w:rPr>
          <w:rStyle w:val="CitaoMendleyCarter"/>
          <w:b w:val="0"/>
        </w:rPr>
        <w:fldChar w:fldCharType="separate"/>
      </w:r>
      <w:r w:rsidR="00E0777F" w:rsidRPr="00E0777F">
        <w:rPr>
          <w:rStyle w:val="CitaoMendleyCarter"/>
          <w:b w:val="0"/>
          <w:noProof/>
        </w:rPr>
        <w:t>[19]</w:t>
      </w:r>
      <w:r w:rsidR="009842CE" w:rsidRPr="000E6B1F">
        <w:rPr>
          <w:rStyle w:val="CitaoMendleyCarter"/>
          <w:b w:val="0"/>
        </w:rPr>
        <w:fldChar w:fldCharType="end"/>
      </w:r>
      <w:r w:rsidR="00997671">
        <w:t>.</w:t>
      </w:r>
    </w:p>
    <w:p w14:paraId="513AEFDC" w14:textId="09A963A9" w:rsidR="00F11DD1" w:rsidRDefault="00673C80" w:rsidP="006921A6">
      <w:r>
        <w:tab/>
      </w:r>
      <w:r w:rsidR="002C1BE9" w:rsidRPr="00D360BF">
        <w:t>Neste contexto existe um alargado número de aplicações utilizando sistemas sem fios, tais como Wi-Fi, Bluetooth</w:t>
      </w:r>
      <w:r w:rsidR="00351A37" w:rsidRPr="00D360BF">
        <w:t xml:space="preserve"> para a localização de utilizadores num ambiente </w:t>
      </w:r>
      <w:r w:rsidR="00351A37" w:rsidRPr="00D360BF">
        <w:rPr>
          <w:i/>
        </w:rPr>
        <w:t>indoor</w:t>
      </w:r>
      <w:r w:rsidR="00351A37" w:rsidRPr="00D360BF">
        <w:t xml:space="preserve">. </w:t>
      </w:r>
      <w:r w:rsidR="00B83A14" w:rsidRPr="00D360BF">
        <w:t>Para além da localização de um utilizador e</w:t>
      </w:r>
      <w:r w:rsidR="00351A37" w:rsidRPr="00D360BF">
        <w:t>stes</w:t>
      </w:r>
      <w:r w:rsidR="00B83A14" w:rsidRPr="00D360BF">
        <w:t xml:space="preserve"> sistemas </w:t>
      </w:r>
      <w:r w:rsidR="0027586A" w:rsidRPr="00D360BF">
        <w:t>permitem muitas soluções, desde deteção de intrusos</w:t>
      </w:r>
      <w:r w:rsidR="00B83A14" w:rsidRPr="00D360BF">
        <w:t xml:space="preserve">, roubos, </w:t>
      </w:r>
      <w:r w:rsidR="0027586A" w:rsidRPr="00D360BF">
        <w:t xml:space="preserve">até auxiliar utilizadores a encontrar objetos nas suas moradias. Podem ainda ser utilizados de forma a identificar pontos da moradia onde não existe cobertura de rede </w:t>
      </w:r>
      <w:r w:rsidR="00B83A14" w:rsidRPr="00D360BF">
        <w:t>suficiente,</w:t>
      </w:r>
      <w:r w:rsidR="0027586A" w:rsidRPr="00D360BF">
        <w:t xml:space="preserve"> identificar </w:t>
      </w:r>
      <w:r w:rsidR="00B83A14" w:rsidRPr="00D360BF">
        <w:t xml:space="preserve">em que parte da </w:t>
      </w:r>
      <w:r w:rsidR="00517D9C">
        <w:t>habitação</w:t>
      </w:r>
      <w:r w:rsidR="00B83A14" w:rsidRPr="00D360BF">
        <w:t xml:space="preserve"> </w:t>
      </w:r>
      <w:r w:rsidR="00517D9C">
        <w:t>os</w:t>
      </w:r>
      <w:r w:rsidR="00B83A14" w:rsidRPr="00D360BF">
        <w:t xml:space="preserve"> utilizador</w:t>
      </w:r>
      <w:r w:rsidR="00517D9C">
        <w:t>es</w:t>
      </w:r>
      <w:r w:rsidR="0027586A" w:rsidRPr="00D360BF">
        <w:t xml:space="preserve"> passa</w:t>
      </w:r>
      <w:r w:rsidR="00517D9C">
        <w:t>m</w:t>
      </w:r>
      <w:r w:rsidR="0027586A" w:rsidRPr="00D360BF">
        <w:t xml:space="preserve"> mais tempo</w:t>
      </w:r>
      <w:r w:rsidR="00B83A14" w:rsidRPr="00D360BF">
        <w:t>,</w:t>
      </w:r>
      <w:r w:rsidR="0027586A" w:rsidRPr="00D360BF">
        <w:t xml:space="preserve"> permitindo</w:t>
      </w:r>
      <w:r w:rsidR="00B83A14" w:rsidRPr="00D360BF">
        <w:t xml:space="preserve"> assim</w:t>
      </w:r>
      <w:r w:rsidR="0027586A" w:rsidRPr="00D360BF">
        <w:t xml:space="preserve"> recon</w:t>
      </w:r>
      <w:r w:rsidR="00B83A14" w:rsidRPr="00D360BF">
        <w:t>hecer</w:t>
      </w:r>
      <w:r w:rsidR="00517D9C">
        <w:t xml:space="preserve"> os seus</w:t>
      </w:r>
      <w:r w:rsidR="00B83A14" w:rsidRPr="00D360BF">
        <w:t xml:space="preserve"> hábitos de forma a</w:t>
      </w:r>
      <w:r w:rsidR="0027586A" w:rsidRPr="00D360BF">
        <w:t xml:space="preserve"> auxilia-los</w:t>
      </w:r>
      <w:r w:rsidR="00B83A14" w:rsidRPr="00D360BF">
        <w:t xml:space="preserve"> no futuro</w:t>
      </w:r>
      <w:r w:rsidR="0027586A" w:rsidRPr="00D360BF">
        <w:t xml:space="preserve"> </w:t>
      </w:r>
      <w:r w:rsidR="006A00FC" w:rsidRPr="005E1CD4">
        <w:rPr>
          <w:rStyle w:val="CitaoMendleyCarter"/>
          <w:b w:val="0"/>
        </w:rPr>
        <w:fldChar w:fldCharType="begin" w:fldLock="1"/>
      </w:r>
      <w:r w:rsidR="00F7610E">
        <w:rPr>
          <w:rStyle w:val="CitaoMendleyCarter"/>
          <w:b w:val="0"/>
        </w:rPr>
        <w:instrText>ADDIN CSL_CITATION { "citationItems" : [ { "id" : "ITEM-1", "itemData" : { "abstract" : "The spread of Wi-Fi technology in mobile devices (mobile phone, PDA and portable) has contributed to the evolution and spread of Wi-Fi networks in both academic and business environment, and now many organizations have adopted Wi-Fi networks, because of its flexibility and mobility. Both inside buildings and outside, it is easy to find access points and a near total Wi-Fi coverage, which is a prerequisite for the deployment of a system capable of locating mobile devices within a Wi-Fi network. Information on the location of mobile devices may be of great importance for the monitoring and management of human resources of organizations, since the information on the location of mobile devices often corresponds to the location of its users. There is a vast array of applications that can use the information on the location of devices and it can be used by applications sensitive to the context, giving the user's mobile device information on where he is, it may be also used for statistical purposes and to monitor the network, enabling an easier scalability of the network where it is needed. This document aims to describe all the work related to the creation of one Wi-Fi mobile device location algorithm, not forgetting the study of existing systems considered of reference and the description of Wi-Fi technology, which are essential to obtain know-how in this area. Throughout this exhibition it is determined the applicability of an algorithm not only easy to implement at any place, which can work without major calibrations, but also capable of good results in terms of location precision.", "author" : [ { "dropping-particle" : "", "family" : "Carvalho", "given" : "Joel Filipe Machado", "non-dropping-particle" : "", "parse-names" : false, "suffix" : "" }, { "dropping-particle" : "", "family" : "Martins", "given" : "Paulo Nogueira", "non-dropping-particle" : "", "parse-names" : false, "suffix" : "" }, { "dropping-particle" : "", "family" : "Barroso", "given" : "Jo\u00e3o Manuel Pereira", "non-dropping-particle" : "", "parse-names" : false, "suffix" : "" } ], "id" : "ITEM-1", "issued" : { "date-parts" : [ [ "2007" ] ] }, "page" : "88", "publisher-place" : "Universidade de Tr\u00e1s-os-Montes e Alto Douro (UTAD)", "title" : "Localiza\u00e7\u00e3o de Dispositivos M\u00f3veis em Redes Wi-Fi", "type" : "article" }, "uris" : [ "http://www.mendeley.com/documents/?uuid=5a3d5333-a710-411b-b969-5fd0542a651b" ] } ], "mendeley" : { "previouslyFormattedCitation" : "[20]" }, "properties" : { "noteIndex" : 0 }, "schema" : "https://github.com/citation-style-language/schema/raw/master/csl-citation.json" }</w:instrText>
      </w:r>
      <w:r w:rsidR="006A00FC" w:rsidRPr="005E1CD4">
        <w:rPr>
          <w:rStyle w:val="CitaoMendleyCarter"/>
          <w:b w:val="0"/>
        </w:rPr>
        <w:fldChar w:fldCharType="separate"/>
      </w:r>
      <w:r w:rsidR="00E0777F" w:rsidRPr="00E0777F">
        <w:rPr>
          <w:rStyle w:val="CitaoMendleyCarter"/>
          <w:b w:val="0"/>
          <w:noProof/>
        </w:rPr>
        <w:t>[20]</w:t>
      </w:r>
      <w:r w:rsidR="006A00FC" w:rsidRPr="005E1CD4">
        <w:rPr>
          <w:rStyle w:val="CitaoMendleyCarter"/>
          <w:b w:val="0"/>
        </w:rPr>
        <w:fldChar w:fldCharType="end"/>
      </w:r>
      <w:r w:rsidR="00997671" w:rsidRPr="00997671">
        <w:t>.</w:t>
      </w:r>
    </w:p>
    <w:p w14:paraId="2445F6F5" w14:textId="2B8D5FCA" w:rsidR="00937697" w:rsidRDefault="00673C80" w:rsidP="006921A6">
      <w:r>
        <w:tab/>
      </w:r>
      <w:r w:rsidR="00937697">
        <w:t>As soluções</w:t>
      </w:r>
      <w:r>
        <w:t xml:space="preserve"> implementadas seguindo o conceito de</w:t>
      </w:r>
      <w:r w:rsidR="00937697">
        <w:t xml:space="preserve"> </w:t>
      </w:r>
      <w:r w:rsidR="00937697" w:rsidRPr="00937697">
        <w:rPr>
          <w:i/>
        </w:rPr>
        <w:t>Assisted Living</w:t>
      </w:r>
      <w:r w:rsidR="00937697">
        <w:rPr>
          <w:i/>
        </w:rPr>
        <w:t xml:space="preserve"> </w:t>
      </w:r>
      <w:r w:rsidRPr="00673C80">
        <w:t>utilizando</w:t>
      </w:r>
      <w:r>
        <w:t xml:space="preserve"> </w:t>
      </w:r>
      <w:r w:rsidR="00937697">
        <w:t>tecnologia inteligente</w:t>
      </w:r>
      <w:r>
        <w:t>,</w:t>
      </w:r>
      <w:r w:rsidR="00937697">
        <w:t xml:space="preserve"> permite auxiliar as pessoas mais idosas e necessitadas, </w:t>
      </w:r>
      <w:r w:rsidR="009B4487">
        <w:t>proporcionando uma maior</w:t>
      </w:r>
      <w:r w:rsidR="00937697">
        <w:t xml:space="preserve"> pró-atividade e também um ambiente de assistência automática</w:t>
      </w:r>
      <w:r w:rsidR="009B4487">
        <w:t>.</w:t>
      </w:r>
      <w:r w:rsidR="00937697">
        <w:t xml:space="preserve"> </w:t>
      </w:r>
      <w:r w:rsidR="009B4487">
        <w:t>Isto</w:t>
      </w:r>
      <w:r w:rsidR="00937697">
        <w:t xml:space="preserve"> reduz significativamente os custos e proporciona vantagens para as pessoas afetadas</w:t>
      </w:r>
      <w:r w:rsidR="009B4487">
        <w:t>,</w:t>
      </w:r>
      <w:r w:rsidR="00937697">
        <w:t xml:space="preserve"> aumentando a sua qualidade de vida. O principal objetivo é permitir que as pessoa</w:t>
      </w:r>
      <w:r w:rsidR="007C5203">
        <w:t>s mais idosas vivam mais tempo no seu ambiente preferido</w:t>
      </w:r>
      <w:r w:rsidR="00937697">
        <w:t>, aumentando a qualidade das suas vidas e reduzindo os custos para as sociedades e para os sistemas públicos de saúde</w:t>
      </w:r>
      <w:r w:rsidR="009B4487">
        <w:t>.</w:t>
      </w:r>
    </w:p>
    <w:p w14:paraId="247E769E" w14:textId="77777777" w:rsidR="00AF50F0" w:rsidRPr="00270008" w:rsidRDefault="00AF50F0" w:rsidP="006921A6"/>
    <w:p w14:paraId="060AB2B2" w14:textId="3F06022A" w:rsidR="4DA9151D" w:rsidRPr="009F29E9" w:rsidRDefault="00135578" w:rsidP="00CC614D">
      <w:pPr>
        <w:pStyle w:val="Cabealho2"/>
      </w:pPr>
      <w:bookmarkStart w:id="71" w:name="_Toc347827570"/>
      <w:bookmarkStart w:id="72" w:name="_Toc347828175"/>
      <w:bookmarkStart w:id="73" w:name="_Toc374181965"/>
      <w:bookmarkStart w:id="74" w:name="_Toc379391096"/>
      <w:r>
        <w:lastRenderedPageBreak/>
        <w:t xml:space="preserve">Tema e </w:t>
      </w:r>
      <w:r w:rsidR="4DA9151D" w:rsidRPr="009F29E9">
        <w:t>Objetivos</w:t>
      </w:r>
      <w:bookmarkEnd w:id="71"/>
      <w:bookmarkEnd w:id="72"/>
      <w:bookmarkEnd w:id="73"/>
      <w:bookmarkEnd w:id="74"/>
    </w:p>
    <w:p w14:paraId="6082033E" w14:textId="77777777" w:rsidR="008162B7" w:rsidRPr="00D360BF" w:rsidRDefault="008162B7" w:rsidP="006921A6">
      <w:pPr>
        <w:pStyle w:val="PargrafodaLista"/>
      </w:pPr>
    </w:p>
    <w:p w14:paraId="4CFF979D" w14:textId="7B501AB9" w:rsidR="4DA9151D" w:rsidRPr="00D360BF" w:rsidRDefault="00673C80" w:rsidP="006921A6">
      <w:r>
        <w:tab/>
      </w:r>
      <w:r w:rsidR="4DA9151D" w:rsidRPr="00D360BF">
        <w:t>Este projeto tem como objetivo desenvolver um</w:t>
      </w:r>
      <w:r w:rsidR="00536A23" w:rsidRPr="00D360BF">
        <w:t xml:space="preserve"> sistema de localização indoor</w:t>
      </w:r>
      <w:r w:rsidR="0097297F">
        <w:t xml:space="preserve">, para auxiliar pessoas num </w:t>
      </w:r>
      <w:r w:rsidR="00184A9A">
        <w:t>AAL</w:t>
      </w:r>
      <w:r w:rsidR="4DA9151D" w:rsidRPr="00D360BF">
        <w:t xml:space="preserve">. Isto </w:t>
      </w:r>
      <w:r w:rsidR="004A0829">
        <w:t>obtém-se recorrendo ao uso das tecnologias</w:t>
      </w:r>
      <w:r w:rsidR="0097297F">
        <w:t xml:space="preserve"> sem fios</w:t>
      </w:r>
      <w:r w:rsidR="4DA9151D" w:rsidRPr="00D360BF">
        <w:t xml:space="preserve"> Wi-Fi</w:t>
      </w:r>
      <w:r w:rsidR="00123C7E">
        <w:t>,</w:t>
      </w:r>
      <w:r w:rsidR="4DA9151D" w:rsidRPr="00D360BF">
        <w:t xml:space="preserve"> que podem ser </w:t>
      </w:r>
      <w:r w:rsidR="0097297F">
        <w:t>implementadas</w:t>
      </w:r>
      <w:r w:rsidR="4DA9151D" w:rsidRPr="00D360BF">
        <w:t xml:space="preserve"> em nossas casas. </w:t>
      </w:r>
    </w:p>
    <w:p w14:paraId="45E0F321" w14:textId="7C0A0CFB" w:rsidR="4DA9151D" w:rsidRPr="00D360BF" w:rsidRDefault="003952BF" w:rsidP="006921A6">
      <w:r>
        <w:tab/>
      </w:r>
      <w:r w:rsidR="00463FAB">
        <w:t>P</w:t>
      </w:r>
      <w:r w:rsidR="4DA9151D" w:rsidRPr="00D360BF">
        <w:t>retende</w:t>
      </w:r>
      <w:r w:rsidR="00463FAB">
        <w:t>-se</w:t>
      </w:r>
      <w:r w:rsidR="4DA9151D" w:rsidRPr="00D360BF">
        <w:t xml:space="preserve"> ainda que o sistema de localização seja preciso e cómodo na sua utilização. </w:t>
      </w:r>
      <w:r>
        <w:t xml:space="preserve">Este sistema </w:t>
      </w:r>
      <w:r w:rsidR="4DA9151D" w:rsidRPr="00D360BF">
        <w:t>funciona</w:t>
      </w:r>
      <w:r>
        <w:t>rá</w:t>
      </w:r>
      <w:r w:rsidR="4DA9151D" w:rsidRPr="00D360BF">
        <w:t xml:space="preserve"> num ambiente controlado, ou seja, sabemos </w:t>
      </w:r>
      <w:r>
        <w:t>antemão</w:t>
      </w:r>
      <w:r w:rsidR="4DA9151D" w:rsidRPr="00D360BF">
        <w:t xml:space="preserve"> onde se situam todos </w:t>
      </w:r>
      <w:r w:rsidR="00463FAB">
        <w:t>os sensores de localização (</w:t>
      </w:r>
      <w:r w:rsidR="4DA9151D" w:rsidRPr="00D360BF">
        <w:t>exemplo</w:t>
      </w:r>
      <w:r w:rsidR="00463FAB">
        <w:t>:</w:t>
      </w:r>
      <w:r w:rsidR="4DA9151D" w:rsidRPr="00D360BF">
        <w:t xml:space="preserve"> </w:t>
      </w:r>
      <w:r w:rsidR="003A16F3">
        <w:t>dispositivo b</w:t>
      </w:r>
      <w:r w:rsidR="00566C6C" w:rsidRPr="00D360BF">
        <w:t>luetooth</w:t>
      </w:r>
      <w:r w:rsidR="4DA9151D" w:rsidRPr="00D360BF">
        <w:t>,</w:t>
      </w:r>
      <w:r w:rsidR="00463FAB">
        <w:t xml:space="preserve"> router, entre outros</w:t>
      </w:r>
      <w:r w:rsidR="4DA9151D" w:rsidRPr="00D360BF">
        <w:t>)</w:t>
      </w:r>
      <w:r>
        <w:t>. Para situar os sensores é necessário recorrer à</w:t>
      </w:r>
      <w:r w:rsidR="4DA9151D" w:rsidRPr="00D360BF">
        <w:t xml:space="preserve"> </w:t>
      </w:r>
      <w:r w:rsidR="00463FAB">
        <w:t>planta</w:t>
      </w:r>
      <w:r>
        <w:t xml:space="preserve"> do edifico,</w:t>
      </w:r>
      <w:r w:rsidR="4DA9151D" w:rsidRPr="00D360BF">
        <w:t xml:space="preserve"> </w:t>
      </w:r>
      <w:r>
        <w:t xml:space="preserve">onde são identificadas </w:t>
      </w:r>
      <w:r w:rsidR="4DA9151D" w:rsidRPr="00D360BF">
        <w:t xml:space="preserve">todas as divisões e a respetiva sinalização dos locais de </w:t>
      </w:r>
      <w:r w:rsidR="00566C6C" w:rsidRPr="00D360BF">
        <w:t xml:space="preserve">risco. </w:t>
      </w:r>
    </w:p>
    <w:p w14:paraId="70939EDE" w14:textId="2002749A" w:rsidR="0055414E" w:rsidRDefault="003952BF" w:rsidP="006921A6">
      <w:r>
        <w:tab/>
      </w:r>
      <w:r w:rsidR="4DA9151D" w:rsidRPr="00D360BF">
        <w:t xml:space="preserve">Normalmente num ambiente AAL são utilizados câmaras de segurança, que têm muitos inconvenientes tais como a violação do direito à privacidade das pessoas, custos elevados e ainda requer </w:t>
      </w:r>
      <w:r w:rsidR="00463FAB">
        <w:t>uma monitorização permanente</w:t>
      </w:r>
      <w:r w:rsidR="4DA9151D" w:rsidRPr="00D360BF">
        <w:t xml:space="preserve"> </w:t>
      </w:r>
      <w:r w:rsidR="00463FAB">
        <w:t>d</w:t>
      </w:r>
      <w:r w:rsidR="002029F5" w:rsidRPr="00D360BF">
        <w:t>as pessoas</w:t>
      </w:r>
      <w:r w:rsidR="00463FAB">
        <w:t xml:space="preserve"> envolvidas</w:t>
      </w:r>
      <w:r w:rsidR="002029F5" w:rsidRPr="00D360BF">
        <w:t xml:space="preserve"> </w:t>
      </w:r>
      <w:r w:rsidR="00AF7D70" w:rsidRPr="008E4DED">
        <w:rPr>
          <w:rStyle w:val="CitaoMendleyCarter"/>
          <w:b w:val="0"/>
        </w:rPr>
        <w:fldChar w:fldCharType="begin" w:fldLock="1"/>
      </w:r>
      <w:r w:rsidR="00F7610E">
        <w:rPr>
          <w:rStyle w:val="CitaoMendleyCarter"/>
          <w:b w:val="0"/>
        </w:rPr>
        <w:instrText>ADDIN CSL_CITATION { "citationItems" : [ { "id" : "ITEM-1", "itemData" : { "DOI" : "10.1109/IE.2012.73", "ISBN" : "978-1-4673-2093-1", "abstract" : "The exponential increase of home-bound persons that live alone and are in need of continuous monitoring requires new solutions to current problems. Most of these cases present illnesses, such as motor or psychological disabilities, that deprive them of a normal living. Abnormal situations such as forgetfulness or falls are quite common and should be prevented or dealt with. This paper presents a system able to detect dangerous situations at home, such as falls, independently from existing environment conditions. The aim of the proposed system is to proactively offer support to the citizen or to warn the emergency services when needed.", "author" : [ { "dropping-particle" : "", "family" : "Castillo", "given" : "Jose Carlos", "non-dropping-particle" : "", "parse-names" : false, "suffix" : "" }, { "dropping-particle" : "", "family" : "Serrano-Cuerda", "given" : "Juan", "non-dropping-particle" : "", "parse-names" : false, "suffix" : "" }, { "dropping-particle" : "V.", "family" : "Sokolova", "given" : "Marina", "non-dropping-particle" : "", "parse-names" : false, "suffix" : "" }, { "dropping-particle" : "", "family" : "Fern'ndez-Caballero", "given" : "Antonio", "non-dropping-particle" : "", "parse-names" : false, "suffix" : "" }, { "dropping-particle" : "", "family" : "Costa", "given" : "Angelo", "non-dropping-particle" : "", "parse-names" : false, "suffix" : "" }, { "dropping-particle" : "", "family" : "Novais", "given" : "Paulo", "non-dropping-particle" : "", "parse-names" : false, "suffix" : "" } ], "container-title" : "2012 Eighth International Conference on Intelligent Environments", "id" : "ITEM-1", "issued" : { "date-parts" : [ [ "2012", "6" ] ] }, "page" : "178-185", "publisher" : "IEEE", "publisher-place" : "Guanajuato", "shortTitle" : "Intelligent Environments (IE), 2012 8th Internatio", "title" : "Multispectrum Video for Proactive Response in Intelligent Environments", "type" : "paper-conference" }, "uris" : [ "http://www.mendeley.com/documents/?uuid=dff24e16-730d-4a70-b804-45f4c270f0a7" ] }, { "id" : "ITEM-2", "itemData" : { "ISBN" : "978-4-915905-52-0", "abstract" : "The progressive aging of the population requires new kinds of social and medical intervention and the availability of different services provided to the elder population. New applications have been developed and some services are now provided at home, allowing the older people to stay home instead of having to stay in hospitals. But an adequate response to the needs of the users will imply a high percentage of use of personal data and information, including the building up and maintenance of user profiles, feeding the systems with the data and information needed for a proactive intervention in scheduling of events in which the user may be involved. Fundamental Rights may be at stake, so a legal analysis must also be considered.", "author" : [ { "dropping-particle" : "", "family" : "Costa", "given" : "\u00c2ngelo", "non-dropping-particle" : "", "parse-names" : false, "suffix" : "" }, { "dropping-particle" : "", "family" : "Andrade", "given" : "Francisco Carneiro Pacheco", "non-dropping-particle" : "", "parse-names" : false, "suffix" : "" }, { "dropping-particle" : "", "family" : "Novais", "given" : "Paulo", "non-dropping-particle" : "", "parse-names" : false, "suffix" : "" }, { "dropping-particle" : "", "family" : "Sim\u00f5es", "given" : "Ricardo", "non-dropping-particle" : "", "parse-names" : false, "suffix" : "" } ], "container-title" : "Proceedings of the Sixth International Workshop on Juris-informatics (JURISIN 2012)", "id" : "ITEM-2", "issued" : { "date-parts" : [ [ "2012" ] ] }, "page" : "7-22", "publisher" : "Proceedings of the Sixth International Workshop on Juris-informatics (JURISIN 2012)", "title" : "Privacy and Data Protection in Elderly Healthcare: Threats and Legal Warranties", "type" : "article-newspaper" }, "uris" : [ "http://www.mendeley.com/documents/?uuid=8949a177-d7d8-4332-8a77-b04033b939d9" ] } ], "mendeley" : { "previouslyFormattedCitation" : "[21], [22]" }, "properties" : { "noteIndex" : 0 }, "schema" : "https://github.com/citation-style-language/schema/raw/master/csl-citation.json" }</w:instrText>
      </w:r>
      <w:r w:rsidR="00AF7D70" w:rsidRPr="008E4DED">
        <w:rPr>
          <w:rStyle w:val="CitaoMendleyCarter"/>
          <w:b w:val="0"/>
        </w:rPr>
        <w:fldChar w:fldCharType="separate"/>
      </w:r>
      <w:r w:rsidR="00E0777F" w:rsidRPr="00E0777F">
        <w:rPr>
          <w:rStyle w:val="CitaoMendleyCarter"/>
          <w:b w:val="0"/>
          <w:noProof/>
        </w:rPr>
        <w:t>[21], [22]</w:t>
      </w:r>
      <w:r w:rsidR="00AF7D70" w:rsidRPr="008E4DED">
        <w:rPr>
          <w:rStyle w:val="CitaoMendleyCarter"/>
          <w:b w:val="0"/>
        </w:rPr>
        <w:fldChar w:fldCharType="end"/>
      </w:r>
      <w:r w:rsidR="4DA9151D" w:rsidRPr="00D360BF">
        <w:t>. Para e</w:t>
      </w:r>
      <w:r w:rsidR="0055414E">
        <w:t>vitar isso, o uso de sensores na</w:t>
      </w:r>
      <w:r w:rsidR="4DA9151D" w:rsidRPr="00D360BF">
        <w:t xml:space="preserve"> localização</w:t>
      </w:r>
      <w:r w:rsidR="0055414E">
        <w:t xml:space="preserve"> </w:t>
      </w:r>
      <w:r w:rsidR="0055414E" w:rsidRPr="0055414E">
        <w:rPr>
          <w:i/>
        </w:rPr>
        <w:t>indoor</w:t>
      </w:r>
      <w:r w:rsidR="4DA9151D" w:rsidRPr="00D360BF">
        <w:t xml:space="preserve">, permite identificar </w:t>
      </w:r>
      <w:r w:rsidR="0055414E">
        <w:t>facilmente locais de risco (exemplo:</w:t>
      </w:r>
      <w:r w:rsidR="4DA9151D" w:rsidRPr="00D360BF">
        <w:t xml:space="preserve"> casas de banho ou escadas) e fornecer a ajuda necessária através da posição atual da pessoa dentro da sua </w:t>
      </w:r>
      <w:r w:rsidR="0055414E">
        <w:t>habitação</w:t>
      </w:r>
      <w:r w:rsidR="4DA9151D" w:rsidRPr="00D360BF">
        <w:t>.</w:t>
      </w:r>
    </w:p>
    <w:p w14:paraId="68EAE991" w14:textId="0D152EF4" w:rsidR="00AF50F0" w:rsidRDefault="003952BF" w:rsidP="006921A6">
      <w:r>
        <w:tab/>
        <w:t>C</w:t>
      </w:r>
      <w:r w:rsidR="00AF50F0" w:rsidRPr="00D360BF">
        <w:t>om este projeto</w:t>
      </w:r>
      <w:r>
        <w:t xml:space="preserve"> o nosso objetivo</w:t>
      </w:r>
      <w:r w:rsidR="00AF50F0" w:rsidRPr="00D360BF">
        <w:t xml:space="preserve"> prende-se</w:t>
      </w:r>
      <w:r>
        <w:t xml:space="preserve"> pela criação de uma plataforma de localização </w:t>
      </w:r>
      <w:r w:rsidRPr="003952BF">
        <w:rPr>
          <w:i/>
        </w:rPr>
        <w:t>indoor</w:t>
      </w:r>
      <w:r w:rsidR="007B5FDA">
        <w:t xml:space="preserve"> </w:t>
      </w:r>
      <w:r w:rsidR="00E452DC">
        <w:t xml:space="preserve">para ser integrado com </w:t>
      </w:r>
      <w:r w:rsidR="00066A54">
        <w:t>uma</w:t>
      </w:r>
      <w:r w:rsidR="00E452DC">
        <w:t xml:space="preserve"> soluç</w:t>
      </w:r>
      <w:r w:rsidR="00066A54">
        <w:t xml:space="preserve">ão </w:t>
      </w:r>
      <w:r>
        <w:t>AAL</w:t>
      </w:r>
      <w:r w:rsidR="00E452DC">
        <w:t xml:space="preserve"> já existente</w:t>
      </w:r>
      <w:r w:rsidR="00AF50F0" w:rsidRPr="00D360BF">
        <w:t xml:space="preserve">. </w:t>
      </w:r>
      <w:r w:rsidR="005F0FFF">
        <w:t>O</w:t>
      </w:r>
      <w:r>
        <w:t xml:space="preserve"> principal objetivo</w:t>
      </w:r>
      <w:r w:rsidR="00066A54">
        <w:t xml:space="preserve"> é criar uma plataforma </w:t>
      </w:r>
      <w:r w:rsidR="00AF50F0" w:rsidRPr="00D360BF">
        <w:t xml:space="preserve">de localização </w:t>
      </w:r>
      <w:r w:rsidR="00AF50F0" w:rsidRPr="00D360BF">
        <w:rPr>
          <w:i/>
        </w:rPr>
        <w:t>indoor</w:t>
      </w:r>
      <w:r w:rsidR="00AF50F0">
        <w:t xml:space="preserve">, utilizando a tecnologia </w:t>
      </w:r>
      <w:r w:rsidR="00AF50F0" w:rsidRPr="00D360BF">
        <w:t>de rede sem fios</w:t>
      </w:r>
      <w:r w:rsidR="00AF50F0">
        <w:t xml:space="preserve"> Wi-Fi</w:t>
      </w:r>
      <w:r w:rsidR="004A0829">
        <w:t xml:space="preserve">. </w:t>
      </w:r>
      <w:r w:rsidR="00E452DC">
        <w:t>Esta plataforma de localização integrada com um ou v</w:t>
      </w:r>
      <w:r w:rsidR="00066A54">
        <w:t>ário</w:t>
      </w:r>
      <w:r w:rsidR="00E452DC">
        <w:t>s sistemas inteligentes permitem obter vários serviços distintos.</w:t>
      </w:r>
      <w:r w:rsidR="00AF50F0" w:rsidRPr="00D360BF">
        <w:t xml:space="preserve"> </w:t>
      </w:r>
      <w:r w:rsidR="007B5FDA" w:rsidRPr="00D360BF">
        <w:t>Estes serviços</w:t>
      </w:r>
      <w:r w:rsidR="007B5FDA">
        <w:t xml:space="preserve"> têm</w:t>
      </w:r>
      <w:r w:rsidR="00E452DC">
        <w:t xml:space="preserve"> o intuito de auxiliar as pessoas dependendo das suas necessidades e carências. P</w:t>
      </w:r>
      <w:r w:rsidR="00AF50F0" w:rsidRPr="00D360BF">
        <w:t>ode passar</w:t>
      </w:r>
      <w:r w:rsidR="00066A54">
        <w:t xml:space="preserve"> </w:t>
      </w:r>
      <w:r w:rsidR="00E452DC">
        <w:t>numa emergência</w:t>
      </w:r>
      <w:r w:rsidR="00AF50F0" w:rsidRPr="00D360BF">
        <w:t xml:space="preserve"> por </w:t>
      </w:r>
      <w:r w:rsidR="00AF50F0">
        <w:t xml:space="preserve">requisitar </w:t>
      </w:r>
      <w:r w:rsidR="00E452DC">
        <w:t xml:space="preserve">auxílio </w:t>
      </w:r>
      <w:r w:rsidR="00066A54">
        <w:t>às entidades</w:t>
      </w:r>
      <w:r w:rsidR="00E452DC">
        <w:t xml:space="preserve"> responsáveis, </w:t>
      </w:r>
      <w:r w:rsidR="00AF50F0">
        <w:t>identificando em que ponto da casa se encontra</w:t>
      </w:r>
      <w:r w:rsidR="00066A54">
        <w:t>. O</w:t>
      </w:r>
      <w:r w:rsidR="00E452DC">
        <w:t>u então fornecendo conforto</w:t>
      </w:r>
      <w:r w:rsidR="00066A54">
        <w:t xml:space="preserve"> às pessoas por exemplo</w:t>
      </w:r>
      <w:r w:rsidR="00E452DC">
        <w:t xml:space="preserve"> regulando o ar condicionado </w:t>
      </w:r>
      <w:r w:rsidR="00066A54">
        <w:t>na divisão que se encontram</w:t>
      </w:r>
      <w:r w:rsidR="00AF50F0" w:rsidRPr="00D360BF">
        <w:t>.</w:t>
      </w:r>
    </w:p>
    <w:p w14:paraId="0B41ED6F" w14:textId="77777777" w:rsidR="00842C14" w:rsidRDefault="00842C14" w:rsidP="006921A6"/>
    <w:p w14:paraId="19B7149E" w14:textId="77777777" w:rsidR="00736965" w:rsidRDefault="00736965">
      <w:pPr>
        <w:spacing w:line="288" w:lineRule="auto"/>
        <w:jc w:val="left"/>
        <w:rPr>
          <w:b/>
          <w:bCs/>
          <w:sz w:val="40"/>
          <w:szCs w:val="32"/>
        </w:rPr>
      </w:pPr>
      <w:bookmarkStart w:id="75" w:name="_Toc374181966"/>
      <w:r>
        <w:br w:type="page"/>
      </w:r>
    </w:p>
    <w:p w14:paraId="5525EAF9" w14:textId="0BD58760" w:rsidR="00123C7E" w:rsidRPr="009F29E9" w:rsidRDefault="00123C7E" w:rsidP="00CC614D">
      <w:pPr>
        <w:pStyle w:val="Cabealho2"/>
      </w:pPr>
      <w:bookmarkStart w:id="76" w:name="_Toc379391097"/>
      <w:r w:rsidRPr="009F29E9">
        <w:lastRenderedPageBreak/>
        <w:t xml:space="preserve">Metodologia de </w:t>
      </w:r>
      <w:r w:rsidR="00CF2E5E">
        <w:t>I</w:t>
      </w:r>
      <w:r w:rsidRPr="009F29E9">
        <w:t>nvestigação</w:t>
      </w:r>
      <w:bookmarkEnd w:id="75"/>
      <w:bookmarkEnd w:id="76"/>
    </w:p>
    <w:p w14:paraId="1602EC7A" w14:textId="77777777" w:rsidR="008F1FEA" w:rsidRDefault="008F1FEA" w:rsidP="006921A6"/>
    <w:p w14:paraId="4A8F7CEF" w14:textId="7565A09C" w:rsidR="00392F93" w:rsidRDefault="00536A18" w:rsidP="006921A6">
      <w:r>
        <w:tab/>
      </w:r>
      <w:r w:rsidR="009B4487">
        <w:t xml:space="preserve">A metodologia de </w:t>
      </w:r>
      <w:r w:rsidR="00F66938">
        <w:t>investigação utilizada</w:t>
      </w:r>
      <w:r w:rsidR="009B4487">
        <w:t xml:space="preserve"> foi Ação </w:t>
      </w:r>
      <w:r w:rsidR="00C7644D">
        <w:t>/</w:t>
      </w:r>
      <w:r w:rsidR="009B4487">
        <w:t xml:space="preserve"> Investigação, que é o mais utilizado e no nosso entender o mais adequado para a elaboração deste projeto.</w:t>
      </w:r>
      <w:r w:rsidR="00C7644D">
        <w:t xml:space="preserve"> </w:t>
      </w:r>
    </w:p>
    <w:p w14:paraId="6551EDFA" w14:textId="1FADFACE" w:rsidR="00536A18" w:rsidRDefault="00536A18" w:rsidP="00536A18">
      <w:r>
        <w:tab/>
        <w:t>A primeira fase passou por identificar a área de desenvolvimento deste projeto, em seguida foi desenvolvido o plano para o projeto</w:t>
      </w:r>
      <w:r w:rsidR="000A64F3">
        <w:t>.</w:t>
      </w:r>
      <w:r w:rsidR="008D5404">
        <w:t xml:space="preserve"> Ne</w:t>
      </w:r>
      <w:r>
        <w:t xml:space="preserve">sta fase </w:t>
      </w:r>
      <w:r w:rsidR="008D5404">
        <w:t>verificamos</w:t>
      </w:r>
      <w:r>
        <w:t xml:space="preserve"> o seu </w:t>
      </w:r>
      <w:r w:rsidR="008D5404">
        <w:t>impacto na população e descobriu-se</w:t>
      </w:r>
      <w:r>
        <w:t xml:space="preserve"> o público-alvo. Como já foi explicado o projeto pretende ser integrado com num sistema AAL </w:t>
      </w:r>
      <w:r w:rsidR="00E201B5">
        <w:t>com o intuito de melhor o estado de vida das</w:t>
      </w:r>
      <w:r>
        <w:t xml:space="preserve"> pessoas com limitações. Nesta fase analisamos o estu</w:t>
      </w:r>
      <w:r w:rsidR="007C5F5E">
        <w:t>do do estado da arte, através da</w:t>
      </w:r>
      <w:r>
        <w:t xml:space="preserve"> </w:t>
      </w:r>
      <w:r w:rsidR="007C5F5E">
        <w:t>análise</w:t>
      </w:r>
      <w:r>
        <w:t xml:space="preserve"> de projetos relacionados. O que tem sido feito nestas áreas, os tipos de tecnologias e metodologias usadas e retirados os pontos fracos e fortes de projetos de referência já realizados. Esta análise permitiu definir a tecnologia sem fios a utilizar (Wi-Fi). </w:t>
      </w:r>
      <w:r w:rsidR="00A44122">
        <w:t>A</w:t>
      </w:r>
      <w:r>
        <w:t xml:space="preserve"> fase esteve sempre em constante renovação sempre que surgiam novas ideias ou quando nos </w:t>
      </w:r>
      <w:r w:rsidR="00BF7CDE">
        <w:t>apareciam</w:t>
      </w:r>
      <w:r>
        <w:t xml:space="preserve"> problemas que necessitavam de uma nova solução.</w:t>
      </w:r>
    </w:p>
    <w:p w14:paraId="5E616A5B" w14:textId="7DA9D296" w:rsidR="00536A18" w:rsidRDefault="00536A18" w:rsidP="00536A18">
      <w:r>
        <w:tab/>
        <w:t xml:space="preserve">Na última fase foi criado um modelo funcional para que se possa desenvolver uma solução que tenha os resultados esperados. Foi desenhada a arquitetura da plataforma de localização </w:t>
      </w:r>
      <w:r>
        <w:rPr>
          <w:i/>
        </w:rPr>
        <w:t>indoor</w:t>
      </w:r>
      <w:r>
        <w:t>. De seguida passou-se ao desenvolvimento do protótipo da plataforma na qual se realizaram testes que permitiram tirar as devidas conclusões. Sendo regularmente atualizado conforme novas informações.</w:t>
      </w:r>
    </w:p>
    <w:p w14:paraId="5313AEE2" w14:textId="5A39FCF3" w:rsidR="009B4487" w:rsidRPr="00DC0B1B" w:rsidRDefault="00536A18" w:rsidP="00BF7CDE">
      <w:pPr>
        <w:ind w:firstLine="709"/>
      </w:pPr>
      <w:r w:rsidRPr="00DC0B1B">
        <w:t xml:space="preserve"> </w:t>
      </w:r>
      <w:r w:rsidR="00392F93" w:rsidRPr="00DC0B1B">
        <w:t>A metodologia seguida</w:t>
      </w:r>
      <w:r w:rsidR="009B4487" w:rsidRPr="00DC0B1B">
        <w:t xml:space="preserve"> </w:t>
      </w:r>
      <w:r w:rsidR="00392F93" w:rsidRPr="00DC0B1B">
        <w:t>segue este</w:t>
      </w:r>
      <w:r w:rsidR="009B4487" w:rsidRPr="00DC0B1B">
        <w:t xml:space="preserve"> padrão: </w:t>
      </w:r>
    </w:p>
    <w:p w14:paraId="1F674F72" w14:textId="7C77130A" w:rsidR="001C3D91" w:rsidRDefault="001C3D91" w:rsidP="006921A6">
      <w:pPr>
        <w:pStyle w:val="PargrafodaLista"/>
        <w:numPr>
          <w:ilvl w:val="0"/>
          <w:numId w:val="4"/>
        </w:numPr>
      </w:pPr>
      <w:r>
        <w:t>Definição do problema e as suas características;</w:t>
      </w:r>
    </w:p>
    <w:p w14:paraId="2F0C68EE" w14:textId="51E62436" w:rsidR="001C3D91" w:rsidRDefault="001C3D91" w:rsidP="006921A6">
      <w:pPr>
        <w:pStyle w:val="PargrafodaLista"/>
        <w:numPr>
          <w:ilvl w:val="0"/>
          <w:numId w:val="4"/>
        </w:numPr>
      </w:pPr>
      <w:r>
        <w:t>Atualização do estado da arte e respetiva renovação dos objetivos do projeto;</w:t>
      </w:r>
    </w:p>
    <w:p w14:paraId="0A223959" w14:textId="77777777" w:rsidR="001C3D91" w:rsidRDefault="001C3D91" w:rsidP="006921A6">
      <w:pPr>
        <w:pStyle w:val="PargrafodaLista"/>
        <w:numPr>
          <w:ilvl w:val="0"/>
          <w:numId w:val="4"/>
        </w:numPr>
      </w:pPr>
      <w:r>
        <w:t>Estruturação e desenho da plataforma a desenvolver;</w:t>
      </w:r>
    </w:p>
    <w:p w14:paraId="5DFEB85D" w14:textId="77777777" w:rsidR="001C3D91" w:rsidRDefault="001C3D91" w:rsidP="006921A6">
      <w:pPr>
        <w:pStyle w:val="PargrafodaLista"/>
        <w:numPr>
          <w:ilvl w:val="0"/>
          <w:numId w:val="4"/>
        </w:numPr>
      </w:pPr>
      <w:r>
        <w:t>Desenvolvimento da arquitetura do projeto;</w:t>
      </w:r>
    </w:p>
    <w:p w14:paraId="0FF3A7FF" w14:textId="050802FD" w:rsidR="001C3D91" w:rsidRPr="008D3531" w:rsidRDefault="001C3D91" w:rsidP="006921A6">
      <w:pPr>
        <w:pStyle w:val="PargrafodaLista"/>
        <w:numPr>
          <w:ilvl w:val="0"/>
          <w:numId w:val="4"/>
        </w:numPr>
      </w:pPr>
      <w:r>
        <w:t>Desenvolvimento do</w:t>
      </w:r>
      <w:r w:rsidRPr="008D3531">
        <w:t xml:space="preserve"> </w:t>
      </w:r>
      <w:r>
        <w:t>protótipo da plataforma, que corresponda aos resultados definidos para o projeto</w:t>
      </w:r>
      <w:r w:rsidRPr="008D3531">
        <w:t>;</w:t>
      </w:r>
    </w:p>
    <w:p w14:paraId="11809DCF" w14:textId="194AD536" w:rsidR="001C3D91" w:rsidRDefault="001C3D91" w:rsidP="006921A6">
      <w:pPr>
        <w:pStyle w:val="PargrafodaLista"/>
        <w:numPr>
          <w:ilvl w:val="0"/>
          <w:numId w:val="4"/>
        </w:numPr>
      </w:pPr>
      <w:r>
        <w:t>Testes à plataforma;</w:t>
      </w:r>
    </w:p>
    <w:p w14:paraId="0E32BC35" w14:textId="1A31CAE8" w:rsidR="001C3D91" w:rsidRDefault="001C3D91" w:rsidP="006921A6">
      <w:pPr>
        <w:pStyle w:val="PargrafodaLista"/>
        <w:numPr>
          <w:ilvl w:val="0"/>
          <w:numId w:val="4"/>
        </w:numPr>
      </w:pPr>
      <w:r>
        <w:t>Análise dos dados recolhidos e renovação do protótipo tendo em conta os resultados obtidos;</w:t>
      </w:r>
    </w:p>
    <w:p w14:paraId="15B1445A" w14:textId="150A20E2" w:rsidR="00EB6ECD" w:rsidRDefault="001C3D91" w:rsidP="006921A6">
      <w:pPr>
        <w:pStyle w:val="PargrafodaLista"/>
        <w:numPr>
          <w:ilvl w:val="0"/>
          <w:numId w:val="4"/>
        </w:numPr>
      </w:pPr>
      <w:r>
        <w:lastRenderedPageBreak/>
        <w:t>Elaboração da dissertação para difusão e partilha do conhecimento com a comunidade científica.</w:t>
      </w:r>
    </w:p>
    <w:p w14:paraId="73FD1C03" w14:textId="77777777" w:rsidR="002B7D08" w:rsidRDefault="002B7D08" w:rsidP="002B7D08"/>
    <w:p w14:paraId="275D7DC2" w14:textId="67402493" w:rsidR="4DA9151D" w:rsidRPr="009F29E9" w:rsidRDefault="4DA9151D" w:rsidP="00CC614D">
      <w:pPr>
        <w:pStyle w:val="Cabealho2"/>
      </w:pPr>
      <w:bookmarkStart w:id="77" w:name="_Toc347827571"/>
      <w:bookmarkStart w:id="78" w:name="_Toc347828176"/>
      <w:bookmarkStart w:id="79" w:name="_Toc374181967"/>
      <w:bookmarkStart w:id="80" w:name="_Toc379391098"/>
      <w:r w:rsidRPr="009F29E9">
        <w:t xml:space="preserve">Estrutura do </w:t>
      </w:r>
      <w:r w:rsidR="00CF2E5E">
        <w:t>D</w:t>
      </w:r>
      <w:r w:rsidRPr="009F29E9">
        <w:t>ocumento</w:t>
      </w:r>
      <w:bookmarkEnd w:id="77"/>
      <w:bookmarkEnd w:id="78"/>
      <w:bookmarkEnd w:id="79"/>
      <w:bookmarkEnd w:id="80"/>
    </w:p>
    <w:p w14:paraId="0F3D0448" w14:textId="77777777" w:rsidR="00AF50F0" w:rsidRDefault="00AF50F0" w:rsidP="006921A6"/>
    <w:p w14:paraId="545EDE03" w14:textId="6D4FEFE3" w:rsidR="00E57841" w:rsidRDefault="006C30B3" w:rsidP="006921A6">
      <w:r>
        <w:tab/>
      </w:r>
      <w:r w:rsidR="002E7BB5" w:rsidRPr="002E7BB5">
        <w:t>O presente d</w:t>
      </w:r>
      <w:r w:rsidR="002E7BB5">
        <w:t>ocumento está organizado em</w:t>
      </w:r>
      <w:r w:rsidR="00B212C4">
        <w:t xml:space="preserve"> </w:t>
      </w:r>
      <w:r w:rsidR="0046013D">
        <w:t>sete</w:t>
      </w:r>
      <w:r w:rsidR="003758F0">
        <w:t xml:space="preserve"> capítulos</w:t>
      </w:r>
      <w:r w:rsidR="00C12FF2">
        <w:t>.</w:t>
      </w:r>
      <w:r w:rsidR="002E7BB5">
        <w:t xml:space="preserve"> </w:t>
      </w:r>
      <w:r w:rsidR="00C12FF2">
        <w:t>E</w:t>
      </w:r>
      <w:r w:rsidR="00350DF0">
        <w:t>ste</w:t>
      </w:r>
      <w:r w:rsidR="003758F0">
        <w:t xml:space="preserve"> </w:t>
      </w:r>
      <w:r w:rsidR="00004919">
        <w:t>primeiro capítulo</w:t>
      </w:r>
      <w:r w:rsidR="0055414E">
        <w:t xml:space="preserve"> introdutório</w:t>
      </w:r>
      <w:r w:rsidR="00C12FF2">
        <w:t xml:space="preserve"> </w:t>
      </w:r>
      <w:r w:rsidR="0046013D">
        <w:t xml:space="preserve">explica </w:t>
      </w:r>
      <w:r w:rsidR="003758F0">
        <w:t>o estado em que se encontra a sociedade e quais os</w:t>
      </w:r>
      <w:r w:rsidR="00E57841">
        <w:t xml:space="preserve"> principais</w:t>
      </w:r>
      <w:r w:rsidR="003758F0">
        <w:t xml:space="preserve"> problemas encontrados. São</w:t>
      </w:r>
      <w:r w:rsidR="00E57841">
        <w:t xml:space="preserve"> </w:t>
      </w:r>
      <w:r w:rsidR="0046013D">
        <w:t>expostos</w:t>
      </w:r>
      <w:r w:rsidR="00E57841">
        <w:t xml:space="preserve"> alguns projetos relacionados que foram alvo de investigação. Identificamos os desafios existentes para o desenvolvimento de uma plataforma de localização. </w:t>
      </w:r>
      <w:r w:rsidR="00736965">
        <w:t>P</w:t>
      </w:r>
      <w:r w:rsidR="0046013D">
        <w:t xml:space="preserve">or fim são </w:t>
      </w:r>
      <w:r w:rsidR="00E57841">
        <w:t xml:space="preserve">apresentados os objetivos da plataforma e a metodologia de investigação utilizada.  </w:t>
      </w:r>
      <w:r w:rsidR="003758F0">
        <w:t xml:space="preserve"> </w:t>
      </w:r>
    </w:p>
    <w:p w14:paraId="461845F1" w14:textId="65CCED02" w:rsidR="00E57841" w:rsidRDefault="00E57841" w:rsidP="00E57841">
      <w:pPr>
        <w:rPr>
          <w:i/>
        </w:rPr>
      </w:pPr>
      <w:r>
        <w:tab/>
        <w:t>No capít</w:t>
      </w:r>
      <w:r w:rsidR="0046013D">
        <w:t>ulo 2</w:t>
      </w:r>
      <w:r>
        <w:t xml:space="preserve"> abordamos os ambientes inteligentes. Em que consistem como funcionam e que tipo de vantagens e</w:t>
      </w:r>
      <w:r w:rsidR="00B428B4">
        <w:t>stes ambientes fornecem às pessoas num ambiente familiar</w:t>
      </w:r>
      <w:r>
        <w:t>.</w:t>
      </w:r>
      <w:r w:rsidR="00B428B4">
        <w:t xml:space="preserve"> São</w:t>
      </w:r>
      <w:r>
        <w:t xml:space="preserve"> </w:t>
      </w:r>
      <w:r w:rsidR="00B428B4">
        <w:t>detalhada</w:t>
      </w:r>
      <w:r>
        <w:t>s as suas principais características</w:t>
      </w:r>
      <w:r w:rsidR="00B428B4">
        <w:t>,</w:t>
      </w:r>
      <w:r w:rsidR="0046013D">
        <w:t xml:space="preserve"> através da</w:t>
      </w:r>
      <w:r w:rsidR="00B428B4">
        <w:t xml:space="preserve"> </w:t>
      </w:r>
      <w:r>
        <w:t xml:space="preserve">sua arquitetura. </w:t>
      </w:r>
      <w:r w:rsidR="005D30B9">
        <w:t>É explicado em detalhe o que consiste</w:t>
      </w:r>
      <w:r w:rsidR="0046013D">
        <w:t xml:space="preserve"> o</w:t>
      </w:r>
      <w:r w:rsidR="005D30B9">
        <w:t xml:space="preserve"> </w:t>
      </w:r>
      <w:r w:rsidR="005D30B9" w:rsidRPr="005D30B9">
        <w:rPr>
          <w:i/>
        </w:rPr>
        <w:t>Ambient Assisted Living</w:t>
      </w:r>
      <w:r w:rsidR="002F3DA4">
        <w:t xml:space="preserve"> </w:t>
      </w:r>
      <w:r w:rsidR="005D30B9">
        <w:t xml:space="preserve">e como este conceito permite melhorar a vida das pessoas. </w:t>
      </w:r>
      <w:r w:rsidR="0046013D">
        <w:t>Por fim é esclarecido como estes</w:t>
      </w:r>
      <w:r w:rsidR="005D30B9">
        <w:t xml:space="preserve"> ambientes inteligentes se relacionam com a localização </w:t>
      </w:r>
      <w:r w:rsidR="005D30B9" w:rsidRPr="005D30B9">
        <w:rPr>
          <w:i/>
        </w:rPr>
        <w:t>indoor</w:t>
      </w:r>
      <w:r w:rsidR="005D30B9">
        <w:rPr>
          <w:i/>
        </w:rPr>
        <w:t>.</w:t>
      </w:r>
    </w:p>
    <w:p w14:paraId="321F1287" w14:textId="7282C045" w:rsidR="00E57841" w:rsidRDefault="005D30B9" w:rsidP="00E57841">
      <w:r>
        <w:tab/>
        <w:t>No cap</w:t>
      </w:r>
      <w:r w:rsidR="0046013D">
        <w:t>ítulo 3</w:t>
      </w:r>
      <w:r>
        <w:t xml:space="preserve"> </w:t>
      </w:r>
      <w:r w:rsidR="00B428B4">
        <w:t>são apresentados</w:t>
      </w:r>
      <w:r>
        <w:t xml:space="preserve"> os sistemas de localização</w:t>
      </w:r>
      <w:r w:rsidR="00B428B4">
        <w:t xml:space="preserve"> de dispositivos móveis existentes (exterior e </w:t>
      </w:r>
      <w:r w:rsidR="00B428B4" w:rsidRPr="00B428B4">
        <w:rPr>
          <w:i/>
        </w:rPr>
        <w:t>indoor)</w:t>
      </w:r>
      <w:r>
        <w:t>. Primeiro é descrito o sistema de localização exterior mais utilizado, no caso o GPS. Descrevemos de forma sucinta a sua história</w:t>
      </w:r>
      <w:r w:rsidR="00B428B4">
        <w:t>, que componentes são utilizadas e</w:t>
      </w:r>
      <w:r>
        <w:t xml:space="preserve"> como funciona. Em seguida são apresentados as tecnologias mais utilizadas em sistemas de localização </w:t>
      </w:r>
      <w:r w:rsidRPr="005D30B9">
        <w:rPr>
          <w:i/>
        </w:rPr>
        <w:t>indoor</w:t>
      </w:r>
      <w:r w:rsidR="002F3DA4">
        <w:t xml:space="preserve"> </w:t>
      </w:r>
      <w:r>
        <w:t xml:space="preserve">e a respetiva comparação entre elas. No final do capítulo são </w:t>
      </w:r>
      <w:r w:rsidR="00B428B4">
        <w:t>esclarecidos</w:t>
      </w:r>
      <w:r>
        <w:t xml:space="preserve"> </w:t>
      </w:r>
      <w:r w:rsidR="00B428B4">
        <w:t xml:space="preserve">os vários métodos utilizados na localização </w:t>
      </w:r>
      <w:r w:rsidR="00B428B4" w:rsidRPr="00B428B4">
        <w:rPr>
          <w:i/>
        </w:rPr>
        <w:t>indoor</w:t>
      </w:r>
      <w:r w:rsidR="00B428B4">
        <w:t xml:space="preserve">. Este capítulo permite </w:t>
      </w:r>
      <w:r w:rsidR="0046013D">
        <w:t>explicar</w:t>
      </w:r>
      <w:r w:rsidR="00B428B4">
        <w:t xml:space="preserve"> </w:t>
      </w:r>
      <w:r w:rsidR="0046013D">
        <w:t xml:space="preserve">que </w:t>
      </w:r>
      <w:r w:rsidR="00B428B4">
        <w:t>a melhor tecnologia sem fios a ser utilizada na plataforma de localização é a tecnologia Wi-Fi.</w:t>
      </w:r>
    </w:p>
    <w:p w14:paraId="32F07EB8" w14:textId="3239825A" w:rsidR="00AB2624" w:rsidRDefault="006C30B3" w:rsidP="006921A6">
      <w:r>
        <w:tab/>
      </w:r>
      <w:r w:rsidR="00B428B4">
        <w:t>No cap</w:t>
      </w:r>
      <w:r w:rsidR="0046013D">
        <w:t>ítulo 4</w:t>
      </w:r>
      <w:r w:rsidR="00B428B4">
        <w:t xml:space="preserve"> </w:t>
      </w:r>
      <w:r w:rsidR="00DF06A9">
        <w:t>s</w:t>
      </w:r>
      <w:r w:rsidR="0046013D">
        <w:t xml:space="preserve">ão explicados </w:t>
      </w:r>
      <w:r w:rsidR="00DF06A9">
        <w:t>todas as características e fenómenos associados à tecnologia Wi-Fi. S</w:t>
      </w:r>
      <w:r w:rsidR="00B428B4">
        <w:t>ão expostos com detalhe os fenómenos mais comuns que afetam a propagaç</w:t>
      </w:r>
      <w:r w:rsidR="00DF06A9">
        <w:t>ão dos sinais eletromagnéticos</w:t>
      </w:r>
      <w:r w:rsidR="00B428B4">
        <w:t xml:space="preserve"> Wi-Fi. </w:t>
      </w:r>
      <w:r w:rsidR="00DF06A9">
        <w:t>Estes fenómenos passam pela distorção, atenuação, reflexão entre outros. No início do capítulo é explicado todas as características das ondas eletromagnéticas que permitem perceber como estes fenómenos acontecem.</w:t>
      </w:r>
    </w:p>
    <w:p w14:paraId="2134F966" w14:textId="0FB46046" w:rsidR="00033C28" w:rsidRPr="00A57E65" w:rsidRDefault="00DF06A9" w:rsidP="006921A6">
      <w:r>
        <w:lastRenderedPageBreak/>
        <w:tab/>
        <w:t>No cap</w:t>
      </w:r>
      <w:r w:rsidR="0046013D">
        <w:t>ítulo 5</w:t>
      </w:r>
      <w:r>
        <w:t xml:space="preserve"> são detalhados as restantes ferramentas e tecnologias utilizadas no desenvolvimento da plataforma de localização. </w:t>
      </w:r>
      <w:r w:rsidR="0046013D">
        <w:t xml:space="preserve">São citadas as ferramentas </w:t>
      </w:r>
      <w:r>
        <w:t xml:space="preserve">na elaboração da plataforma de localização e por fim os equipamentos </w:t>
      </w:r>
      <w:r w:rsidR="00033C28">
        <w:t>utilizados. É explicado</w:t>
      </w:r>
      <w:r w:rsidR="002B7D08">
        <w:t xml:space="preserve"> a</w:t>
      </w:r>
      <w:r w:rsidR="00033C28">
        <w:t xml:space="preserve"> arquitetura da plataforma criada e como cada componente se relaciona entre si. No final</w:t>
      </w:r>
      <w:r w:rsidR="00695A83">
        <w:t xml:space="preserve"> do capítulo são apresentados o</w:t>
      </w:r>
      <w:r w:rsidR="00C63EA6">
        <w:t>s</w:t>
      </w:r>
      <w:r w:rsidR="00695A83">
        <w:t xml:space="preserve"> diagrama</w:t>
      </w:r>
      <w:r w:rsidR="00C63EA6">
        <w:t>s</w:t>
      </w:r>
      <w:r w:rsidR="00695A83">
        <w:t xml:space="preserve"> de classes </w:t>
      </w:r>
      <w:r w:rsidR="00033C28">
        <w:t>e</w:t>
      </w:r>
      <w:r w:rsidR="00C63EA6">
        <w:t xml:space="preserve"> as</w:t>
      </w:r>
      <w:r w:rsidR="00033C28">
        <w:t xml:space="preserve"> interfaces das duas aplicações criadas.  </w:t>
      </w:r>
    </w:p>
    <w:p w14:paraId="3A6CFE61" w14:textId="7F68EE69" w:rsidR="00033C28" w:rsidRDefault="006C30B3" w:rsidP="006921A6">
      <w:r>
        <w:tab/>
      </w:r>
      <w:r w:rsidR="00033C28">
        <w:t>No capítulo</w:t>
      </w:r>
      <w:r w:rsidR="0046013D">
        <w:t xml:space="preserve"> 6</w:t>
      </w:r>
      <w:r w:rsidR="00033C28">
        <w:t xml:space="preserve"> é apresentado todos os detalhes sobre o processo de localização desenvolvido. É explicado todos os passos necessários pa</w:t>
      </w:r>
      <w:r w:rsidR="00C524CA">
        <w:t>ra funcionamento da plataforma e também</w:t>
      </w:r>
      <w:r w:rsidR="00FC5673">
        <w:t xml:space="preserve"> é mostrado</w:t>
      </w:r>
      <w:r w:rsidR="00033C28">
        <w:t xml:space="preserve"> o sistema de coordenadas utilizado para determinar</w:t>
      </w:r>
      <w:r w:rsidR="00FC5673">
        <w:t xml:space="preserve"> as</w:t>
      </w:r>
      <w:r w:rsidR="002F3DA4">
        <w:t xml:space="preserve"> posições numa planta. </w:t>
      </w:r>
      <w:r w:rsidR="00033C28">
        <w:t xml:space="preserve">No fim é apresentado o algoritmo de localização </w:t>
      </w:r>
      <w:r w:rsidR="002F3DA4">
        <w:rPr>
          <w:i/>
        </w:rPr>
        <w:t xml:space="preserve">indoor </w:t>
      </w:r>
      <w:r w:rsidR="00033C28">
        <w:t>utilizado e todos os detalhes necessários para que se obtenha os resultados esperados. São explicados os cenários de contexto testados e os resultados obtidos</w:t>
      </w:r>
      <w:r w:rsidR="00FC5673">
        <w:t xml:space="preserve"> com este algoritmo</w:t>
      </w:r>
      <w:r w:rsidR="00033C28">
        <w:t>.</w:t>
      </w:r>
    </w:p>
    <w:p w14:paraId="31F7050D" w14:textId="2C53EA23" w:rsidR="0046013D" w:rsidRDefault="0046013D" w:rsidP="006921A6">
      <w:r>
        <w:tab/>
        <w:t xml:space="preserve">Finalmente no capítulo 7 é apresentado uma síntese do trabalho realizado com este projeto, e explicadas as contribuições importantes retiradas do trabalho gerado. São tiradas as devidas conclusões e explicado o trabalho futuro a ser realizado. </w:t>
      </w:r>
    </w:p>
    <w:p w14:paraId="50082CA5" w14:textId="0CF26EBD" w:rsidR="008A6C7A" w:rsidRDefault="008A6C7A" w:rsidP="0046013D">
      <w:r>
        <w:br w:type="page"/>
      </w:r>
    </w:p>
    <w:p w14:paraId="518DBA54" w14:textId="77777777" w:rsidR="006075EB" w:rsidRPr="006075EB" w:rsidRDefault="006075EB" w:rsidP="006921A6">
      <w:bookmarkStart w:id="81" w:name="_Toc347827572"/>
      <w:bookmarkStart w:id="82" w:name="_Toc347828177"/>
    </w:p>
    <w:p w14:paraId="45321C48" w14:textId="77777777" w:rsidR="006075EB" w:rsidRPr="006075EB" w:rsidRDefault="006075EB" w:rsidP="006921A6"/>
    <w:p w14:paraId="2E73C1FC" w14:textId="77777777" w:rsidR="006075EB" w:rsidRPr="006075EB" w:rsidRDefault="006075EB" w:rsidP="006921A6"/>
    <w:p w14:paraId="699668FE" w14:textId="77777777" w:rsidR="009C3BE7" w:rsidRDefault="009C3BE7" w:rsidP="006921A6"/>
    <w:p w14:paraId="24156270" w14:textId="5A7D3ADA" w:rsidR="00016F02" w:rsidRPr="001F7CE2" w:rsidRDefault="00016F02" w:rsidP="006921A6">
      <w:pPr>
        <w:pStyle w:val="Cabealho1"/>
      </w:pPr>
      <w:bookmarkStart w:id="83" w:name="_Toc374181968"/>
      <w:bookmarkStart w:id="84" w:name="_Toc379391099"/>
      <w:r w:rsidRPr="001F7CE2">
        <w:t>C</w:t>
      </w:r>
      <w:r>
        <w:t xml:space="preserve">apítulo </w:t>
      </w:r>
      <w:r w:rsidR="006075EB">
        <w:t>II</w:t>
      </w:r>
      <w:r>
        <w:t>:</w:t>
      </w:r>
      <w:r w:rsidR="00BD0848">
        <w:br/>
      </w:r>
      <w:r w:rsidR="003F2263">
        <w:t>Ambientes Inteligentes</w:t>
      </w:r>
      <w:bookmarkEnd w:id="83"/>
      <w:bookmarkEnd w:id="84"/>
    </w:p>
    <w:bookmarkEnd w:id="81"/>
    <w:bookmarkEnd w:id="82"/>
    <w:p w14:paraId="04BFAA25" w14:textId="77777777" w:rsidR="003F2263" w:rsidRDefault="003F2263" w:rsidP="006921A6"/>
    <w:p w14:paraId="4B1F46C3" w14:textId="44F87F27" w:rsidR="00BC3B57" w:rsidRPr="00D360BF" w:rsidRDefault="00C855B5" w:rsidP="006921A6">
      <w:r>
        <w:tab/>
      </w:r>
      <w:r w:rsidR="003375AA" w:rsidRPr="00D360BF">
        <w:t xml:space="preserve">Uma boa prestação de auxílio por parte de </w:t>
      </w:r>
      <w:r w:rsidR="003375AA">
        <w:t>cuidadores</w:t>
      </w:r>
      <w:r w:rsidR="003375AA" w:rsidRPr="00D360BF">
        <w:t xml:space="preserve"> (serviços sociais, </w:t>
      </w:r>
      <w:r w:rsidR="003375AA">
        <w:t>serviços de</w:t>
      </w:r>
      <w:r w:rsidR="003375AA" w:rsidRPr="00D360BF">
        <w:t xml:space="preserve"> </w:t>
      </w:r>
      <w:r w:rsidR="003375AA">
        <w:t>saúde, agências de cuidados, entre outros</w:t>
      </w:r>
      <w:r w:rsidR="003375AA" w:rsidRPr="00D360BF">
        <w:t>)</w:t>
      </w:r>
      <w:r w:rsidR="003375AA">
        <w:t xml:space="preserve"> </w:t>
      </w:r>
      <w:r w:rsidR="003375AA" w:rsidRPr="00D360BF">
        <w:t xml:space="preserve">a pessoas </w:t>
      </w:r>
      <w:r w:rsidR="003375AA">
        <w:t>desfavorecidas é essencial.</w:t>
      </w:r>
      <w:r w:rsidR="003375AA" w:rsidRPr="00D360BF">
        <w:t xml:space="preserve"> </w:t>
      </w:r>
      <w:r w:rsidR="003375AA">
        <w:t xml:space="preserve">Este auxilio tem de ser </w:t>
      </w:r>
      <w:r w:rsidR="003375AA" w:rsidRPr="00D360BF">
        <w:t>pessoal</w:t>
      </w:r>
      <w:r w:rsidR="003375AA">
        <w:t>,</w:t>
      </w:r>
      <w:r w:rsidR="003375AA" w:rsidRPr="00E65186">
        <w:t xml:space="preserve"> </w:t>
      </w:r>
      <w:r w:rsidR="003375AA">
        <w:t>específico</w:t>
      </w:r>
      <w:r w:rsidR="003375AA" w:rsidRPr="00D360BF">
        <w:t xml:space="preserve"> e depen</w:t>
      </w:r>
      <w:r w:rsidR="003375AA">
        <w:t xml:space="preserve">de de </w:t>
      </w:r>
      <w:r w:rsidR="003375AA" w:rsidRPr="00D360BF">
        <w:t>fatores</w:t>
      </w:r>
      <w:r w:rsidR="003375AA">
        <w:t xml:space="preserve"> que afetam o bem-estar das pessoas envolvidas</w:t>
      </w:r>
      <w:r w:rsidR="003375AA" w:rsidRPr="00D360BF">
        <w:t>. Todos os que necessitam de</w:t>
      </w:r>
      <w:r w:rsidR="003375AA">
        <w:t>stes</w:t>
      </w:r>
      <w:r w:rsidR="003375AA" w:rsidRPr="00D360BF">
        <w:t xml:space="preserve"> cuidados especializados, esperam privacidade e conforto de quem os auxilia</w:t>
      </w:r>
      <w:r w:rsidR="003375AA">
        <w:t>. Como não existe disponibilidade financeira, nem auxiliares suficientes para cuidar de todas as pessoas com limitações, é necessário recorrer ao uso de</w:t>
      </w:r>
      <w:r w:rsidR="003375AA" w:rsidRPr="00D360BF">
        <w:t xml:space="preserve"> tecnologias </w:t>
      </w:r>
      <w:r w:rsidR="003375AA" w:rsidRPr="002A33F1">
        <w:rPr>
          <w:rStyle w:val="CitaoMendleyCarter"/>
          <w:b w:val="0"/>
        </w:rPr>
        <w:fldChar w:fldCharType="begin" w:fldLock="1"/>
      </w:r>
      <w:r w:rsidR="00F7610E">
        <w:rPr>
          <w:rStyle w:val="CitaoMendleyCarter"/>
          <w:b w:val="0"/>
        </w:rPr>
        <w:instrText>ADDIN CSL_CITATION { "citationItems" : [ { "id" : "ITEM-1", "itemData" : { "DOI" : "10.2307/1524882", "ISBN" : "9789211514681", "author" : [ { "dropping-particle" : "", "family" : "United Nations", "given" : "", "non-dropping-particle" : "", "parse-names" : false, "suffix" : "" } ], "id" : "ITEM-1", "issue" : "4", "issued" : { "date-parts" : [ [ "2009" ] ] }, "page" : "750", "publisher" : "Population English Edition", "title" : "World Population Ageing", "type" : "book", "volume" : "7" }, "uris" : [ "http://www.mendeley.com/documents/?uuid=fa9aaead-b3f4-45ac-ad2b-16777be82d1b" ] }, { "id" : "ITEM-2", "itemData" : { "ISBN" : "9210510925", "author" : [ { "dropping-particle" : "", "family" : "World Population Ageing", "given" : "", "non-dropping-particle" : "", "parse-names" : false, "suffix" : "" } ], "container-title" : "Population English Edition", "id" : "ITEM-2", "issue" : "26", "issued" : { "date-parts" : [ [ "2002" ] ] }, "page" : "11-13", "publisher" : "United Nations", "title" : "World Population Ageing 1950-2050", "type" : "article-journal", "volume" : "26" }, "uris" : [ "http://www.mendeley.com/documents/?uuid=fe63a66c-7199-4039-a4d2-4587e1578ccb" ] } ], "mendeley" : { "previouslyFormattedCitation" : "[23], [24]" }, "properties" : { "noteIndex" : 0 }, "schema" : "https://github.com/citation-style-language/schema/raw/master/csl-citation.json" }</w:instrText>
      </w:r>
      <w:r w:rsidR="003375AA" w:rsidRPr="002A33F1">
        <w:rPr>
          <w:rStyle w:val="CitaoMendleyCarter"/>
          <w:b w:val="0"/>
        </w:rPr>
        <w:fldChar w:fldCharType="separate"/>
      </w:r>
      <w:r w:rsidR="003375AA" w:rsidRPr="00E0777F">
        <w:rPr>
          <w:rStyle w:val="CitaoMendleyCarter"/>
          <w:b w:val="0"/>
          <w:noProof/>
        </w:rPr>
        <w:t>[23], [24]</w:t>
      </w:r>
      <w:r w:rsidR="003375AA" w:rsidRPr="002A33F1">
        <w:rPr>
          <w:rStyle w:val="CitaoMendleyCarter"/>
          <w:b w:val="0"/>
        </w:rPr>
        <w:fldChar w:fldCharType="end"/>
      </w:r>
      <w:r w:rsidR="003375AA" w:rsidRPr="00D360BF">
        <w:t xml:space="preserve">. Aqui surgem os </w:t>
      </w:r>
      <w:r w:rsidR="003375AA">
        <w:t>AmI</w:t>
      </w:r>
      <w:r w:rsidR="003375AA" w:rsidRPr="00D360BF">
        <w:t xml:space="preserve"> que permitem ao</w:t>
      </w:r>
      <w:r w:rsidR="003375AA">
        <w:t>s utilizadores serem tratados com</w:t>
      </w:r>
      <w:r w:rsidR="003375AA" w:rsidRPr="00D360BF">
        <w:t xml:space="preserve"> conforto </w:t>
      </w:r>
      <w:r w:rsidR="003375AA">
        <w:t xml:space="preserve">e segurança </w:t>
      </w:r>
      <w:r w:rsidR="003375AA" w:rsidRPr="00D360BF">
        <w:t xml:space="preserve">através de tecnologias inteligentes. </w:t>
      </w:r>
    </w:p>
    <w:p w14:paraId="7F725FAC" w14:textId="5F674BEC" w:rsidR="00194C62" w:rsidRDefault="00C855B5" w:rsidP="006921A6">
      <w:r>
        <w:tab/>
      </w:r>
      <w:r w:rsidR="00D22AAE" w:rsidRPr="00D360BF">
        <w:t>Como explicado por Riva</w:t>
      </w:r>
      <w:r w:rsidR="00E55AAA">
        <w:t xml:space="preserve"> </w:t>
      </w:r>
      <w:r w:rsidR="00E55AAA" w:rsidRPr="002A33F1">
        <w:rPr>
          <w:rStyle w:val="CitaoMendleyCarter"/>
          <w:b w:val="0"/>
        </w:rPr>
        <w:fldChar w:fldCharType="begin" w:fldLock="1"/>
      </w:r>
      <w:r w:rsidR="00F7610E">
        <w:rPr>
          <w:rStyle w:val="CitaoMendleyCarter"/>
          <w:b w:val="0"/>
        </w:rPr>
        <w:instrText>ADDIN CSL_CITATION { "citationItems" : [ { "id" : "ITEM-1", "itemData" : { "DOI" : "10.1089/109493103322011597", "PMID" : "12855086", "abstract" : "Ambient Intelligence (AmI) is a new paradigm in information technology, in which people are empowered through a digital environment that is aware of their presence and context, and is sensitive, adaptive, and responsive to their needs, habits, gestures and emotions. The most ambitious expression of AmI is Intelligent Mixed Reality (IMR), an evolution of traditional virtual reality environments. Using IMR, it is possible to integrate computer interfaces into the real environment, so that the user can interact with other individuals and with the environment itself in the most natural and intuitive way. How does the emergence of the AmI paradigm influence the future of health care? Using a scenario-based approach, this paper outlines the possible role of AmI in health care by focusing on both its technological and relational nature. In this sense, clinicians and health care providers that want to exploit AmI potential need a significant attention to technology, ergonomics, project management, human factors and organizational changes in the structure of the relevant health service.", "author" : [ { "dropping-particle" : "", "family" : "Riva", "given" : "Giuseppe", "non-dropping-particle" : "", "parse-names" : false, "suffix" : "" } ], "container-title" : "Cyberpsychology and Behavior", "id" : "ITEM-1", "issue" : "3", "issued" : { "date-parts" : [ [ "2003" ] ] }, "page" : "295-300", "publisher" : "Mary Ann Liebert, Inc.", "title" : "Ambient Intelligence in Health Care", "type" : "article-journal", "volume" : "6" }, "uris" : [ "http://www.mendeley.com/documents/?uuid=35c2c728-2ad0-4185-9046-c2ef9861a9a7" ] } ], "mendeley" : { "previouslyFormattedCitation" : "[3]" }, "properties" : { "noteIndex" : 0 }, "schema" : "https://github.com/citation-style-language/schema/raw/master/csl-citation.json" }</w:instrText>
      </w:r>
      <w:r w:rsidR="00E55AAA" w:rsidRPr="002A33F1">
        <w:rPr>
          <w:rStyle w:val="CitaoMendleyCarter"/>
          <w:b w:val="0"/>
        </w:rPr>
        <w:fldChar w:fldCharType="separate"/>
      </w:r>
      <w:r w:rsidR="00E0777F" w:rsidRPr="00E0777F">
        <w:rPr>
          <w:rStyle w:val="CitaoMendleyCarter"/>
          <w:b w:val="0"/>
          <w:noProof/>
        </w:rPr>
        <w:t>[3]</w:t>
      </w:r>
      <w:r w:rsidR="00E55AAA" w:rsidRPr="002A33F1">
        <w:rPr>
          <w:rStyle w:val="CitaoMendleyCarter"/>
          <w:b w:val="0"/>
        </w:rPr>
        <w:fldChar w:fldCharType="end"/>
      </w:r>
      <w:r w:rsidR="00D22AAE" w:rsidRPr="00D360BF">
        <w:t>, o</w:t>
      </w:r>
      <w:r w:rsidR="00194C62" w:rsidRPr="00D360BF">
        <w:t xml:space="preserve">s ambientes inteligentes são um novo paradigma na tecnologia de informação, </w:t>
      </w:r>
      <w:r w:rsidR="009A7B58">
        <w:t xml:space="preserve">deste modo </w:t>
      </w:r>
      <w:r w:rsidR="00194C62" w:rsidRPr="00D360BF">
        <w:t xml:space="preserve">as pessoas têm o poder </w:t>
      </w:r>
      <w:r w:rsidR="009A7B58">
        <w:t xml:space="preserve">de controlar o ambiente </w:t>
      </w:r>
      <w:r w:rsidR="006826A2">
        <w:t>domestico</w:t>
      </w:r>
      <w:r w:rsidR="00194C62" w:rsidRPr="00D360BF">
        <w:t xml:space="preserve"> que está ciente de sua presença e</w:t>
      </w:r>
      <w:r w:rsidR="00D22AAE" w:rsidRPr="00D360BF">
        <w:t xml:space="preserve"> do seu</w:t>
      </w:r>
      <w:r w:rsidR="00194C62" w:rsidRPr="00D360BF">
        <w:t xml:space="preserve"> co</w:t>
      </w:r>
      <w:r w:rsidR="009A7B58">
        <w:t xml:space="preserve">ntexto. Sendo </w:t>
      </w:r>
      <w:r w:rsidR="00596012">
        <w:t>sensível e</w:t>
      </w:r>
      <w:r w:rsidR="00D22AAE" w:rsidRPr="00D360BF">
        <w:t xml:space="preserve"> adaptável às suas necessidades, </w:t>
      </w:r>
      <w:r w:rsidR="00194C62" w:rsidRPr="00D360BF">
        <w:t xml:space="preserve">hábitos, gestos e emoções. </w:t>
      </w:r>
    </w:p>
    <w:p w14:paraId="62E17B47" w14:textId="0E6F5ACB" w:rsidR="006826A2" w:rsidRDefault="005C714B" w:rsidP="006826A2">
      <w:r>
        <w:tab/>
      </w:r>
      <w:r w:rsidR="006826A2">
        <w:t xml:space="preserve">Os AmI permitem uma nova abordagem ao meio ambiente existente, onde os dispositivos estão espalhados garantindo ubiquidade, ou seja, garantindo uma panóplia de dispositivos comunicando constantemente. </w:t>
      </w:r>
      <w:r w:rsidR="00B61A60">
        <w:t xml:space="preserve">Cada dispositivo pode conter vários </w:t>
      </w:r>
      <w:r w:rsidR="006826A2">
        <w:t>sensores</w:t>
      </w:r>
      <w:r w:rsidR="00B61A60">
        <w:t xml:space="preserve"> distintos. Estes sistemas embebidos permitem</w:t>
      </w:r>
      <w:r w:rsidR="006826A2">
        <w:t xml:space="preserve"> realizar </w:t>
      </w:r>
      <w:r w:rsidR="00B61A60">
        <w:t>várias</w:t>
      </w:r>
      <w:r w:rsidR="006826A2">
        <w:t xml:space="preserve"> tarefas</w:t>
      </w:r>
      <w:r w:rsidR="00B61A60">
        <w:t xml:space="preserve"> diferentes</w:t>
      </w:r>
      <w:r w:rsidR="006826A2">
        <w:t xml:space="preserve"> da forma mais eficiente possível. </w:t>
      </w:r>
    </w:p>
    <w:p w14:paraId="600CDF3E" w14:textId="2829B3BF" w:rsidR="00B60D86" w:rsidRDefault="00B60D86" w:rsidP="006921A6"/>
    <w:p w14:paraId="152456C8" w14:textId="77777777" w:rsidR="0051049C" w:rsidRDefault="0051049C" w:rsidP="006921A6"/>
    <w:p w14:paraId="6364E0A4" w14:textId="77777777" w:rsidR="002B3518" w:rsidRPr="002B3518" w:rsidRDefault="002B3518" w:rsidP="002B3518">
      <w:pPr>
        <w:pStyle w:val="PargrafodaLista"/>
        <w:numPr>
          <w:ilvl w:val="0"/>
          <w:numId w:val="1"/>
        </w:numPr>
        <w:pBdr>
          <w:bottom w:val="single" w:sz="12" w:space="1" w:color="auto"/>
        </w:pBdr>
        <w:spacing w:before="240" w:line="240" w:lineRule="auto"/>
        <w:outlineLvl w:val="1"/>
        <w:rPr>
          <w:b/>
          <w:bCs/>
          <w:vanish/>
          <w:sz w:val="40"/>
          <w:szCs w:val="32"/>
        </w:rPr>
      </w:pPr>
      <w:bookmarkStart w:id="85" w:name="_Toc374281804"/>
      <w:bookmarkStart w:id="86" w:name="_Toc374289086"/>
      <w:bookmarkStart w:id="87" w:name="_Toc374289136"/>
      <w:bookmarkStart w:id="88" w:name="_Toc374289186"/>
      <w:bookmarkStart w:id="89" w:name="_Toc374289236"/>
      <w:bookmarkStart w:id="90" w:name="_Toc374289286"/>
      <w:bookmarkStart w:id="91" w:name="_Toc374289423"/>
      <w:bookmarkStart w:id="92" w:name="_Toc374289467"/>
      <w:bookmarkStart w:id="93" w:name="_Toc374289517"/>
      <w:bookmarkStart w:id="94" w:name="_Toc374289594"/>
      <w:bookmarkStart w:id="95" w:name="_Toc374289748"/>
      <w:bookmarkStart w:id="96" w:name="_Toc374289878"/>
      <w:bookmarkStart w:id="97" w:name="_Toc374289928"/>
      <w:bookmarkStart w:id="98" w:name="_Toc374289972"/>
      <w:bookmarkStart w:id="99" w:name="_Toc374290031"/>
      <w:bookmarkStart w:id="100" w:name="_Toc374290075"/>
      <w:bookmarkStart w:id="101" w:name="_Toc374290193"/>
      <w:bookmarkStart w:id="102" w:name="_Toc374290615"/>
      <w:bookmarkStart w:id="103" w:name="_Toc374294696"/>
      <w:bookmarkStart w:id="104" w:name="_Toc374294740"/>
      <w:bookmarkStart w:id="105" w:name="_Toc374295514"/>
      <w:bookmarkStart w:id="106" w:name="_Toc374366263"/>
      <w:bookmarkStart w:id="107" w:name="_Toc374454498"/>
      <w:bookmarkStart w:id="108" w:name="_Toc374454542"/>
      <w:bookmarkStart w:id="109" w:name="_Toc374457528"/>
      <w:bookmarkStart w:id="110" w:name="_Toc374457587"/>
      <w:bookmarkStart w:id="111" w:name="_Toc374457665"/>
      <w:bookmarkStart w:id="112" w:name="_Toc374457722"/>
      <w:bookmarkStart w:id="113" w:name="_Toc374457780"/>
      <w:bookmarkStart w:id="114" w:name="_Toc374467486"/>
      <w:bookmarkStart w:id="115" w:name="_Toc374467857"/>
      <w:bookmarkStart w:id="116" w:name="_Toc374468228"/>
      <w:bookmarkStart w:id="117" w:name="_Toc375516667"/>
      <w:bookmarkStart w:id="118" w:name="_Toc376794382"/>
      <w:bookmarkStart w:id="119" w:name="_Toc377142330"/>
      <w:bookmarkStart w:id="120" w:name="_Toc377239680"/>
      <w:bookmarkStart w:id="121" w:name="_Toc377657597"/>
      <w:bookmarkStart w:id="122" w:name="_Toc377659460"/>
      <w:bookmarkStart w:id="123" w:name="_Toc377661938"/>
      <w:bookmarkStart w:id="124" w:name="_Toc377663873"/>
      <w:bookmarkStart w:id="125" w:name="_Toc377663974"/>
      <w:bookmarkStart w:id="126" w:name="_Toc377843811"/>
      <w:bookmarkStart w:id="127" w:name="_Toc377910417"/>
      <w:bookmarkStart w:id="128" w:name="_Toc378014832"/>
      <w:bookmarkStart w:id="129" w:name="_Toc378018890"/>
      <w:bookmarkStart w:id="130" w:name="_Toc378236876"/>
      <w:bookmarkStart w:id="131" w:name="_Toc378279562"/>
      <w:bookmarkStart w:id="132" w:name="_Toc378282219"/>
      <w:bookmarkStart w:id="133" w:name="_Toc378282890"/>
      <w:bookmarkStart w:id="134" w:name="_Toc378286282"/>
      <w:bookmarkStart w:id="135" w:name="_Toc378519814"/>
      <w:bookmarkStart w:id="136" w:name="_Toc378529408"/>
      <w:bookmarkStart w:id="137" w:name="_Toc378535600"/>
      <w:bookmarkStart w:id="138" w:name="_Toc378697781"/>
      <w:bookmarkStart w:id="139" w:name="_Toc378699115"/>
      <w:bookmarkStart w:id="140" w:name="_Toc378713743"/>
      <w:bookmarkStart w:id="141" w:name="_Toc378770446"/>
      <w:bookmarkStart w:id="142" w:name="_Toc378858637"/>
      <w:bookmarkStart w:id="143" w:name="_Toc378885696"/>
      <w:bookmarkStart w:id="144" w:name="_Toc378886849"/>
      <w:bookmarkStart w:id="145" w:name="_Toc378944836"/>
      <w:bookmarkStart w:id="146" w:name="_Toc378958802"/>
      <w:bookmarkStart w:id="147" w:name="_Toc378959458"/>
      <w:bookmarkStart w:id="148" w:name="_Toc378959884"/>
      <w:bookmarkStart w:id="149" w:name="_Toc378960354"/>
      <w:bookmarkStart w:id="150" w:name="_Toc378961553"/>
      <w:bookmarkStart w:id="151" w:name="_Toc378962335"/>
      <w:bookmarkStart w:id="152" w:name="_Toc379376073"/>
      <w:bookmarkStart w:id="153" w:name="_Toc379380133"/>
      <w:bookmarkStart w:id="154" w:name="_Toc379385577"/>
      <w:bookmarkStart w:id="155" w:name="_Toc379386930"/>
      <w:bookmarkStart w:id="156" w:name="_Toc379390571"/>
      <w:bookmarkStart w:id="157" w:name="_Toc379390697"/>
      <w:bookmarkStart w:id="158" w:name="_Toc379391100"/>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p>
    <w:p w14:paraId="38185F94" w14:textId="3D5E3D5D" w:rsidR="0051049C" w:rsidRDefault="00A670FA" w:rsidP="00CC614D">
      <w:pPr>
        <w:pStyle w:val="Cabealho2"/>
      </w:pPr>
      <w:bookmarkStart w:id="159" w:name="_Toc379391101"/>
      <w:r>
        <w:t>Funcionamento do AmI</w:t>
      </w:r>
      <w:bookmarkEnd w:id="159"/>
    </w:p>
    <w:p w14:paraId="6E084D32" w14:textId="77777777" w:rsidR="0051049C" w:rsidRDefault="0051049C" w:rsidP="006921A6">
      <w:bookmarkStart w:id="160" w:name="_Toc347827573"/>
      <w:bookmarkStart w:id="161" w:name="_Toc347828178"/>
      <w:bookmarkStart w:id="162" w:name="_Toc347827583"/>
      <w:bookmarkStart w:id="163" w:name="_Toc347828187"/>
      <w:bookmarkStart w:id="164" w:name="_Toc347827574"/>
      <w:bookmarkStart w:id="165" w:name="_Toc347828179"/>
    </w:p>
    <w:p w14:paraId="1BD82FAE" w14:textId="32D6EC31" w:rsidR="0051049C" w:rsidRDefault="00605B7A" w:rsidP="006921A6">
      <w:r>
        <w:tab/>
      </w:r>
      <w:r w:rsidR="00B61A60">
        <w:t xml:space="preserve">Toda a informação recolhida pertence a um contexto específico, onde todas as variáveis têm um papel imperativo nas ações do sistema. A interpretação do contexto permite guardar, reunir, fundir, interpretar e raciocinar sobre toda a informação relevante. O </w:t>
      </w:r>
      <w:r w:rsidR="00B61A60" w:rsidRPr="00054558">
        <w:rPr>
          <w:i/>
        </w:rPr>
        <w:t>p</w:t>
      </w:r>
      <w:r w:rsidR="00B61A60" w:rsidRPr="0008342C">
        <w:rPr>
          <w:i/>
        </w:rPr>
        <w:t>ervasive computing</w:t>
      </w:r>
      <w:r w:rsidR="00B61A60" w:rsidRPr="00387902">
        <w:t xml:space="preserve"> </w:t>
      </w:r>
      <w:r w:rsidR="00B61A60">
        <w:t>(também</w:t>
      </w:r>
      <w:r w:rsidR="00B61A60" w:rsidRPr="00387902">
        <w:t xml:space="preserve"> </w:t>
      </w:r>
      <w:r w:rsidR="00B61A60">
        <w:t>designado</w:t>
      </w:r>
      <w:r w:rsidR="00B61A60" w:rsidRPr="00387902">
        <w:t xml:space="preserve"> computação ubíqua)</w:t>
      </w:r>
      <w:r w:rsidR="00B61A60">
        <w:t xml:space="preserve"> é um conceito em que os dispositivos com </w:t>
      </w:r>
      <w:r w:rsidR="00B61A60" w:rsidRPr="0008342C">
        <w:t>microprocessadores</w:t>
      </w:r>
      <w:r w:rsidR="00B61A60">
        <w:t xml:space="preserve"> incorporados comunicam entre si, com o objetivo de representar o contexto em que estão inseridos </w:t>
      </w:r>
      <w:r w:rsidR="005A4ADB">
        <w:fldChar w:fldCharType="begin" w:fldLock="1"/>
      </w:r>
      <w:r w:rsidR="00F7610E">
        <w:instrText>ADDIN CSL_CITATION { "citationItems" : [ { "id" : "ITEM-1", "itemData" : { "ISBN" : "http://digitum.um.es/xmlui/bitstream/10201/28940/1/PhD_MTGV.pdf", "abstract" : "Esta tesis presenta un marco gen\u00e9rico de la capacidad de adaptaci\u00f3n en sistemas de informaci\u00f3n ubicuos basados en Inteligencia Ambiental (AmI). Este marco es capaz de cubrir todos los elementos necesarios en AmI, incluyendo un modelado de usuarios realista. Esto nos permite dise\u00f1ar y testear escenarios de forma sencilla y econ\u00f3mica. Como parte inherente a la adaptaci\u00f3n en AmI, en esta tesis se afronta el problema de la localizaci\u00f3n de usuarios. As\u00ed, se presentan soluciones para entornos AmI que abordan el problema desde una fase inicial de dise\u00f1o hasta el despliegue sobre escenarios reales. Estas soluciones resuelven el problema de la localizaci\u00f3n respetando la ubiquidad, transparencia y no intrusi\u00f3n requeridas por los sistemas AmI. Las contribuciones de esta tesis pueden ser integradas en nuestra vida diaria para la consecuci\u00f3n de entornos inteligentes y ubicuos; siendo interesantes no s\u00f3lo en el \u00e1mbito acad\u00e9mico sino ofreciendo beneficios en una \u00e1mbito m\u00e1s industrial. This thesis presents a general framework of the capacity of adaptation on ubiquitous systems based on Ambient Intelligent (AmI). This framework is able to cover all the needed elements in AmI, including a realistic modelling of users. It allow us to design and test scenarios with an easy and low cost deployment. As inherent element of the adaptation in AmI, this thesis deals with the user location problem. Global solutions are presented for AmI environments, facing since the initial design to the final deployment over the real world. These solutions are able to solve the location problem preserving the AmI requirements about ubiquity, transparency and non-intrusiveness. The contributions of this thesis can be integrated as part of our lives for the realization of truly ubiquitous and intelligent environments. We believe that our results are not only interesting in an academic domain, they are suitable for a more practical domain.", "author" : [ { "dropping-particle" : "", "family" : "Garc\u00eda Valverde", "given" : "Mar\u00eda Teresa", "non-dropping-particle" : "", "parse-names" : false, "suffix" : "" } ], "id" : "ITEM-1", "issued" : { "date-parts" : [ [ "2012" ] ] }, "page" : "141", "publisher" : "Universidad de Murcia", "title" : "Formal framework of the capacity of adaptation on information ubiquitous systems based on ambient intelligence", "type" : "thesis" }, "uris" : [ "http://www.mendeley.com/documents/?uuid=0de1da60-5264-4d01-8fd8-bc2060c78f29" ] } ], "mendeley" : { "previouslyFormattedCitation" : "[25]" }, "properties" : { "noteIndex" : 0 }, "schema" : "https://github.com/citation-style-language/schema/raw/master/csl-citation.json" }</w:instrText>
      </w:r>
      <w:r w:rsidR="005A4ADB">
        <w:fldChar w:fldCharType="separate"/>
      </w:r>
      <w:r w:rsidR="00B50213" w:rsidRPr="00B50213">
        <w:rPr>
          <w:noProof/>
        </w:rPr>
        <w:t>[25]</w:t>
      </w:r>
      <w:r w:rsidR="005A4ADB">
        <w:fldChar w:fldCharType="end"/>
      </w:r>
      <w:r w:rsidR="00555E26">
        <w:t>.</w:t>
      </w:r>
    </w:p>
    <w:p w14:paraId="07C9A0ED" w14:textId="6891C002" w:rsidR="00D30D53" w:rsidRDefault="00D30D53" w:rsidP="00D30D53">
      <w:r>
        <w:tab/>
        <w:t xml:space="preserve">Na </w:t>
      </w:r>
      <w:r>
        <w:fldChar w:fldCharType="begin"/>
      </w:r>
      <w:r>
        <w:instrText xml:space="preserve"> REF _Ref377659571 \h </w:instrText>
      </w:r>
      <w:r>
        <w:fldChar w:fldCharType="separate"/>
      </w:r>
      <w:r w:rsidR="00AC2DDA" w:rsidRPr="00AB7C94">
        <w:t xml:space="preserve">Figura </w:t>
      </w:r>
      <w:r w:rsidR="00AC2DDA">
        <w:rPr>
          <w:noProof/>
        </w:rPr>
        <w:t>9</w:t>
      </w:r>
      <w:r>
        <w:fldChar w:fldCharType="end"/>
      </w:r>
      <w:r>
        <w:t xml:space="preserve"> está representado o fluxo de informação de um AmI, possibilitando a monitorização de todo ambiente, através dos diversos sensores existentes. Proporcionando ao ser humano interagir com o mundo que o rodeia da forma mais inteligente e discreta possível.</w:t>
      </w:r>
    </w:p>
    <w:p w14:paraId="5D2F4F41" w14:textId="77777777" w:rsidR="00D30D53" w:rsidRDefault="00D30D53" w:rsidP="00AB7C94">
      <w:pPr>
        <w:pStyle w:val="Imagem"/>
      </w:pPr>
      <w:bookmarkStart w:id="166" w:name="_Ref374107590"/>
      <w:r>
        <w:drawing>
          <wp:inline distT="0" distB="0" distL="0" distR="0" wp14:anchorId="58CCEC6D" wp14:editId="4897031D">
            <wp:extent cx="2927177" cy="2557145"/>
            <wp:effectExtent l="0" t="0" r="6985"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Esquema AmI.png"/>
                    <pic:cNvPicPr/>
                  </pic:nvPicPr>
                  <pic:blipFill>
                    <a:blip r:embed="rId21">
                      <a:extLst>
                        <a:ext uri="{28A0092B-C50C-407E-A947-70E740481C1C}">
                          <a14:useLocalDpi xmlns:a14="http://schemas.microsoft.com/office/drawing/2010/main" val="0"/>
                        </a:ext>
                      </a:extLst>
                    </a:blip>
                    <a:stretch>
                      <a:fillRect/>
                    </a:stretch>
                  </pic:blipFill>
                  <pic:spPr>
                    <a:xfrm>
                      <a:off x="0" y="0"/>
                      <a:ext cx="2933375" cy="2562559"/>
                    </a:xfrm>
                    <a:prstGeom prst="rect">
                      <a:avLst/>
                    </a:prstGeom>
                    <a:ln w="25400" cap="rnd">
                      <a:noFill/>
                    </a:ln>
                    <a:effectLst/>
                  </pic:spPr>
                </pic:pic>
              </a:graphicData>
            </a:graphic>
          </wp:inline>
        </w:drawing>
      </w:r>
    </w:p>
    <w:p w14:paraId="7B00626D" w14:textId="4E7D2B8C" w:rsidR="00D30D53" w:rsidRPr="00AB7C94" w:rsidRDefault="00D30D53" w:rsidP="00AB7C94">
      <w:pPr>
        <w:pStyle w:val="Legenda"/>
      </w:pPr>
      <w:bookmarkStart w:id="167" w:name="_Ref377659571"/>
      <w:bookmarkStart w:id="168" w:name="_Toc379391156"/>
      <w:r w:rsidRPr="00AB7C94">
        <w:t xml:space="preserve">Figura </w:t>
      </w:r>
      <w:r w:rsidR="0075723B">
        <w:fldChar w:fldCharType="begin"/>
      </w:r>
      <w:r w:rsidR="0075723B">
        <w:instrText xml:space="preserve"> SEQ Figura \* ARABIC </w:instrText>
      </w:r>
      <w:r w:rsidR="0075723B">
        <w:fldChar w:fldCharType="separate"/>
      </w:r>
      <w:r w:rsidR="00AC2DDA">
        <w:rPr>
          <w:noProof/>
        </w:rPr>
        <w:t>9</w:t>
      </w:r>
      <w:r w:rsidR="0075723B">
        <w:rPr>
          <w:noProof/>
        </w:rPr>
        <w:fldChar w:fldCharType="end"/>
      </w:r>
      <w:bookmarkEnd w:id="166"/>
      <w:bookmarkEnd w:id="167"/>
      <w:r w:rsidRPr="00AB7C94">
        <w:t xml:space="preserve"> – Esquema de funcionamento do AmI </w:t>
      </w:r>
      <w:r w:rsidRPr="00AB7C94">
        <w:fldChar w:fldCharType="begin" w:fldLock="1"/>
      </w:r>
      <w:r w:rsidR="00F7610E" w:rsidRPr="00AB7C94">
        <w:instrText>ADDIN CSL_CITATION { "citationItems" : [ { "id" : "ITEM-1", "itemData" : { "abstract" : "Ambient Intelligence (AmI) is consolidating its role as a new paradigm and driving force within computer science that exploits the opportunities to deploy distributed intelligent systems supported by new technology. Most of the developments related to AmI so far are concentrated either in the healthcare (e.g. smart homes for the elderly), or automotive (smart cars) sectors. This paper provides an overview of the use of AmI in educational environments. One aim of this article is to increase the awareness of the possibilities that AmI bring to the teaching and learning environment. The other aim of the article is to illustrate the thesis that those possibilities have been so far overlooked around the globe, more noticeable in the UK where other applications of AmI are thriving", "author" : [ { "dropping-particle" : "", "family" : "Augusto", "given" : "Juan Carlos", "non-dropping-particle" : "", "parse-names" : false, "suffix" : "" } ], "container-title" : "Italics", "id" : "ITEM-1", "issue" : "2", "issued" : { "date-parts" : [ [ "2009" ] ] }, "page" : "53-63", "title" : "Ambient Intelligence: Opportunities and Consequences of its Use in Smart Classrooms", "type" : "article-journal", "volume" : "8" }, "uris" : [ "http://www.mendeley.com/documents/?uuid=f70ff7a5-17e2-492c-b988-d40a39a74b11" ] } ], "mendeley" : { "previouslyFormattedCitation" : "[26]" }, "properties" : { "noteIndex" : 0 }, "schema" : "https://github.com/citation-style-language/schema/raw/master/csl-citation.json" }</w:instrText>
      </w:r>
      <w:r w:rsidRPr="00AB7C94">
        <w:fldChar w:fldCharType="separate"/>
      </w:r>
      <w:r w:rsidR="00B50213" w:rsidRPr="00AB7C94">
        <w:t>[26]</w:t>
      </w:r>
      <w:bookmarkEnd w:id="168"/>
      <w:r w:rsidRPr="00AB7C94">
        <w:fldChar w:fldCharType="end"/>
      </w:r>
    </w:p>
    <w:p w14:paraId="2F88B2DE" w14:textId="4EE35797" w:rsidR="00555E26" w:rsidRDefault="00605B7A" w:rsidP="006921A6">
      <w:r>
        <w:tab/>
      </w:r>
      <w:r w:rsidR="004D0F67">
        <w:t>A consciência e representação do contexto em</w:t>
      </w:r>
      <w:r w:rsidR="00D30D53">
        <w:t xml:space="preserve"> que</w:t>
      </w:r>
      <w:r w:rsidR="004D0F67">
        <w:t xml:space="preserve"> os dispositivos estão inseridos é um fator fulcral para o seu funcionamento. </w:t>
      </w:r>
      <w:r w:rsidR="004D688C">
        <w:t>Esta representação do ambiente permite determinar as técnicas a</w:t>
      </w:r>
      <w:r w:rsidR="0051049C">
        <w:t xml:space="preserve"> utilizar. </w:t>
      </w:r>
      <w:r w:rsidR="00277621">
        <w:t xml:space="preserve">O </w:t>
      </w:r>
      <w:r w:rsidR="00277621" w:rsidRPr="00512FF8">
        <w:rPr>
          <w:i/>
        </w:rPr>
        <w:t>software</w:t>
      </w:r>
      <w:r w:rsidR="00277621">
        <w:t xml:space="preserve"> ou</w:t>
      </w:r>
      <w:r w:rsidR="004D688C">
        <w:t xml:space="preserve"> tecnologias intermédias </w:t>
      </w:r>
      <w:r w:rsidR="004D688C" w:rsidRPr="004D688C">
        <w:rPr>
          <w:i/>
        </w:rPr>
        <w:t>(Middleware)</w:t>
      </w:r>
      <w:r w:rsidR="004D688C">
        <w:rPr>
          <w:i/>
        </w:rPr>
        <w:t xml:space="preserve"> </w:t>
      </w:r>
      <w:r w:rsidR="004D688C">
        <w:t xml:space="preserve">asseguram uma </w:t>
      </w:r>
      <w:r w:rsidR="004D688C" w:rsidRPr="004D688C">
        <w:rPr>
          <w:i/>
        </w:rPr>
        <w:t>framework</w:t>
      </w:r>
      <w:r w:rsidR="00167185">
        <w:t xml:space="preserve">, que permite a adição fácil, </w:t>
      </w:r>
      <w:r w:rsidR="004D688C">
        <w:t xml:space="preserve">interpretação e o raciocínio sobre essa informação contextual. </w:t>
      </w:r>
      <w:r w:rsidR="00512FF8">
        <w:t>Estas tecnologias intermédias têm</w:t>
      </w:r>
      <w:r w:rsidR="004D688C">
        <w:t xml:space="preserve"> </w:t>
      </w:r>
      <w:r w:rsidR="0051049C">
        <w:t xml:space="preserve">de garantir componentes de memória e comunicação. Os componentes de memória são necessários para armazenar o histórico do contexto. Os relatórios do contexto histórico permitem aprender a partir da experiencia adquirida, raciocinar sobre fatos passados e atuais, prevendo comportamentos no futuro e </w:t>
      </w:r>
      <w:r w:rsidR="0051049C">
        <w:lastRenderedPageBreak/>
        <w:t xml:space="preserve">mesmo detetar anomalias. </w:t>
      </w:r>
      <w:r w:rsidR="00555E26">
        <w:t xml:space="preserve">Nestes sistemas tem de ser possível adquirir e utilizar informação de diferentes fontes heterogenias. Por vezes essas fontes são muito limitadas não permitindo armazenar e processar largas quantidades de informação. Para resolver este problema </w:t>
      </w:r>
      <w:r w:rsidR="00277621">
        <w:t xml:space="preserve">o </w:t>
      </w:r>
      <w:r w:rsidR="00512FF8" w:rsidRPr="00277621">
        <w:rPr>
          <w:i/>
        </w:rPr>
        <w:t>Middleware</w:t>
      </w:r>
      <w:r w:rsidR="00512FF8">
        <w:t xml:space="preserve"> têm</w:t>
      </w:r>
      <w:r w:rsidR="00555E26">
        <w:t xml:space="preserve"> de ser respons</w:t>
      </w:r>
      <w:r w:rsidR="00277621">
        <w:t>ável</w:t>
      </w:r>
      <w:r w:rsidR="00555E26">
        <w:t xml:space="preserve"> pela gestão e armazenamento do contexto. </w:t>
      </w:r>
      <w:r w:rsidR="004D0F67">
        <w:t>Portanto</w:t>
      </w:r>
      <w:r w:rsidR="00555E26">
        <w:t xml:space="preserve"> este sistema intermédio tem de disponibilizar as informações de contexto para os serviços e aplicações e estar sempre preparado para recolher informações novas do ambiente</w:t>
      </w:r>
      <w:r w:rsidR="005A4ADB">
        <w:t xml:space="preserve"> </w:t>
      </w:r>
      <w:r w:rsidR="005A4ADB">
        <w:fldChar w:fldCharType="begin" w:fldLock="1"/>
      </w:r>
      <w:r w:rsidR="00F7610E">
        <w:instrText>ADDIN CSL_CITATION { "citationItems" : [ { "id" : "ITEM-1", "itemData" : { "ISBN" : "http://digitum.um.es/xmlui/bitstream/10201/28940/1/PhD_MTGV.pdf", "abstract" : "Esta tesis presenta un marco gen\u00e9rico de la capacidad de adaptaci\u00f3n en sistemas de informaci\u00f3n ubicuos basados en Inteligencia Ambiental (AmI). Este marco es capaz de cubrir todos los elementos necesarios en AmI, incluyendo un modelado de usuarios realista. Esto nos permite dise\u00f1ar y testear escenarios de forma sencilla y econ\u00f3mica. Como parte inherente a la adaptaci\u00f3n en AmI, en esta tesis se afronta el problema de la localizaci\u00f3n de usuarios. As\u00ed, se presentan soluciones para entornos AmI que abordan el problema desde una fase inicial de dise\u00f1o hasta el despliegue sobre escenarios reales. Estas soluciones resuelven el problema de la localizaci\u00f3n respetando la ubiquidad, transparencia y no intrusi\u00f3n requeridas por los sistemas AmI. Las contribuciones de esta tesis pueden ser integradas en nuestra vida diaria para la consecuci\u00f3n de entornos inteligentes y ubicuos; siendo interesantes no s\u00f3lo en el \u00e1mbito acad\u00e9mico sino ofreciendo beneficios en una \u00e1mbito m\u00e1s industrial. This thesis presents a general framework of the capacity of adaptation on ubiquitous systems based on Ambient Intelligent (AmI). This framework is able to cover all the needed elements in AmI, including a realistic modelling of users. It allow us to design and test scenarios with an easy and low cost deployment. As inherent element of the adaptation in AmI, this thesis deals with the user location problem. Global solutions are presented for AmI environments, facing since the initial design to the final deployment over the real world. These solutions are able to solve the location problem preserving the AmI requirements about ubiquity, transparency and non-intrusiveness. The contributions of this thesis can be integrated as part of our lives for the realization of truly ubiquitous and intelligent environments. We believe that our results are not only interesting in an academic domain, they are suitable for a more practical domain.", "author" : [ { "dropping-particle" : "", "family" : "Garc\u00eda Valverde", "given" : "Mar\u00eda Teresa", "non-dropping-particle" : "", "parse-names" : false, "suffix" : "" } ], "id" : "ITEM-1", "issued" : { "date-parts" : [ [ "2012" ] ] }, "page" : "141", "publisher" : "Universidad de Murcia", "title" : "Formal framework of the capacity of adaptation on information ubiquitous systems based on ambient intelligence", "type" : "thesis" }, "uris" : [ "http://www.mendeley.com/documents/?uuid=0de1da60-5264-4d01-8fd8-bc2060c78f29" ] } ], "mendeley" : { "previouslyFormattedCitation" : "[25]" }, "properties" : { "noteIndex" : 0 }, "schema" : "https://github.com/citation-style-language/schema/raw/master/csl-citation.json" }</w:instrText>
      </w:r>
      <w:r w:rsidR="005A4ADB">
        <w:fldChar w:fldCharType="separate"/>
      </w:r>
      <w:r w:rsidR="00B50213" w:rsidRPr="00B50213">
        <w:rPr>
          <w:noProof/>
        </w:rPr>
        <w:t>[25]</w:t>
      </w:r>
      <w:r w:rsidR="005A4ADB">
        <w:fldChar w:fldCharType="end"/>
      </w:r>
      <w:r w:rsidR="00555E26">
        <w:t>.</w:t>
      </w:r>
    </w:p>
    <w:p w14:paraId="0A01BE99" w14:textId="5BC1CF6B" w:rsidR="009F5C59" w:rsidRDefault="00605B7A" w:rsidP="006921A6">
      <w:r>
        <w:tab/>
      </w:r>
      <w:r w:rsidR="0051049C">
        <w:t xml:space="preserve">Depois de ser analisada toda esta informação recolhida, é necessário identificar as necessidades das pessoas através de requisitos personalizados e comportamentos de precisão. </w:t>
      </w:r>
      <w:r w:rsidR="009C3659">
        <w:t xml:space="preserve">A </w:t>
      </w:r>
      <w:r w:rsidR="006A0310">
        <w:t xml:space="preserve">consciência do contexto </w:t>
      </w:r>
      <w:bookmarkStart w:id="169" w:name="_Toc362277849"/>
      <w:bookmarkStart w:id="170" w:name="_Toc362277886"/>
      <w:bookmarkStart w:id="171" w:name="_Toc362277923"/>
      <w:bookmarkStart w:id="172" w:name="_Toc362277960"/>
      <w:bookmarkStart w:id="173" w:name="_Toc362277997"/>
      <w:bookmarkEnd w:id="169"/>
      <w:bookmarkEnd w:id="170"/>
      <w:bookmarkEnd w:id="171"/>
      <w:bookmarkEnd w:id="172"/>
      <w:bookmarkEnd w:id="173"/>
      <w:r w:rsidR="006A0310">
        <w:t>permite que os dispositivos reajam em conformidade ao ambiente em que estão inseridos em determinadas situações específicas. Estes dispositivos são sensíveis e são capazes de operar com base em regras, ou através de estímulos inteligentes que atuam sobre ambiente de forma a colmatar as necessidades das pessoas</w:t>
      </w:r>
      <w:r w:rsidR="005A4ADB">
        <w:t xml:space="preserve"> </w:t>
      </w:r>
      <w:r w:rsidR="005A4ADB">
        <w:fldChar w:fldCharType="begin" w:fldLock="1"/>
      </w:r>
      <w:r w:rsidR="00F7610E">
        <w:instrText>ADDIN CSL_CITATION { "citationItems" : [ { "id" : "ITEM-1", "itemData" : { "ISBN" : "http://digitum.um.es/xmlui/bitstream/10201/28940/1/PhD_MTGV.pdf", "abstract" : "Esta tesis presenta un marco gen\u00e9rico de la capacidad de adaptaci\u00f3n en sistemas de informaci\u00f3n ubicuos basados en Inteligencia Ambiental (AmI). Este marco es capaz de cubrir todos los elementos necesarios en AmI, incluyendo un modelado de usuarios realista. Esto nos permite dise\u00f1ar y testear escenarios de forma sencilla y econ\u00f3mica. Como parte inherente a la adaptaci\u00f3n en AmI, en esta tesis se afronta el problema de la localizaci\u00f3n de usuarios. As\u00ed, se presentan soluciones para entornos AmI que abordan el problema desde una fase inicial de dise\u00f1o hasta el despliegue sobre escenarios reales. Estas soluciones resuelven el problema de la localizaci\u00f3n respetando la ubiquidad, transparencia y no intrusi\u00f3n requeridas por los sistemas AmI. Las contribuciones de esta tesis pueden ser integradas en nuestra vida diaria para la consecuci\u00f3n de entornos inteligentes y ubicuos; siendo interesantes no s\u00f3lo en el \u00e1mbito acad\u00e9mico sino ofreciendo beneficios en una \u00e1mbito m\u00e1s industrial. This thesis presents a general framework of the capacity of adaptation on ubiquitous systems based on Ambient Intelligent (AmI). This framework is able to cover all the needed elements in AmI, including a realistic modelling of users. It allow us to design and test scenarios with an easy and low cost deployment. As inherent element of the adaptation in AmI, this thesis deals with the user location problem. Global solutions are presented for AmI environments, facing since the initial design to the final deployment over the real world. These solutions are able to solve the location problem preserving the AmI requirements about ubiquity, transparency and non-intrusiveness. The contributions of this thesis can be integrated as part of our lives for the realization of truly ubiquitous and intelligent environments. We believe that our results are not only interesting in an academic domain, they are suitable for a more practical domain.", "author" : [ { "dropping-particle" : "", "family" : "Garc\u00eda Valverde", "given" : "Mar\u00eda Teresa", "non-dropping-particle" : "", "parse-names" : false, "suffix" : "" } ], "id" : "ITEM-1", "issued" : { "date-parts" : [ [ "2012" ] ] }, "page" : "141", "publisher" : "Universidad de Murcia", "title" : "Formal framework of the capacity of adaptation on information ubiquitous systems based on ambient intelligence", "type" : "thesis" }, "uris" : [ "http://www.mendeley.com/documents/?uuid=0de1da60-5264-4d01-8fd8-bc2060c78f29" ] } ], "mendeley" : { "previouslyFormattedCitation" : "[25]" }, "properties" : { "noteIndex" : 0 }, "schema" : "https://github.com/citation-style-language/schema/raw/master/csl-citation.json" }</w:instrText>
      </w:r>
      <w:r w:rsidR="005A4ADB">
        <w:fldChar w:fldCharType="separate"/>
      </w:r>
      <w:r w:rsidR="00B50213" w:rsidRPr="00B50213">
        <w:rPr>
          <w:noProof/>
        </w:rPr>
        <w:t>[25]</w:t>
      </w:r>
      <w:r w:rsidR="005A4ADB">
        <w:fldChar w:fldCharType="end"/>
      </w:r>
      <w:r w:rsidR="006A0310">
        <w:t xml:space="preserve">. </w:t>
      </w:r>
    </w:p>
    <w:p w14:paraId="70D7BA4B" w14:textId="77777777" w:rsidR="00136DD7" w:rsidRPr="00F85E06" w:rsidRDefault="00136DD7" w:rsidP="006921A6">
      <w:bookmarkStart w:id="174" w:name="_Toc362446071"/>
      <w:bookmarkStart w:id="175" w:name="_Toc363045424"/>
      <w:bookmarkStart w:id="176" w:name="_Toc366504544"/>
      <w:bookmarkStart w:id="177" w:name="_Toc374094443"/>
      <w:bookmarkStart w:id="178" w:name="_Toc374094471"/>
      <w:bookmarkStart w:id="179" w:name="_Toc374094499"/>
      <w:bookmarkStart w:id="180" w:name="_Toc374094527"/>
      <w:bookmarkStart w:id="181" w:name="_Toc374094577"/>
      <w:bookmarkStart w:id="182" w:name="_Toc374108334"/>
      <w:bookmarkEnd w:id="174"/>
      <w:bookmarkEnd w:id="175"/>
      <w:bookmarkEnd w:id="176"/>
      <w:bookmarkEnd w:id="177"/>
      <w:bookmarkEnd w:id="178"/>
      <w:bookmarkEnd w:id="179"/>
      <w:bookmarkEnd w:id="180"/>
      <w:bookmarkEnd w:id="181"/>
      <w:bookmarkEnd w:id="182"/>
    </w:p>
    <w:p w14:paraId="238E0D66" w14:textId="12981E86" w:rsidR="00736003" w:rsidRPr="00E86ABC" w:rsidRDefault="00736003" w:rsidP="00CC614D">
      <w:pPr>
        <w:pStyle w:val="Cabealho2"/>
        <w:rPr>
          <w:i/>
          <w:sz w:val="28"/>
        </w:rPr>
      </w:pPr>
      <w:bookmarkStart w:id="183" w:name="_Toc374181970"/>
      <w:bookmarkStart w:id="184" w:name="_Toc379391102"/>
      <w:r w:rsidRPr="00E86ABC">
        <w:rPr>
          <w:i/>
        </w:rPr>
        <w:t>Ambient Assisted Living</w:t>
      </w:r>
      <w:bookmarkEnd w:id="160"/>
      <w:bookmarkEnd w:id="161"/>
      <w:bookmarkEnd w:id="183"/>
      <w:bookmarkEnd w:id="184"/>
    </w:p>
    <w:p w14:paraId="47B1AB55" w14:textId="77777777" w:rsidR="009F5C59" w:rsidRDefault="009F5C59" w:rsidP="006921A6"/>
    <w:p w14:paraId="60710A83" w14:textId="77777777" w:rsidR="004D0F67" w:rsidRDefault="00605B7A" w:rsidP="004D0F67">
      <w:r>
        <w:tab/>
      </w:r>
      <w:r w:rsidR="004D0F67" w:rsidRPr="00D360BF">
        <w:t>A utilização de tecnologia em habitaç</w:t>
      </w:r>
      <w:r w:rsidR="004D0F67">
        <w:t xml:space="preserve">ões tem sido crescente, podendo automatizar </w:t>
      </w:r>
      <w:r w:rsidR="004D0F67" w:rsidRPr="00D360BF">
        <w:t xml:space="preserve">algumas rotinas diárias, </w:t>
      </w:r>
      <w:r w:rsidR="004D0F67">
        <w:t xml:space="preserve">tornando-as </w:t>
      </w:r>
      <w:r w:rsidR="004D0F67" w:rsidRPr="00D360BF">
        <w:t xml:space="preserve">mais fáceis e rápidas. O conceito de </w:t>
      </w:r>
      <w:r w:rsidR="004D0F67">
        <w:t>AAL</w:t>
      </w:r>
      <w:r w:rsidR="004D0F67" w:rsidRPr="00D360BF">
        <w:t xml:space="preserve"> tem como objetivo usar tecnologias para capacitar pessoas com limitações f</w:t>
      </w:r>
      <w:r w:rsidR="004D0F67">
        <w:t xml:space="preserve">ísicas </w:t>
      </w:r>
      <w:r w:rsidR="004D0F67" w:rsidRPr="00D360BF">
        <w:t>ou psicológicas, como por exemplo, idosos a viver na sua casa.</w:t>
      </w:r>
    </w:p>
    <w:p w14:paraId="2AAF6C81" w14:textId="56EB73BB" w:rsidR="004D0F67" w:rsidRDefault="00605B7A" w:rsidP="006921A6">
      <w:r>
        <w:tab/>
      </w:r>
      <w:r w:rsidR="00DA1653">
        <w:t xml:space="preserve">Segundo a Comissão Europeia </w:t>
      </w:r>
      <w:r w:rsidR="00DA1653">
        <w:fldChar w:fldCharType="begin" w:fldLock="1"/>
      </w:r>
      <w:r w:rsidR="00F7610E">
        <w:instrText>ADDIN CSL_CITATION { "citationItems" : [ { "id" : "ITEM-1", "itemData" : { "URL" : "http://eeyempilot.eap.gr/compaal_wiki/index.php/Ambient_Assisted_Living_(AAL)_definitions", "id" : "ITEM-1", "issued" : { "date-parts" : [ [ "0" ] ] }, "title" : "Ambient Assisted Living (AAL) definitions", "type" : "webpage" }, "uris" : [ "http://www.mendeley.com/documents/?uuid=422a72bd-b324-4649-989e-5925112025cf" ] } ], "mendeley" : { "previouslyFormattedCitation" : "[27]" }, "properties" : { "noteIndex" : 0 }, "schema" : "https://github.com/citation-style-language/schema/raw/master/csl-citation.json" }</w:instrText>
      </w:r>
      <w:r w:rsidR="00DA1653">
        <w:fldChar w:fldCharType="separate"/>
      </w:r>
      <w:r w:rsidR="00B61A60" w:rsidRPr="00B61A60">
        <w:rPr>
          <w:noProof/>
        </w:rPr>
        <w:t>[27]</w:t>
      </w:r>
      <w:r w:rsidR="00DA1653">
        <w:fldChar w:fldCharType="end"/>
      </w:r>
      <w:r w:rsidR="00076829">
        <w:t xml:space="preserve">, </w:t>
      </w:r>
      <w:r w:rsidR="00DA1653">
        <w:t xml:space="preserve">o conceito ALL tem como objetivo prolongar o tempo de vida das pessoas de forma digna em sua própria casa, aumentando a sua autonomia e autoconfiança. Permitindo desempenhar as atividades </w:t>
      </w:r>
      <w:r w:rsidR="00076829">
        <w:t>monótonas do cotidiano</w:t>
      </w:r>
      <w:r w:rsidR="00DA1653">
        <w:t xml:space="preserve">, monitorizando e cuidando das pessoas idosas ou doentes de forma a melhorar a segurança e poupar recursos. </w:t>
      </w:r>
      <w:r w:rsidR="004D0F67">
        <w:t>Assim é possível garantir que as pessoas idosas ou doentes consigam viver mais anos e com uma qualidade de vida superior, uma vez que mantém a atividade diária no seu meio familiar, reduzindo significativamente os custos e recursos necessários.</w:t>
      </w:r>
    </w:p>
    <w:p w14:paraId="19309C55" w14:textId="1123FCE1" w:rsidR="00DA1653" w:rsidRPr="00D360BF" w:rsidRDefault="00076829" w:rsidP="004D0F67">
      <w:pPr>
        <w:ind w:firstLine="709"/>
      </w:pPr>
      <w:r>
        <w:t>O</w:t>
      </w:r>
      <w:r w:rsidR="00DA1653">
        <w:t xml:space="preserve"> </w:t>
      </w:r>
      <w:r w:rsidR="00DA1653" w:rsidRPr="00DA1653">
        <w:t>Ministério Federal Alemão de Educação e Pesquisa</w:t>
      </w:r>
      <w:r w:rsidR="00DA1653">
        <w:t xml:space="preserve"> </w:t>
      </w:r>
      <w:r>
        <w:fldChar w:fldCharType="begin" w:fldLock="1"/>
      </w:r>
      <w:r w:rsidR="00F7610E">
        <w:instrText>ADDIN CSL_CITATION { "citationItems" : [ { "id" : "ITEM-1", "itemData" : { "URL" : "http://eeyempilot.eap.gr/compaal_wiki/index.php/Ambient_Assisted_Living_(AAL)_definitions", "id" : "ITEM-1", "issued" : { "date-parts" : [ [ "0" ] ] }, "title" : "Ambient Assisted Living (AAL) definitions", "type" : "webpage" }, "uris" : [ "http://www.mendeley.com/documents/?uuid=422a72bd-b324-4649-989e-5925112025cf" ] } ], "mendeley" : { "previouslyFormattedCitation" : "[27]" }, "properties" : { "noteIndex" : 0 }, "schema" : "https://github.com/citation-style-language/schema/raw/master/csl-citation.json" }</w:instrText>
      </w:r>
      <w:r>
        <w:fldChar w:fldCharType="separate"/>
      </w:r>
      <w:r w:rsidR="00B61A60" w:rsidRPr="00B61A60">
        <w:rPr>
          <w:noProof/>
        </w:rPr>
        <w:t>[27]</w:t>
      </w:r>
      <w:r>
        <w:fldChar w:fldCharType="end"/>
      </w:r>
      <w:r>
        <w:t xml:space="preserve"> </w:t>
      </w:r>
      <w:r w:rsidR="00DA1653">
        <w:t xml:space="preserve">define </w:t>
      </w:r>
      <w:r>
        <w:t>ALL</w:t>
      </w:r>
      <w:r w:rsidR="00DA1653">
        <w:t xml:space="preserve"> “como conceitos, produtos e serviços que combinam as novas tecnologias com o ambiente social, a fim de melhorar a qualidade de vida em tod</w:t>
      </w:r>
      <w:r w:rsidR="004D0F67">
        <w:t>os os períodos de vida”.</w:t>
      </w:r>
    </w:p>
    <w:p w14:paraId="24D8E309" w14:textId="009C169C" w:rsidR="00736003" w:rsidRDefault="00605B7A" w:rsidP="006921A6">
      <w:r>
        <w:lastRenderedPageBreak/>
        <w:tab/>
      </w:r>
      <w:r w:rsidR="00736003" w:rsidRPr="00D360BF">
        <w:t xml:space="preserve">Segundo </w:t>
      </w:r>
      <w:r w:rsidR="00736003" w:rsidRPr="00D360BF">
        <w:rPr>
          <w:i/>
        </w:rPr>
        <w:t>Thomas Kleinberger</w:t>
      </w:r>
      <w:r w:rsidR="00736003" w:rsidRPr="00D360BF">
        <w:t xml:space="preserve"> </w:t>
      </w:r>
      <w:r w:rsidR="00386667">
        <w:fldChar w:fldCharType="begin" w:fldLock="1"/>
      </w:r>
      <w:r w:rsidR="00F7610E">
        <w:instrText>ADDIN CSL_CITATION { "citationItems" : [ { "id" : "ITEM-1", "itemData" : { "DOI" : "10.1007/978-3-540-73281-5_11", "ISBN" : "9783540732808", "abstract" : "Ambient Assisted Living is currently one of the important research and development areas, where accessibility, usability and learning plays a major role and where future interfaces are an important concern for applied engineering. The general goal of ambient assisted living solutions is to apply ambient intelligence technology to enable people with specific demands, e.g. handicapped or elderly, to live in their preferred environment longer. Due to the high potential of emergencies, a sound emergency assistance is required, for instance assisting elderly people with comprehensive ambient assisted living solutions sets high demands on the overall system quality and consequently on software and system engineering user acceptance and support by various user-interfaces is an absolute necessity. In this article, we present an Assisted Living Laboratory that is used to train elderly people to handle modern interfaces for Assisted Living and evaluate the usability and suitability of these interfaces in specific situations, e.g., emergency cases.", "author" : [ { "dropping-particle" : "", "family" : "Kleinberger", "given" : "Thomas", "non-dropping-particle" : "", "parse-names" : false, "suffix" : "" }, { "dropping-particle" : "", "family" : "Becker", "given" : "Martin", "non-dropping-particle" : "", "parse-names" : false, "suffix" : "" }, { "dropping-particle" : "", "family" : "Ras", "given" : "Eric", "non-dropping-particle" : "", "parse-names" : false, "suffix" : "" }, { "dropping-particle" : "", "family" : "Holzinger", "given" : "Andreas", "non-dropping-particle" : "", "parse-names" : false, "suffix" : "" } ], "chapter-number" : "11", "collection-editor" : "Lecture Notes in Computer Science", "container-title" : "Access", "editor" : [ { "dropping-particle" : "", "family" : "Stephanidis", "given" : "Constantine", "non-dropping-particle" : "", "parse-names" : false, "suffix" : "" } ], "id" : "ITEM-1", "issue" : "Universal Access in Human-Computer Interaction. Ambient Interaction", "issued" : { "date-parts" : [ [ "2007" ] ] }, "page" : "103-112", "publisher" : "Springer Berlin Heidelberg", "title" : "Ambient Intelligence in Assisted Living : Enable Elderly People to Handle Future Interfaces", "type" : "article-journal", "volume" : "4555" }, "uris" : [ "http://www.mendeley.com/documents/?uuid=a115dce3-9a98-49bc-9415-704ecd42fc20" ] } ], "mendeley" : { "previouslyFormattedCitation" : "[1]" }, "properties" : { "noteIndex" : 0 }, "schema" : "https://github.com/citation-style-language/schema/raw/master/csl-citation.json" }</w:instrText>
      </w:r>
      <w:r w:rsidR="00386667">
        <w:fldChar w:fldCharType="separate"/>
      </w:r>
      <w:r w:rsidR="00E0777F" w:rsidRPr="00E0777F">
        <w:rPr>
          <w:noProof/>
        </w:rPr>
        <w:t>[1]</w:t>
      </w:r>
      <w:r w:rsidR="00386667">
        <w:fldChar w:fldCharType="end"/>
      </w:r>
      <w:r w:rsidR="00736003" w:rsidRPr="00D360BF">
        <w:t xml:space="preserve">, os sistemas inteligentes são reconhecidos como uma boa alternativa para resolver os problemas no domínio do </w:t>
      </w:r>
      <w:r w:rsidR="00736003" w:rsidRPr="00D360BF">
        <w:rPr>
          <w:i/>
        </w:rPr>
        <w:t>Assisted Living</w:t>
      </w:r>
      <w:r w:rsidR="00736003">
        <w:t>. Estes</w:t>
      </w:r>
      <w:r w:rsidR="00736003" w:rsidRPr="00D360BF">
        <w:t xml:space="preserve"> sistemas estão focados no suporte e auxílio de pessoas com necessidade especiais nos seus próprios lares. Este tipo de sistemas de ajuda é designado de Sistemas de Assistência Domiciliar </w:t>
      </w:r>
      <w:r w:rsidR="00736003" w:rsidRPr="00F257C7">
        <w:rPr>
          <w:i/>
        </w:rPr>
        <w:t>(</w:t>
      </w:r>
      <w:r w:rsidR="00736003" w:rsidRPr="00AE4D85">
        <w:rPr>
          <w:i/>
        </w:rPr>
        <w:t>Home Care Systems</w:t>
      </w:r>
      <w:r w:rsidR="00736003">
        <w:rPr>
          <w:i/>
        </w:rPr>
        <w:t xml:space="preserve"> - </w:t>
      </w:r>
      <w:r w:rsidR="00736003">
        <w:t>HCS</w:t>
      </w:r>
      <w:r w:rsidR="00736003" w:rsidRPr="00F257C7">
        <w:t>)</w:t>
      </w:r>
      <w:r w:rsidR="00736003" w:rsidRPr="00D360BF">
        <w:t>. O HCS</w:t>
      </w:r>
      <w:r w:rsidR="00E5631E">
        <w:t xml:space="preserve"> </w:t>
      </w:r>
      <w:r w:rsidR="00736003" w:rsidRPr="00D360BF">
        <w:t xml:space="preserve">permite auxiliar pessoas com limitações a viver </w:t>
      </w:r>
      <w:r w:rsidR="00736003">
        <w:t>melhor</w:t>
      </w:r>
      <w:r w:rsidR="00736003" w:rsidRPr="00D360BF">
        <w:t>, preferencialmente em sua</w:t>
      </w:r>
      <w:r w:rsidR="00736003">
        <w:t>s</w:t>
      </w:r>
      <w:r w:rsidR="00736003" w:rsidRPr="00D360BF">
        <w:t xml:space="preserve"> casa</w:t>
      </w:r>
      <w:r w:rsidR="00736003">
        <w:t>s, enquanto mantê</w:t>
      </w:r>
      <w:r w:rsidR="00736003" w:rsidRPr="00D360BF">
        <w:t xml:space="preserve">m a sua independência. </w:t>
      </w:r>
      <w:r w:rsidR="00DC6452">
        <w:t>Tal c</w:t>
      </w:r>
      <w:r w:rsidR="004D0F67">
        <w:t xml:space="preserve">omo ilustrado na </w:t>
      </w:r>
      <w:r w:rsidR="006921A2">
        <w:fldChar w:fldCharType="begin"/>
      </w:r>
      <w:r w:rsidR="006921A2">
        <w:instrText xml:space="preserve"> REF _Ref362277392 \h </w:instrText>
      </w:r>
      <w:r w:rsidR="006921A2">
        <w:fldChar w:fldCharType="separate"/>
      </w:r>
      <w:r w:rsidR="00AC2DDA" w:rsidRPr="00BC3B57">
        <w:t xml:space="preserve">Figura </w:t>
      </w:r>
      <w:r w:rsidR="00AC2DDA">
        <w:rPr>
          <w:noProof/>
        </w:rPr>
        <w:t>10</w:t>
      </w:r>
      <w:r w:rsidR="006921A2">
        <w:fldChar w:fldCharType="end"/>
      </w:r>
      <w:r w:rsidR="00E5631E">
        <w:t xml:space="preserve"> </w:t>
      </w:r>
      <w:r w:rsidR="003201B7">
        <w:t xml:space="preserve">o </w:t>
      </w:r>
      <w:r w:rsidR="00E5631E">
        <w:t xml:space="preserve">HCS pode ser estruturado em três serviços </w:t>
      </w:r>
      <w:r w:rsidR="003201B7">
        <w:t>distintos:</w:t>
      </w:r>
      <w:r w:rsidR="00E5631E">
        <w:t xml:space="preserve"> serviço</w:t>
      </w:r>
      <w:r w:rsidR="003201B7">
        <w:t>s</w:t>
      </w:r>
      <w:r w:rsidR="00E5631E">
        <w:t xml:space="preserve"> de assistência em caso de emergências, </w:t>
      </w:r>
      <w:r w:rsidR="003201B7">
        <w:t>serviços na</w:t>
      </w:r>
      <w:r w:rsidR="00E5631E">
        <w:t xml:space="preserve"> melhoria da autonomia e serviços </w:t>
      </w:r>
      <w:r w:rsidR="003201B7">
        <w:t>destinados ao</w:t>
      </w:r>
      <w:r w:rsidR="00E5631E">
        <w:t xml:space="preserve"> conforto. </w:t>
      </w:r>
    </w:p>
    <w:p w14:paraId="5472AB63" w14:textId="5A898507" w:rsidR="001B3CB3" w:rsidRDefault="001B3CB3" w:rsidP="00AB7C94">
      <w:pPr>
        <w:pStyle w:val="Imagem"/>
      </w:pPr>
      <w:r w:rsidRPr="00AF011E">
        <w:drawing>
          <wp:inline distT="0" distB="0" distL="0" distR="0" wp14:anchorId="68C131E9" wp14:editId="5667097D">
            <wp:extent cx="5731510" cy="2514600"/>
            <wp:effectExtent l="0" t="0" r="254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2514600"/>
                    </a:xfrm>
                    <a:prstGeom prst="rect">
                      <a:avLst/>
                    </a:prstGeom>
                    <a:ln w="25400" cap="rnd">
                      <a:noFill/>
                    </a:ln>
                    <a:effectLst/>
                  </pic:spPr>
                </pic:pic>
              </a:graphicData>
            </a:graphic>
          </wp:inline>
        </w:drawing>
      </w:r>
    </w:p>
    <w:p w14:paraId="6F44E4F3" w14:textId="72B767DF" w:rsidR="004D0F67" w:rsidRPr="004D0F67" w:rsidRDefault="00BC3B57" w:rsidP="00AB7C94">
      <w:pPr>
        <w:pStyle w:val="Legenda"/>
      </w:pPr>
      <w:bookmarkStart w:id="185" w:name="_Ref362277392"/>
      <w:bookmarkStart w:id="186" w:name="_Ref374087205"/>
      <w:bookmarkStart w:id="187" w:name="_Toc379391157"/>
      <w:r w:rsidRPr="00BC3B57">
        <w:t xml:space="preserve">Figura </w:t>
      </w:r>
      <w:r w:rsidR="0075723B">
        <w:fldChar w:fldCharType="begin"/>
      </w:r>
      <w:r w:rsidR="0075723B">
        <w:instrText xml:space="preserve"> SEQ Fi</w:instrText>
      </w:r>
      <w:r w:rsidR="0075723B">
        <w:instrText xml:space="preserve">gura \* ARABIC </w:instrText>
      </w:r>
      <w:r w:rsidR="0075723B">
        <w:fldChar w:fldCharType="separate"/>
      </w:r>
      <w:r w:rsidR="00AC2DDA">
        <w:rPr>
          <w:noProof/>
        </w:rPr>
        <w:t>10</w:t>
      </w:r>
      <w:r w:rsidR="0075723B">
        <w:rPr>
          <w:noProof/>
        </w:rPr>
        <w:fldChar w:fldCharType="end"/>
      </w:r>
      <w:bookmarkEnd w:id="185"/>
      <w:r w:rsidRPr="00BC3B57">
        <w:t xml:space="preserve"> – Domínio do HCS</w:t>
      </w:r>
      <w:bookmarkEnd w:id="186"/>
      <w:r w:rsidR="003A6C54">
        <w:t xml:space="preserve"> </w:t>
      </w:r>
      <w:r w:rsidR="00483009">
        <w:fldChar w:fldCharType="begin" w:fldLock="1"/>
      </w:r>
      <w:r w:rsidR="00F7610E">
        <w:instrText>ADDIN CSL_CITATION { "citationItems" : [ { "id" : "ITEM-1", "itemData" : { "DOI" : "10.1007/978-3-540-73281-5_11", "ISBN" : "9783540732808", "abstract" : "Ambient Assisted Living is currently one of the important research and development areas, where accessibility, usability and learning plays a major role and where future interfaces are an important concern for applied engineering. The general goal of ambient assisted living solutions is to apply ambient intelligence technology to enable people with specific demands, e.g. handicapped or elderly, to live in their preferred environment longer. Due to the high potential of emergencies, a sound emergency assistance is required, for instance assisting elderly people with comprehensive ambient assisted living solutions sets high demands on the overall system quality and consequently on software and system engineering user acceptance and support by various user-interfaces is an absolute necessity. In this article, we present an Assisted Living Laboratory that is used to train elderly people to handle modern interfaces for Assisted Living and evaluate the usability and suitability of these interfaces in specific situations, e.g., emergency cases.", "author" : [ { "dropping-particle" : "", "family" : "Kleinberger", "given" : "Thomas", "non-dropping-particle" : "", "parse-names" : false, "suffix" : "" }, { "dropping-particle" : "", "family" : "Becker", "given" : "Martin", "non-dropping-particle" : "", "parse-names" : false, "suffix" : "" }, { "dropping-particle" : "", "family" : "Ras", "given" : "Eric", "non-dropping-particle" : "", "parse-names" : false, "suffix" : "" }, { "dropping-particle" : "", "family" : "Holzinger", "given" : "Andreas", "non-dropping-particle" : "", "parse-names" : false, "suffix" : "" } ], "chapter-number" : "11", "collection-editor" : "Lecture Notes in Computer Science", "container-title" : "Access", "editor" : [ { "dropping-particle" : "", "family" : "Stephanidis", "given" : "Constantine", "non-dropping-particle" : "", "parse-names" : false, "suffix" : "" } ], "id" : "ITEM-1", "issue" : "Universal Access in Human-Computer Interaction. Ambient Interaction", "issued" : { "date-parts" : [ [ "2007" ] ] }, "page" : "103-112", "publisher" : "Springer Berlin Heidelberg", "title" : "Ambient Intelligence in Assisted Living : Enable Elderly People to Handle Future Interfaces", "type" : "article-journal", "volume" : "4555" }, "uris" : [ "http://www.mendeley.com/documents/?uuid=a115dce3-9a98-49bc-9415-704ecd42fc20" ] } ], "mendeley" : { "previouslyFormattedCitation" : "[1]" }, "properties" : { "noteIndex" : 0 }, "schema" : "https://github.com/citation-style-language/schema/raw/master/csl-citation.json" }</w:instrText>
      </w:r>
      <w:r w:rsidR="00483009">
        <w:fldChar w:fldCharType="separate"/>
      </w:r>
      <w:r w:rsidR="00483009" w:rsidRPr="00483009">
        <w:rPr>
          <w:noProof/>
        </w:rPr>
        <w:t>[1]</w:t>
      </w:r>
      <w:bookmarkEnd w:id="187"/>
      <w:r w:rsidR="00483009">
        <w:fldChar w:fldCharType="end"/>
      </w:r>
    </w:p>
    <w:p w14:paraId="6B474FBC" w14:textId="77777777" w:rsidR="0047697D" w:rsidRPr="00D360BF" w:rsidRDefault="00605B7A" w:rsidP="0047697D">
      <w:r>
        <w:tab/>
      </w:r>
      <w:r w:rsidR="0047697D">
        <w:t>O</w:t>
      </w:r>
      <w:r w:rsidR="0047697D" w:rsidRPr="00D360BF">
        <w:t xml:space="preserve">s sistemas inteligentes </w:t>
      </w:r>
      <w:r w:rsidR="0047697D">
        <w:t>são interessantes para os HCS porque são</w:t>
      </w:r>
      <w:r w:rsidR="0047697D" w:rsidRPr="00D360BF">
        <w:t xml:space="preserve"> transparente</w:t>
      </w:r>
      <w:r w:rsidR="0047697D">
        <w:t>s</w:t>
      </w:r>
      <w:r w:rsidR="0047697D" w:rsidRPr="00D360BF">
        <w:t xml:space="preserve">, isto é, é possível </w:t>
      </w:r>
      <w:r w:rsidR="0047697D">
        <w:t>incorporar nas habitações</w:t>
      </w:r>
      <w:r w:rsidR="0047697D" w:rsidRPr="00D360BF">
        <w:t xml:space="preserve"> um sistema de monitorização e dispositivos de assistência, através</w:t>
      </w:r>
      <w:r w:rsidR="0047697D">
        <w:t xml:space="preserve"> dos objetos do nosso dia-a-dia. Estes sistemas embebidos </w:t>
      </w:r>
      <w:r w:rsidR="0047697D" w:rsidRPr="00D360BF">
        <w:t>a</w:t>
      </w:r>
      <w:r w:rsidR="0047697D">
        <w:t>umentam a aceitação por parte da maioria dos</w:t>
      </w:r>
      <w:r w:rsidR="0047697D" w:rsidRPr="00D360BF">
        <w:t xml:space="preserve"> utilizadores.</w:t>
      </w:r>
    </w:p>
    <w:p w14:paraId="29CADB9B" w14:textId="772B560F" w:rsidR="0047697D" w:rsidRPr="00D360BF" w:rsidRDefault="0047697D" w:rsidP="0047697D">
      <w:r>
        <w:tab/>
      </w:r>
      <w:r w:rsidRPr="00D360BF">
        <w:t>Por outro lado, sendo que cada vez mais os lares já detêm um conjunto de sensores que podem ser utilizados para detetar situações específicas</w:t>
      </w:r>
      <w:r>
        <w:t>, seria interessante reunir toda essa informação para formar um contexto acerca do ambiente</w:t>
      </w:r>
      <w:r w:rsidRPr="00F812AB">
        <w:t>. Assim a deteção do ambiente em que o utilizador se rodeia, não depende de</w:t>
      </w:r>
      <w:r>
        <w:t xml:space="preserve"> </w:t>
      </w:r>
      <w:r w:rsidRPr="00F812AB">
        <w:t>dispositivos especí</w:t>
      </w:r>
      <w:r>
        <w:t>ficos para o efeito, mas sim dos dispositivos presentes no ambiente. Isto é conveniente ao utilizador, uma vez que não o obriga a comprar um conjunto de sensores para o efeito.</w:t>
      </w:r>
      <w:r w:rsidRPr="00D360BF">
        <w:t xml:space="preserve"> Ao juntar</w:t>
      </w:r>
      <w:r>
        <w:t xml:space="preserve"> </w:t>
      </w:r>
      <w:r w:rsidRPr="00D360BF">
        <w:t>todas as informações</w:t>
      </w:r>
      <w:r>
        <w:t xml:space="preserve"> recolhidas pelos vários sensores conseguimos</w:t>
      </w:r>
      <w:r w:rsidRPr="00D360BF">
        <w:t xml:space="preserve"> tirar conclusões mais precisas, compensando possíveis falhas de sensores com uma precisão mais baixa</w:t>
      </w:r>
      <w:r>
        <w:t xml:space="preserve"> e diminuindo a</w:t>
      </w:r>
      <w:r w:rsidRPr="00D360BF">
        <w:t xml:space="preserve"> incerteza dos valores de sensores individuais.</w:t>
      </w:r>
    </w:p>
    <w:p w14:paraId="3BB6AF76" w14:textId="3F43CED8" w:rsidR="0047697D" w:rsidRPr="00D360BF" w:rsidRDefault="00605B7A" w:rsidP="0047697D">
      <w:r>
        <w:lastRenderedPageBreak/>
        <w:tab/>
      </w:r>
      <w:r w:rsidR="0047697D" w:rsidRPr="00D360BF">
        <w:t>Através da utilização deste sistema a longo ou médio prazo é possível detetar</w:t>
      </w:r>
      <w:r w:rsidR="0047697D">
        <w:t xml:space="preserve"> as</w:t>
      </w:r>
      <w:r w:rsidR="0047697D" w:rsidRPr="00D360BF">
        <w:t xml:space="preserve"> tendências dos utilizadores e a através de curtos prazos detetar desvio</w:t>
      </w:r>
      <w:r w:rsidR="0047697D">
        <w:t>s na sua rotina diária. Isto torna-se possível recolhendo todas as</w:t>
      </w:r>
      <w:r w:rsidR="0047697D" w:rsidRPr="00D360BF">
        <w:t xml:space="preserve"> informações e reforçando o sistema com uma autoconsciência </w:t>
      </w:r>
      <w:r w:rsidR="0047697D" w:rsidRPr="008C0FE2">
        <w:t>segundo</w:t>
      </w:r>
      <w:r w:rsidR="0047697D">
        <w:t xml:space="preserve"> o contexto em que está inserida </w:t>
      </w:r>
      <w:r w:rsidR="0047697D">
        <w:fldChar w:fldCharType="begin" w:fldLock="1"/>
      </w:r>
      <w:r w:rsidR="00F7610E">
        <w:instrText>ADDIN CSL_CITATION { "citationItems" : [ { "id" : "ITEM-1", "itemData" : { "DOI" : "10.1007/978-3-540-73281-5_11", "ISBN" : "9783540732808", "abstract" : "Ambient Assisted Living is currently one of the important research and development areas, where accessibility, usability and learning plays a major role and where future interfaces are an important concern for applied engineering. The general goal of ambient assisted living solutions is to apply ambient intelligence technology to enable people with specific demands, e.g. handicapped or elderly, to live in their preferred environment longer. Due to the high potential of emergencies, a sound emergency assistance is required, for instance assisting elderly people with comprehensive ambient assisted living solutions sets high demands on the overall system quality and consequently on software and system engineering user acceptance and support by various user-interfaces is an absolute necessity. In this article, we present an Assisted Living Laboratory that is used to train elderly people to handle modern interfaces for Assisted Living and evaluate the usability and suitability of these interfaces in specific situations, e.g., emergency cases.", "author" : [ { "dropping-particle" : "", "family" : "Kleinberger", "given" : "Thomas", "non-dropping-particle" : "", "parse-names" : false, "suffix" : "" }, { "dropping-particle" : "", "family" : "Becker", "given" : "Martin", "non-dropping-particle" : "", "parse-names" : false, "suffix" : "" }, { "dropping-particle" : "", "family" : "Ras", "given" : "Eric", "non-dropping-particle" : "", "parse-names" : false, "suffix" : "" }, { "dropping-particle" : "", "family" : "Holzinger", "given" : "Andreas", "non-dropping-particle" : "", "parse-names" : false, "suffix" : "" } ], "chapter-number" : "11", "collection-editor" : "Lecture Notes in Computer Science", "container-title" : "Access", "editor" : [ { "dropping-particle" : "", "family" : "Stephanidis", "given" : "Constantine", "non-dropping-particle" : "", "parse-names" : false, "suffix" : "" } ], "id" : "ITEM-1", "issue" : "Universal Access in Human-Computer Interaction. Ambient Interaction", "issued" : { "date-parts" : [ [ "2007" ] ] }, "page" : "103-112", "publisher" : "Springer Berlin Heidelberg", "title" : "Ambient Intelligence in Assisted Living : Enable Elderly People to Handle Future Interfaces", "type" : "article-journal", "volume" : "4555" }, "uris" : [ "http://www.mendeley.com/documents/?uuid=a115dce3-9a98-49bc-9415-704ecd42fc20" ] } ], "mendeley" : { "previouslyFormattedCitation" : "[1]" }, "properties" : { "noteIndex" : 0 }, "schema" : "https://github.com/citation-style-language/schema/raw/master/csl-citation.json" }</w:instrText>
      </w:r>
      <w:r w:rsidR="0047697D">
        <w:fldChar w:fldCharType="separate"/>
      </w:r>
      <w:r w:rsidR="0047697D" w:rsidRPr="00E0777F">
        <w:rPr>
          <w:noProof/>
        </w:rPr>
        <w:t>[1]</w:t>
      </w:r>
      <w:r w:rsidR="0047697D">
        <w:fldChar w:fldCharType="end"/>
      </w:r>
      <w:r w:rsidR="0047697D" w:rsidRPr="00D360BF">
        <w:t xml:space="preserve">. </w:t>
      </w:r>
    </w:p>
    <w:p w14:paraId="1BB40848" w14:textId="21EAAE09" w:rsidR="0047697D" w:rsidRDefault="00605B7A" w:rsidP="006921A6">
      <w:r>
        <w:tab/>
      </w:r>
      <w:r w:rsidR="0047697D" w:rsidRPr="00D360BF">
        <w:t xml:space="preserve">A deteção precoce de problemas futuros ou já existentes permite </w:t>
      </w:r>
      <w:r w:rsidR="0047697D">
        <w:t>a</w:t>
      </w:r>
      <w:r w:rsidR="0047697D" w:rsidRPr="00D360BF">
        <w:t xml:space="preserve">os sistemas HCS </w:t>
      </w:r>
      <w:r w:rsidR="0047697D">
        <w:t>ajudar proa</w:t>
      </w:r>
      <w:r w:rsidR="0047697D" w:rsidRPr="00D360BF">
        <w:t xml:space="preserve">ctivamente </w:t>
      </w:r>
      <w:r w:rsidR="0047697D">
        <w:t>as pessoas na prevenção. P</w:t>
      </w:r>
      <w:r w:rsidR="0047697D" w:rsidRPr="00D360BF">
        <w:t>or exemplo, sugerindo instruções úteis, ou ajudá-los em situações críticas, tais como perda de consciência,</w:t>
      </w:r>
      <w:r w:rsidR="0047697D">
        <w:t xml:space="preserve"> distúrbios neurológicos, mentais ou físicos</w:t>
      </w:r>
      <w:r w:rsidR="0047697D" w:rsidRPr="00D360BF">
        <w:t>.</w:t>
      </w:r>
    </w:p>
    <w:p w14:paraId="183440AA" w14:textId="2F0561A9" w:rsidR="0075073D" w:rsidRDefault="0047697D" w:rsidP="0047697D">
      <w:pPr>
        <w:ind w:firstLine="709"/>
      </w:pPr>
      <w:bookmarkStart w:id="188" w:name="_Toc347827577"/>
      <w:bookmarkStart w:id="189" w:name="_Toc347828182"/>
      <w:bookmarkEnd w:id="162"/>
      <w:bookmarkEnd w:id="163"/>
      <w:bookmarkEnd w:id="164"/>
      <w:bookmarkEnd w:id="165"/>
      <w:r w:rsidRPr="00D360BF">
        <w:t xml:space="preserve">Em caso de problemas estes sistemas primeiro </w:t>
      </w:r>
      <w:r>
        <w:t>procedem a uma assistência proa</w:t>
      </w:r>
      <w:r w:rsidRPr="00D360BF">
        <w:t>tiva sugerindo ações para</w:t>
      </w:r>
      <w:r>
        <w:t xml:space="preserve"> o</w:t>
      </w:r>
      <w:r w:rsidRPr="00D360BF">
        <w:t xml:space="preserve"> determinado problema detetado. Em seguida notifica as pessoas mais próximas previamente identificadas desde amigos, familiares ou vizinhos. Se for</w:t>
      </w:r>
      <w:r>
        <w:t xml:space="preserve"> um caso mais grave que não possa</w:t>
      </w:r>
      <w:r w:rsidRPr="00D360BF">
        <w:t xml:space="preserve"> ser resolvido pelas pessoas mais próximas do utilizador, o</w:t>
      </w:r>
      <w:r>
        <w:t>s</w:t>
      </w:r>
      <w:r w:rsidRPr="00D360BF">
        <w:t xml:space="preserve"> s</w:t>
      </w:r>
      <w:r>
        <w:t>erviços de emergência médica são</w:t>
      </w:r>
      <w:r w:rsidRPr="00D360BF">
        <w:t xml:space="preserve"> chamado</w:t>
      </w:r>
      <w:r>
        <w:t>s para</w:t>
      </w:r>
      <w:r w:rsidRPr="00D360BF">
        <w:t xml:space="preserve"> identifica</w:t>
      </w:r>
      <w:r>
        <w:t>r</w:t>
      </w:r>
      <w:r w:rsidRPr="00D360BF">
        <w:t xml:space="preserve"> o estado do utilizado</w:t>
      </w:r>
      <w:r>
        <w:t>r</w:t>
      </w:r>
      <w:r w:rsidRPr="00D360BF">
        <w:t>.</w:t>
      </w:r>
    </w:p>
    <w:p w14:paraId="0EE376C3" w14:textId="3FA3F84A" w:rsidR="00802333" w:rsidRPr="00C9251C" w:rsidRDefault="00605B7A" w:rsidP="006921A6">
      <w:r>
        <w:tab/>
      </w:r>
      <w:r w:rsidR="00C0623E">
        <w:t xml:space="preserve">O que se pretende no conceito de AAL é que aprendam com decorrer do </w:t>
      </w:r>
      <w:r w:rsidR="00C0623E" w:rsidRPr="00C9251C">
        <w:t xml:space="preserve">tempo e possam melhorar a sua atuação no meio ambiente da forma mais natural possível, se assemelhando ao que acontece com aos seres humanos. </w:t>
      </w:r>
      <w:r w:rsidR="00C0623E">
        <w:t>A</w:t>
      </w:r>
      <w:r w:rsidR="00C0623E" w:rsidRPr="00C9251C">
        <w:t xml:space="preserve"> abordagem que tem sido utilizada </w:t>
      </w:r>
      <w:r w:rsidR="008070A7">
        <w:t>no ISLab</w:t>
      </w:r>
      <w:r w:rsidR="00C0623E" w:rsidRPr="00976811">
        <w:rPr>
          <w:i/>
        </w:rPr>
        <w:t xml:space="preserve"> </w:t>
      </w:r>
      <w:r w:rsidR="00C0623E" w:rsidRPr="00C9251C">
        <w:t xml:space="preserve">da Universidade do Minho passa por utilizar Inteligência Artificial, </w:t>
      </w:r>
      <w:r w:rsidR="00C0623E">
        <w:t xml:space="preserve">que utiliza uma derivação do conceito de ALL já aqui apresentado </w:t>
      </w:r>
      <w:r w:rsidR="003A6C54">
        <w:t>(</w:t>
      </w:r>
      <w:r w:rsidR="003A6C54">
        <w:fldChar w:fldCharType="begin"/>
      </w:r>
      <w:r w:rsidR="003A6C54">
        <w:instrText xml:space="preserve"> REF _Ref377659571 \h </w:instrText>
      </w:r>
      <w:r w:rsidR="003A6C54">
        <w:fldChar w:fldCharType="separate"/>
      </w:r>
      <w:r w:rsidR="00AC2DDA" w:rsidRPr="00AB7C94">
        <w:t xml:space="preserve">Figura </w:t>
      </w:r>
      <w:r w:rsidR="00AC2DDA">
        <w:rPr>
          <w:noProof/>
        </w:rPr>
        <w:t>9</w:t>
      </w:r>
      <w:r w:rsidR="003A6C54">
        <w:fldChar w:fldCharType="end"/>
      </w:r>
      <w:r w:rsidR="001D3F45" w:rsidRPr="00C9251C">
        <w:t>).</w:t>
      </w:r>
    </w:p>
    <w:p w14:paraId="551660EA" w14:textId="77777777" w:rsidR="002379A3" w:rsidRDefault="002379A3" w:rsidP="00AB7C94">
      <w:pPr>
        <w:pStyle w:val="Imagem"/>
      </w:pPr>
      <w:r w:rsidRPr="009237BE">
        <w:drawing>
          <wp:inline distT="0" distB="0" distL="0" distR="0" wp14:anchorId="0F85AD2F" wp14:editId="165197A1">
            <wp:extent cx="5731510" cy="2258695"/>
            <wp:effectExtent l="0" t="0" r="2540" b="825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squema AAL (ISLab).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2258695"/>
                    </a:xfrm>
                    <a:prstGeom prst="rect">
                      <a:avLst/>
                    </a:prstGeom>
                    <a:ln w="25400" cap="rnd">
                      <a:noFill/>
                    </a:ln>
                    <a:effectLst/>
                  </pic:spPr>
                </pic:pic>
              </a:graphicData>
            </a:graphic>
          </wp:inline>
        </w:drawing>
      </w:r>
    </w:p>
    <w:p w14:paraId="5690E3F2" w14:textId="2B7B1B73" w:rsidR="002379A3" w:rsidRPr="00183E13" w:rsidRDefault="002379A3" w:rsidP="00AB7C94">
      <w:pPr>
        <w:pStyle w:val="Legenda"/>
      </w:pPr>
      <w:bookmarkStart w:id="190" w:name="_Ref374111377"/>
      <w:bookmarkStart w:id="191" w:name="_Toc379391158"/>
      <w:r>
        <w:t xml:space="preserve">Figura </w:t>
      </w:r>
      <w:r w:rsidR="0075723B">
        <w:fldChar w:fldCharType="begin"/>
      </w:r>
      <w:r w:rsidR="0075723B">
        <w:instrText xml:space="preserve"> SEQ Figura \* ARABIC </w:instrText>
      </w:r>
      <w:r w:rsidR="0075723B">
        <w:fldChar w:fldCharType="separate"/>
      </w:r>
      <w:r w:rsidR="00AC2DDA">
        <w:rPr>
          <w:noProof/>
        </w:rPr>
        <w:t>11</w:t>
      </w:r>
      <w:r w:rsidR="0075723B">
        <w:rPr>
          <w:noProof/>
        </w:rPr>
        <w:fldChar w:fldCharType="end"/>
      </w:r>
      <w:bookmarkEnd w:id="190"/>
      <w:r>
        <w:t xml:space="preserve"> – Esquema de funcionamento AAL com Inteligência Artificial </w:t>
      </w:r>
      <w:r>
        <w:fldChar w:fldCharType="begin" w:fldLock="1"/>
      </w:r>
      <w:r w:rsidR="00F7610E">
        <w:instrText>ADDIN CSL_CITATION { "citationItems" : [ { "id" : "ITEM-1", "itemData" : { "abstract" : "Ambient Intelligence (AmI) is consolidating its role as a new paradigm and driving force within computer science that exploits the opportunities to deploy distributed intelligent systems supported by new technology. Most of the developments related to AmI so far are concentrated either in the healthcare (e.g. smart homes for the elderly), or automotive (smart cars) sectors. This paper provides an overview of the use of AmI in educational environments. One aim of this article is to increase the awareness of the possibilities that AmI bring to the teaching and learning environment. The other aim of the article is to illustrate the thesis that those possibilities have been so far overlooked around the globe, more noticeable in the UK where other applications of AmI are thriving", "author" : [ { "dropping-particle" : "", "family" : "Augusto", "given" : "Juan Carlos", "non-dropping-particle" : "", "parse-names" : false, "suffix" : "" } ], "container-title" : "Italics", "id" : "ITEM-1", "issue" : "2", "issued" : { "date-parts" : [ [ "2009" ] ] }, "page" : "53-63", "title" : "Ambient Intelligence: Opportunities and Consequences of its Use in Smart Classrooms", "type" : "article-journal", "volume" : "8" }, "uris" : [ "http://www.mendeley.com/documents/?uuid=f70ff7a5-17e2-492c-b988-d40a39a74b11" ] } ], "mendeley" : { "previouslyFormattedCitation" : "[26]" }, "properties" : { "noteIndex" : 0 }, "schema" : "https://github.com/citation-style-language/schema/raw/master/csl-citation.json" }</w:instrText>
      </w:r>
      <w:r>
        <w:fldChar w:fldCharType="separate"/>
      </w:r>
      <w:r w:rsidR="00B50213" w:rsidRPr="00AB7C94">
        <w:t>[26]</w:t>
      </w:r>
      <w:bookmarkEnd w:id="191"/>
      <w:r>
        <w:fldChar w:fldCharType="end"/>
      </w:r>
    </w:p>
    <w:p w14:paraId="47008603" w14:textId="780D5250" w:rsidR="00C0623E" w:rsidRDefault="00605B7A" w:rsidP="00C0623E">
      <w:pPr>
        <w:rPr>
          <w:noProof/>
          <w:lang w:eastAsia="pt-PT"/>
        </w:rPr>
      </w:pPr>
      <w:r>
        <w:tab/>
      </w:r>
      <w:r w:rsidR="00C0623E">
        <w:t xml:space="preserve">Para conseguir tornar os ambientes mais inteligentes e autónomos foi acrescida a este esquema os alicerces da Inteligência Artificial </w:t>
      </w:r>
      <w:r w:rsidR="00C0623E" w:rsidRPr="005A4ADB">
        <w:rPr>
          <w:i/>
        </w:rPr>
        <w:t>(Artificial Intelligence</w:t>
      </w:r>
      <w:r w:rsidR="00C0623E" w:rsidRPr="00802333">
        <w:t xml:space="preserve"> - AI</w:t>
      </w:r>
      <w:r w:rsidR="00C0623E">
        <w:t xml:space="preserve">) que pode ser visto na </w:t>
      </w:r>
      <w:r w:rsidR="00C0623E">
        <w:fldChar w:fldCharType="begin"/>
      </w:r>
      <w:r w:rsidR="00C0623E">
        <w:instrText xml:space="preserve"> REF _Ref374111377 \h </w:instrText>
      </w:r>
      <w:r w:rsidR="00C0623E">
        <w:fldChar w:fldCharType="separate"/>
      </w:r>
      <w:r w:rsidR="00AC2DDA">
        <w:t xml:space="preserve">Figura </w:t>
      </w:r>
      <w:r w:rsidR="00AC2DDA">
        <w:rPr>
          <w:noProof/>
        </w:rPr>
        <w:t>11</w:t>
      </w:r>
      <w:r w:rsidR="00C0623E">
        <w:fldChar w:fldCharType="end"/>
      </w:r>
      <w:r w:rsidR="00C0623E">
        <w:t xml:space="preserve">. AI é um ramo da ciência da computação que se propõe a elaborar dispositivos </w:t>
      </w:r>
      <w:r w:rsidR="00C0623E">
        <w:lastRenderedPageBreak/>
        <w:t xml:space="preserve">que simulam a capacidade humana, como raciocinar </w:t>
      </w:r>
      <w:r w:rsidR="00C0623E" w:rsidRPr="00802333">
        <w:t> (aplicar regras lógicas a um conjunto de dados disponíveis para chegar a uma conclusão)</w:t>
      </w:r>
      <w:r w:rsidR="00C0623E">
        <w:t xml:space="preserve">, aprendizagem </w:t>
      </w:r>
      <w:r w:rsidR="00C0623E" w:rsidRPr="00802333">
        <w:t>(aprender com os erros de forma</w:t>
      </w:r>
      <w:r w:rsidR="00C0623E">
        <w:t xml:space="preserve"> </w:t>
      </w:r>
      <w:r w:rsidR="00C0623E" w:rsidRPr="00802333">
        <w:t>a no futuro</w:t>
      </w:r>
      <w:r w:rsidR="00C0623E">
        <w:t>,</w:t>
      </w:r>
      <w:r w:rsidR="00C0623E" w:rsidRPr="00802333">
        <w:t xml:space="preserve"> agir de maneira mais eficaz)</w:t>
      </w:r>
      <w:r w:rsidR="00C0623E">
        <w:t xml:space="preserve">, </w:t>
      </w:r>
      <w:r w:rsidR="00C0623E" w:rsidRPr="00802333">
        <w:t xml:space="preserve">reconhecer padrões (tanto padrões visuais e sensoriais, como também padrões de comportamento), </w:t>
      </w:r>
      <w:r w:rsidR="00C0623E">
        <w:t>tomar decisões e resolver problemas (</w:t>
      </w:r>
      <w:r w:rsidR="00C0623E" w:rsidRPr="00802333">
        <w:t>capacidade de conseguir aplicar o raciocínio nas situações do nosso cotidiano).</w:t>
      </w:r>
      <w:r w:rsidR="00C0623E">
        <w:t xml:space="preserve"> </w:t>
      </w:r>
    </w:p>
    <w:p w14:paraId="1EC670D9" w14:textId="33BF290D" w:rsidR="003E592D" w:rsidRPr="008C2A77" w:rsidRDefault="00451DCA" w:rsidP="006921A6">
      <w:r>
        <w:tab/>
        <w:t xml:space="preserve">Os restantes componentes mantêm a sua funcionalidade e as tecnologias intermédias permitem a interligação entre o formato estático para um formato modular com capacidades de inteligência. O primeiro </w:t>
      </w:r>
      <w:r w:rsidR="000467D2">
        <w:t>módulo</w:t>
      </w:r>
      <w:r>
        <w:t xml:space="preserve"> </w:t>
      </w:r>
      <w:r w:rsidR="000467D2">
        <w:t>permite</w:t>
      </w:r>
      <w:r>
        <w:t xml:space="preserve"> processar a informação obtida das tecnologias intermédias. </w:t>
      </w:r>
      <w:r w:rsidR="00B1604D">
        <w:t>Raciocinar é</w:t>
      </w:r>
      <w:r>
        <w:t xml:space="preserve"> </w:t>
      </w:r>
      <w:r w:rsidR="00B1604D">
        <w:t>validar a informação obtida pelos sensores de acordo com as interações anteriores. A informação valida</w:t>
      </w:r>
      <w:r w:rsidR="00284AE6">
        <w:t>da</w:t>
      </w:r>
      <w:r w:rsidR="00B1604D">
        <w:t xml:space="preserve"> pode depois ser transformada em</w:t>
      </w:r>
      <w:r w:rsidR="00284AE6">
        <w:t xml:space="preserve"> conhecimento. Conhecer é conservar as informações </w:t>
      </w:r>
      <w:r w:rsidR="009056FC">
        <w:t xml:space="preserve">adquiridas através dos resultados da aprendizagem. O conhecimento é a associação de </w:t>
      </w:r>
      <w:r w:rsidR="00221EE3">
        <w:t>campos similares</w:t>
      </w:r>
      <w:r w:rsidR="00612EFA">
        <w:t xml:space="preserve"> que</w:t>
      </w:r>
      <w:r w:rsidR="00221EE3">
        <w:t xml:space="preserve"> não estavam interligados. A aprendizagem permite gerar novo conhecimento através do conhecimento já adquirido.</w:t>
      </w:r>
      <w:r w:rsidR="009056FC">
        <w:t xml:space="preserve"> </w:t>
      </w:r>
      <w:r w:rsidR="00221EE3">
        <w:t xml:space="preserve">Esta aprendizagem é a constante atualização (expansão, criação ou eliminação) das associações provenientes do conhecimento </w:t>
      </w:r>
      <w:r w:rsidR="0012455C">
        <w:t>já adquirido</w:t>
      </w:r>
      <w:r w:rsidR="00221EE3">
        <w:t>.</w:t>
      </w:r>
      <w:r w:rsidR="007A2215">
        <w:t xml:space="preserve"> Decidir de que forma atuar sobre o </w:t>
      </w:r>
      <w:r w:rsidR="00612EFA">
        <w:t>ambiente depende de várias restrições impostas à informação. Estas restrições permitem decidir se cada informação cumpre os requisitos para ser</w:t>
      </w:r>
      <w:r w:rsidR="008C2A77">
        <w:t xml:space="preserve"> usado na</w:t>
      </w:r>
      <w:r w:rsidR="00612EFA">
        <w:t xml:space="preserve"> implementação d</w:t>
      </w:r>
      <w:r w:rsidR="008C2A77">
        <w:t>a solução.</w:t>
      </w:r>
      <w:r w:rsidR="00612EFA">
        <w:t xml:space="preserve"> </w:t>
      </w:r>
      <w:r w:rsidR="00802333">
        <w:rPr>
          <w:shd w:val="clear" w:color="auto" w:fill="FFFFFF"/>
        </w:rPr>
        <w:tab/>
      </w:r>
    </w:p>
    <w:p w14:paraId="525E5F23" w14:textId="77777777" w:rsidR="0012455C" w:rsidRDefault="0012455C" w:rsidP="006921A6"/>
    <w:p w14:paraId="3DE4011C" w14:textId="15685A21" w:rsidR="003E592D" w:rsidRPr="003E592D" w:rsidRDefault="003E592D" w:rsidP="00CC614D">
      <w:pPr>
        <w:pStyle w:val="Cabealho2"/>
      </w:pPr>
      <w:bookmarkStart w:id="192" w:name="_Toc374181971"/>
      <w:bookmarkStart w:id="193" w:name="_Toc379391103"/>
      <w:r>
        <w:t>Localização em A</w:t>
      </w:r>
      <w:bookmarkEnd w:id="192"/>
      <w:r w:rsidR="007E2C98">
        <w:t>mI</w:t>
      </w:r>
      <w:bookmarkEnd w:id="193"/>
    </w:p>
    <w:p w14:paraId="4E919EDB" w14:textId="36D3555F" w:rsidR="007E2C98" w:rsidRDefault="007E2C98" w:rsidP="006921A6">
      <w:r>
        <w:tab/>
      </w:r>
    </w:p>
    <w:p w14:paraId="4704AF09" w14:textId="41283623" w:rsidR="006761D6" w:rsidRDefault="007E2C98" w:rsidP="006921A6">
      <w:r>
        <w:tab/>
        <w:t>Os serviços e aplicações AmI devem ser inteligentes, adaptáveis e feitos à medida dos utilizadores. Para criar serviços e aplicações AmI adaptáveis, o sistema necessita de saber da presença do utilizador, o que implica saber a sua localização no ambiente. Sabendo da sua localização, é possível localizar os recursos mais próximos e adapta-los consoante os</w:t>
      </w:r>
      <w:r w:rsidR="00F7572A">
        <w:t xml:space="preserve"> seus requisitos</w:t>
      </w:r>
      <w:r w:rsidR="00B86EA0">
        <w:t>.</w:t>
      </w:r>
      <w:r w:rsidR="004A710E" w:rsidRPr="004A710E">
        <w:t xml:space="preserve"> </w:t>
      </w:r>
      <w:r w:rsidR="004A710E">
        <w:t xml:space="preserve">Assim sendo o sistema de localização poderá ser um dos requisitos mais importantes e essenciais num sistema </w:t>
      </w:r>
      <w:r>
        <w:t xml:space="preserve">AmI </w:t>
      </w:r>
      <w:r>
        <w:fldChar w:fldCharType="begin" w:fldLock="1"/>
      </w:r>
      <w:r w:rsidR="00F7610E">
        <w:instrText>ADDIN CSL_CITATION { "citationItems" : [ { "id" : "ITEM-1", "itemData" : { "ISBN" : "http://digitum.um.es/xmlui/bitstream/10201/28940/1/PhD_MTGV.pdf", "abstract" : "Esta tesis presenta un marco gen\u00e9rico de la capacidad de adaptaci\u00f3n en sistemas de informaci\u00f3n ubicuos basados en Inteligencia Ambiental (AmI). Este marco es capaz de cubrir todos los elementos necesarios en AmI, incluyendo un modelado de usuarios realista. Esto nos permite dise\u00f1ar y testear escenarios de forma sencilla y econ\u00f3mica. Como parte inherente a la adaptaci\u00f3n en AmI, en esta tesis se afronta el problema de la localizaci\u00f3n de usuarios. As\u00ed, se presentan soluciones para entornos AmI que abordan el problema desde una fase inicial de dise\u00f1o hasta el despliegue sobre escenarios reales. Estas soluciones resuelven el problema de la localizaci\u00f3n respetando la ubiquidad, transparencia y no intrusi\u00f3n requeridas por los sistemas AmI. Las contribuciones de esta tesis pueden ser integradas en nuestra vida diaria para la consecuci\u00f3n de entornos inteligentes y ubicuos; siendo interesantes no s\u00f3lo en el \u00e1mbito acad\u00e9mico sino ofreciendo beneficios en una \u00e1mbito m\u00e1s industrial. This thesis presents a general framework of the capacity of adaptation on ubiquitous systems based on Ambient Intelligent (AmI). This framework is able to cover all the needed elements in AmI, including a realistic modelling of users. It allow us to design and test scenarios with an easy and low cost deployment. As inherent element of the adaptation in AmI, this thesis deals with the user location problem. Global solutions are presented for AmI environments, facing since the initial design to the final deployment over the real world. These solutions are able to solve the location problem preserving the AmI requirements about ubiquity, transparency and non-intrusiveness. The contributions of this thesis can be integrated as part of our lives for the realization of truly ubiquitous and intelligent environments. We believe that our results are not only interesting in an academic domain, they are suitable for a more practical domain.", "author" : [ { "dropping-particle" : "", "family" : "Garc\u00eda Valverde", "given" : "Mar\u00eda Teresa", "non-dropping-particle" : "", "parse-names" : false, "suffix" : "" } ], "id" : "ITEM-1", "issued" : { "date-parts" : [ [ "2012" ] ] }, "page" : "141", "publisher" : "Universidad de Murcia", "title" : "Formal framework of the capacity of adaptation on information ubiquitous systems based on ambient intelligence", "type" : "thesis" }, "uris" : [ "http://www.mendeley.com/documents/?uuid=0de1da60-5264-4d01-8fd8-bc2060c78f29" ] } ], "mendeley" : { "previouslyFormattedCitation" : "[25]" }, "properties" : { "noteIndex" : 0 }, "schema" : "https://github.com/citation-style-language/schema/raw/master/csl-citation.json" }</w:instrText>
      </w:r>
      <w:r>
        <w:fldChar w:fldCharType="separate"/>
      </w:r>
      <w:r w:rsidR="00B50213" w:rsidRPr="00B50213">
        <w:rPr>
          <w:noProof/>
        </w:rPr>
        <w:t>[25]</w:t>
      </w:r>
      <w:r>
        <w:fldChar w:fldCharType="end"/>
      </w:r>
      <w:r>
        <w:t xml:space="preserve">. </w:t>
      </w:r>
    </w:p>
    <w:p w14:paraId="0500F34E" w14:textId="013D758B" w:rsidR="007E2C98" w:rsidRDefault="006761D6" w:rsidP="006921A6">
      <w:r>
        <w:tab/>
      </w:r>
      <w:r w:rsidR="004A710E">
        <w:t xml:space="preserve">Para garantir a um sistema AmI não intrusivo é necessário garantir uma infraestrutura impercetível e reduzida. Sendo necessário recorrer a sensores não intrusivos para garantir uma infraestrutura pequena, minimizando o seu impacto </w:t>
      </w:r>
      <w:r w:rsidR="0002769D">
        <w:t>físico</w:t>
      </w:r>
      <w:r w:rsidR="004A710E">
        <w:t xml:space="preserve">. A maioria dos sistemas de localização tem poucas capacidades para se adaptarem a alterações, o que leva a elevados </w:t>
      </w:r>
      <w:r w:rsidR="004A710E">
        <w:lastRenderedPageBreak/>
        <w:t>custos e normalmente requer a instalação e programação de novos equipamentos a cada alteração. Os sistemas AmI pretendidos têm de funcionar a longo prazo, ser passiveis de extensão sem quase nenhuma ou mesmo nenhuma alteração na sua infraestrutura</w:t>
      </w:r>
      <w:r w:rsidR="0002769D">
        <w:t xml:space="preserve"> e</w:t>
      </w:r>
      <w:r w:rsidR="004A710E">
        <w:t xml:space="preserve"> tem que suportar ambientes com muitos habitantes desconhecidos e diferentes. Ou seja, </w:t>
      </w:r>
      <w:r w:rsidR="00E71655">
        <w:t>estes sistemas têm</w:t>
      </w:r>
      <w:r w:rsidR="004A710E">
        <w:t xml:space="preserve"> de suportar constantes adaptações a novas situações que possam ocorrer no futuro. </w:t>
      </w:r>
      <w:r w:rsidR="005D0ED3">
        <w:t xml:space="preserve"> </w:t>
      </w:r>
    </w:p>
    <w:p w14:paraId="2B042E97" w14:textId="12724B77" w:rsidR="006B4C96" w:rsidRDefault="005D0ED3" w:rsidP="003D13B0">
      <w:r>
        <w:tab/>
      </w:r>
      <w:r w:rsidR="0002769D">
        <w:t>Existem dois ti</w:t>
      </w:r>
      <w:r w:rsidR="00677B43">
        <w:t>pos diferentes de sistemas AmI</w:t>
      </w:r>
      <w:r w:rsidR="0002769D">
        <w:t xml:space="preserve"> a serem considerados. Primeiro, ambientes controlados onde uma infra</w:t>
      </w:r>
      <w:r w:rsidR="0002769D" w:rsidRPr="00800E3A">
        <w:t xml:space="preserve">estrutura mínima e um conhecimento prévio </w:t>
      </w:r>
      <w:r w:rsidR="0002769D">
        <w:t>têm de</w:t>
      </w:r>
      <w:r w:rsidR="0002769D" w:rsidRPr="00800E3A">
        <w:t xml:space="preserve"> ser verificados</w:t>
      </w:r>
      <w:r w:rsidR="0002769D">
        <w:t>, em segundo, ambientes não controlados completamente desconhecidos onde não existe informação sobre os utilizadores ou sobre a infraestrutura.</w:t>
      </w:r>
      <w:r w:rsidR="003D13B0">
        <w:t xml:space="preserve"> </w:t>
      </w:r>
    </w:p>
    <w:p w14:paraId="4DA5893B" w14:textId="1C117F57" w:rsidR="0002769D" w:rsidRDefault="004B7A43" w:rsidP="0002769D">
      <w:r>
        <w:tab/>
      </w:r>
      <w:r w:rsidR="0002769D">
        <w:t>Os ambientes controlados são ambientes onde existe sempre alguma informaç</w:t>
      </w:r>
      <w:r w:rsidR="00584150">
        <w:t>ão sobre a infraestrutura do edifico</w:t>
      </w:r>
      <w:r w:rsidR="0002769D">
        <w:t xml:space="preserve"> e mapa ou informação sobre os seus utilizadores. Em relação aos sistemas de localização </w:t>
      </w:r>
      <w:r w:rsidR="0002769D" w:rsidRPr="005C00B9">
        <w:rPr>
          <w:i/>
        </w:rPr>
        <w:t>indoor</w:t>
      </w:r>
      <w:r w:rsidR="0002769D">
        <w:rPr>
          <w:i/>
        </w:rPr>
        <w:t xml:space="preserve"> </w:t>
      </w:r>
      <w:r w:rsidR="0002769D">
        <w:t xml:space="preserve">(secção </w:t>
      </w:r>
      <w:r w:rsidR="0002769D">
        <w:fldChar w:fldCharType="begin"/>
      </w:r>
      <w:r w:rsidR="0002769D">
        <w:instrText xml:space="preserve"> REF _Ref374193089 \w \h </w:instrText>
      </w:r>
      <w:r w:rsidR="0002769D">
        <w:fldChar w:fldCharType="separate"/>
      </w:r>
      <w:r w:rsidR="00AC2DDA">
        <w:t>3.2</w:t>
      </w:r>
      <w:r w:rsidR="0002769D">
        <w:fldChar w:fldCharType="end"/>
      </w:r>
      <w:r w:rsidR="0002769D">
        <w:t xml:space="preserve"> deste documento)</w:t>
      </w:r>
      <w:r w:rsidR="0002769D">
        <w:rPr>
          <w:i/>
        </w:rPr>
        <w:t xml:space="preserve"> </w:t>
      </w:r>
      <w:r w:rsidR="0002769D">
        <w:t>os ambientes AmI controlados são por exemplo hospitais, lares ou escritórios. Normalmente nestes cenários os papéis de cada utilizador é conhecido e a</w:t>
      </w:r>
      <w:r w:rsidR="0012455C">
        <w:t xml:space="preserve"> estrutura do edifício também. </w:t>
      </w:r>
      <w:r w:rsidR="0002769D">
        <w:t>Este foi o sistema AmI escolhido para a elaboração deste trabalho.</w:t>
      </w:r>
    </w:p>
    <w:p w14:paraId="6CB34483" w14:textId="5FD670A0" w:rsidR="000C2DD4" w:rsidRDefault="0002769D" w:rsidP="0002769D">
      <w:r>
        <w:tab/>
        <w:t>Pelo contrário, um ambiente não controlado não fornece informação prévia sobre mapas, edifícios, utilizadores ou infraestruturas. Exemplos desses ambientes são as autoestradas ou grandes hipermercados onde se pretende monitorizar carros ou utilizadores respetivamente e o ambiente está em constante alteração. Isto obriga a que o ambiente seja mais flexível uma vez que estão em constante alteração e não existe informação prévia.</w:t>
      </w:r>
      <w:r w:rsidR="000C2DD4">
        <w:br w:type="page"/>
      </w:r>
    </w:p>
    <w:p w14:paraId="6129F692" w14:textId="77777777" w:rsidR="00224AB8" w:rsidRPr="006075EB" w:rsidRDefault="00224AB8" w:rsidP="006921A6"/>
    <w:p w14:paraId="403F669F" w14:textId="77777777" w:rsidR="00224AB8" w:rsidRPr="006075EB" w:rsidRDefault="00224AB8" w:rsidP="006921A6"/>
    <w:p w14:paraId="5B50B95A" w14:textId="77777777" w:rsidR="00224AB8" w:rsidRDefault="00224AB8" w:rsidP="006921A6"/>
    <w:p w14:paraId="2A7F845A" w14:textId="2A3A87E2" w:rsidR="00BA7209" w:rsidRPr="003B7C4E" w:rsidRDefault="003B7C4E" w:rsidP="006921A6">
      <w:pPr>
        <w:pStyle w:val="Cabealho1"/>
      </w:pPr>
      <w:bookmarkStart w:id="194" w:name="_Toc374181972"/>
      <w:bookmarkStart w:id="195" w:name="_Toc379391104"/>
      <w:r>
        <w:rPr>
          <w:rStyle w:val="Cabealho1Carter"/>
          <w:b/>
          <w:bCs/>
        </w:rPr>
        <w:t>Capítulo III:</w:t>
      </w:r>
      <w:r w:rsidR="00BD0848">
        <w:rPr>
          <w:rStyle w:val="Cabealho1Carter"/>
          <w:b/>
          <w:bCs/>
        </w:rPr>
        <w:br/>
      </w:r>
      <w:r>
        <w:rPr>
          <w:rStyle w:val="Cabealho1Carter"/>
          <w:b/>
          <w:bCs/>
        </w:rPr>
        <w:t xml:space="preserve">Sistema de </w:t>
      </w:r>
      <w:r w:rsidR="00E374DB" w:rsidRPr="003B7C4E">
        <w:rPr>
          <w:rStyle w:val="Cabealho1Carter"/>
          <w:b/>
          <w:bCs/>
        </w:rPr>
        <w:t>Localização</w:t>
      </w:r>
      <w:bookmarkEnd w:id="188"/>
      <w:bookmarkEnd w:id="189"/>
      <w:bookmarkEnd w:id="194"/>
      <w:bookmarkEnd w:id="195"/>
    </w:p>
    <w:p w14:paraId="544E2F65" w14:textId="77777777" w:rsidR="003B7C4E" w:rsidRDefault="003B7C4E" w:rsidP="006921A6"/>
    <w:p w14:paraId="0240B8E1" w14:textId="56C11DF5" w:rsidR="005047D1" w:rsidRPr="00D360BF" w:rsidRDefault="00164202" w:rsidP="006921A6">
      <w:r>
        <w:tab/>
      </w:r>
      <w:r w:rsidR="0020194E" w:rsidRPr="00D360BF">
        <w:t xml:space="preserve">A localização de um objeto é </w:t>
      </w:r>
      <w:r w:rsidR="00DF1669">
        <w:t>verificar a sua posição espacial</w:t>
      </w:r>
      <w:r w:rsidR="00F4006F">
        <w:t xml:space="preserve"> relativamente a um sistema de coordenadas</w:t>
      </w:r>
      <w:r w:rsidR="00DF1669">
        <w:t>. Com o passar do tempo muitas</w:t>
      </w:r>
      <w:r w:rsidR="000523CD" w:rsidRPr="00D360BF">
        <w:t xml:space="preserve"> </w:t>
      </w:r>
      <w:r w:rsidR="00DF1669">
        <w:t xml:space="preserve">técnicas e instrumentos </w:t>
      </w:r>
      <w:r w:rsidR="000523CD" w:rsidRPr="00D360BF">
        <w:t>foram criados</w:t>
      </w:r>
      <w:r w:rsidR="00DF1669">
        <w:t xml:space="preserve"> para </w:t>
      </w:r>
      <w:r w:rsidR="00044F5A">
        <w:t>identificar</w:t>
      </w:r>
      <w:r w:rsidR="00586970">
        <w:t xml:space="preserve"> a</w:t>
      </w:r>
      <w:r w:rsidR="00DF1669">
        <w:t xml:space="preserve"> nossa localização (exemplo: orientação pelas estrelas, bussola, entre outros). Cada instrumento proporcionava</w:t>
      </w:r>
      <w:r w:rsidR="000523CD" w:rsidRPr="00D360BF">
        <w:t xml:space="preserve"> melhorias em vários aspetos mas mesmo assim eram pouco pr</w:t>
      </w:r>
      <w:r w:rsidR="005047D1" w:rsidRPr="00D360BF">
        <w:t>ecisos e não faziam cobertura de</w:t>
      </w:r>
      <w:r w:rsidR="000523CD" w:rsidRPr="00D360BF">
        <w:t xml:space="preserve"> toda a face </w:t>
      </w:r>
      <w:r w:rsidR="005047D1" w:rsidRPr="00D360BF">
        <w:t>terrestre</w:t>
      </w:r>
      <w:r w:rsidR="000523CD" w:rsidRPr="00D360BF">
        <w:t>. A solução para a localização exterior surgiu em 1970 com a proposta do</w:t>
      </w:r>
      <w:r w:rsidR="00325FF4">
        <w:t xml:space="preserve"> sistema</w:t>
      </w:r>
      <w:r w:rsidR="000523CD" w:rsidRPr="00D360BF">
        <w:t xml:space="preserve"> GPS</w:t>
      </w:r>
      <w:r w:rsidR="00325FF4">
        <w:t xml:space="preserve">. O GPS veio revolucionar a vida de todas as pessoas, mas não permite a localização </w:t>
      </w:r>
      <w:r w:rsidR="00325FF4" w:rsidRPr="00325FF4">
        <w:rPr>
          <w:i/>
        </w:rPr>
        <w:t>indoor</w:t>
      </w:r>
      <w:r w:rsidR="00325FF4">
        <w:rPr>
          <w:i/>
        </w:rPr>
        <w:t>.</w:t>
      </w:r>
      <w:r w:rsidR="00325FF4">
        <w:t xml:space="preserve"> O próximo passo</w:t>
      </w:r>
      <w:r w:rsidR="0041008B">
        <w:t xml:space="preserve"> passa</w:t>
      </w:r>
      <w:r w:rsidR="00325FF4">
        <w:t xml:space="preserve"> pela localização </w:t>
      </w:r>
      <w:r w:rsidR="00A76590" w:rsidRPr="00A76590">
        <w:rPr>
          <w:i/>
        </w:rPr>
        <w:t>indoor</w:t>
      </w:r>
      <w:r w:rsidR="00325FF4">
        <w:t xml:space="preserve">. Este sistema permitirá não só localizar objetos como pessoas </w:t>
      </w:r>
      <w:r w:rsidR="0041008B">
        <w:t>em edifícios</w:t>
      </w:r>
      <w:r w:rsidR="00325FF4">
        <w:t>, com intuito de os ajudar no seu dia-a-dia.</w:t>
      </w:r>
    </w:p>
    <w:p w14:paraId="2FE9CCBA" w14:textId="6D1B9116" w:rsidR="00F47ECB" w:rsidRDefault="00164202" w:rsidP="00F47ECB">
      <w:r>
        <w:tab/>
      </w:r>
      <w:bookmarkStart w:id="196" w:name="_Toc347827578"/>
      <w:bookmarkStart w:id="197" w:name="_Toc347828183"/>
      <w:r w:rsidR="00F47ECB" w:rsidRPr="00D360BF">
        <w:t xml:space="preserve">Em seguida </w:t>
      </w:r>
      <w:r w:rsidR="00F47ECB">
        <w:t>é descrito</w:t>
      </w:r>
      <w:r w:rsidR="00F47ECB" w:rsidRPr="00D360BF">
        <w:t xml:space="preserve"> </w:t>
      </w:r>
      <w:r w:rsidR="00F47ECB">
        <w:t xml:space="preserve">o sistema de localização exterior mais especificamente o GPS, que é o sistema mais utilizado e conhecido pela maior parte das pessoas. Será explicado brevemente sua história e consequentemente explicado o seu funcionamento. A secção posterior ao GPS trata do sistema de localização </w:t>
      </w:r>
      <w:r w:rsidR="00F47ECB" w:rsidRPr="008476D9">
        <w:rPr>
          <w:i/>
        </w:rPr>
        <w:t>indoor</w:t>
      </w:r>
      <w:r w:rsidR="00F47ECB">
        <w:rPr>
          <w:i/>
        </w:rPr>
        <w:t>,</w:t>
      </w:r>
      <w:r w:rsidR="00F47ECB">
        <w:t xml:space="preserve"> que foi o grande objetivo deste trabalho. </w:t>
      </w:r>
    </w:p>
    <w:p w14:paraId="375FC261" w14:textId="0E2B59A0" w:rsidR="00F47ECB" w:rsidRPr="008476D9" w:rsidRDefault="00F47ECB" w:rsidP="00F47ECB">
      <w:pPr>
        <w:ind w:firstLine="709"/>
      </w:pPr>
      <w:r>
        <w:t xml:space="preserve">Primeiro abordamos as tecnologias sem fios mais utilizadas neste tipo de sistemas de localização </w:t>
      </w:r>
      <w:r w:rsidRPr="00F47ECB">
        <w:rPr>
          <w:i/>
        </w:rPr>
        <w:t>indoor</w:t>
      </w:r>
      <w:r>
        <w:t xml:space="preserve">. Aqui descrevemos a história de cada tecnologia, como funcionam e como são utilizadas. Para concluir esta secção é feita uma pequena comparação destas tecnologias e é apresentado as devidas conclusões. A última secção deste capítulo pretende detalhar os vários tipos de classificação e técnicas utilizadas em sistemas de localização </w:t>
      </w:r>
      <w:r w:rsidRPr="00F47ECB">
        <w:rPr>
          <w:i/>
        </w:rPr>
        <w:t>indoor</w:t>
      </w:r>
      <w:r>
        <w:t>.</w:t>
      </w:r>
    </w:p>
    <w:p w14:paraId="17F819F7" w14:textId="5CE3F2E3" w:rsidR="00A94B37" w:rsidRDefault="00A94B37" w:rsidP="006921A6"/>
    <w:p w14:paraId="006D8EB7" w14:textId="5FA76EE9" w:rsidR="00BD495E" w:rsidRDefault="00BD495E" w:rsidP="006921A6"/>
    <w:p w14:paraId="45EB5893" w14:textId="77777777" w:rsidR="00164202" w:rsidRPr="00164202" w:rsidRDefault="00164202" w:rsidP="00164202">
      <w:pPr>
        <w:pStyle w:val="PargrafodaLista"/>
        <w:numPr>
          <w:ilvl w:val="0"/>
          <w:numId w:val="1"/>
        </w:numPr>
        <w:pBdr>
          <w:bottom w:val="single" w:sz="12" w:space="1" w:color="auto"/>
        </w:pBdr>
        <w:spacing w:before="240" w:line="240" w:lineRule="auto"/>
        <w:outlineLvl w:val="1"/>
        <w:rPr>
          <w:b/>
          <w:bCs/>
          <w:vanish/>
          <w:sz w:val="40"/>
          <w:szCs w:val="32"/>
        </w:rPr>
      </w:pPr>
      <w:bookmarkStart w:id="198" w:name="_Toc362446074"/>
      <w:bookmarkStart w:id="199" w:name="_Toc363045427"/>
      <w:bookmarkStart w:id="200" w:name="_Toc366504547"/>
      <w:bookmarkStart w:id="201" w:name="_Toc374094446"/>
      <w:bookmarkStart w:id="202" w:name="_Toc374094474"/>
      <w:bookmarkStart w:id="203" w:name="_Toc374094502"/>
      <w:bookmarkStart w:id="204" w:name="_Toc374094530"/>
      <w:bookmarkStart w:id="205" w:name="_Toc374094580"/>
      <w:bookmarkStart w:id="206" w:name="_Toc374108337"/>
      <w:bookmarkStart w:id="207" w:name="_Toc374181973"/>
      <w:bookmarkStart w:id="208" w:name="_Toc374281809"/>
      <w:bookmarkStart w:id="209" w:name="_Toc374289091"/>
      <w:bookmarkStart w:id="210" w:name="_Toc374289141"/>
      <w:bookmarkStart w:id="211" w:name="_Toc374289191"/>
      <w:bookmarkStart w:id="212" w:name="_Toc374289241"/>
      <w:bookmarkStart w:id="213" w:name="_Toc374289291"/>
      <w:bookmarkStart w:id="214" w:name="_Toc374289428"/>
      <w:bookmarkStart w:id="215" w:name="_Toc374289472"/>
      <w:bookmarkStart w:id="216" w:name="_Toc374289522"/>
      <w:bookmarkStart w:id="217" w:name="_Toc374289599"/>
      <w:bookmarkStart w:id="218" w:name="_Toc374289753"/>
      <w:bookmarkStart w:id="219" w:name="_Toc374289883"/>
      <w:bookmarkStart w:id="220" w:name="_Toc374289933"/>
      <w:bookmarkStart w:id="221" w:name="_Toc374289977"/>
      <w:bookmarkStart w:id="222" w:name="_Toc374290036"/>
      <w:bookmarkStart w:id="223" w:name="_Toc374290080"/>
      <w:bookmarkStart w:id="224" w:name="_Toc374290198"/>
      <w:bookmarkStart w:id="225" w:name="_Toc374290620"/>
      <w:bookmarkStart w:id="226" w:name="_Toc374294701"/>
      <w:bookmarkStart w:id="227" w:name="_Toc374294745"/>
      <w:bookmarkStart w:id="228" w:name="_Toc374295519"/>
      <w:bookmarkStart w:id="229" w:name="_Toc374366268"/>
      <w:bookmarkStart w:id="230" w:name="_Toc374454503"/>
      <w:bookmarkStart w:id="231" w:name="_Toc374454547"/>
      <w:bookmarkStart w:id="232" w:name="_Toc374457533"/>
      <w:bookmarkStart w:id="233" w:name="_Toc374457592"/>
      <w:bookmarkStart w:id="234" w:name="_Toc374457670"/>
      <w:bookmarkStart w:id="235" w:name="_Toc374457727"/>
      <w:bookmarkStart w:id="236" w:name="_Toc374457785"/>
      <w:bookmarkStart w:id="237" w:name="_Toc374467491"/>
      <w:bookmarkStart w:id="238" w:name="_Toc374467862"/>
      <w:bookmarkStart w:id="239" w:name="_Toc374468233"/>
      <w:bookmarkStart w:id="240" w:name="_Toc375516672"/>
      <w:bookmarkStart w:id="241" w:name="_Toc376794387"/>
      <w:bookmarkStart w:id="242" w:name="_Toc377142335"/>
      <w:bookmarkStart w:id="243" w:name="_Toc377239685"/>
      <w:bookmarkStart w:id="244" w:name="_Toc377657602"/>
      <w:bookmarkStart w:id="245" w:name="_Toc377659465"/>
      <w:bookmarkStart w:id="246" w:name="_Toc377661943"/>
      <w:bookmarkStart w:id="247" w:name="_Toc377663878"/>
      <w:bookmarkStart w:id="248" w:name="_Toc377663979"/>
      <w:bookmarkStart w:id="249" w:name="_Toc377843816"/>
      <w:bookmarkStart w:id="250" w:name="_Toc377910422"/>
      <w:bookmarkStart w:id="251" w:name="_Toc378014837"/>
      <w:bookmarkStart w:id="252" w:name="_Toc378018895"/>
      <w:bookmarkStart w:id="253" w:name="_Toc378236881"/>
      <w:bookmarkStart w:id="254" w:name="_Toc378279567"/>
      <w:bookmarkStart w:id="255" w:name="_Toc378282224"/>
      <w:bookmarkStart w:id="256" w:name="_Toc378282895"/>
      <w:bookmarkStart w:id="257" w:name="_Toc378286287"/>
      <w:bookmarkStart w:id="258" w:name="_Toc378519819"/>
      <w:bookmarkStart w:id="259" w:name="_Toc378529413"/>
      <w:bookmarkStart w:id="260" w:name="_Toc378535605"/>
      <w:bookmarkStart w:id="261" w:name="_Toc378697786"/>
      <w:bookmarkStart w:id="262" w:name="_Toc378699120"/>
      <w:bookmarkStart w:id="263" w:name="_Toc378713748"/>
      <w:bookmarkStart w:id="264" w:name="_Toc378770451"/>
      <w:bookmarkStart w:id="265" w:name="_Toc378858642"/>
      <w:bookmarkStart w:id="266" w:name="_Toc378885701"/>
      <w:bookmarkStart w:id="267" w:name="_Toc378886854"/>
      <w:bookmarkStart w:id="268" w:name="_Toc378944841"/>
      <w:bookmarkStart w:id="269" w:name="_Toc378958807"/>
      <w:bookmarkStart w:id="270" w:name="_Toc378959463"/>
      <w:bookmarkStart w:id="271" w:name="_Toc378959889"/>
      <w:bookmarkStart w:id="272" w:name="_Toc378960359"/>
      <w:bookmarkStart w:id="273" w:name="_Toc378961558"/>
      <w:bookmarkStart w:id="274" w:name="_Toc378962340"/>
      <w:bookmarkStart w:id="275" w:name="_Toc379376078"/>
      <w:bookmarkStart w:id="276" w:name="_Toc379380138"/>
      <w:bookmarkStart w:id="277" w:name="_Toc379385582"/>
      <w:bookmarkStart w:id="278" w:name="_Toc379386935"/>
      <w:bookmarkStart w:id="279" w:name="_Toc379390576"/>
      <w:bookmarkStart w:id="280" w:name="_Toc379390702"/>
      <w:bookmarkStart w:id="281" w:name="_Toc379391105"/>
      <w:bookmarkStart w:id="282" w:name="_Toc374181974"/>
      <w:bookmarkStart w:id="283" w:name="_Ref374192890"/>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p>
    <w:p w14:paraId="6A1BC7C1" w14:textId="77777777" w:rsidR="00CC614D" w:rsidRPr="00CC614D" w:rsidRDefault="00CC614D" w:rsidP="00CC614D">
      <w:pPr>
        <w:pStyle w:val="Cabealho2"/>
      </w:pPr>
      <w:bookmarkStart w:id="284" w:name="_Toc378018896"/>
      <w:bookmarkStart w:id="285" w:name="_Ref376015428"/>
      <w:bookmarkStart w:id="286" w:name="_Toc379391106"/>
      <w:bookmarkEnd w:id="196"/>
      <w:bookmarkEnd w:id="197"/>
      <w:bookmarkEnd w:id="282"/>
      <w:bookmarkEnd w:id="283"/>
      <w:r w:rsidRPr="00CC614D">
        <w:t>Localização Exterior - GPS</w:t>
      </w:r>
      <w:bookmarkEnd w:id="284"/>
      <w:bookmarkEnd w:id="285"/>
      <w:bookmarkEnd w:id="286"/>
      <w:r w:rsidRPr="00CC614D">
        <w:t xml:space="preserve"> </w:t>
      </w:r>
    </w:p>
    <w:p w14:paraId="4C26518D" w14:textId="77777777" w:rsidR="003B7C4E" w:rsidRDefault="003B7C4E" w:rsidP="006921A6"/>
    <w:p w14:paraId="4D595994" w14:textId="064A9CCF" w:rsidR="005977DE" w:rsidRPr="00D360BF" w:rsidRDefault="00164202" w:rsidP="006921A6">
      <w:r>
        <w:tab/>
      </w:r>
      <w:r w:rsidR="0093574A" w:rsidRPr="00D360BF">
        <w:t>O GPS</w:t>
      </w:r>
      <w:r w:rsidR="00B7667B" w:rsidRPr="00D360BF">
        <w:t xml:space="preserve"> </w:t>
      </w:r>
      <w:r w:rsidR="00A94B37" w:rsidRPr="00A94B37">
        <w:rPr>
          <w:rStyle w:val="CitaoMendleyCarter"/>
        </w:rPr>
        <w:fldChar w:fldCharType="begin" w:fldLock="1"/>
      </w:r>
      <w:r w:rsidR="00F7610E">
        <w:rPr>
          <w:rStyle w:val="CitaoMendleyCarter"/>
        </w:rPr>
        <w:instrText>ADDIN CSL_CITATION { "citationItems" : [ { "id" : "ITEM-1", "itemData" : { "ISBN" : "8571393281", "abstract" : "Sistema de Posicionamento Global (GPS) \u00e9 um sistema de radionavega\u00e7\u00e3o desenvolvido pelo Departamento de Defesa dos Estados Unidos com o objetivo de ser o principal sistema de navega\u00e7\u00e3o das for\u00e7as armadas americanas. Trata-se de um ferramenta extremamente \u00fatil e inovadora para todas as atividades que necessitam de posicionamento, como as relacionadas \u00e0 cartografia, meio ambiente, controle de frota de ve\u00edculos, navega\u00e7\u00e3o a\u00e9rea e mar\u00edtima, geodin\u00e2mica, agricultura etc. O autor, professor no Departamento de Cartografia da Faculdade de Ci\u00eancias e Tecnologia da UNESP, C\u00e2mpus de Presidente Prudente, sentindo a necessidade de um texto em portugu\u00eas que abrangesse os mais variados aspectos do GPS, produziu esta obra imprescind\u00edvel para os estudantes de ci\u00eancias geod\u00e9sicas e cartogr\u00e1ficas.", "author" : [ { "dropping-particle" : "", "family" : "M\u00f4nico", "given" : "Jo\u00e3o Francisco Galera", "non-dropping-particle" : "", "parse-names" : false, "suffix" : "" } ], "edition" : "1", "id" : "ITEM-1", "issued" : { "date-parts" : [ [ "2001" ] ] }, "page" : "287", "publisher" : "UNESP", "title" : "Posicionamento pelo NAVSTAR - GPS: Descri\u00e7\u00e3o, fundamentos e aplica\u00e7\u00f5es", "type" : "book" }, "uris" : [ "http://www.mendeley.com/documents/?uuid=b9fc6f54-06fb-4d0e-a89a-4c1e3b9f8694" ] } ], "mendeley" : { "previouslyFormattedCitation" : "[28]" }, "properties" : { "noteIndex" : 0 }, "schema" : "https://github.com/citation-style-language/schema/raw/master/csl-citation.json" }</w:instrText>
      </w:r>
      <w:r w:rsidR="00A94B37" w:rsidRPr="00A94B37">
        <w:rPr>
          <w:rStyle w:val="CitaoMendleyCarter"/>
        </w:rPr>
        <w:fldChar w:fldCharType="separate"/>
      </w:r>
      <w:r w:rsidR="00B61A60" w:rsidRPr="00B61A60">
        <w:rPr>
          <w:rStyle w:val="CitaoMendleyCarter"/>
          <w:b w:val="0"/>
          <w:noProof/>
        </w:rPr>
        <w:t>[28]</w:t>
      </w:r>
      <w:r w:rsidR="00A94B37" w:rsidRPr="00A94B37">
        <w:rPr>
          <w:rStyle w:val="CitaoMendleyCarter"/>
        </w:rPr>
        <w:fldChar w:fldCharType="end"/>
      </w:r>
      <w:r w:rsidR="0093574A" w:rsidRPr="00D360BF">
        <w:t xml:space="preserve"> é </w:t>
      </w:r>
      <w:r w:rsidR="00586970">
        <w:t xml:space="preserve">o </w:t>
      </w:r>
      <w:r w:rsidR="0093574A" w:rsidRPr="00D360BF">
        <w:t xml:space="preserve">sistema de localização exterior mais conhecido e utilizado em todo o mundo. Também é conhecido por NAVSTAR-GPS </w:t>
      </w:r>
      <w:r w:rsidR="0093574A" w:rsidRPr="003560D2">
        <w:rPr>
          <w:i/>
        </w:rPr>
        <w:t>(NAVigation Satellite with Time And Ranging)</w:t>
      </w:r>
      <w:r w:rsidR="0093574A" w:rsidRPr="00D360BF">
        <w:t>, e trata-se de um sistema de radionavegação desenvolvido pelo Departamento de Defesa dos Estados Unidos da América. Este sistema nasceu com intuito de</w:t>
      </w:r>
      <w:r w:rsidR="00B81B52">
        <w:t xml:space="preserve"> ser o sistema de navegação </w:t>
      </w:r>
      <w:r w:rsidR="0093574A" w:rsidRPr="00D360BF">
        <w:t>das forças armadas americanas.</w:t>
      </w:r>
      <w:r w:rsidR="00254FB6">
        <w:t xml:space="preserve"> </w:t>
      </w:r>
      <w:r w:rsidR="008B520C">
        <w:t>E</w:t>
      </w:r>
      <w:r w:rsidR="005977DE" w:rsidRPr="00D360BF">
        <w:t>ste sistema provou ter uma grande precisão e o desenvolvimento de recetores GPS evoluiu</w:t>
      </w:r>
      <w:r w:rsidR="00F0687B">
        <w:t xml:space="preserve"> rapidamente, fazendo</w:t>
      </w:r>
      <w:r w:rsidR="005977DE" w:rsidRPr="00D360BF">
        <w:t xml:space="preserve"> surgir uma grande comunidade de utilizadores</w:t>
      </w:r>
      <w:r w:rsidR="00254FB6">
        <w:t xml:space="preserve"> interessados</w:t>
      </w:r>
      <w:r w:rsidR="005977DE" w:rsidRPr="00D360BF">
        <w:t xml:space="preserve">. </w:t>
      </w:r>
    </w:p>
    <w:p w14:paraId="36B9F14B" w14:textId="77A04334" w:rsidR="00B47AF7" w:rsidRPr="00D360BF" w:rsidRDefault="00164202" w:rsidP="006921A6">
      <w:r>
        <w:tab/>
      </w:r>
      <w:r w:rsidR="005977DE" w:rsidRPr="00D360BF">
        <w:t>Este sistema tem uma abrangência global o que permite a qualquer utilizador em qualquer parte da superfície</w:t>
      </w:r>
      <w:r w:rsidR="00706B7A" w:rsidRPr="00D360BF">
        <w:t xml:space="preserve"> terrestre tenha no mínimo alcance de pelo menos </w:t>
      </w:r>
      <w:r w:rsidR="005977DE" w:rsidRPr="00D360BF">
        <w:t>4 satélites.</w:t>
      </w:r>
      <w:r w:rsidR="00706B7A" w:rsidRPr="00D360BF">
        <w:t xml:space="preserve"> Isto permite que se realize o posicionamento em tempo real do utilizador sob quaisquer tipos de condições climáticas.</w:t>
      </w:r>
    </w:p>
    <w:p w14:paraId="3CC293EC" w14:textId="21DAE15D" w:rsidR="00F47ECB" w:rsidRDefault="00164202" w:rsidP="00F47ECB">
      <w:r>
        <w:tab/>
      </w:r>
      <w:r w:rsidR="00F47ECB">
        <w:t>O GPS consiste em</w:t>
      </w:r>
      <w:r w:rsidR="00F47ECB" w:rsidRPr="00D360BF">
        <w:t xml:space="preserve"> três segmentos principais: espacial, controlo e utilizadores</w:t>
      </w:r>
      <w:r w:rsidR="00F47ECB">
        <w:t xml:space="preserve"> (</w:t>
      </w:r>
      <w:r w:rsidR="00F47ECB">
        <w:fldChar w:fldCharType="begin"/>
      </w:r>
      <w:r w:rsidR="00F47ECB">
        <w:instrText xml:space="preserve"> REF _Ref363077226 \h </w:instrText>
      </w:r>
      <w:r w:rsidR="00F47ECB">
        <w:fldChar w:fldCharType="separate"/>
      </w:r>
      <w:r w:rsidR="00AC2DDA" w:rsidRPr="00ED2CB9">
        <w:t xml:space="preserve">Figura </w:t>
      </w:r>
      <w:r w:rsidR="00AC2DDA">
        <w:rPr>
          <w:noProof/>
        </w:rPr>
        <w:t>12</w:t>
      </w:r>
      <w:r w:rsidR="00F47ECB">
        <w:fldChar w:fldCharType="end"/>
      </w:r>
      <w:r w:rsidR="00F47ECB">
        <w:t>)</w:t>
      </w:r>
      <w:r w:rsidR="00F47ECB" w:rsidRPr="00D360BF">
        <w:t>. O segmento espacial consiste nos 24 satélites distribuídos por seis planos de orbitas. Em cada plano residem 4 satélite</w:t>
      </w:r>
      <w:r w:rsidR="00F47ECB">
        <w:t>s a uma altitude de cerca de 20.</w:t>
      </w:r>
      <w:r w:rsidR="00F47ECB" w:rsidRPr="00D360BF">
        <w:t xml:space="preserve">200 km. </w:t>
      </w:r>
      <w:r w:rsidR="00F47ECB">
        <w:t xml:space="preserve">A orbita de cada satélite </w:t>
      </w:r>
      <w:r w:rsidR="00F47ECB" w:rsidRPr="00D360BF">
        <w:t>demora cerca de 12 horas</w:t>
      </w:r>
      <w:r w:rsidR="00F47ECB">
        <w:t>,</w:t>
      </w:r>
      <w:r w:rsidR="00F47ECB" w:rsidRPr="00D360BF">
        <w:t xml:space="preserve"> desta forma garant</w:t>
      </w:r>
      <w:r w:rsidR="00F47ECB">
        <w:t>indo</w:t>
      </w:r>
      <w:r w:rsidR="00F47ECB" w:rsidRPr="00D360BF">
        <w:t xml:space="preserve"> que estão sempre ao alcance, no mínimo, quatro satélites GPS em qualquer local da superfície terrestre.</w:t>
      </w:r>
    </w:p>
    <w:p w14:paraId="55EC82D2" w14:textId="21A47253" w:rsidR="00850BCC" w:rsidRDefault="008521C5" w:rsidP="00CC614D">
      <w:pPr>
        <w:spacing w:after="0"/>
      </w:pPr>
      <w:r w:rsidRPr="008521C5">
        <w:rPr>
          <w:noProof/>
          <w:lang w:eastAsia="pt-PT"/>
        </w:rPr>
        <w:drawing>
          <wp:inline distT="0" distB="0" distL="0" distR="0" wp14:anchorId="6179E7AB" wp14:editId="76A2DCFA">
            <wp:extent cx="5731510" cy="3065910"/>
            <wp:effectExtent l="0" t="0" r="2540" b="1270"/>
            <wp:docPr id="21" name="Imagem 21" descr="C:\RaFaeL\Dropbox\UNIVERSIDADE\Mestrado\2ºAno\Dissertação\Imagens\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RaFaeL\Dropbox\UNIVERSIDADE\Mestrado\2ºAno\Dissertação\Imagens\GP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065910"/>
                    </a:xfrm>
                    <a:prstGeom prst="rect">
                      <a:avLst/>
                    </a:prstGeom>
                    <a:ln w="25400" cap="rnd">
                      <a:noFill/>
                    </a:ln>
                    <a:effectLst/>
                  </pic:spPr>
                </pic:pic>
              </a:graphicData>
            </a:graphic>
          </wp:inline>
        </w:drawing>
      </w:r>
    </w:p>
    <w:p w14:paraId="470C0496" w14:textId="28B09EB7" w:rsidR="0039393A" w:rsidRPr="00ED2CB9" w:rsidRDefault="00850BCC" w:rsidP="00AB7C94">
      <w:pPr>
        <w:pStyle w:val="Legenda"/>
      </w:pPr>
      <w:bookmarkStart w:id="287" w:name="_Ref363077226"/>
      <w:bookmarkStart w:id="288" w:name="_Toc379391159"/>
      <w:r w:rsidRPr="00ED2CB9">
        <w:t xml:space="preserve">Figura </w:t>
      </w:r>
      <w:r w:rsidR="0075723B">
        <w:fldChar w:fldCharType="begin"/>
      </w:r>
      <w:r w:rsidR="0075723B">
        <w:instrText xml:space="preserve"> SEQ Figura \* ARABIC </w:instrText>
      </w:r>
      <w:r w:rsidR="0075723B">
        <w:fldChar w:fldCharType="separate"/>
      </w:r>
      <w:r w:rsidR="00AC2DDA">
        <w:rPr>
          <w:noProof/>
        </w:rPr>
        <w:t>12</w:t>
      </w:r>
      <w:r w:rsidR="0075723B">
        <w:rPr>
          <w:noProof/>
        </w:rPr>
        <w:fldChar w:fldCharType="end"/>
      </w:r>
      <w:bookmarkEnd w:id="287"/>
      <w:r w:rsidRPr="00ED2CB9">
        <w:t xml:space="preserve"> </w:t>
      </w:r>
      <w:r w:rsidR="00E5675E" w:rsidRPr="00ED2CB9">
        <w:t>–</w:t>
      </w:r>
      <w:r w:rsidRPr="00ED2CB9">
        <w:t xml:space="preserve"> </w:t>
      </w:r>
      <w:r w:rsidR="00E5675E" w:rsidRPr="00ED2CB9">
        <w:t>Esquema de funcionamento - GPS</w:t>
      </w:r>
      <w:bookmarkEnd w:id="288"/>
    </w:p>
    <w:p w14:paraId="33206C36" w14:textId="4B8C6122" w:rsidR="00442C5A" w:rsidRPr="00D360BF" w:rsidRDefault="00164202" w:rsidP="006921A6">
      <w:r>
        <w:lastRenderedPageBreak/>
        <w:tab/>
      </w:r>
      <w:r w:rsidR="00F47ECB">
        <w:t>O segmento de controlo tem como tarefa, monitorizar e controlar o sistema de satélites em orbita, determinar os tempos de cada GPS, calcular as correções dos relógios atómicos de cada satélite e por fim atualizar as suas mensagens de navegação.</w:t>
      </w:r>
    </w:p>
    <w:p w14:paraId="2982BF72" w14:textId="06340D3B" w:rsidR="000639B5" w:rsidRPr="00D360BF" w:rsidRDefault="00164202" w:rsidP="006921A6">
      <w:r>
        <w:tab/>
      </w:r>
      <w:r w:rsidR="00B81B52">
        <w:t>P</w:t>
      </w:r>
      <w:r w:rsidR="005458FF" w:rsidRPr="00D360BF">
        <w:t xml:space="preserve">ara permitir que possamos usufruir do GPS no solo terrestre existe o segmento do utilizador. </w:t>
      </w:r>
      <w:r w:rsidR="000639B5" w:rsidRPr="00D360BF">
        <w:t>Este segmento é constituído pelos conhecidos recetores GPS, que nos pe</w:t>
      </w:r>
      <w:r w:rsidR="00442C5A">
        <w:t>rmite determinar a nossa posição</w:t>
      </w:r>
      <w:r w:rsidR="000639B5" w:rsidRPr="00D360BF">
        <w:t>. Este segmento pode s</w:t>
      </w:r>
      <w:r w:rsidR="00442C5A">
        <w:t>er divido em duas categorias,</w:t>
      </w:r>
      <w:r w:rsidR="000639B5" w:rsidRPr="00D360BF">
        <w:t xml:space="preserve"> </w:t>
      </w:r>
      <w:r w:rsidR="00442C5A">
        <w:t>categoria militar</w:t>
      </w:r>
      <w:r w:rsidR="000639B5" w:rsidRPr="00D360BF">
        <w:t xml:space="preserve"> no auxílio em deslo</w:t>
      </w:r>
      <w:r w:rsidR="00442C5A">
        <w:t>ca</w:t>
      </w:r>
      <w:r w:rsidR="00AF5A00">
        <w:t xml:space="preserve">ções, </w:t>
      </w:r>
      <w:r w:rsidR="00442C5A">
        <w:t>manobras de combate e</w:t>
      </w:r>
      <w:r w:rsidR="000639B5" w:rsidRPr="00D360BF">
        <w:t xml:space="preserve"> de treino, ou então destinado aos civis prestando assistência </w:t>
      </w:r>
      <w:r w:rsidR="0020194E" w:rsidRPr="00D360BF">
        <w:t>na navegação</w:t>
      </w:r>
      <w:r w:rsidR="000639B5" w:rsidRPr="00D360BF">
        <w:t xml:space="preserve">, trajetórias, </w:t>
      </w:r>
      <w:r w:rsidR="00442C5A">
        <w:t xml:space="preserve">para </w:t>
      </w:r>
      <w:r w:rsidR="000639B5" w:rsidRPr="00D360BF">
        <w:t>fins comerciais, agricultura, entre outros.</w:t>
      </w:r>
    </w:p>
    <w:p w14:paraId="14F22751" w14:textId="77777777" w:rsidR="00BA7209" w:rsidRPr="00153E32" w:rsidRDefault="00BA7209" w:rsidP="006921A6"/>
    <w:p w14:paraId="03D0B2D4" w14:textId="3843730A" w:rsidR="005047D1" w:rsidRPr="00D360BF" w:rsidRDefault="00BA7209" w:rsidP="00CC614D">
      <w:pPr>
        <w:pStyle w:val="Cabealho2"/>
        <w:rPr>
          <w:sz w:val="28"/>
        </w:rPr>
      </w:pPr>
      <w:bookmarkStart w:id="289" w:name="_Toc347827580"/>
      <w:bookmarkStart w:id="290" w:name="_Toc347828185"/>
      <w:bookmarkStart w:id="291" w:name="_Toc374181975"/>
      <w:bookmarkStart w:id="292" w:name="_Ref374193089"/>
      <w:bookmarkStart w:id="293" w:name="_Ref374193098"/>
      <w:bookmarkStart w:id="294" w:name="_Ref377128581"/>
      <w:bookmarkStart w:id="295" w:name="_Ref377128587"/>
      <w:bookmarkStart w:id="296" w:name="_Ref377128591"/>
      <w:bookmarkStart w:id="297" w:name="_Ref377564439"/>
      <w:bookmarkStart w:id="298" w:name="_Toc379391107"/>
      <w:r w:rsidRPr="00D360BF">
        <w:t xml:space="preserve">Localização </w:t>
      </w:r>
      <w:r w:rsidR="00D4051B">
        <w:rPr>
          <w:i/>
        </w:rPr>
        <w:t>I</w:t>
      </w:r>
      <w:r w:rsidRPr="00D360BF">
        <w:rPr>
          <w:i/>
        </w:rPr>
        <w:t>ndoor</w:t>
      </w:r>
      <w:bookmarkEnd w:id="289"/>
      <w:bookmarkEnd w:id="290"/>
      <w:bookmarkEnd w:id="291"/>
      <w:bookmarkEnd w:id="292"/>
      <w:bookmarkEnd w:id="293"/>
      <w:bookmarkEnd w:id="294"/>
      <w:bookmarkEnd w:id="295"/>
      <w:bookmarkEnd w:id="296"/>
      <w:bookmarkEnd w:id="297"/>
      <w:bookmarkEnd w:id="298"/>
    </w:p>
    <w:p w14:paraId="1C51B61D" w14:textId="77777777" w:rsidR="00215A4F" w:rsidRDefault="00215A4F" w:rsidP="006921A6"/>
    <w:p w14:paraId="7FB4006F" w14:textId="637B02A5" w:rsidR="00CC614D" w:rsidRPr="00CC614D" w:rsidRDefault="00164202" w:rsidP="00F47ECB">
      <w:bookmarkStart w:id="299" w:name="_Toc347827582"/>
      <w:bookmarkStart w:id="300" w:name="_Toc347828186"/>
      <w:r>
        <w:tab/>
      </w:r>
      <w:r w:rsidR="00F47ECB">
        <w:t xml:space="preserve">Como já foi explicado anteriormente, a infraestrutura dos sistemas de localização indoor, são </w:t>
      </w:r>
      <w:r w:rsidR="00D526B9">
        <w:t>desenvolvidos</w:t>
      </w:r>
      <w:r w:rsidR="00F47ECB">
        <w:t xml:space="preserve"> através da utilização de tecnologias sem fios.</w:t>
      </w:r>
      <w:r w:rsidR="00D526B9">
        <w:t xml:space="preserve"> É fácil de compreender que um sistema deste tipo que recorra a tecnologias com fios dificultaria em muito a sua aceitação e principalmente a sua utilização. Para facilitar o seu uso e promover uma infraestrutura impercetível ao utilizador são utilizadas tecnologias sem fios. </w:t>
      </w:r>
      <w:r w:rsidR="00F47ECB">
        <w:t>Assim permite garantir um maior conforto, segurança, mobilidade e principalmente invisibil</w:t>
      </w:r>
      <w:r w:rsidR="00D526B9">
        <w:t>idade a todo o</w:t>
      </w:r>
      <w:r w:rsidR="00F47ECB">
        <w:t xml:space="preserve"> sistema</w:t>
      </w:r>
      <w:r w:rsidR="00D526B9">
        <w:t>.</w:t>
      </w:r>
      <w:r w:rsidR="00CC614D">
        <w:t xml:space="preserve"> </w:t>
      </w:r>
    </w:p>
    <w:p w14:paraId="27E7DD46" w14:textId="4350FDD3" w:rsidR="00F47ECB" w:rsidRPr="00B81B52" w:rsidRDefault="00F47ECB" w:rsidP="00D526B9">
      <w:pPr>
        <w:ind w:firstLine="709"/>
      </w:pPr>
      <w:r w:rsidRPr="00D360BF">
        <w:t>Em seguida são explicadas as tecnologias</w:t>
      </w:r>
      <w:r>
        <w:t xml:space="preserve"> sem fios</w:t>
      </w:r>
      <w:r w:rsidR="00665D40">
        <w:t xml:space="preserve"> mais utilizadas para proceder à</w:t>
      </w:r>
      <w:r w:rsidRPr="00D360BF">
        <w:t xml:space="preserve"> localização </w:t>
      </w:r>
      <w:r w:rsidRPr="00D360BF">
        <w:rPr>
          <w:i/>
        </w:rPr>
        <w:t>indoor</w:t>
      </w:r>
      <w:r>
        <w:t xml:space="preserve"> </w:t>
      </w:r>
      <w:r w:rsidRPr="00D360BF">
        <w:t>e as suas principais características</w:t>
      </w:r>
      <w:r>
        <w:t>. É também feita uma pequena comparação entre todas as tecnologias</w:t>
      </w:r>
      <w:r w:rsidRPr="00D360BF">
        <w:t>.</w:t>
      </w:r>
      <w:r w:rsidRPr="002106B9">
        <w:t xml:space="preserve"> </w:t>
      </w:r>
    </w:p>
    <w:p w14:paraId="6FE839F7" w14:textId="00506964" w:rsidR="00B81B52" w:rsidRDefault="00B81B52" w:rsidP="006921A6"/>
    <w:p w14:paraId="11EA9D0C" w14:textId="6F57B681" w:rsidR="00BA7209" w:rsidRPr="004C355A" w:rsidRDefault="005047D1" w:rsidP="006921A6">
      <w:pPr>
        <w:pStyle w:val="Ttulo"/>
        <w:rPr>
          <w:lang w:val="en-US"/>
        </w:rPr>
      </w:pPr>
      <w:bookmarkStart w:id="301" w:name="_Toc374181976"/>
      <w:bookmarkStart w:id="302" w:name="_Toc379391108"/>
      <w:r w:rsidRPr="004C355A">
        <w:rPr>
          <w:lang w:val="en-US"/>
        </w:rPr>
        <w:t>Wi</w:t>
      </w:r>
      <w:r w:rsidRPr="00D360BF">
        <w:rPr>
          <w:szCs w:val="28"/>
          <w:lang w:val="en-US"/>
        </w:rPr>
        <w:t>-F</w:t>
      </w:r>
      <w:r w:rsidR="4DA9151D" w:rsidRPr="00D360BF">
        <w:rPr>
          <w:szCs w:val="28"/>
          <w:lang w:val="en-US"/>
        </w:rPr>
        <w:t>i</w:t>
      </w:r>
      <w:bookmarkEnd w:id="299"/>
      <w:bookmarkEnd w:id="300"/>
      <w:bookmarkEnd w:id="301"/>
      <w:bookmarkEnd w:id="302"/>
    </w:p>
    <w:p w14:paraId="60F7C51C" w14:textId="77777777" w:rsidR="00215A4F" w:rsidRPr="004C355A" w:rsidRDefault="00215A4F" w:rsidP="006921A6">
      <w:pPr>
        <w:rPr>
          <w:lang w:val="en-US"/>
        </w:rPr>
      </w:pPr>
    </w:p>
    <w:p w14:paraId="1C13E0DC" w14:textId="14B0D966" w:rsidR="00C9221E" w:rsidRPr="00D360BF" w:rsidRDefault="00164202" w:rsidP="006921A6">
      <w:r>
        <w:rPr>
          <w:lang w:val="en-US"/>
        </w:rPr>
        <w:tab/>
      </w:r>
      <w:r w:rsidR="00A920A7" w:rsidRPr="004C355A">
        <w:rPr>
          <w:lang w:val="en-US"/>
        </w:rPr>
        <w:t>A rede</w:t>
      </w:r>
      <w:r w:rsidR="00C9221E" w:rsidRPr="004C355A">
        <w:rPr>
          <w:lang w:val="en-US"/>
        </w:rPr>
        <w:t xml:space="preserve"> Wireless Fidelity (Wi-Fi)</w:t>
      </w:r>
      <w:r w:rsidR="002E2C29" w:rsidRPr="004C355A">
        <w:rPr>
          <w:lang w:val="en-US"/>
        </w:rPr>
        <w:t xml:space="preserve"> </w:t>
      </w:r>
      <w:r w:rsidR="006E77D4">
        <w:fldChar w:fldCharType="begin" w:fldLock="1"/>
      </w:r>
      <w:r w:rsidR="00F7610E">
        <w:rPr>
          <w:lang w:val="en-US"/>
        </w:rPr>
        <w:instrText>ADDIN CSL_CITATION { "citationItems" : [ { "id" : "ITEM-1", "itemData" : { "abstract" : "The spread of Wi-Fi technology in mobile devices (mobile phone, PDA and portable) has contributed to the evolution and spread of Wi-Fi networks in both academic and business environment, and now many organizations have adopted Wi-Fi networks, because of its flexibility and mobility. Both inside buildings and outside, it is easy to find access points and a near total Wi-Fi coverage, which is a prerequisite for the deployment of a system capable of locating mobile devices within a Wi-Fi network. Information on the location of mobile devices may be of great importance for the monitoring and management of human resources of organizations, since the information on the location of mobile devices often corresponds to the location of its users. There is a vast array of applications that can use the information on the location of devices and it can be used by applications sensitive to the context, giving the user's mobile device information on where he is, it may be also used for statistical purposes and to monitor the network, enabling an easier scalability of the network where it is needed. This document aims to describe all the work related to the creation of one Wi-Fi mobile device location algorithm, not forgetting the study of existing systems considered of reference and the description of Wi-Fi technology, which are essential to obtain know-how in this area. Throughout this exhibition it is determined the applicability of an algorithm not only easy to implement at any place, which can work without major calibrations, but also capabl</w:instrText>
      </w:r>
      <w:r w:rsidR="00F7610E" w:rsidRPr="00AC2DDA">
        <w:instrText xml:space="preserve">e of good results in terms of location precision.", "author" : [ { "dropping-particle" : "", "family" : "Carvalho", "given" : "Joel Filipe Machado", "non-dropping-particle" : "", "parse-names" : false, "suffix" : "" }, { "dropping-particle" : "", "family" : "Martins", "given" : "Paulo Nogueira", "non-dropping-particle" : "", "parse-names" : false, "suffix" : "" }, { "dropping-particle" : "", "family" : "Barroso", "given" : "Jo\u00e3o Manuel Pereira", "non-dropping-particle" : "", "parse-names" : false, "suffix" : "" } ], "id" : "ITEM-1", "issued" : { "date-parts" : [ [ "2007" ] ] }, "page" : "88", "publisher-place" : "Universidade de Tr\u00e1s-os-Montes e Alto Douro (UTAD)", "title" : "Localiza\u00e7\u00e3o de Dispositivos M\u00f3veis em Redes Wi-Fi", "type" : "article" }, "uris" : [ "http://www.mendeley.com/documents/?uuid=5a3d5333-a710-411b-b969-5fd0542a651b" ] }, { "id" : "ITEM-2", "itemData" : { "author" : [ { "dropping-particle" : "", "family" : "Cisco Systems", "given" : "", "non-dropping-particle" : "", "parse-names" : false, "suffix" : "" } ], "id" : "ITEM-2", "issued" : { "date-parts" : [ [ "2008" ] ] }, "title" : "Wi-Fi Location-Based Services 4.1 Design Guide", "type" : "book" }, "uris" : [ "http://www.mendeley.com/documents/?uuid=97db0ef4-361c-40cf-8e8f-8550a3f88b41" ] } ], "mendeley" : </w:instrText>
      </w:r>
      <w:r w:rsidR="00F7610E" w:rsidRPr="0085513B">
        <w:instrText>{ "previouslyFormattedCitation" : "[16], [20]" }, "properties" : { "noteIndex" : 0 }, "schema" : "https://github.com/citation-style-language/schema/raw/master/csl-citation.json" }</w:instrText>
      </w:r>
      <w:r w:rsidR="006E77D4">
        <w:fldChar w:fldCharType="separate"/>
      </w:r>
      <w:r w:rsidR="00E0777F" w:rsidRPr="00E0777F">
        <w:rPr>
          <w:noProof/>
        </w:rPr>
        <w:t>[16], [20]</w:t>
      </w:r>
      <w:r w:rsidR="006E77D4">
        <w:fldChar w:fldCharType="end"/>
      </w:r>
      <w:r w:rsidR="00A920A7">
        <w:t xml:space="preserve"> foi criada</w:t>
      </w:r>
      <w:r w:rsidR="005F1CB9" w:rsidRPr="00D360BF">
        <w:t xml:space="preserve"> em 1999 pela empresa Interbrand, a pedido da Wi-Fi Alliance. A Wi-Fi Alliance tem como objetivo garantir a interoperabilidade entre vários dispositivos Wi-Fi diferentes. O</w:t>
      </w:r>
      <w:r w:rsidR="009623F4" w:rsidRPr="00D360BF">
        <w:t xml:space="preserve"> Wi-Fi </w:t>
      </w:r>
      <w:r w:rsidR="00214072">
        <w:t>utiliza</w:t>
      </w:r>
      <w:r w:rsidR="005F1CB9" w:rsidRPr="00D360BF">
        <w:t xml:space="preserve"> a norma 802.11 e </w:t>
      </w:r>
      <w:r w:rsidR="000333B3">
        <w:t>depois foram</w:t>
      </w:r>
      <w:r w:rsidR="005F1CB9" w:rsidRPr="00D360BF">
        <w:t xml:space="preserve"> </w:t>
      </w:r>
      <w:r w:rsidR="005F1CB9" w:rsidRPr="00D360BF">
        <w:lastRenderedPageBreak/>
        <w:t>adicionado</w:t>
      </w:r>
      <w:r w:rsidR="000333B3">
        <w:t>s</w:t>
      </w:r>
      <w:r w:rsidR="005F1CB9" w:rsidRPr="00D360BF">
        <w:t xml:space="preserve"> os suplementos 802.11b, 802.11g e 802.11n</w:t>
      </w:r>
      <w:r w:rsidR="000333B3">
        <w:t xml:space="preserve"> e o atual 802.11ac</w:t>
      </w:r>
      <w:r w:rsidR="005F1CB9" w:rsidRPr="00D360BF">
        <w:t xml:space="preserve"> pelo </w:t>
      </w:r>
      <w:r w:rsidR="005F1CB9" w:rsidRPr="00347A61">
        <w:t xml:space="preserve">Institute of Electrical and Electronic Engineers </w:t>
      </w:r>
      <w:r w:rsidR="005F1CB9" w:rsidRPr="00D360BF">
        <w:t>(IEEE).</w:t>
      </w:r>
    </w:p>
    <w:p w14:paraId="73FDD489" w14:textId="28116196" w:rsidR="002E2C29" w:rsidRPr="00214072" w:rsidRDefault="00164202" w:rsidP="006921A6">
      <w:r>
        <w:tab/>
      </w:r>
      <w:r w:rsidR="000333B3" w:rsidRPr="00D360BF">
        <w:t>Para que esta tecnologia funcione são necessários pelo</w:t>
      </w:r>
      <w:r w:rsidR="000333B3">
        <w:t xml:space="preserve"> menos dois dispositivos, que </w:t>
      </w:r>
      <w:r w:rsidR="000333B3" w:rsidRPr="00D360BF">
        <w:t>comunicam</w:t>
      </w:r>
      <w:r w:rsidR="000333B3">
        <w:t xml:space="preserve"> entre si</w:t>
      </w:r>
      <w:r w:rsidR="000333B3" w:rsidRPr="00D360BF">
        <w:t xml:space="preserve"> através da receção e transmissão de ondas rádio a uma frequência acima dos 2.4 GHz. De um lado existem os vários dispositivos sem fios, como é o exemplo dos telemóveis, </w:t>
      </w:r>
      <w:r w:rsidR="000333B3">
        <w:t>computadores portáteis e PDA</w:t>
      </w:r>
      <w:r w:rsidR="000333B3" w:rsidRPr="00D360BF">
        <w:t>s, por outro temos o</w:t>
      </w:r>
      <w:r w:rsidR="000333B3">
        <w:t>s</w:t>
      </w:r>
      <w:r w:rsidR="000333B3" w:rsidRPr="00D360BF">
        <w:t xml:space="preserve"> </w:t>
      </w:r>
      <w:r w:rsidR="000333B3">
        <w:t>pontos de acesso</w:t>
      </w:r>
      <w:r w:rsidR="007F2A37">
        <w:t>.</w:t>
      </w:r>
      <w:r w:rsidR="000333B3">
        <w:t xml:space="preserve"> O ponto de acesso</w:t>
      </w:r>
      <w:r w:rsidR="000333B3" w:rsidRPr="00D360BF">
        <w:t xml:space="preserve"> permite que todos os dispositivos ligados a si possam comunicar dentro da mesma rede. O</w:t>
      </w:r>
      <w:r w:rsidR="000333B3">
        <w:t>utra grande característica do ponto de acesso</w:t>
      </w:r>
      <w:r w:rsidR="000333B3" w:rsidRPr="00D360BF">
        <w:t xml:space="preserve"> é que </w:t>
      </w:r>
      <w:r w:rsidR="000333B3">
        <w:t>permite comunicar com outros pontos</w:t>
      </w:r>
      <w:r w:rsidR="000333B3" w:rsidRPr="00D360BF">
        <w:t>, e tem um alcance efetivo de cerca de 35 metros em interiores e 110 metros em exteriores.</w:t>
      </w:r>
    </w:p>
    <w:p w14:paraId="3BA4CA36" w14:textId="5FCEB7F6" w:rsidR="00A135B0" w:rsidRPr="00D360BF" w:rsidRDefault="00164202" w:rsidP="006921A6">
      <w:r>
        <w:tab/>
      </w:r>
      <w:r w:rsidR="000333B3" w:rsidRPr="00D360BF">
        <w:t xml:space="preserve">Uma das características que levou a sociedade a utilizar esta tecnologia em sistemas de localização </w:t>
      </w:r>
      <w:r w:rsidR="000333B3" w:rsidRPr="00D360BF">
        <w:rPr>
          <w:i/>
        </w:rPr>
        <w:t>indoor</w:t>
      </w:r>
      <w:r w:rsidR="000333B3">
        <w:rPr>
          <w:i/>
        </w:rPr>
        <w:t xml:space="preserve"> </w:t>
      </w:r>
      <w:r w:rsidR="000333B3" w:rsidRPr="00D360BF">
        <w:t>foi a existência em massa de redes Wi-Fi em locais públicos e privados.</w:t>
      </w:r>
      <w:r w:rsidR="000333B3">
        <w:t xml:space="preserve"> Estes sistemas de localização </w:t>
      </w:r>
      <w:r w:rsidR="000333B3" w:rsidRPr="00B82731">
        <w:rPr>
          <w:i/>
        </w:rPr>
        <w:t>indoor</w:t>
      </w:r>
      <w:r w:rsidR="000333B3">
        <w:t xml:space="preserve"> normalmente são desenhados e elaborados para um determinado edifício. Por exemplo guiar uma pessoa ou robô com um dispositivo móvel Wi-Fi até a um destino final</w:t>
      </w:r>
    </w:p>
    <w:p w14:paraId="7F722E0E" w14:textId="2EAB0FFA" w:rsidR="006C4492" w:rsidRPr="00D360BF" w:rsidRDefault="000333B3" w:rsidP="000333B3">
      <w:pPr>
        <w:ind w:firstLine="709"/>
      </w:pPr>
      <w:r w:rsidRPr="00D360BF">
        <w:t>Se</w:t>
      </w:r>
      <w:r>
        <w:t xml:space="preserve"> for possível</w:t>
      </w:r>
      <w:r w:rsidRPr="00D360BF">
        <w:t xml:space="preserve"> condicionar </w:t>
      </w:r>
      <w:r>
        <w:t xml:space="preserve">as possíveis </w:t>
      </w:r>
      <w:r w:rsidRPr="00D360BF">
        <w:t>posi</w:t>
      </w:r>
      <w:r>
        <w:t>ções do dispositivo móvel</w:t>
      </w:r>
      <w:r w:rsidRPr="00D360BF">
        <w:t xml:space="preserve"> a um espaço </w:t>
      </w:r>
      <w:r>
        <w:t>limitado o sistema de localização torna-se</w:t>
      </w:r>
      <w:r w:rsidRPr="00D360BF">
        <w:t xml:space="preserve"> mais preciso </w:t>
      </w:r>
      <w:r>
        <w:t xml:space="preserve">e </w:t>
      </w:r>
      <w:r w:rsidRPr="00D360BF">
        <w:t>mais fácil prever a</w:t>
      </w:r>
      <w:r>
        <w:t xml:space="preserve"> localização desses dispositivo. </w:t>
      </w:r>
      <w:r w:rsidRPr="00D360BF">
        <w:t xml:space="preserve">Para tornar estes sistemas mais precisos em locais </w:t>
      </w:r>
      <w:r w:rsidRPr="00D360BF">
        <w:rPr>
          <w:i/>
        </w:rPr>
        <w:t>indoor</w:t>
      </w:r>
      <w:r>
        <w:t xml:space="preserve"> </w:t>
      </w:r>
      <w:r w:rsidRPr="00D360BF">
        <w:t xml:space="preserve">fornece-se a planta do local em causa. Permite assim reduzir a distorção </w:t>
      </w:r>
      <w:r>
        <w:t>do</w:t>
      </w:r>
      <w:r w:rsidRPr="00D360BF">
        <w:t xml:space="preserve"> sinal Wi-Fi</w:t>
      </w:r>
      <w:r>
        <w:t xml:space="preserve"> criada</w:t>
      </w:r>
      <w:r w:rsidRPr="00D360BF">
        <w:t xml:space="preserve"> pelos materiais existentes no recinto (</w:t>
      </w:r>
      <w:r>
        <w:t>i.e.,</w:t>
      </w:r>
      <w:r w:rsidRPr="00D360BF">
        <w:t xml:space="preserve"> paredes, portas, pilares, eletrodomésticos, </w:t>
      </w:r>
      <w:r>
        <w:t>entre outros</w:t>
      </w:r>
      <w:r w:rsidRPr="00D360BF">
        <w:t xml:space="preserve">). </w:t>
      </w:r>
      <w:r>
        <w:t>C</w:t>
      </w:r>
      <w:r w:rsidRPr="00D360BF">
        <w:t>onsegui</w:t>
      </w:r>
      <w:r>
        <w:t>ndo</w:t>
      </w:r>
      <w:r w:rsidRPr="00D360BF">
        <w:t xml:space="preserve"> </w:t>
      </w:r>
      <w:r>
        <w:t xml:space="preserve">desta forma, </w:t>
      </w:r>
      <w:r w:rsidRPr="00D360BF">
        <w:t xml:space="preserve">condicionar as áreas que cada </w:t>
      </w:r>
      <w:r>
        <w:t>dispositivo móvel</w:t>
      </w:r>
      <w:r w:rsidRPr="00D360BF">
        <w:t xml:space="preserve"> pode percorrer, evitando a transposição de condicionantes físicas, como por exemplo as paredes. Estes sistemas de localização tanto podem ser alojados e processados nos dispositivos móveis (localização implícita) ou então em um ou mais servidores (localização explícita). </w:t>
      </w:r>
      <w:r w:rsidR="006C4492" w:rsidRPr="00D360BF">
        <w:t xml:space="preserve"> </w:t>
      </w:r>
    </w:p>
    <w:p w14:paraId="78666AF8" w14:textId="637EFD64" w:rsidR="000333B3" w:rsidRDefault="00164202" w:rsidP="006921A6">
      <w:r>
        <w:tab/>
      </w:r>
      <w:r w:rsidR="000333B3" w:rsidRPr="00D360BF">
        <w:t xml:space="preserve">Para criar um sistema de localização </w:t>
      </w:r>
      <w:r w:rsidR="000333B3" w:rsidRPr="00D360BF">
        <w:rPr>
          <w:i/>
        </w:rPr>
        <w:t>indoor</w:t>
      </w:r>
      <w:r w:rsidR="000333B3">
        <w:t xml:space="preserve"> </w:t>
      </w:r>
      <w:r w:rsidR="000333B3" w:rsidRPr="00D360BF">
        <w:t xml:space="preserve">utilizando as redes Wi-Fi são necessárias duas fases distintas: uma fase de treino </w:t>
      </w:r>
      <w:r w:rsidR="000333B3" w:rsidRPr="00D80EFC">
        <w:rPr>
          <w:i/>
        </w:rPr>
        <w:t>(offline)</w:t>
      </w:r>
      <w:r w:rsidR="000333B3" w:rsidRPr="00D360BF">
        <w:t xml:space="preserve"> e a fase de determinação da localização </w:t>
      </w:r>
      <w:r w:rsidR="000333B3" w:rsidRPr="00D80EFC">
        <w:rPr>
          <w:i/>
        </w:rPr>
        <w:t>(online)</w:t>
      </w:r>
      <w:r w:rsidR="000333B3" w:rsidRPr="00D360BF">
        <w:t>. A primeira fase como o próprio nome indica</w:t>
      </w:r>
      <w:r w:rsidR="000333B3">
        <w:t>,</w:t>
      </w:r>
      <w:r w:rsidR="000333B3" w:rsidRPr="00D360BF">
        <w:t xml:space="preserve"> é treinar a rede através da recolha e registo das potências dos sinais Wi-Fi e o indentificador </w:t>
      </w:r>
      <w:r w:rsidR="000333B3">
        <w:t xml:space="preserve">SSID </w:t>
      </w:r>
      <w:r w:rsidR="000333B3" w:rsidRPr="003F41B4">
        <w:rPr>
          <w:i/>
        </w:rPr>
        <w:t>(Service Stantion Indentifier)</w:t>
      </w:r>
      <w:r w:rsidR="007F2A37">
        <w:t xml:space="preserve"> do respetivo ponto de acesso</w:t>
      </w:r>
      <w:r w:rsidR="000333B3" w:rsidRPr="00D360BF">
        <w:t xml:space="preserve"> através de um dispositivo móvel. Depois desta recolha de dados é c</w:t>
      </w:r>
      <w:r w:rsidR="007F2A37">
        <w:t>riado um mapa rádio para cada ponto de acesso</w:t>
      </w:r>
      <w:r w:rsidR="000333B3" w:rsidRPr="00D360BF">
        <w:t xml:space="preserve">, que contêm a potência do sinal e a respetiva posição na planta. A segunda fase permite que quando se proceder à localização de um objeto será feita a comparação dos valores das potências dos sinais Wi-Fi recebidos no dispositivo </w:t>
      </w:r>
      <w:r w:rsidR="000333B3" w:rsidRPr="00D360BF">
        <w:lastRenderedPageBreak/>
        <w:t>móvel com os valores guardados nas diferentes posições em cada mapa rádio. Depois através de uma técnica de localização (determinística ou probabilística) é calculado a posição mais provável do dispositivo móvel.</w:t>
      </w:r>
      <w:bookmarkStart w:id="303" w:name="_Toc347827587"/>
      <w:bookmarkStart w:id="304" w:name="_Toc347828191"/>
    </w:p>
    <w:p w14:paraId="794C79D0" w14:textId="77777777" w:rsidR="00D526B9" w:rsidRDefault="00D526B9" w:rsidP="006921A6"/>
    <w:p w14:paraId="3188E0B8" w14:textId="30488FC7" w:rsidR="00635AF2" w:rsidRPr="00D360BF" w:rsidRDefault="00635AF2" w:rsidP="006921A6">
      <w:pPr>
        <w:pStyle w:val="Ttulo"/>
      </w:pPr>
      <w:bookmarkStart w:id="305" w:name="_Toc374181977"/>
      <w:bookmarkStart w:id="306" w:name="_Toc379391109"/>
      <w:r w:rsidRPr="00635AF2">
        <w:t>ZigBee</w:t>
      </w:r>
      <w:bookmarkEnd w:id="305"/>
      <w:bookmarkEnd w:id="306"/>
    </w:p>
    <w:p w14:paraId="55359C9A" w14:textId="77777777" w:rsidR="00215A4F" w:rsidRDefault="00215A4F" w:rsidP="006921A6"/>
    <w:p w14:paraId="6B21D0F4" w14:textId="5B185FF7" w:rsidR="00635AF2" w:rsidRPr="00D360BF" w:rsidRDefault="00164202" w:rsidP="006921A6">
      <w:r>
        <w:tab/>
      </w:r>
      <w:r w:rsidR="00635AF2" w:rsidRPr="00D360BF">
        <w:t xml:space="preserve">A tecnologia ZigBee </w:t>
      </w:r>
      <w:r w:rsidR="009C06A9">
        <w:fldChar w:fldCharType="begin" w:fldLock="1"/>
      </w:r>
      <w:r w:rsidR="00F7610E">
        <w:instrText>ADDIN CSL_CITATION { "citationItems" : [ { "id" : "ITEM-1", "itemData" : { "ISBN" : "9780750683937", "abstract" : "ZigBee is a short-range wireless networking standard backed by such industry leaders as Motorola, Texas Instruments, Philips, Samsung, Siemens, Freescale, etc. It supports mesh networking, each node can transmit and receive data, offers high security and robustness, and is being rapidly adopted in industrial, control/monitoring, and medical applications. This book will explain the ZigBee protocol, discuss the design of ZigBee hardware, and describe how to design and implement ZigBee networks. The book has a dedicated website for the latest technical updates, ZigBee networking calculators, and additional materials. Dr. Farahani is a ZigBee system engineer for Freescale semiconductors Inc. The book comes with a dedicated website that contains additional resources and calculators: http://www.learnZigBee.com", "author" : [ { "dropping-particle" : "", "family" : "Farahani", "given" : "Shahin", "non-dropping-particle" : "", "parse-names" : false, "suffix" : "" } ], "edition" : "1st", "id" : "ITEM-1", "issued" : { "date-parts" : [ [ "2008" ] ] }, "page" : "360", "publisher" : "Newnes", "title" : "ZigBee Wireless Networks and Transceivers", "type" : "book" }, "uris" : [ "http://www.mendeley.com/documents/?uuid=6cb2e3a4-365b-439c-bcc8-9163486353ac" ] }, { "id" : "ITEM-2", "itemData" : { "DOI" : "10.1109/ICVES.2007.4456358", "ISBN" : "9781424412662", "abstract" : "Location-aware computing becomes an exciting research as recent advancements in RF circuits and wireless communication stacks. In this paper, we present a fingerprinting based location estimation technology in ZigBee network. The system uses the signal strength from several base stations rather than time or angle for determining the location of mobile station. Instead of modeling the complex attenuation of signal strength, the system models the probabilistic distribution in different geographical areas which we called fingerprinting. It combines the measured data and fingerprinting to determine the mobile station's location. The experiment results demonstrate the validity of location estimation in ZigBee network based on fingerprinting.", "author" : [ { "dropping-particle" : "", "family" : "Yao", "given" : "Qingming Yao Qingming", "non-dropping-particle" : "", "parse-names" : false, "suffix" : "" }, { "dropping-particle" : "", "family" : "Wang", "given" : "Fei-Yue Wang Fei-Yue", "non-dropping-particle" : "", "parse-names" : false, "suffix" : "" }, { "dropping-particle" : "", "family" : "Gao", "given" : "Hui Gao Hui", "non-dropping-particle" : "", "parse-names" : false, "suffix" : "" }, { "dropping-particle" : "", "family" : "Wang", "given" : "Kunfeng Wang Kunfeng", "non-dropping-particle" : "", "parse-names" : false, "suffix" : "" }, { "dropping-particle" : "", "family" : "Zhao", "given" : "Hongxia Zhao Hongxia", "non-dropping-particle" : "", "parse-names" : false, "suffix" : "" } ], "container-title" : "2007 IEEE International Conference on Vehicular Electronics and Safety", "id" : "ITEM-2", "issued" : { "date-parts" : [ [ "2007" ] ] }, "page" : "1-6", "publisher" : "IEEE", "title" : "Location estimation in ZigBee Network based on fingerprinting", "type" : "bill" }, "uris" : [ "http://www.mendeley.com/documents/?uuid=375d78a9-988f-4e1c-9444-007a0c7c62cd" ] } ], "mendeley" : { "previouslyFormattedCitation" : "[17], [29]" }, "properties" : { "noteIndex" : 0 }, "schema" : "https://github.com/citation-style-language/schema/raw/master/csl-citation.json" }</w:instrText>
      </w:r>
      <w:r w:rsidR="009C06A9">
        <w:fldChar w:fldCharType="separate"/>
      </w:r>
      <w:r w:rsidR="00B61A60" w:rsidRPr="00B61A60">
        <w:rPr>
          <w:noProof/>
        </w:rPr>
        <w:t>[17], [29]</w:t>
      </w:r>
      <w:r w:rsidR="009C06A9">
        <w:fldChar w:fldCharType="end"/>
      </w:r>
      <w:r w:rsidR="00635AF2" w:rsidRPr="00D360BF">
        <w:t xml:space="preserve"> define um conjunto de protocolos de comunicação utilizando uma reduzida taxa de dados através de uma conexão sem fios de curto alcance. A tecnologia foi desenvolvida pela organização sem fins lucrativos ZigBee Alliance, que adotou como protocolo padrão do ZigBee o IEEE 802.15.4 </w:t>
      </w:r>
      <w:r w:rsidR="00635AF2" w:rsidRPr="00D360BF">
        <w:rPr>
          <w:i/>
        </w:rPr>
        <w:t xml:space="preserve">Physical Layer </w:t>
      </w:r>
      <w:r w:rsidR="00635AF2" w:rsidRPr="00D360BF">
        <w:t xml:space="preserve">(PHY) e o </w:t>
      </w:r>
      <w:r w:rsidR="00635AF2" w:rsidRPr="00D360BF">
        <w:rPr>
          <w:i/>
        </w:rPr>
        <w:t>Medium Access Control</w:t>
      </w:r>
      <w:r w:rsidR="00635AF2" w:rsidRPr="00D360BF">
        <w:t xml:space="preserve"> (MAC).</w:t>
      </w:r>
    </w:p>
    <w:p w14:paraId="0B59FFE1" w14:textId="7BEE5831" w:rsidR="00635AF2" w:rsidRPr="00D360BF" w:rsidRDefault="00164202" w:rsidP="006921A6">
      <w:r>
        <w:tab/>
      </w:r>
      <w:r w:rsidR="00635AF2" w:rsidRPr="00D360BF">
        <w:t xml:space="preserve">Esta tecnologia é utilizada em aplicações que não necessitam de uma grande quantidade de dados na comunicação, para além disso é uma tecnologia muito barata e consome pouca </w:t>
      </w:r>
      <w:r w:rsidR="00635AF2">
        <w:t>energia</w:t>
      </w:r>
      <w:r w:rsidR="00635AF2" w:rsidRPr="00D360BF">
        <w:t xml:space="preserve"> no seu funcionamento. </w:t>
      </w:r>
    </w:p>
    <w:p w14:paraId="16BA091F" w14:textId="518EC2DD" w:rsidR="00635AF2" w:rsidRPr="00D360BF" w:rsidRDefault="00164202" w:rsidP="006921A6">
      <w:r>
        <w:tab/>
      </w:r>
      <w:r w:rsidR="00F4666B" w:rsidRPr="00D360BF">
        <w:t>A tecnologia foi direcionada a aplicações com uma atividade muito limitada o que obriga aos dispositivos ZigBee estar muito tempo em modo de espera (economia de energia). Assim sendo as baterias dos dispositivos duram anos sem ser preciso a sua substituição.</w:t>
      </w:r>
    </w:p>
    <w:p w14:paraId="79FCAE71" w14:textId="6CD67B6A" w:rsidR="00635AF2" w:rsidRPr="00D360BF" w:rsidRDefault="00164202" w:rsidP="006921A6">
      <w:r>
        <w:tab/>
      </w:r>
      <w:r w:rsidR="00635AF2" w:rsidRPr="00D360BF">
        <w:t>Devido às suas características o ZigBee é aplicado normalmente na monitorização de utilizadores, a</w:t>
      </w:r>
      <w:r w:rsidR="003315B2">
        <w:t>utomatização dos seus lares e na</w:t>
      </w:r>
      <w:r w:rsidR="00635AF2" w:rsidRPr="00D360BF">
        <w:t xml:space="preserve"> localização </w:t>
      </w:r>
      <w:r w:rsidR="00635AF2" w:rsidRPr="00D360BF">
        <w:rPr>
          <w:i/>
        </w:rPr>
        <w:t>indoor</w:t>
      </w:r>
      <w:r w:rsidR="00635AF2" w:rsidRPr="00D360BF">
        <w:t xml:space="preserve">. O utilizador </w:t>
      </w:r>
      <w:r w:rsidR="00635AF2">
        <w:t>pode recolher</w:t>
      </w:r>
      <w:r w:rsidR="00635AF2" w:rsidRPr="00D360BF">
        <w:t xml:space="preserve"> informações relacionadas com a sua saúde</w:t>
      </w:r>
      <w:r w:rsidR="00635AF2">
        <w:t xml:space="preserve"> </w:t>
      </w:r>
      <w:r w:rsidR="00635AF2" w:rsidRPr="00D360BF">
        <w:t>ao interagir com</w:t>
      </w:r>
      <w:r w:rsidR="00635AF2">
        <w:t xml:space="preserve"> um dispositivo ZigBee portátil. Este dispositivo pode passar por monitorizar a</w:t>
      </w:r>
      <w:r w:rsidR="00635AF2" w:rsidRPr="00D360BF">
        <w:t xml:space="preserve"> pressão arterial, frequência cardíaca, entre outros. Como se trata de uma tecnologia sem fios, os dispositivos</w:t>
      </w:r>
      <w:r w:rsidR="003315B2">
        <w:t xml:space="preserve"> móveis transmitem esses dados a um</w:t>
      </w:r>
      <w:r w:rsidR="00635AF2" w:rsidRPr="00D360BF">
        <w:t xml:space="preserve"> servidor local, como por exemplo o computador pessoal do utilizador</w:t>
      </w:r>
      <w:r w:rsidR="003315B2">
        <w:t>, que trata por</w:t>
      </w:r>
      <w:r w:rsidR="00635AF2" w:rsidRPr="00D360BF">
        <w:t xml:space="preserve"> analisar os dados recebidos. Por fim estes dados podem ser enviados pela às entidades responsáveis por garantir a saúde e o bem-estar do utilizador.</w:t>
      </w:r>
    </w:p>
    <w:p w14:paraId="6DBD307D" w14:textId="3949E65B" w:rsidR="00635AF2" w:rsidRPr="00D360BF" w:rsidRDefault="00164202" w:rsidP="006921A6">
      <w:r>
        <w:tab/>
      </w:r>
      <w:r w:rsidR="00635AF2" w:rsidRPr="00D360BF">
        <w:t xml:space="preserve">O ZigBee permite a localização de objetos utilizando a frequência rádio </w:t>
      </w:r>
      <w:r w:rsidR="00635AF2" w:rsidRPr="000E30C1">
        <w:rPr>
          <w:i/>
        </w:rPr>
        <w:t>(</w:t>
      </w:r>
      <w:r w:rsidR="00635AF2" w:rsidRPr="00D360BF">
        <w:rPr>
          <w:i/>
        </w:rPr>
        <w:t>Radio Frequency</w:t>
      </w:r>
      <w:r w:rsidR="00635AF2">
        <w:rPr>
          <w:i/>
        </w:rPr>
        <w:t xml:space="preserve"> </w:t>
      </w:r>
      <w:r w:rsidR="00635AF2" w:rsidRPr="000E30C1">
        <w:t xml:space="preserve">- </w:t>
      </w:r>
      <w:r w:rsidR="00635AF2">
        <w:t>RF</w:t>
      </w:r>
      <w:r w:rsidR="00635AF2" w:rsidRPr="000E30C1">
        <w:t>)</w:t>
      </w:r>
      <w:r w:rsidR="00635AF2" w:rsidRPr="00D360BF">
        <w:t>. A utilização de um sistema baseado em RF permite que a localização seja um complemento adicional</w:t>
      </w:r>
      <w:r w:rsidR="00635AF2" w:rsidRPr="00D360BF">
        <w:rPr>
          <w:b/>
          <w:sz w:val="28"/>
        </w:rPr>
        <w:t xml:space="preserve"> </w:t>
      </w:r>
      <w:r w:rsidR="00635AF2" w:rsidRPr="00D360BF">
        <w:t xml:space="preserve">ao sistema já existente, permitindo que a mesma rede sem fios possa ser usada para outros fins. </w:t>
      </w:r>
    </w:p>
    <w:p w14:paraId="1BD2F652" w14:textId="32790BB4" w:rsidR="00A132B6" w:rsidRPr="00D360BF" w:rsidRDefault="00164202" w:rsidP="00A132B6">
      <w:r>
        <w:lastRenderedPageBreak/>
        <w:tab/>
      </w:r>
      <w:r w:rsidR="00A132B6">
        <w:t>O</w:t>
      </w:r>
      <w:r w:rsidR="00A132B6" w:rsidRPr="00D360BF">
        <w:t xml:space="preserve"> posic</w:t>
      </w:r>
      <w:r w:rsidR="00A132B6">
        <w:t>ionamento de um nodo</w:t>
      </w:r>
      <w:r w:rsidR="00A132B6" w:rsidRPr="00D360BF">
        <w:t xml:space="preserve"> pode ser res</w:t>
      </w:r>
      <w:r w:rsidR="00A132B6">
        <w:t>umido da seguinte maneira: o nodo</w:t>
      </w:r>
      <w:r w:rsidR="00A132B6" w:rsidRPr="00D360BF">
        <w:t xml:space="preserve"> com </w:t>
      </w:r>
      <w:r w:rsidR="00A132B6">
        <w:t xml:space="preserve">a </w:t>
      </w:r>
      <w:r w:rsidR="00A132B6" w:rsidRPr="00D360BF">
        <w:t>localização desconhecida envia um</w:t>
      </w:r>
      <w:r w:rsidR="00A132B6">
        <w:t xml:space="preserve"> sinal, que é recebido pelos outros nodos</w:t>
      </w:r>
      <w:r w:rsidR="00A132B6" w:rsidRPr="00D360BF">
        <w:t xml:space="preserve">. Os </w:t>
      </w:r>
      <w:r w:rsidR="001D0579">
        <w:t>outros nodos</w:t>
      </w:r>
      <w:r w:rsidR="00A132B6" w:rsidRPr="00D360BF">
        <w:t xml:space="preserve"> que estão espalhado</w:t>
      </w:r>
      <w:r w:rsidR="001D0579">
        <w:t>s pelo recinto quando recebem esse</w:t>
      </w:r>
      <w:r w:rsidR="00A132B6" w:rsidRPr="00D360BF">
        <w:t xml:space="preserve"> sinal medem a</w:t>
      </w:r>
      <w:r w:rsidR="00A132B6">
        <w:t xml:space="preserve"> sua</w:t>
      </w:r>
      <w:r w:rsidR="00A132B6" w:rsidRPr="00D360BF">
        <w:t xml:space="preserve"> intensidade </w:t>
      </w:r>
      <w:r w:rsidR="00A132B6" w:rsidRPr="0043604B">
        <w:t>(</w:t>
      </w:r>
      <w:r w:rsidR="00A132B6" w:rsidRPr="00D360BF">
        <w:t>RSS</w:t>
      </w:r>
      <w:r w:rsidR="00A132B6" w:rsidRPr="000E30C1">
        <w:t>)</w:t>
      </w:r>
      <w:r w:rsidR="00A132B6" w:rsidRPr="00D360BF">
        <w:t xml:space="preserve">, o ângulo formado na chegada </w:t>
      </w:r>
      <w:r w:rsidR="00A132B6" w:rsidRPr="0043604B">
        <w:t>(</w:t>
      </w:r>
      <w:r w:rsidR="00A132B6" w:rsidRPr="00D360BF">
        <w:t>AoA</w:t>
      </w:r>
      <w:r w:rsidR="00A132B6" w:rsidRPr="000E30C1">
        <w:t>)</w:t>
      </w:r>
      <w:r w:rsidR="00A132B6">
        <w:t xml:space="preserve"> e </w:t>
      </w:r>
      <w:r w:rsidR="00A132B6" w:rsidRPr="00D360BF">
        <w:t xml:space="preserve">o tempo de chegada </w:t>
      </w:r>
      <w:r w:rsidR="00A132B6" w:rsidRPr="0043604B">
        <w:t>(</w:t>
      </w:r>
      <w:r w:rsidR="00A132B6" w:rsidRPr="00D360BF">
        <w:t>ToA</w:t>
      </w:r>
      <w:r w:rsidR="00A132B6">
        <w:t xml:space="preserve"> e TDoA</w:t>
      </w:r>
      <w:r w:rsidR="00A132B6" w:rsidRPr="000E30C1">
        <w:t>)</w:t>
      </w:r>
      <w:r w:rsidR="00A132B6" w:rsidRPr="00D360BF">
        <w:t>.</w:t>
      </w:r>
      <w:r w:rsidR="00A132B6">
        <w:t xml:space="preserve"> Estes métodos estão explicados na secção </w:t>
      </w:r>
      <w:r w:rsidR="00A132B6">
        <w:fldChar w:fldCharType="begin"/>
      </w:r>
      <w:r w:rsidR="00A132B6">
        <w:instrText xml:space="preserve"> REF _Ref363233578 \r \h </w:instrText>
      </w:r>
      <w:r w:rsidR="00A132B6">
        <w:fldChar w:fldCharType="separate"/>
      </w:r>
      <w:r w:rsidR="00AC2DDA">
        <w:t>3.3</w:t>
      </w:r>
      <w:r w:rsidR="00A132B6">
        <w:fldChar w:fldCharType="end"/>
      </w:r>
      <w:r w:rsidR="00A132B6">
        <w:t xml:space="preserve"> deste documento. </w:t>
      </w:r>
    </w:p>
    <w:p w14:paraId="519BB574" w14:textId="221D908C" w:rsidR="00635AF2" w:rsidRPr="00D360BF" w:rsidRDefault="00164202" w:rsidP="006921A6">
      <w:r>
        <w:tab/>
      </w:r>
      <w:r w:rsidR="001D0579">
        <w:t>O</w:t>
      </w:r>
      <w:r w:rsidR="001D0579" w:rsidRPr="00D360BF">
        <w:t xml:space="preserve"> RSS é o mais utilizado </w:t>
      </w:r>
      <w:r w:rsidR="001D0579">
        <w:t>para calcular a posição de um nó</w:t>
      </w:r>
      <w:r w:rsidR="001D0579" w:rsidRPr="00D360BF">
        <w:t>, por causa da sua simplicidade e porque não são exigidas quase nenhumas ou mesmo nenhumas alterações aos dispositivos ZigBee. Se o relógio dos dispositivos for muito preciso permite facilmente calcular o tempo exato da chegada de cada pacote.</w:t>
      </w:r>
    </w:p>
    <w:p w14:paraId="5D8D060B" w14:textId="149CCC4C" w:rsidR="00635AF2" w:rsidRDefault="00164202" w:rsidP="006921A6">
      <w:r>
        <w:tab/>
      </w:r>
      <w:r w:rsidR="0083611A" w:rsidRPr="00D360BF">
        <w:t>A localização</w:t>
      </w:r>
      <w:r w:rsidR="0083611A">
        <w:t xml:space="preserve"> </w:t>
      </w:r>
      <w:r w:rsidR="0083611A" w:rsidRPr="0083611A">
        <w:rPr>
          <w:i/>
        </w:rPr>
        <w:t>indoor</w:t>
      </w:r>
      <w:r w:rsidR="0083611A">
        <w:t xml:space="preserve"> de um nodo</w:t>
      </w:r>
      <w:r w:rsidR="0083611A" w:rsidRPr="00D360BF">
        <w:t xml:space="preserve"> também depende da distribuição dos sensores pelo recinto de teste. Podemos ligar todos os sensores a um nodo central responsável pelas medições e respetiva localização. Podemos ainda dividir o recinto em secções e cada secção tem um nodo principal que liga a</w:t>
      </w:r>
      <w:r w:rsidR="0083611A">
        <w:t>os</w:t>
      </w:r>
      <w:r w:rsidR="0083611A" w:rsidRPr="00D360BF">
        <w:t xml:space="preserve"> </w:t>
      </w:r>
      <w:r w:rsidR="0083611A">
        <w:t>restantes</w:t>
      </w:r>
      <w:r w:rsidR="0083611A" w:rsidRPr="00D360BF">
        <w:t xml:space="preserve"> nodos</w:t>
      </w:r>
      <w:r w:rsidR="0083611A">
        <w:t xml:space="preserve"> na área</w:t>
      </w:r>
      <w:r w:rsidR="0083611A" w:rsidRPr="00D360BF">
        <w:t xml:space="preserve"> </w:t>
      </w:r>
      <w:r w:rsidR="0083611A">
        <w:t>sendo o</w:t>
      </w:r>
      <w:r w:rsidR="0083611A" w:rsidRPr="00D360BF">
        <w:t xml:space="preserve"> responsável pela localização nessa secção, reduzindo significativamente o trafego de dados. </w:t>
      </w:r>
      <w:r w:rsidR="0083611A">
        <w:t xml:space="preserve">Uma alternativa é proceder à </w:t>
      </w:r>
      <w:r w:rsidR="0083611A" w:rsidRPr="00D360BF">
        <w:t>distribui</w:t>
      </w:r>
      <w:r w:rsidR="0083611A">
        <w:t>ção</w:t>
      </w:r>
      <w:r w:rsidR="0083611A" w:rsidRPr="00D360BF">
        <w:t xml:space="preserve"> </w:t>
      </w:r>
      <w:r w:rsidR="0083611A">
        <w:t xml:space="preserve">de </w:t>
      </w:r>
      <w:r w:rsidR="0083611A" w:rsidRPr="00D360BF">
        <w:t xml:space="preserve">todos os nodos pelo recinto e cada um só comunica com os nodos vizinhos, </w:t>
      </w:r>
      <w:r w:rsidR="0083611A">
        <w:t xml:space="preserve">forçando os nodos a </w:t>
      </w:r>
      <w:r w:rsidR="0083611A" w:rsidRPr="00D360BF">
        <w:t>determin</w:t>
      </w:r>
      <w:r w:rsidR="0083611A">
        <w:t>ar</w:t>
      </w:r>
      <w:r w:rsidR="0083611A" w:rsidRPr="00D360BF">
        <w:t xml:space="preserve"> a sua própria localizaç</w:t>
      </w:r>
      <w:r w:rsidR="0083611A">
        <w:t xml:space="preserve">ão ao comunicar com os </w:t>
      </w:r>
      <w:r w:rsidR="0083611A" w:rsidRPr="00D360BF">
        <w:t xml:space="preserve">vizinhos. </w:t>
      </w:r>
      <w:r w:rsidR="0083611A">
        <w:t>Sendo que nesta ultima implementação apresentada é requerido um</w:t>
      </w:r>
      <w:r w:rsidR="0083611A" w:rsidRPr="00D360BF">
        <w:t>a</w:t>
      </w:r>
      <w:r w:rsidR="0083611A">
        <w:t xml:space="preserve"> grande</w:t>
      </w:r>
      <w:r w:rsidR="0083611A" w:rsidRPr="00D360BF">
        <w:t xml:space="preserve"> capacidade de processamento e espaço de memória</w:t>
      </w:r>
      <w:r w:rsidR="0083611A">
        <w:t xml:space="preserve"> nos nodos</w:t>
      </w:r>
      <w:r w:rsidR="0083611A" w:rsidRPr="00D360BF">
        <w:t>.</w:t>
      </w:r>
    </w:p>
    <w:p w14:paraId="0F1988D2" w14:textId="77777777" w:rsidR="00635AF2" w:rsidRPr="00EB6ECD" w:rsidRDefault="00635AF2" w:rsidP="006921A6"/>
    <w:p w14:paraId="638B04A4" w14:textId="77777777" w:rsidR="00635AF2" w:rsidRPr="00D360BF" w:rsidRDefault="00635AF2" w:rsidP="006921A6">
      <w:pPr>
        <w:pStyle w:val="Ttulo"/>
      </w:pPr>
      <w:bookmarkStart w:id="307" w:name="_Toc347827585"/>
      <w:bookmarkStart w:id="308" w:name="_Toc347828189"/>
      <w:bookmarkStart w:id="309" w:name="_Toc374181978"/>
      <w:bookmarkStart w:id="310" w:name="_Toc379391110"/>
      <w:r w:rsidRPr="00635AF2">
        <w:t>RFID</w:t>
      </w:r>
      <w:bookmarkEnd w:id="307"/>
      <w:bookmarkEnd w:id="308"/>
      <w:bookmarkEnd w:id="309"/>
      <w:bookmarkEnd w:id="310"/>
    </w:p>
    <w:p w14:paraId="788F82D0" w14:textId="77777777" w:rsidR="004B46C3" w:rsidRDefault="004B46C3" w:rsidP="006921A6"/>
    <w:p w14:paraId="673DE4A3" w14:textId="42314C91" w:rsidR="00635AF2" w:rsidRDefault="00164202" w:rsidP="006921A6">
      <w:r>
        <w:tab/>
      </w:r>
      <w:r w:rsidR="00635AF2" w:rsidRPr="00D360BF">
        <w:t xml:space="preserve">A tecnologia RFID </w:t>
      </w:r>
      <w:r w:rsidR="00635AF2" w:rsidRPr="005C0C92">
        <w:rPr>
          <w:i/>
        </w:rPr>
        <w:t>(Radio-Frequency Identification)</w:t>
      </w:r>
      <w:r w:rsidR="00635AF2">
        <w:t xml:space="preserve"> </w:t>
      </w:r>
      <w:r w:rsidR="004651E9">
        <w:fldChar w:fldCharType="begin" w:fldLock="1"/>
      </w:r>
      <w:r w:rsidR="00F7610E">
        <w:instrText>ADDIN CSL_CITATION { "citationItems" : [ { "id" : "ITEM-1", "itemData" : { "DOI" : "10.1023/B:WINE.0000044029.06344.dd", "ISBN" : "0769518931", "ISSN" : "10220038", "abstract" : "Growing convergence among mobile computing devices and embedded technology sparks the development and deployment of context-aware applications, where location is the most essential context. In this paper we present LANDMARC, a location sensing prototype system that uses Radio Frequency Identification (RFID) technology for locating objects inside buildings. The major advantage of LANDMARC is that it improves the overall accuracy of locating objects by utilizing the concept of reference tags. Based on experimental analysis, we demonstrate that active RFID is a viable and cost-effective candidate for indoor location sensing. Although RFID is not designed for indoor location sensing, we point out three major features that should be added to make RFID technologies competitive in this new and growing market.", "author" : [ { "dropping-particle" : "", "family" : "Ni", "given" : "Lionel M", "non-dropping-particle" : "", "parse-names" : false, "suffix" : "" }, { "dropping-particle" : "", "family" : "Liu", "given" : "Yunhao", "non-dropping-particle" : "", "parse-names" : false, "suffix" : "" }, { "dropping-particle" : "", "family" : "Lau", "given" : "Yiu Cho", "non-dropping-particle" : "", "parse-names" : false, "suffix" : "" }, { "dropping-particle" : "", "family" : "Patil", "given" : "Abhishek P", "non-dropping-particle" : "", "parse-names" : false, "suffix" : "" } ], "collection-editor" : "Wirel. Netw. (Netherlands)", "container-title" : "Wireless Networks", "id" : "ITEM-1", "issue" : "6", "issued" : { "date-parts" : [ [ "2004" ] ] }, "page" : "701-710", "publisher" : "Springer", "title" : "LANDMARC: Indoor Location Sensing Using Active RFID", "type" : "article-journal", "volume" : "10" }, "uris" : [ "http://www.mendeley.com/documents/?uuid=f2cc8050-475b-4a36-9351-de6f32dd045e" ] } ], "mendeley" : { "previouslyFormattedCitation" : "[30]" }, "properties" : { "noteIndex" : 0 }, "schema" : "https://github.com/citation-style-language/schema/raw/master/csl-citation.json" }</w:instrText>
      </w:r>
      <w:r w:rsidR="004651E9">
        <w:fldChar w:fldCharType="separate"/>
      </w:r>
      <w:r w:rsidR="00B61A60" w:rsidRPr="00B61A60">
        <w:rPr>
          <w:noProof/>
        </w:rPr>
        <w:t>[30]</w:t>
      </w:r>
      <w:r w:rsidR="004651E9">
        <w:fldChar w:fldCharType="end"/>
      </w:r>
      <w:r w:rsidR="00635AF2" w:rsidRPr="00D360BF">
        <w:t xml:space="preserve"> é um meio que permite armazenar e recuperar dados através da transmissão eletromagnética a um circuito integrado RF compatível. Esta tecnologia é normalmente utilizada para identificar um produto em inventários, rastrear produtos, gerir </w:t>
      </w:r>
      <w:r w:rsidR="00635AF2">
        <w:t>bibliotecas</w:t>
      </w:r>
      <w:r w:rsidR="00635AF2" w:rsidRPr="00D360BF">
        <w:t xml:space="preserve"> entre outros.</w:t>
      </w:r>
    </w:p>
    <w:p w14:paraId="4738F111" w14:textId="31E795D7" w:rsidR="00186794" w:rsidRDefault="00164202" w:rsidP="006921A6">
      <w:r>
        <w:tab/>
      </w:r>
      <w:r w:rsidR="00186794">
        <w:t xml:space="preserve">O RFID foi descoberto em 1935 por um físico escocês de seu nome </w:t>
      </w:r>
      <w:r w:rsidR="00037E30" w:rsidRPr="00037E30">
        <w:t>Robert Alexander Watson-Watt</w:t>
      </w:r>
      <w:r w:rsidR="00037E30">
        <w:t>.</w:t>
      </w:r>
      <w:r w:rsidR="00186794">
        <w:t xml:space="preserve"> </w:t>
      </w:r>
      <w:r w:rsidR="00037E30">
        <w:t xml:space="preserve">Mas </w:t>
      </w:r>
      <w:r w:rsidR="00DB5D39">
        <w:t>só</w:t>
      </w:r>
      <w:r w:rsidR="00037E30">
        <w:t xml:space="preserve"> foi</w:t>
      </w:r>
      <w:r w:rsidR="00DB5D39">
        <w:t xml:space="preserve"> notoriamente conhecida e utilizada</w:t>
      </w:r>
      <w:r w:rsidR="00037E30">
        <w:t xml:space="preserve"> </w:t>
      </w:r>
      <w:r w:rsidR="00DB5D39">
        <w:t xml:space="preserve">anos depois </w:t>
      </w:r>
      <w:r w:rsidR="00037E30">
        <w:t xml:space="preserve">na </w:t>
      </w:r>
      <w:r w:rsidR="00186794">
        <w:t>Segunda Guerra Mundial</w:t>
      </w:r>
      <w:r w:rsidR="00DB5D39">
        <w:t>, como radar pelos</w:t>
      </w:r>
      <w:r w:rsidR="00186794">
        <w:t xml:space="preserve"> alemães, japonese</w:t>
      </w:r>
      <w:r w:rsidR="00037E30">
        <w:t>s</w:t>
      </w:r>
      <w:r w:rsidR="00186794">
        <w:t xml:space="preserve"> e </w:t>
      </w:r>
      <w:r w:rsidR="00DB5D39">
        <w:t xml:space="preserve">britânicos. </w:t>
      </w:r>
      <w:r w:rsidR="00037E30">
        <w:t xml:space="preserve">Na altura serviu para </w:t>
      </w:r>
      <w:r w:rsidR="00706359">
        <w:t>detetar</w:t>
      </w:r>
      <w:r w:rsidR="00037E30">
        <w:t xml:space="preserve"> aviões que ainda estavam a quilômetros de distância. O grande problema que existia é que não havia maneira de identificar se os aviões pertenciam aos inimigos ou não. </w:t>
      </w:r>
      <w:r w:rsidR="00B87ECF">
        <w:t xml:space="preserve">Foi então que os alemães </w:t>
      </w:r>
      <w:r w:rsidR="00B87ECF">
        <w:lastRenderedPageBreak/>
        <w:t xml:space="preserve">descobriram que se os pilotos rodassem os seus aviões, o sinal de rádio refletido seria diferente. </w:t>
      </w:r>
      <w:r w:rsidR="007E3AD2">
        <w:t>A</w:t>
      </w:r>
      <w:r w:rsidR="00B87ECF">
        <w:t>través deste método</w:t>
      </w:r>
      <w:r w:rsidR="007E3AD2">
        <w:t xml:space="preserve"> grosseiro</w:t>
      </w:r>
      <w:r w:rsidR="00B87ECF">
        <w:t xml:space="preserve"> a tripulação em terra conseguia identificar se os aviões eram aliados ou não</w:t>
      </w:r>
      <w:r w:rsidR="00E329FC">
        <w:t xml:space="preserve"> (assim nasceu</w:t>
      </w:r>
      <w:r w:rsidR="007E3AD2">
        <w:t xml:space="preserve"> o </w:t>
      </w:r>
      <w:r w:rsidR="00E329FC">
        <w:t xml:space="preserve">primeiro </w:t>
      </w:r>
      <w:r w:rsidR="007E3AD2">
        <w:t>sistema RFID passivo)</w:t>
      </w:r>
      <w:r w:rsidR="00B87ECF">
        <w:t xml:space="preserve">. </w:t>
      </w:r>
    </w:p>
    <w:p w14:paraId="4C7931FB" w14:textId="1C6C36D8" w:rsidR="00635AF2" w:rsidRPr="00D360BF" w:rsidRDefault="00164202" w:rsidP="006921A6">
      <w:r>
        <w:tab/>
      </w:r>
      <w:r w:rsidR="00635AF2" w:rsidRPr="00D360BF">
        <w:t>Um sistema RFID é composto por vários componentes básicos incluindo um número de leitores, etiquetas e a comunicação entre eles.</w:t>
      </w:r>
      <w:r w:rsidR="00635AF2">
        <w:t xml:space="preserve"> </w:t>
      </w:r>
      <w:r w:rsidR="00635AF2" w:rsidRPr="00D360BF">
        <w:t>O leitor RFID pode ler dados emitidos pelas etiquetas, uma ve</w:t>
      </w:r>
      <w:r w:rsidR="00720C4F">
        <w:t>z que usam a mesma frequência rá</w:t>
      </w:r>
      <w:r w:rsidR="00635AF2" w:rsidRPr="00D360BF">
        <w:t xml:space="preserve">dio e o mesmo protocolo para transmitir e receber dados. As etiquetas podem ser categorizadas tanto como passivas como ativas. </w:t>
      </w:r>
    </w:p>
    <w:p w14:paraId="607F522F" w14:textId="2C109424" w:rsidR="00635AF2" w:rsidRPr="00D360BF" w:rsidRDefault="00164202" w:rsidP="006921A6">
      <w:r>
        <w:tab/>
      </w:r>
      <w:r w:rsidR="00654247" w:rsidRPr="00D360BF">
        <w:t xml:space="preserve">As etiquetas </w:t>
      </w:r>
      <w:r w:rsidR="00654247">
        <w:t>passivas</w:t>
      </w:r>
      <w:r w:rsidR="00654247" w:rsidRPr="00D360BF">
        <w:t xml:space="preserve"> operam sem bateria, refletindo o sinal RF transmitido pelos leitores e adicionando informação através da modulação do sinal refletido. Já as etiquetas </w:t>
      </w:r>
      <w:r w:rsidR="00654247">
        <w:t>ativas</w:t>
      </w:r>
      <w:r w:rsidR="00654247" w:rsidRPr="00D360BF">
        <w:t xml:space="preserve"> são uti</w:t>
      </w:r>
      <w:r w:rsidR="00654247">
        <w:t>lizada</w:t>
      </w:r>
      <w:r w:rsidR="00654247" w:rsidRPr="00D360BF">
        <w:t>s principalmente para substituir a tecnologia de código de barras tradicional, porque são mais leves e menos dispend</w:t>
      </w:r>
      <w:r w:rsidR="00654247">
        <w:t>iosas do que as etiquetas passivas</w:t>
      </w:r>
      <w:r w:rsidR="00654247" w:rsidRPr="00D360BF">
        <w:t>. Basicamente a única diferença ent</w:t>
      </w:r>
      <w:r w:rsidR="00654247">
        <w:t>r</w:t>
      </w:r>
      <w:r w:rsidR="00654247" w:rsidRPr="00D360BF">
        <w:t>e a tecnologia RFID ativa ou passiva prende-se pelo seu alcance de leitura. Usando RFID ativo é pos</w:t>
      </w:r>
      <w:r w:rsidR="00654247">
        <w:t>sível detetar uma etiqueta a cerca de 100</w:t>
      </w:r>
      <w:r w:rsidR="00654247" w:rsidRPr="00D360BF">
        <w:t xml:space="preserve"> metros. </w:t>
      </w:r>
      <w:r w:rsidR="00654247">
        <w:t>Para além disso</w:t>
      </w:r>
      <w:r w:rsidR="00654247" w:rsidRPr="00D360BF">
        <w:t xml:space="preserve"> </w:t>
      </w:r>
      <w:r w:rsidR="00654247">
        <w:t xml:space="preserve">as </w:t>
      </w:r>
      <w:r w:rsidR="00654247" w:rsidRPr="00D360BF">
        <w:t xml:space="preserve">etiquetas RFID podem alcançar </w:t>
      </w:r>
      <w:r w:rsidR="00654247">
        <w:t xml:space="preserve">altas </w:t>
      </w:r>
      <w:r w:rsidR="00654247" w:rsidRPr="00D360BF">
        <w:t>velocidade</w:t>
      </w:r>
      <w:r w:rsidR="00654247">
        <w:t>s</w:t>
      </w:r>
      <w:r w:rsidR="00654247" w:rsidRPr="00D360BF">
        <w:t>, em alguns casos as etiquetas podem ser lidas em menos de 100 milissegundos.</w:t>
      </w:r>
    </w:p>
    <w:p w14:paraId="0B409954" w14:textId="24627267" w:rsidR="00B32272" w:rsidRDefault="00164202" w:rsidP="006921A6">
      <w:r>
        <w:tab/>
      </w:r>
      <w:bookmarkStart w:id="311" w:name="_Toc374181979"/>
      <w:bookmarkStart w:id="312" w:name="_Ref362445613"/>
      <w:bookmarkStart w:id="313" w:name="_Ref362445709"/>
      <w:bookmarkStart w:id="314" w:name="_Ref362446517"/>
      <w:r w:rsidR="00654247">
        <w:t xml:space="preserve">Proceder à localização </w:t>
      </w:r>
      <w:r w:rsidR="00654247" w:rsidRPr="00266BEB">
        <w:rPr>
          <w:i/>
        </w:rPr>
        <w:t>indoor</w:t>
      </w:r>
      <w:r w:rsidR="00654247">
        <w:t xml:space="preserve"> utilizando esta tecnologia é mais complicado. Das abordagens pesquisadas a localização é feita usando o dispositivo móvel como leitor e as etiquetas como pontos de referência distribuídos pelo recinto. As localizações das etiquetas de referência são conhecidas e permitem estimar a localização do dispositivo móvel, com base no </w:t>
      </w:r>
      <w:r w:rsidR="00654247" w:rsidRPr="00802C8B">
        <w:rPr>
          <w:bCs/>
          <w:i/>
          <w:szCs w:val="32"/>
        </w:rPr>
        <w:t>Received Signal Strength</w:t>
      </w:r>
      <w:r w:rsidR="00654247" w:rsidRPr="00802C8B">
        <w:rPr>
          <w:i/>
        </w:rPr>
        <w:t xml:space="preserve"> Indicator </w:t>
      </w:r>
      <w:r w:rsidR="00654247" w:rsidRPr="00802C8B">
        <w:t>(</w:t>
      </w:r>
      <w:r w:rsidR="00654247">
        <w:t>RSSI) enviado pelas etiquetas. Para isso o edifício tem de ser divi</w:t>
      </w:r>
      <w:r w:rsidR="000F0DAF">
        <w:t>di</w:t>
      </w:r>
      <w:r w:rsidR="00654247">
        <w:t xml:space="preserve">do em várias zonas, sendo obrigatoriamente definidas as zonas exclusivas utilizadas para a localização </w:t>
      </w:r>
      <w:r w:rsidR="00654247" w:rsidRPr="002E6204">
        <w:rPr>
          <w:i/>
        </w:rPr>
        <w:t>indoor</w:t>
      </w:r>
      <w:r w:rsidR="00654247">
        <w:t>.</w:t>
      </w:r>
    </w:p>
    <w:p w14:paraId="3D5100D2" w14:textId="77777777" w:rsidR="003F3666" w:rsidRDefault="003F3666" w:rsidP="006921A6"/>
    <w:p w14:paraId="2DC847BB" w14:textId="0C66CD2B" w:rsidR="002106B9" w:rsidRPr="00D360BF" w:rsidRDefault="002106B9" w:rsidP="006921A6">
      <w:pPr>
        <w:pStyle w:val="Ttulo"/>
      </w:pPr>
      <w:bookmarkStart w:id="315" w:name="_Toc379391111"/>
      <w:r w:rsidRPr="00635AF2">
        <w:t>Comparação</w:t>
      </w:r>
      <w:r w:rsidR="00D4051B">
        <w:t xml:space="preserve"> das T</w:t>
      </w:r>
      <w:r w:rsidRPr="00D360BF">
        <w:t>ecnologias</w:t>
      </w:r>
      <w:bookmarkEnd w:id="311"/>
      <w:bookmarkEnd w:id="315"/>
    </w:p>
    <w:p w14:paraId="7774A659" w14:textId="77777777" w:rsidR="002106B9" w:rsidRDefault="002106B9" w:rsidP="006921A6"/>
    <w:p w14:paraId="4D0C76A8" w14:textId="1BE1F351" w:rsidR="002106B9" w:rsidRPr="00D360BF" w:rsidRDefault="00164202" w:rsidP="006921A6">
      <w:r>
        <w:tab/>
      </w:r>
      <w:r w:rsidR="007A2B8C">
        <w:t xml:space="preserve">A </w:t>
      </w:r>
      <w:r w:rsidR="002106B9">
        <w:fldChar w:fldCharType="begin"/>
      </w:r>
      <w:r w:rsidR="002106B9" w:rsidRPr="006E3181">
        <w:instrText xml:space="preserve"> REF _Ref362279840 \h </w:instrText>
      </w:r>
      <w:r w:rsidR="002106B9">
        <w:fldChar w:fldCharType="separate"/>
      </w:r>
      <w:r w:rsidR="00AC2DDA" w:rsidRPr="00FF63FD">
        <w:t xml:space="preserve">Tabela </w:t>
      </w:r>
      <w:r w:rsidR="00AC2DDA">
        <w:rPr>
          <w:noProof/>
        </w:rPr>
        <w:t>2</w:t>
      </w:r>
      <w:r w:rsidR="002106B9">
        <w:fldChar w:fldCharType="end"/>
      </w:r>
      <w:r w:rsidR="002106B9">
        <w:t xml:space="preserve"> </w:t>
      </w:r>
      <w:r w:rsidR="002106B9" w:rsidRPr="00D360BF">
        <w:t xml:space="preserve">representa de uma maneira </w:t>
      </w:r>
      <w:r w:rsidR="002106B9">
        <w:t>simplificada</w:t>
      </w:r>
      <w:r w:rsidR="002106B9" w:rsidRPr="00D360BF">
        <w:t xml:space="preserve"> as diferenças entre as várias tecnologias sem fios</w:t>
      </w:r>
      <w:r w:rsidR="002106B9">
        <w:t xml:space="preserve"> </w:t>
      </w:r>
      <w:r w:rsidR="002106B9" w:rsidRPr="00D360BF">
        <w:t xml:space="preserve">abordadas </w:t>
      </w:r>
      <w:r w:rsidR="002106B9">
        <w:t>neste documento</w:t>
      </w:r>
      <w:r w:rsidR="002106B9" w:rsidRPr="00D360BF">
        <w:t xml:space="preserve">. </w:t>
      </w:r>
      <w:r w:rsidR="00654247" w:rsidRPr="00D360BF">
        <w:t>Cada tecnologia tem propriedades específicas que as tornam melhores para determinadas situações. O Wi-Fi tem a maior velocidade de transmissão de todas as tecnologias abordadas mas necessita de muita energia. Enqua</w:t>
      </w:r>
      <w:r w:rsidR="00654247">
        <w:t xml:space="preserve">nto isso as tecnologias ZigBee </w:t>
      </w:r>
      <w:r w:rsidR="00654247" w:rsidRPr="00D360BF">
        <w:t xml:space="preserve">e RFID consomem muito menos energia o que permite </w:t>
      </w:r>
      <w:r w:rsidR="00654247" w:rsidRPr="00D360BF">
        <w:lastRenderedPageBreak/>
        <w:t>uma maior autonomia</w:t>
      </w:r>
      <w:r w:rsidR="00654247">
        <w:t>, sendo</w:t>
      </w:r>
      <w:r w:rsidR="00654247" w:rsidRPr="00D360BF">
        <w:t xml:space="preserve"> ideal na localização </w:t>
      </w:r>
      <w:r w:rsidR="00654247" w:rsidRPr="00B53BD0">
        <w:rPr>
          <w:i/>
        </w:rPr>
        <w:t>indoor</w:t>
      </w:r>
      <w:r w:rsidR="00654247" w:rsidRPr="00D360BF">
        <w:t>, uma vez que não requer uma constante manutenção dos equipamentos, neste caso, proceder à substituição das pilhas ou ao recarregame</w:t>
      </w:r>
      <w:r w:rsidR="00654247">
        <w:t>nto das baterias de todos os pontos de acesso</w:t>
      </w:r>
      <w:r w:rsidR="00654247" w:rsidRPr="00D360BF">
        <w:t>.</w:t>
      </w:r>
    </w:p>
    <w:p w14:paraId="7230F880" w14:textId="466902A3" w:rsidR="002106B9" w:rsidRPr="00D360BF" w:rsidRDefault="00164202" w:rsidP="006921A6">
      <w:r>
        <w:tab/>
      </w:r>
      <w:r w:rsidR="002106B9" w:rsidRPr="00D360BF">
        <w:t xml:space="preserve">As topologias de redes são um fator importante na escolha da tecnologia a usar porque define </w:t>
      </w:r>
      <w:r w:rsidR="00654247">
        <w:t>a ligação entre todos os pontos de acesso. O modo como os pontos de acesso</w:t>
      </w:r>
      <w:r w:rsidR="002106B9" w:rsidRPr="00D360BF">
        <w:t xml:space="preserve"> na rede estão conectados define como os dados são comunicados. Assim sendo a tecnologia Wi-Fi e o ZigBee destacam-se uma vez que permitem utilizar todas as topologias (</w:t>
      </w:r>
      <w:r w:rsidR="002106B9">
        <w:t>direta</w:t>
      </w:r>
      <w:r w:rsidR="00237DF6">
        <w:t>, estrela, anel, malha e</w:t>
      </w:r>
      <w:r w:rsidR="002106B9" w:rsidRPr="00D360BF">
        <w:t xml:space="preserve"> árvore)</w:t>
      </w:r>
      <w:r w:rsidR="002106B9">
        <w:t xml:space="preserve"> dependendo do meio</w:t>
      </w:r>
      <w:r w:rsidR="002106B9" w:rsidRPr="00D360BF">
        <w:t xml:space="preserve">. </w:t>
      </w:r>
    </w:p>
    <w:tbl>
      <w:tblPr>
        <w:tblStyle w:val="TabeladeGrelha5Escura-Destaque3"/>
        <w:tblW w:w="8721" w:type="dxa"/>
        <w:jc w:val="center"/>
        <w:tblLayout w:type="fixed"/>
        <w:tblLook w:val="04A0" w:firstRow="1" w:lastRow="0" w:firstColumn="1" w:lastColumn="0" w:noHBand="0" w:noVBand="1"/>
      </w:tblPr>
      <w:tblGrid>
        <w:gridCol w:w="1699"/>
        <w:gridCol w:w="2276"/>
        <w:gridCol w:w="2542"/>
        <w:gridCol w:w="2204"/>
      </w:tblGrid>
      <w:tr w:rsidR="002379A3" w:rsidRPr="00D360BF" w14:paraId="61F5BCB2" w14:textId="77777777" w:rsidTr="00151D63">
        <w:trPr>
          <w:cnfStyle w:val="100000000000" w:firstRow="1" w:lastRow="0" w:firstColumn="0" w:lastColumn="0" w:oddVBand="0" w:evenVBand="0" w:oddHBand="0" w:evenHBand="0" w:firstRowFirstColumn="0" w:firstRowLastColumn="0" w:lastRowFirstColumn="0" w:lastRowLastColumn="0"/>
          <w:trHeight w:val="699"/>
          <w:jc w:val="center"/>
        </w:trPr>
        <w:tc>
          <w:tcPr>
            <w:cnfStyle w:val="001000000000" w:firstRow="0" w:lastRow="0" w:firstColumn="1" w:lastColumn="0" w:oddVBand="0" w:evenVBand="0" w:oddHBand="0" w:evenHBand="0" w:firstRowFirstColumn="0" w:firstRowLastColumn="0" w:lastRowFirstColumn="0" w:lastRowLastColumn="0"/>
            <w:tcW w:w="1696" w:type="dxa"/>
            <w:tcBorders>
              <w:right w:val="single" w:sz="4" w:space="0" w:color="FFFFFF" w:themeColor="background1"/>
            </w:tcBorders>
            <w:shd w:val="clear" w:color="auto" w:fill="auto"/>
            <w:vAlign w:val="center"/>
          </w:tcPr>
          <w:p w14:paraId="555AEA17" w14:textId="77777777" w:rsidR="002379A3" w:rsidRPr="00A24458" w:rsidRDefault="002379A3" w:rsidP="00617BCF">
            <w:pPr>
              <w:jc w:val="center"/>
              <w:rPr>
                <w:color w:val="auto"/>
              </w:rPr>
            </w:pPr>
          </w:p>
        </w:tc>
        <w:tc>
          <w:tcPr>
            <w:tcW w:w="2277" w:type="dxa"/>
            <w:tcBorders>
              <w:left w:val="single" w:sz="4" w:space="0" w:color="FFFFFF" w:themeColor="background1"/>
              <w:right w:val="single" w:sz="4" w:space="0" w:color="FFFFFF" w:themeColor="background1"/>
            </w:tcBorders>
            <w:shd w:val="clear" w:color="auto" w:fill="FFFFFF" w:themeFill="background1"/>
            <w:vAlign w:val="center"/>
          </w:tcPr>
          <w:p w14:paraId="1BD34C06" w14:textId="77777777" w:rsidR="002379A3" w:rsidRPr="00A24458" w:rsidRDefault="002379A3" w:rsidP="00151D63">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rPr>
            </w:pPr>
            <w:r>
              <w:rPr>
                <w:noProof/>
                <w:lang w:eastAsia="pt-PT"/>
              </w:rPr>
              <w:drawing>
                <wp:inline distT="0" distB="0" distL="0" distR="0" wp14:anchorId="1C3A5650" wp14:editId="050DEA92">
                  <wp:extent cx="1257300" cy="719455"/>
                  <wp:effectExtent l="0" t="0" r="0" b="4445"/>
                  <wp:docPr id="25" name="Imagem 25" descr="http://upload.wikimedia.org/wikipedia/commons/thumb/3/32/Wi-Fi_Logo.svg/304px-Wi-Fi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upload.wikimedia.org/wikipedia/commons/thumb/3/32/Wi-Fi_Logo.svg/304px-Wi-Fi_Logo.svg.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58253" cy="720000"/>
                          </a:xfrm>
                          <a:prstGeom prst="rect">
                            <a:avLst/>
                          </a:prstGeom>
                          <a:noFill/>
                          <a:ln>
                            <a:noFill/>
                          </a:ln>
                        </pic:spPr>
                      </pic:pic>
                    </a:graphicData>
                  </a:graphic>
                </wp:inline>
              </w:drawing>
            </w:r>
          </w:p>
        </w:tc>
        <w:tc>
          <w:tcPr>
            <w:tcW w:w="2543" w:type="dxa"/>
            <w:tcBorders>
              <w:left w:val="single" w:sz="4" w:space="0" w:color="FFFFFF" w:themeColor="background1"/>
              <w:right w:val="single" w:sz="4" w:space="0" w:color="FFFFFF" w:themeColor="background1"/>
            </w:tcBorders>
            <w:shd w:val="clear" w:color="auto" w:fill="auto"/>
            <w:vAlign w:val="center"/>
          </w:tcPr>
          <w:p w14:paraId="14184997" w14:textId="77777777" w:rsidR="002379A3" w:rsidRPr="00A24458" w:rsidRDefault="002379A3" w:rsidP="00151D63">
            <w:pPr>
              <w:spacing w:line="240" w:lineRule="auto"/>
              <w:ind w:left="-113" w:right="-149"/>
              <w:jc w:val="center"/>
              <w:cnfStyle w:val="100000000000" w:firstRow="1" w:lastRow="0" w:firstColumn="0" w:lastColumn="0" w:oddVBand="0" w:evenVBand="0" w:oddHBand="0" w:evenHBand="0" w:firstRowFirstColumn="0" w:firstRowLastColumn="0" w:lastRowFirstColumn="0" w:lastRowLastColumn="0"/>
              <w:rPr>
                <w:color w:val="auto"/>
              </w:rPr>
            </w:pPr>
            <w:r>
              <w:rPr>
                <w:noProof/>
                <w:lang w:eastAsia="pt-PT"/>
              </w:rPr>
              <w:drawing>
                <wp:inline distT="0" distB="0" distL="0" distR="0" wp14:anchorId="01EC9CAA" wp14:editId="6D42CD05">
                  <wp:extent cx="1543050" cy="567055"/>
                  <wp:effectExtent l="0" t="0" r="0" b="4445"/>
                  <wp:docPr id="28" name="Imagem 28" descr="http://www.spectrose.com/wp-content/uploads/2012/08/zigbee-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www.spectrose.com/wp-content/uploads/2012/08/zigbee-logo.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44226" cy="567487"/>
                          </a:xfrm>
                          <a:prstGeom prst="rect">
                            <a:avLst/>
                          </a:prstGeom>
                          <a:noFill/>
                          <a:ln>
                            <a:noFill/>
                          </a:ln>
                        </pic:spPr>
                      </pic:pic>
                    </a:graphicData>
                  </a:graphic>
                </wp:inline>
              </w:drawing>
            </w:r>
          </w:p>
        </w:tc>
        <w:tc>
          <w:tcPr>
            <w:tcW w:w="2205" w:type="dxa"/>
            <w:tcBorders>
              <w:left w:val="single" w:sz="4" w:space="0" w:color="FFFFFF" w:themeColor="background1"/>
            </w:tcBorders>
            <w:shd w:val="clear" w:color="auto" w:fill="auto"/>
            <w:vAlign w:val="center"/>
          </w:tcPr>
          <w:p w14:paraId="02CBDD4E" w14:textId="77777777" w:rsidR="002379A3" w:rsidRPr="00A24458" w:rsidRDefault="002379A3" w:rsidP="00151D63">
            <w:pPr>
              <w:spacing w:line="240" w:lineRule="auto"/>
              <w:ind w:left="-162" w:right="-159"/>
              <w:jc w:val="center"/>
              <w:cnfStyle w:val="100000000000" w:firstRow="1" w:lastRow="0" w:firstColumn="0" w:lastColumn="0" w:oddVBand="0" w:evenVBand="0" w:oddHBand="0" w:evenHBand="0" w:firstRowFirstColumn="0" w:firstRowLastColumn="0" w:lastRowFirstColumn="0" w:lastRowLastColumn="0"/>
              <w:rPr>
                <w:color w:val="auto"/>
              </w:rPr>
            </w:pPr>
            <w:r>
              <w:rPr>
                <w:noProof/>
                <w:lang w:eastAsia="pt-PT"/>
              </w:rPr>
              <w:drawing>
                <wp:inline distT="0" distB="0" distL="0" distR="0" wp14:anchorId="36C0198D" wp14:editId="02A113D0">
                  <wp:extent cx="1123950" cy="643255"/>
                  <wp:effectExtent l="0" t="0" r="0" b="4445"/>
                  <wp:docPr id="34" name="Imagem 34" descr="http://3.bp.blogspot.com/-lbrvO-azMLk/TeAZLjzRE1I/AAAAAAAAADY/ep6WfY2s1Mg/s1600/germanRfid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3.bp.blogspot.com/-lbrvO-azMLk/TeAZLjzRE1I/AAAAAAAAADY/ep6WfY2s1Mg/s1600/germanRfidLogo.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24804" cy="643744"/>
                          </a:xfrm>
                          <a:prstGeom prst="rect">
                            <a:avLst/>
                          </a:prstGeom>
                          <a:noFill/>
                          <a:ln>
                            <a:noFill/>
                          </a:ln>
                        </pic:spPr>
                      </pic:pic>
                    </a:graphicData>
                  </a:graphic>
                </wp:inline>
              </w:drawing>
            </w:r>
          </w:p>
        </w:tc>
      </w:tr>
      <w:tr w:rsidR="002379A3" w:rsidRPr="00D360BF" w14:paraId="274C27DB" w14:textId="77777777" w:rsidTr="00A4233E">
        <w:trPr>
          <w:cnfStyle w:val="000000100000" w:firstRow="0" w:lastRow="0" w:firstColumn="0" w:lastColumn="0" w:oddVBand="0" w:evenVBand="0" w:oddHBand="1" w:evenHBand="0" w:firstRowFirstColumn="0" w:firstRowLastColumn="0" w:lastRowFirstColumn="0" w:lastRowLastColumn="0"/>
          <w:trHeight w:val="493"/>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BDBDB" w:themeFill="accent3" w:themeFillTint="66"/>
            <w:vAlign w:val="center"/>
          </w:tcPr>
          <w:p w14:paraId="2B54DDD2" w14:textId="77777777" w:rsidR="002379A3" w:rsidRPr="00570989" w:rsidRDefault="002379A3" w:rsidP="003F3666">
            <w:pPr>
              <w:spacing w:line="240" w:lineRule="auto"/>
              <w:jc w:val="right"/>
              <w:rPr>
                <w:color w:val="000000" w:themeColor="text1"/>
              </w:rPr>
            </w:pPr>
            <w:r w:rsidRPr="00570989">
              <w:rPr>
                <w:color w:val="000000" w:themeColor="text1"/>
              </w:rPr>
              <w:t>Padrão</w:t>
            </w:r>
          </w:p>
        </w:tc>
        <w:tc>
          <w:tcPr>
            <w:tcW w:w="1701" w:type="dxa"/>
            <w:vAlign w:val="center"/>
          </w:tcPr>
          <w:p w14:paraId="71CE9402" w14:textId="31943DF8" w:rsidR="002379A3" w:rsidRPr="00A24458" w:rsidRDefault="002379A3" w:rsidP="003F3666">
            <w:pPr>
              <w:spacing w:line="240" w:lineRule="auto"/>
              <w:jc w:val="center"/>
              <w:cnfStyle w:val="000000100000" w:firstRow="0" w:lastRow="0" w:firstColumn="0" w:lastColumn="0" w:oddVBand="0" w:evenVBand="0" w:oddHBand="1" w:evenHBand="0" w:firstRowFirstColumn="0" w:firstRowLastColumn="0" w:lastRowFirstColumn="0" w:lastRowLastColumn="0"/>
            </w:pPr>
            <w:r w:rsidRPr="00A24458">
              <w:t>IEEE 802.11 a/b/g/n</w:t>
            </w:r>
            <w:r w:rsidR="00DA6022">
              <w:t>/ac</w:t>
            </w:r>
          </w:p>
        </w:tc>
        <w:tc>
          <w:tcPr>
            <w:tcW w:w="1701" w:type="dxa"/>
            <w:vAlign w:val="center"/>
          </w:tcPr>
          <w:p w14:paraId="1D10FEF3" w14:textId="77777777" w:rsidR="002379A3" w:rsidRPr="00A24458" w:rsidRDefault="002379A3" w:rsidP="003F3666">
            <w:pPr>
              <w:spacing w:line="240" w:lineRule="auto"/>
              <w:jc w:val="center"/>
              <w:cnfStyle w:val="000000100000" w:firstRow="0" w:lastRow="0" w:firstColumn="0" w:lastColumn="0" w:oddVBand="0" w:evenVBand="0" w:oddHBand="1" w:evenHBand="0" w:firstRowFirstColumn="0" w:firstRowLastColumn="0" w:lastRowFirstColumn="0" w:lastRowLastColumn="0"/>
            </w:pPr>
            <w:r w:rsidRPr="00A24458">
              <w:t>IEEE 802.15.4</w:t>
            </w:r>
          </w:p>
        </w:tc>
        <w:tc>
          <w:tcPr>
            <w:tcW w:w="1701" w:type="dxa"/>
            <w:vAlign w:val="center"/>
          </w:tcPr>
          <w:p w14:paraId="30116B3F" w14:textId="77777777" w:rsidR="002379A3" w:rsidRPr="00A24458" w:rsidRDefault="002379A3" w:rsidP="003F3666">
            <w:pPr>
              <w:spacing w:line="240" w:lineRule="auto"/>
              <w:jc w:val="center"/>
              <w:cnfStyle w:val="000000100000" w:firstRow="0" w:lastRow="0" w:firstColumn="0" w:lastColumn="0" w:oddVBand="0" w:evenVBand="0" w:oddHBand="1" w:evenHBand="0" w:firstRowFirstColumn="0" w:firstRowLastColumn="0" w:lastRowFirstColumn="0" w:lastRowLastColumn="0"/>
            </w:pPr>
            <w:r w:rsidRPr="00A24458">
              <w:t>ISO 18000</w:t>
            </w:r>
          </w:p>
        </w:tc>
      </w:tr>
      <w:tr w:rsidR="002379A3" w:rsidRPr="00D360BF" w14:paraId="31F2A58A" w14:textId="77777777" w:rsidTr="00A4233E">
        <w:trPr>
          <w:trHeight w:val="344"/>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EDEDED" w:themeFill="accent3" w:themeFillTint="33"/>
            <w:vAlign w:val="center"/>
          </w:tcPr>
          <w:p w14:paraId="2FA1B97A" w14:textId="77777777" w:rsidR="002379A3" w:rsidRPr="00570989" w:rsidRDefault="002379A3" w:rsidP="003F3666">
            <w:pPr>
              <w:spacing w:line="240" w:lineRule="auto"/>
              <w:jc w:val="right"/>
              <w:rPr>
                <w:color w:val="000000" w:themeColor="text1"/>
              </w:rPr>
            </w:pPr>
            <w:r w:rsidRPr="00570989">
              <w:rPr>
                <w:color w:val="000000" w:themeColor="text1"/>
              </w:rPr>
              <w:t>Banda de Frequência</w:t>
            </w:r>
          </w:p>
        </w:tc>
        <w:tc>
          <w:tcPr>
            <w:tcW w:w="1701" w:type="dxa"/>
            <w:vAlign w:val="center"/>
          </w:tcPr>
          <w:p w14:paraId="6A554AA5" w14:textId="77777777" w:rsidR="002379A3" w:rsidRPr="00A24458" w:rsidRDefault="002379A3" w:rsidP="003F3666">
            <w:pPr>
              <w:spacing w:line="240" w:lineRule="auto"/>
              <w:jc w:val="center"/>
              <w:cnfStyle w:val="000000000000" w:firstRow="0" w:lastRow="0" w:firstColumn="0" w:lastColumn="0" w:oddVBand="0" w:evenVBand="0" w:oddHBand="0" w:evenHBand="0" w:firstRowFirstColumn="0" w:firstRowLastColumn="0" w:lastRowFirstColumn="0" w:lastRowLastColumn="0"/>
            </w:pPr>
            <w:r w:rsidRPr="00A24458">
              <w:t>2.4 GHz</w:t>
            </w:r>
          </w:p>
        </w:tc>
        <w:tc>
          <w:tcPr>
            <w:tcW w:w="1701" w:type="dxa"/>
            <w:vAlign w:val="center"/>
          </w:tcPr>
          <w:p w14:paraId="651D8729" w14:textId="77777777" w:rsidR="002379A3" w:rsidRPr="00A24458" w:rsidRDefault="002379A3" w:rsidP="003F3666">
            <w:pPr>
              <w:spacing w:line="240" w:lineRule="auto"/>
              <w:jc w:val="center"/>
              <w:cnfStyle w:val="000000000000" w:firstRow="0" w:lastRow="0" w:firstColumn="0" w:lastColumn="0" w:oddVBand="0" w:evenVBand="0" w:oddHBand="0" w:evenHBand="0" w:firstRowFirstColumn="0" w:firstRowLastColumn="0" w:lastRowFirstColumn="0" w:lastRowLastColumn="0"/>
            </w:pPr>
            <w:r w:rsidRPr="00A24458">
              <w:t>868/915 MHz e 2.4 GHz</w:t>
            </w:r>
          </w:p>
        </w:tc>
        <w:tc>
          <w:tcPr>
            <w:tcW w:w="1701" w:type="dxa"/>
            <w:vAlign w:val="center"/>
          </w:tcPr>
          <w:p w14:paraId="38D72D53" w14:textId="77777777" w:rsidR="002379A3" w:rsidRPr="00A24458" w:rsidRDefault="002379A3" w:rsidP="003F3666">
            <w:pPr>
              <w:spacing w:line="240" w:lineRule="auto"/>
              <w:jc w:val="center"/>
              <w:cnfStyle w:val="000000000000" w:firstRow="0" w:lastRow="0" w:firstColumn="0" w:lastColumn="0" w:oddVBand="0" w:evenVBand="0" w:oddHBand="0" w:evenHBand="0" w:firstRowFirstColumn="0" w:firstRowLastColumn="0" w:lastRowFirstColumn="0" w:lastRowLastColumn="0"/>
            </w:pPr>
            <w:r w:rsidRPr="00A24458">
              <w:t>125 KHz – 915 MHz e 2.4 GHz</w:t>
            </w:r>
          </w:p>
        </w:tc>
      </w:tr>
      <w:tr w:rsidR="002379A3" w:rsidRPr="00D360BF" w14:paraId="2EE844F9" w14:textId="77777777" w:rsidTr="00A4233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BDBDB" w:themeFill="accent3" w:themeFillTint="66"/>
            <w:vAlign w:val="center"/>
          </w:tcPr>
          <w:p w14:paraId="44C5778C" w14:textId="77777777" w:rsidR="002379A3" w:rsidRPr="00570989" w:rsidRDefault="002379A3" w:rsidP="003F3666">
            <w:pPr>
              <w:spacing w:line="240" w:lineRule="auto"/>
              <w:jc w:val="right"/>
              <w:rPr>
                <w:color w:val="000000" w:themeColor="text1"/>
              </w:rPr>
            </w:pPr>
            <w:r w:rsidRPr="00570989">
              <w:rPr>
                <w:color w:val="000000" w:themeColor="text1"/>
              </w:rPr>
              <w:t>Topologia de rede</w:t>
            </w:r>
          </w:p>
        </w:tc>
        <w:tc>
          <w:tcPr>
            <w:tcW w:w="1701" w:type="dxa"/>
            <w:vAlign w:val="center"/>
          </w:tcPr>
          <w:p w14:paraId="66881C96" w14:textId="77777777" w:rsidR="002379A3" w:rsidRPr="00A24458" w:rsidRDefault="002379A3" w:rsidP="003F3666">
            <w:pPr>
              <w:spacing w:line="240" w:lineRule="auto"/>
              <w:jc w:val="center"/>
              <w:cnfStyle w:val="000000100000" w:firstRow="0" w:lastRow="0" w:firstColumn="0" w:lastColumn="0" w:oddVBand="0" w:evenVBand="0" w:oddHBand="1" w:evenHBand="0" w:firstRowFirstColumn="0" w:firstRowLastColumn="0" w:lastRowFirstColumn="0" w:lastRowLastColumn="0"/>
            </w:pPr>
            <w:r w:rsidRPr="00A24458">
              <w:t>Depende do meio</w:t>
            </w:r>
          </w:p>
        </w:tc>
        <w:tc>
          <w:tcPr>
            <w:tcW w:w="1701" w:type="dxa"/>
            <w:vAlign w:val="center"/>
          </w:tcPr>
          <w:p w14:paraId="0EBD8175" w14:textId="77777777" w:rsidR="002379A3" w:rsidRPr="00A24458" w:rsidRDefault="002379A3" w:rsidP="003F3666">
            <w:pPr>
              <w:spacing w:line="240" w:lineRule="auto"/>
              <w:jc w:val="center"/>
              <w:cnfStyle w:val="000000100000" w:firstRow="0" w:lastRow="0" w:firstColumn="0" w:lastColumn="0" w:oddVBand="0" w:evenVBand="0" w:oddHBand="1" w:evenHBand="0" w:firstRowFirstColumn="0" w:firstRowLastColumn="0" w:lastRowFirstColumn="0" w:lastRowLastColumn="0"/>
            </w:pPr>
            <w:r w:rsidRPr="00A24458">
              <w:t>Todas</w:t>
            </w:r>
          </w:p>
        </w:tc>
        <w:tc>
          <w:tcPr>
            <w:tcW w:w="1701" w:type="dxa"/>
            <w:vAlign w:val="center"/>
          </w:tcPr>
          <w:p w14:paraId="171C2C9D" w14:textId="77777777" w:rsidR="002379A3" w:rsidRPr="00A24458" w:rsidRDefault="002379A3" w:rsidP="003F3666">
            <w:pPr>
              <w:spacing w:line="240" w:lineRule="auto"/>
              <w:jc w:val="center"/>
              <w:cnfStyle w:val="000000100000" w:firstRow="0" w:lastRow="0" w:firstColumn="0" w:lastColumn="0" w:oddVBand="0" w:evenVBand="0" w:oddHBand="1" w:evenHBand="0" w:firstRowFirstColumn="0" w:firstRowLastColumn="0" w:lastRowFirstColumn="0" w:lastRowLastColumn="0"/>
            </w:pPr>
            <w:r w:rsidRPr="00A24458">
              <w:t>Direta</w:t>
            </w:r>
          </w:p>
        </w:tc>
      </w:tr>
      <w:tr w:rsidR="002379A3" w:rsidRPr="00D360BF" w14:paraId="3783F119" w14:textId="77777777" w:rsidTr="00A4233E">
        <w:trPr>
          <w:trHeight w:val="208"/>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EDEDED" w:themeFill="accent3" w:themeFillTint="33"/>
            <w:vAlign w:val="center"/>
          </w:tcPr>
          <w:p w14:paraId="1FAAD84E" w14:textId="77777777" w:rsidR="002379A3" w:rsidRPr="00570989" w:rsidRDefault="002379A3" w:rsidP="003F3666">
            <w:pPr>
              <w:spacing w:line="240" w:lineRule="auto"/>
              <w:jc w:val="right"/>
              <w:rPr>
                <w:color w:val="000000" w:themeColor="text1"/>
              </w:rPr>
            </w:pPr>
            <w:r w:rsidRPr="00570989">
              <w:rPr>
                <w:color w:val="000000" w:themeColor="text1"/>
              </w:rPr>
              <w:t>Velocidade de transmissão</w:t>
            </w:r>
          </w:p>
        </w:tc>
        <w:tc>
          <w:tcPr>
            <w:tcW w:w="1701" w:type="dxa"/>
            <w:vAlign w:val="center"/>
          </w:tcPr>
          <w:p w14:paraId="7838E5A0" w14:textId="77777777" w:rsidR="002379A3" w:rsidRPr="00A24458" w:rsidRDefault="002379A3" w:rsidP="003F3666">
            <w:pPr>
              <w:spacing w:line="240" w:lineRule="auto"/>
              <w:jc w:val="center"/>
              <w:cnfStyle w:val="000000000000" w:firstRow="0" w:lastRow="0" w:firstColumn="0" w:lastColumn="0" w:oddVBand="0" w:evenVBand="0" w:oddHBand="0" w:evenHBand="0" w:firstRowFirstColumn="0" w:firstRowLastColumn="0" w:lastRowFirstColumn="0" w:lastRowLastColumn="0"/>
            </w:pPr>
            <w:r w:rsidRPr="00A24458">
              <w:t>10 – 105 Mbps</w:t>
            </w:r>
          </w:p>
        </w:tc>
        <w:tc>
          <w:tcPr>
            <w:tcW w:w="1701" w:type="dxa"/>
            <w:vAlign w:val="center"/>
          </w:tcPr>
          <w:p w14:paraId="39CE1B4B" w14:textId="77777777" w:rsidR="002379A3" w:rsidRPr="00A24458" w:rsidRDefault="002379A3" w:rsidP="003F3666">
            <w:pPr>
              <w:spacing w:line="240" w:lineRule="auto"/>
              <w:jc w:val="center"/>
              <w:cnfStyle w:val="000000000000" w:firstRow="0" w:lastRow="0" w:firstColumn="0" w:lastColumn="0" w:oddVBand="0" w:evenVBand="0" w:oddHBand="0" w:evenHBand="0" w:firstRowFirstColumn="0" w:firstRowLastColumn="0" w:lastRowFirstColumn="0" w:lastRowLastColumn="0"/>
            </w:pPr>
            <w:r w:rsidRPr="00A24458">
              <w:t>250 Kbps</w:t>
            </w:r>
          </w:p>
        </w:tc>
        <w:tc>
          <w:tcPr>
            <w:tcW w:w="1701" w:type="dxa"/>
            <w:vAlign w:val="center"/>
          </w:tcPr>
          <w:p w14:paraId="32F9E2F0" w14:textId="77777777" w:rsidR="002379A3" w:rsidRPr="00A24458" w:rsidRDefault="002379A3" w:rsidP="003F3666">
            <w:pPr>
              <w:spacing w:line="240" w:lineRule="auto"/>
              <w:jc w:val="center"/>
              <w:cnfStyle w:val="000000000000" w:firstRow="0" w:lastRow="0" w:firstColumn="0" w:lastColumn="0" w:oddVBand="0" w:evenVBand="0" w:oddHBand="0" w:evenHBand="0" w:firstRowFirstColumn="0" w:firstRowLastColumn="0" w:lastRowFirstColumn="0" w:lastRowLastColumn="0"/>
            </w:pPr>
            <w:r w:rsidRPr="00A24458">
              <w:t>384 Kbps</w:t>
            </w:r>
          </w:p>
        </w:tc>
      </w:tr>
      <w:tr w:rsidR="002379A3" w:rsidRPr="00D360BF" w14:paraId="1132D9E9" w14:textId="77777777" w:rsidTr="00A4233E">
        <w:trPr>
          <w:cnfStyle w:val="000000100000" w:firstRow="0" w:lastRow="0" w:firstColumn="0" w:lastColumn="0" w:oddVBand="0" w:evenVBand="0" w:oddHBand="1" w:evenHBand="0" w:firstRowFirstColumn="0" w:firstRowLastColumn="0" w:lastRowFirstColumn="0" w:lastRowLastColumn="0"/>
          <w:trHeight w:val="558"/>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BDBDB" w:themeFill="accent3" w:themeFillTint="66"/>
            <w:vAlign w:val="center"/>
          </w:tcPr>
          <w:p w14:paraId="5BC512BD" w14:textId="77777777" w:rsidR="002379A3" w:rsidRPr="00570989" w:rsidRDefault="002379A3" w:rsidP="003F3666">
            <w:pPr>
              <w:spacing w:line="240" w:lineRule="auto"/>
              <w:jc w:val="right"/>
              <w:rPr>
                <w:color w:val="000000" w:themeColor="text1"/>
              </w:rPr>
            </w:pPr>
            <w:r w:rsidRPr="00570989">
              <w:rPr>
                <w:color w:val="000000" w:themeColor="text1"/>
              </w:rPr>
              <w:t>Alcance</w:t>
            </w:r>
          </w:p>
        </w:tc>
        <w:tc>
          <w:tcPr>
            <w:tcW w:w="1701" w:type="dxa"/>
            <w:vAlign w:val="center"/>
          </w:tcPr>
          <w:p w14:paraId="326CC184" w14:textId="77777777" w:rsidR="002379A3" w:rsidRPr="00A24458" w:rsidRDefault="002379A3" w:rsidP="003F3666">
            <w:pPr>
              <w:spacing w:line="240" w:lineRule="auto"/>
              <w:jc w:val="center"/>
              <w:cnfStyle w:val="000000100000" w:firstRow="0" w:lastRow="0" w:firstColumn="0" w:lastColumn="0" w:oddVBand="0" w:evenVBand="0" w:oddHBand="1" w:evenHBand="0" w:firstRowFirstColumn="0" w:firstRowLastColumn="0" w:lastRowFirstColumn="0" w:lastRowLastColumn="0"/>
            </w:pPr>
            <w:r w:rsidRPr="00A24458">
              <w:t>10 – 110m</w:t>
            </w:r>
          </w:p>
        </w:tc>
        <w:tc>
          <w:tcPr>
            <w:tcW w:w="1701" w:type="dxa"/>
            <w:vAlign w:val="center"/>
          </w:tcPr>
          <w:p w14:paraId="1148AB2A" w14:textId="77777777" w:rsidR="002379A3" w:rsidRPr="00A24458" w:rsidRDefault="002379A3" w:rsidP="003F3666">
            <w:pPr>
              <w:spacing w:line="240" w:lineRule="auto"/>
              <w:jc w:val="center"/>
              <w:cnfStyle w:val="000000100000" w:firstRow="0" w:lastRow="0" w:firstColumn="0" w:lastColumn="0" w:oddVBand="0" w:evenVBand="0" w:oddHBand="1" w:evenHBand="0" w:firstRowFirstColumn="0" w:firstRowLastColumn="0" w:lastRowFirstColumn="0" w:lastRowLastColumn="0"/>
            </w:pPr>
            <w:r w:rsidRPr="00A24458">
              <w:t>10 – 300m</w:t>
            </w:r>
          </w:p>
        </w:tc>
        <w:tc>
          <w:tcPr>
            <w:tcW w:w="1701" w:type="dxa"/>
            <w:vAlign w:val="center"/>
          </w:tcPr>
          <w:p w14:paraId="2BDB254E" w14:textId="77777777" w:rsidR="002379A3" w:rsidRPr="00A24458" w:rsidRDefault="002379A3" w:rsidP="003F3666">
            <w:pPr>
              <w:spacing w:line="240" w:lineRule="auto"/>
              <w:jc w:val="center"/>
              <w:cnfStyle w:val="000000100000" w:firstRow="0" w:lastRow="0" w:firstColumn="0" w:lastColumn="0" w:oddVBand="0" w:evenVBand="0" w:oddHBand="1" w:evenHBand="0" w:firstRowFirstColumn="0" w:firstRowLastColumn="0" w:lastRowFirstColumn="0" w:lastRowLastColumn="0"/>
            </w:pPr>
            <w:r w:rsidRPr="00A24458">
              <w:t>10cm – 100m</w:t>
            </w:r>
          </w:p>
        </w:tc>
      </w:tr>
      <w:tr w:rsidR="002379A3" w:rsidRPr="00D360BF" w14:paraId="4E3D7F34" w14:textId="77777777" w:rsidTr="00A4233E">
        <w:trPr>
          <w:trHeight w:val="226"/>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EDEDED" w:themeFill="accent3" w:themeFillTint="33"/>
            <w:vAlign w:val="center"/>
          </w:tcPr>
          <w:p w14:paraId="66DE7870" w14:textId="77777777" w:rsidR="002379A3" w:rsidRPr="00570989" w:rsidRDefault="002379A3" w:rsidP="003F3666">
            <w:pPr>
              <w:spacing w:line="240" w:lineRule="auto"/>
              <w:jc w:val="right"/>
              <w:rPr>
                <w:color w:val="000000" w:themeColor="text1"/>
              </w:rPr>
            </w:pPr>
            <w:r w:rsidRPr="00570989">
              <w:rPr>
                <w:color w:val="000000" w:themeColor="text1"/>
              </w:rPr>
              <w:t>Gasto Energético</w:t>
            </w:r>
          </w:p>
        </w:tc>
        <w:tc>
          <w:tcPr>
            <w:tcW w:w="1701" w:type="dxa"/>
            <w:vAlign w:val="center"/>
          </w:tcPr>
          <w:p w14:paraId="7FBF54BF" w14:textId="77777777" w:rsidR="002379A3" w:rsidRPr="00A24458" w:rsidRDefault="002379A3" w:rsidP="003F3666">
            <w:pPr>
              <w:spacing w:line="240" w:lineRule="auto"/>
              <w:jc w:val="center"/>
              <w:cnfStyle w:val="000000000000" w:firstRow="0" w:lastRow="0" w:firstColumn="0" w:lastColumn="0" w:oddVBand="0" w:evenVBand="0" w:oddHBand="0" w:evenHBand="0" w:firstRowFirstColumn="0" w:firstRowLastColumn="0" w:lastRowFirstColumn="0" w:lastRowLastColumn="0"/>
            </w:pPr>
            <w:r w:rsidRPr="00A24458">
              <w:t>Alta</w:t>
            </w:r>
          </w:p>
        </w:tc>
        <w:tc>
          <w:tcPr>
            <w:tcW w:w="1701" w:type="dxa"/>
            <w:vAlign w:val="center"/>
          </w:tcPr>
          <w:p w14:paraId="6A233173" w14:textId="77777777" w:rsidR="002379A3" w:rsidRPr="00A24458" w:rsidRDefault="002379A3" w:rsidP="003F3666">
            <w:pPr>
              <w:spacing w:line="240" w:lineRule="auto"/>
              <w:jc w:val="center"/>
              <w:cnfStyle w:val="000000000000" w:firstRow="0" w:lastRow="0" w:firstColumn="0" w:lastColumn="0" w:oddVBand="0" w:evenVBand="0" w:oddHBand="0" w:evenHBand="0" w:firstRowFirstColumn="0" w:firstRowLastColumn="0" w:lastRowFirstColumn="0" w:lastRowLastColumn="0"/>
            </w:pPr>
            <w:r w:rsidRPr="00A24458">
              <w:t>Muito baixa</w:t>
            </w:r>
          </w:p>
        </w:tc>
        <w:tc>
          <w:tcPr>
            <w:tcW w:w="1701" w:type="dxa"/>
            <w:vAlign w:val="center"/>
          </w:tcPr>
          <w:p w14:paraId="632CF19A" w14:textId="77777777" w:rsidR="002379A3" w:rsidRPr="00A24458" w:rsidRDefault="002379A3" w:rsidP="003F3666">
            <w:pPr>
              <w:spacing w:line="240" w:lineRule="auto"/>
              <w:jc w:val="center"/>
              <w:cnfStyle w:val="000000000000" w:firstRow="0" w:lastRow="0" w:firstColumn="0" w:lastColumn="0" w:oddVBand="0" w:evenVBand="0" w:oddHBand="0" w:evenHBand="0" w:firstRowFirstColumn="0" w:firstRowLastColumn="0" w:lastRowFirstColumn="0" w:lastRowLastColumn="0"/>
            </w:pPr>
            <w:r w:rsidRPr="00A24458">
              <w:t>Muito baixa</w:t>
            </w:r>
          </w:p>
        </w:tc>
      </w:tr>
      <w:tr w:rsidR="002379A3" w:rsidRPr="00D360BF" w14:paraId="1FA1A892" w14:textId="77777777" w:rsidTr="00A4233E">
        <w:trPr>
          <w:cnfStyle w:val="000000100000" w:firstRow="0" w:lastRow="0" w:firstColumn="0" w:lastColumn="0" w:oddVBand="0" w:evenVBand="0" w:oddHBand="1" w:evenHBand="0" w:firstRowFirstColumn="0" w:firstRowLastColumn="0" w:lastRowFirstColumn="0" w:lastRowLastColumn="0"/>
          <w:trHeight w:val="41"/>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BDBDB" w:themeFill="accent3" w:themeFillTint="66"/>
            <w:vAlign w:val="center"/>
          </w:tcPr>
          <w:p w14:paraId="2845DB10" w14:textId="77777777" w:rsidR="002379A3" w:rsidRPr="00570989" w:rsidRDefault="002379A3" w:rsidP="003F3666">
            <w:pPr>
              <w:spacing w:line="240" w:lineRule="auto"/>
              <w:jc w:val="right"/>
              <w:rPr>
                <w:color w:val="000000" w:themeColor="text1"/>
              </w:rPr>
            </w:pPr>
            <w:r w:rsidRPr="00570989">
              <w:rPr>
                <w:color w:val="000000" w:themeColor="text1"/>
              </w:rPr>
              <w:t>Bateria</w:t>
            </w:r>
          </w:p>
        </w:tc>
        <w:tc>
          <w:tcPr>
            <w:tcW w:w="1701" w:type="dxa"/>
            <w:vAlign w:val="center"/>
          </w:tcPr>
          <w:p w14:paraId="1AF1C13E" w14:textId="77777777" w:rsidR="002379A3" w:rsidRPr="00A24458" w:rsidRDefault="002379A3" w:rsidP="003F3666">
            <w:pPr>
              <w:spacing w:line="240" w:lineRule="auto"/>
              <w:jc w:val="center"/>
              <w:cnfStyle w:val="000000100000" w:firstRow="0" w:lastRow="0" w:firstColumn="0" w:lastColumn="0" w:oddVBand="0" w:evenVBand="0" w:oddHBand="1" w:evenHBand="0" w:firstRowFirstColumn="0" w:firstRowLastColumn="0" w:lastRowFirstColumn="0" w:lastRowLastColumn="0"/>
            </w:pPr>
            <w:r w:rsidRPr="00A24458">
              <w:t>Depende do dispositivo</w:t>
            </w:r>
          </w:p>
        </w:tc>
        <w:tc>
          <w:tcPr>
            <w:tcW w:w="1701" w:type="dxa"/>
            <w:vAlign w:val="center"/>
          </w:tcPr>
          <w:p w14:paraId="478F257D" w14:textId="77777777" w:rsidR="002379A3" w:rsidRPr="00A24458" w:rsidRDefault="002379A3" w:rsidP="003F3666">
            <w:pPr>
              <w:spacing w:line="240" w:lineRule="auto"/>
              <w:jc w:val="center"/>
              <w:cnfStyle w:val="000000100000" w:firstRow="0" w:lastRow="0" w:firstColumn="0" w:lastColumn="0" w:oddVBand="0" w:evenVBand="0" w:oddHBand="1" w:evenHBand="0" w:firstRowFirstColumn="0" w:firstRowLastColumn="0" w:lastRowFirstColumn="0" w:lastRowLastColumn="0"/>
            </w:pPr>
            <w:r w:rsidRPr="00A24458">
              <w:t>Alkaline</w:t>
            </w:r>
            <w:r w:rsidRPr="00A24458">
              <w:br/>
              <w:t xml:space="preserve"> (Meses – Anos)</w:t>
            </w:r>
          </w:p>
        </w:tc>
        <w:tc>
          <w:tcPr>
            <w:tcW w:w="1701" w:type="dxa"/>
            <w:vAlign w:val="center"/>
          </w:tcPr>
          <w:p w14:paraId="599E0E91" w14:textId="77777777" w:rsidR="002379A3" w:rsidRPr="00A24458" w:rsidRDefault="002379A3" w:rsidP="003F3666">
            <w:pPr>
              <w:spacing w:line="240" w:lineRule="auto"/>
              <w:jc w:val="center"/>
              <w:cnfStyle w:val="000000100000" w:firstRow="0" w:lastRow="0" w:firstColumn="0" w:lastColumn="0" w:oddVBand="0" w:evenVBand="0" w:oddHBand="1" w:evenHBand="0" w:firstRowFirstColumn="0" w:firstRowLastColumn="0" w:lastRowFirstColumn="0" w:lastRowLastColumn="0"/>
            </w:pPr>
            <w:r w:rsidRPr="00A24458">
              <w:t>Depende das etiquetas</w:t>
            </w:r>
          </w:p>
        </w:tc>
      </w:tr>
      <w:tr w:rsidR="002379A3" w:rsidRPr="00D360BF" w14:paraId="6E94F5A3" w14:textId="77777777" w:rsidTr="00A4233E">
        <w:trPr>
          <w:trHeight w:val="216"/>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EDEDED" w:themeFill="accent3" w:themeFillTint="33"/>
            <w:vAlign w:val="center"/>
          </w:tcPr>
          <w:p w14:paraId="17CC9EFD" w14:textId="77777777" w:rsidR="002379A3" w:rsidRPr="00570989" w:rsidRDefault="002379A3" w:rsidP="003F3666">
            <w:pPr>
              <w:spacing w:line="240" w:lineRule="auto"/>
              <w:jc w:val="right"/>
              <w:rPr>
                <w:color w:val="000000" w:themeColor="text1"/>
              </w:rPr>
            </w:pPr>
            <w:r w:rsidRPr="00570989">
              <w:rPr>
                <w:color w:val="000000" w:themeColor="text1"/>
              </w:rPr>
              <w:t>Máximo de Nodos</w:t>
            </w:r>
          </w:p>
        </w:tc>
        <w:tc>
          <w:tcPr>
            <w:tcW w:w="1701" w:type="dxa"/>
            <w:vAlign w:val="center"/>
          </w:tcPr>
          <w:p w14:paraId="1FFC215C" w14:textId="77777777" w:rsidR="002379A3" w:rsidRPr="00A24458" w:rsidRDefault="002379A3" w:rsidP="003F3666">
            <w:pPr>
              <w:spacing w:line="240" w:lineRule="auto"/>
              <w:jc w:val="center"/>
              <w:cnfStyle w:val="000000000000" w:firstRow="0" w:lastRow="0" w:firstColumn="0" w:lastColumn="0" w:oddVBand="0" w:evenVBand="0" w:oddHBand="0" w:evenHBand="0" w:firstRowFirstColumn="0" w:firstRowLastColumn="0" w:lastRowFirstColumn="0" w:lastRowLastColumn="0"/>
            </w:pPr>
            <w:r w:rsidRPr="00A24458">
              <w:t>32</w:t>
            </w:r>
          </w:p>
        </w:tc>
        <w:tc>
          <w:tcPr>
            <w:tcW w:w="1701" w:type="dxa"/>
            <w:vAlign w:val="center"/>
          </w:tcPr>
          <w:p w14:paraId="26988AE9" w14:textId="77777777" w:rsidR="002379A3" w:rsidRPr="00A24458" w:rsidRDefault="002379A3" w:rsidP="003F3666">
            <w:pPr>
              <w:spacing w:line="240" w:lineRule="auto"/>
              <w:jc w:val="center"/>
              <w:cnfStyle w:val="000000000000" w:firstRow="0" w:lastRow="0" w:firstColumn="0" w:lastColumn="0" w:oddVBand="0" w:evenVBand="0" w:oddHBand="0" w:evenHBand="0" w:firstRowFirstColumn="0" w:firstRowLastColumn="0" w:lastRowFirstColumn="0" w:lastRowLastColumn="0"/>
            </w:pPr>
            <w:r w:rsidRPr="00A24458">
              <w:t>65 000</w:t>
            </w:r>
          </w:p>
        </w:tc>
        <w:tc>
          <w:tcPr>
            <w:tcW w:w="1701" w:type="dxa"/>
            <w:vAlign w:val="center"/>
          </w:tcPr>
          <w:p w14:paraId="4515C0DF" w14:textId="77777777" w:rsidR="002379A3" w:rsidRPr="00A24458" w:rsidRDefault="002379A3" w:rsidP="003F3666">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A24458">
              <w:t>Ilimitado</w:t>
            </w:r>
          </w:p>
        </w:tc>
      </w:tr>
    </w:tbl>
    <w:p w14:paraId="63A06B1E" w14:textId="43FDB11B" w:rsidR="002379A3" w:rsidRPr="00EB6ECD" w:rsidRDefault="002379A3" w:rsidP="00664D03">
      <w:pPr>
        <w:pStyle w:val="Legenda"/>
        <w:spacing w:before="240"/>
      </w:pPr>
      <w:bookmarkStart w:id="316" w:name="_Ref362279840"/>
      <w:bookmarkStart w:id="317" w:name="_Toc347498801"/>
      <w:bookmarkStart w:id="318" w:name="_Ref362279834"/>
      <w:bookmarkStart w:id="319" w:name="_Toc379391193"/>
      <w:r w:rsidRPr="00FF63FD">
        <w:t xml:space="preserve">Tabela </w:t>
      </w:r>
      <w:r w:rsidR="0075723B">
        <w:fldChar w:fldCharType="begin"/>
      </w:r>
      <w:r w:rsidR="0075723B">
        <w:instrText xml:space="preserve"> SEQ Tabela \* ARABIC </w:instrText>
      </w:r>
      <w:r w:rsidR="0075723B">
        <w:fldChar w:fldCharType="separate"/>
      </w:r>
      <w:r w:rsidR="00AC2DDA">
        <w:rPr>
          <w:noProof/>
        </w:rPr>
        <w:t>2</w:t>
      </w:r>
      <w:r w:rsidR="0075723B">
        <w:rPr>
          <w:noProof/>
        </w:rPr>
        <w:fldChar w:fldCharType="end"/>
      </w:r>
      <w:bookmarkEnd w:id="316"/>
      <w:r>
        <w:t xml:space="preserve"> –</w:t>
      </w:r>
      <w:r w:rsidRPr="00FF63FD">
        <w:t xml:space="preserve"> Comparação das tecnologias sem fios</w:t>
      </w:r>
      <w:bookmarkEnd w:id="317"/>
      <w:bookmarkEnd w:id="318"/>
      <w:r>
        <w:t xml:space="preserve"> </w:t>
      </w:r>
      <w:r>
        <w:fldChar w:fldCharType="begin"/>
      </w:r>
      <w:r>
        <w:fldChar w:fldCharType="separate"/>
      </w:r>
      <w:r>
        <w:t>{FormattingCitation}</w:t>
      </w:r>
      <w:r>
        <w:fldChar w:fldCharType="end"/>
      </w:r>
      <w:r>
        <w:fldChar w:fldCharType="begin" w:fldLock="1"/>
      </w:r>
      <w:r w:rsidR="00F7610E">
        <w:instrText>ADDIN CSL_CITATION { "citationItems" : [ { "id" : "ITEM-1", "itemData" : { "URL" : "http://www.nebusens.com/index.php/en/products/polaris/comparison", "id" : "ITEM-1", "issued" : { "date-parts" : [ [ "0" ] ] }, "title" : "Wireless Sensor Networks (WSN) and Real-Time Locating Systems (RTLS) - Comparison", "type" : "webpage" }, "uris" : [ "http://www.mendeley.com/documents/?uuid=b3be99ca-1602-48dd-ad6f-38b550cf787d" ] }, { "id" : "ITEM-2", "itemData" : { "abstract" : "n short, Freescale-enabled location monitoring using IEEE 802.15.4/ZigBee technology can help make lives safer and healthier. Products such as the MC13224V PiP allow designers to implement low-power, cost-effective ZigBee mesh networks that can provide effective location monitoring for a variety of environments.", "author" : [ { "dropping-particle" : "", "family" : "Hernandez", "given" : "Oziel", "non-dropping-particle" : "", "parse-names" : false, "suffix" : "" }, { "dropping-particle" : "", "family" : "Jain", "given" : "Varun", "non-dropping-particle" : "", "parse-names" : false, "suffix" : "" }, { "dropping-particle" : "", "family" : "Chakravarty", "given" : "Suhas", "non-dropping-particle" : "", "parse-names" : false, "suffix" : "" }, { "dropping-particle" : "", "family" : "Bhargava", "given" : "Prashant", "non-dropping-particle" : "", "parse-names" : false, "suffix" : "" } ], "container-title" : "Beyond Bits, issue IV", "id" : "ITEM-2", "issued" : { "date-parts" : [ [ "0" ] ] }, "page" : "67-73", "title" : "Position Location Monitoring Using IEEE\u00ae 802.15. 4/ZigBee\u00ae technology", "type" : "article-journal" }, "uris" : [ "http://www.mendeley.com/documents/?uuid=1b65ede9-73cf-407f-9765-33c78690e144" ] } ], "mendeley" : { "previouslyFormattedCitation" : "[31], [32]" }, "properties" : { "noteIndex" : 0 }, "schema" : "https://github.com/citation-style-language/schema/raw/master/csl-citation.json" }</w:instrText>
      </w:r>
      <w:r>
        <w:fldChar w:fldCharType="separate"/>
      </w:r>
      <w:r w:rsidRPr="00B61A60">
        <w:rPr>
          <w:noProof/>
        </w:rPr>
        <w:t>[31], [32]</w:t>
      </w:r>
      <w:bookmarkEnd w:id="319"/>
      <w:r>
        <w:fldChar w:fldCharType="end"/>
      </w:r>
    </w:p>
    <w:p w14:paraId="5BBA2ECC" w14:textId="332CD21B" w:rsidR="002106B9" w:rsidRDefault="00164202" w:rsidP="006921A6">
      <w:r>
        <w:tab/>
      </w:r>
      <w:r w:rsidR="002106B9" w:rsidRPr="00D360BF">
        <w:t>O alcance é mais um fator que limita a utilização das tecnologias</w:t>
      </w:r>
      <w:r w:rsidR="00654247">
        <w:t xml:space="preserve"> e também define o número de pontos de acesso</w:t>
      </w:r>
      <w:r w:rsidR="002106B9" w:rsidRPr="00D360BF">
        <w:t xml:space="preserve"> necessários para cobrir a área </w:t>
      </w:r>
      <w:r w:rsidR="002106B9" w:rsidRPr="00D360BF">
        <w:rPr>
          <w:i/>
        </w:rPr>
        <w:t>indoor</w:t>
      </w:r>
      <w:r w:rsidR="002106B9" w:rsidRPr="00D360BF">
        <w:t xml:space="preserve"> pretendida. Quan</w:t>
      </w:r>
      <w:r w:rsidR="00654247">
        <w:t>to maior for o alcance menos pontos de acesso</w:t>
      </w:r>
      <w:r w:rsidR="002106B9" w:rsidRPr="00D360BF">
        <w:t xml:space="preserve"> serão necessários. O alcance depende do poder de transmissão, da antena utilizada e da frequência do sinal. Mais uma vez as tecnologias Wi-Fi e ZigBee destacam-se. O ZigBee em alguns casos permite um alcance três vez maior que o Wi-Fi. Para aplicações </w:t>
      </w:r>
      <w:r w:rsidR="002106B9" w:rsidRPr="00D360BF">
        <w:rPr>
          <w:i/>
        </w:rPr>
        <w:t>indoor</w:t>
      </w:r>
      <w:r w:rsidR="002106B9" w:rsidRPr="00D360BF">
        <w:t xml:space="preserve">, o alcance diminui muito dependendo do número de divisões, </w:t>
      </w:r>
      <w:r w:rsidR="002106B9" w:rsidRPr="00D360BF">
        <w:lastRenderedPageBreak/>
        <w:t xml:space="preserve">conteúdos e </w:t>
      </w:r>
      <w:r w:rsidR="002106B9">
        <w:t xml:space="preserve">tipo de </w:t>
      </w:r>
      <w:r w:rsidR="002106B9" w:rsidRPr="00D360BF">
        <w:t xml:space="preserve">construção do edifício. Por exemplo em aplicações </w:t>
      </w:r>
      <w:r w:rsidR="002106B9" w:rsidRPr="00D360BF">
        <w:rPr>
          <w:i/>
        </w:rPr>
        <w:t>indoor</w:t>
      </w:r>
      <w:r w:rsidR="00237DF6">
        <w:t xml:space="preserve"> </w:t>
      </w:r>
      <w:r w:rsidR="002106B9" w:rsidRPr="00D360BF">
        <w:t xml:space="preserve">o alcance do ZigBee diminui para 25 a 75 metros. </w:t>
      </w:r>
    </w:p>
    <w:p w14:paraId="46403069" w14:textId="77777777" w:rsidR="007A2B8C" w:rsidRDefault="007A2B8C" w:rsidP="006921A6"/>
    <w:p w14:paraId="69FB346D" w14:textId="2AD528C4" w:rsidR="002733BF" w:rsidRDefault="005C244D" w:rsidP="00CC614D">
      <w:pPr>
        <w:pStyle w:val="Cabealho2"/>
      </w:pPr>
      <w:bookmarkStart w:id="320" w:name="_Ref363233578"/>
      <w:bookmarkStart w:id="321" w:name="_Toc374181980"/>
      <w:bookmarkStart w:id="322" w:name="_Toc379391112"/>
      <w:r>
        <w:t xml:space="preserve">Classificação </w:t>
      </w:r>
      <w:r w:rsidR="00636DAC">
        <w:t>dos</w:t>
      </w:r>
      <w:r w:rsidR="00D4051B">
        <w:t xml:space="preserve"> S</w:t>
      </w:r>
      <w:r>
        <w:t>istema</w:t>
      </w:r>
      <w:r w:rsidR="00636DAC">
        <w:t>s</w:t>
      </w:r>
      <w:r>
        <w:t xml:space="preserve"> de</w:t>
      </w:r>
      <w:r w:rsidR="00D4051B">
        <w:t xml:space="preserve"> L</w:t>
      </w:r>
      <w:r w:rsidR="000D22B8">
        <w:t>ocalização</w:t>
      </w:r>
      <w:bookmarkEnd w:id="312"/>
      <w:bookmarkEnd w:id="313"/>
      <w:bookmarkEnd w:id="314"/>
      <w:bookmarkEnd w:id="320"/>
      <w:bookmarkEnd w:id="321"/>
      <w:bookmarkEnd w:id="322"/>
    </w:p>
    <w:p w14:paraId="15C79C72" w14:textId="77777777" w:rsidR="000D22B8" w:rsidRDefault="000D22B8" w:rsidP="006921A6"/>
    <w:p w14:paraId="5A998DB5" w14:textId="4FD048BB" w:rsidR="00F53C86" w:rsidRDefault="00164202" w:rsidP="006921A6">
      <w:r>
        <w:tab/>
      </w:r>
      <w:r w:rsidR="00E278CF" w:rsidRPr="00D360BF">
        <w:t xml:space="preserve">Existem </w:t>
      </w:r>
      <w:r w:rsidR="00E278CF">
        <w:t>vários métodos</w:t>
      </w:r>
      <w:r w:rsidR="00E278CF" w:rsidRPr="00D360BF">
        <w:t xml:space="preserve"> usad</w:t>
      </w:r>
      <w:r w:rsidR="00E278CF">
        <w:t>o</w:t>
      </w:r>
      <w:r w:rsidR="00E278CF" w:rsidRPr="00D360BF">
        <w:t xml:space="preserve">s para calcular a posição de um dispositivo móvel. Normalmente os sistemas de localização em tempo real </w:t>
      </w:r>
      <w:r w:rsidR="00E278CF" w:rsidRPr="003F540D">
        <w:rPr>
          <w:i/>
        </w:rPr>
        <w:t>(</w:t>
      </w:r>
      <w:r w:rsidR="00E278CF" w:rsidRPr="00D360BF">
        <w:rPr>
          <w:i/>
        </w:rPr>
        <w:t>Real Time Location Systems</w:t>
      </w:r>
      <w:r w:rsidR="00E278CF" w:rsidRPr="003F540D">
        <w:t xml:space="preserve"> </w:t>
      </w:r>
      <w:r w:rsidR="00E278CF">
        <w:t>–</w:t>
      </w:r>
      <w:r w:rsidR="00E278CF" w:rsidRPr="003F540D">
        <w:t xml:space="preserve"> </w:t>
      </w:r>
      <w:r w:rsidR="00E278CF" w:rsidRPr="00D360BF">
        <w:t>RTLS</w:t>
      </w:r>
      <w:r w:rsidR="00E278CF">
        <w:t>) são</w:t>
      </w:r>
      <w:r w:rsidR="00E278CF" w:rsidRPr="00D360BF">
        <w:t xml:space="preserve"> implementado</w:t>
      </w:r>
      <w:r w:rsidR="00E278CF">
        <w:t>s</w:t>
      </w:r>
      <w:r w:rsidR="00E278CF" w:rsidRPr="00D360BF">
        <w:t xml:space="preserve"> atrav</w:t>
      </w:r>
      <w:r w:rsidR="00E278CF">
        <w:t xml:space="preserve">és da conjugação de dois </w:t>
      </w:r>
      <w:r w:rsidR="00E278CF" w:rsidRPr="00D360BF">
        <w:t xml:space="preserve">ou mais </w:t>
      </w:r>
      <w:r w:rsidR="00E278CF">
        <w:t xml:space="preserve">métodos </w:t>
      </w:r>
      <w:r w:rsidR="002733BF">
        <w:fldChar w:fldCharType="begin" w:fldLock="1"/>
      </w:r>
      <w:r w:rsidR="00F7610E">
        <w:instrText>ADDIN CSL_CITATION { "citationItems" : [ { "id" : "ITEM-1", "itemData" : { "author" : [ { "dropping-particle" : "", "family" : "Cisco Systems", "given" : "", "non-dropping-particle" : "", "parse-names" : false, "suffix" : "" } ], "id" : "ITEM-1", "issued" : { "date-parts" : [ [ "2008" ] ] }, "title" : "Wi-Fi Location-Based Services 4.1 Design Guide", "type" : "book" }, "uris" : [ "http://www.mendeley.com/documents/?uuid=97db0ef4-361c-40cf-8e8f-8550a3f88b41" ] }, { "id" : "ITEM-2", "itemData" : { "abstract" : "n short, Freescale-enabled location monitoring using IEEE 802.15.4/ZigBee technology can help make lives safer and healthier. Products such as the MC13224V PiP allow designers to implement low-power, cost-effective ZigBee mesh networks that can provide effective location monitoring for a variety of environments.", "author" : [ { "dropping-particle" : "", "family" : "Hernandez", "given" : "Oziel", "non-dropping-particle" : "", "parse-names" : false, "suffix" : "" }, { "dropping-particle" : "", "family" : "Jain", "given" : "Varun", "non-dropping-particle" : "", "parse-names" : false, "suffix" : "" }, { "dropping-particle" : "", "family" : "Chakravarty", "given" : "Suhas", "non-dropping-particle" : "", "parse-names" : false, "suffix" : "" }, { "dropping-particle" : "", "family" : "Bhargava", "given" : "Prashant", "non-dropping-particle" : "", "parse-names" : false, "suffix" : "" } ], "container-title" : "Beyond Bits, issue IV", "id" : "ITEM-2", "issued" : { "date-parts" : [ [ "0" ] ] }, "page" : "67-73", "title" : "Position Location Monitoring Using IEEE\u00ae 802.15. 4/ZigBee\u00ae technology", "type" : "article-journal" }, "uris" : [ "http://www.mendeley.com/documents/?uuid=1b65ede9-73cf-407f-9765-33c78690e144" ] } ], "mendeley" : { "previouslyFormattedCitation" : "[16], [32]" }, "properties" : { "noteIndex" : 0 }, "schema" : "https://github.com/citation-style-language/schema/raw/master/csl-citation.json" }</w:instrText>
      </w:r>
      <w:r w:rsidR="002733BF">
        <w:fldChar w:fldCharType="separate"/>
      </w:r>
      <w:r w:rsidR="00B61A60" w:rsidRPr="00B61A60">
        <w:rPr>
          <w:noProof/>
        </w:rPr>
        <w:t>[16], [32]</w:t>
      </w:r>
      <w:r w:rsidR="002733BF">
        <w:fldChar w:fldCharType="end"/>
      </w:r>
      <w:r w:rsidR="00635AF2" w:rsidRPr="00D360BF">
        <w:t>.</w:t>
      </w:r>
      <w:r w:rsidR="009D5FA4">
        <w:t xml:space="preserve"> Do ponto de vista tecnológico, a classificação dos sistemas de localização podem ser categorizados em árvore como mostra a </w:t>
      </w:r>
      <w:r w:rsidR="009D5FA4">
        <w:fldChar w:fldCharType="begin"/>
      </w:r>
      <w:r w:rsidR="009D5FA4" w:rsidRPr="0095347E">
        <w:instrText xml:space="preserve"> REF _Ref363046275 \h </w:instrText>
      </w:r>
      <w:r w:rsidR="009D5FA4">
        <w:fldChar w:fldCharType="separate"/>
      </w:r>
      <w:r w:rsidR="00AC2DDA" w:rsidRPr="00F53C86">
        <w:t xml:space="preserve">Figura </w:t>
      </w:r>
      <w:r w:rsidR="00AC2DDA">
        <w:rPr>
          <w:noProof/>
        </w:rPr>
        <w:t>13</w:t>
      </w:r>
      <w:r w:rsidR="009D5FA4">
        <w:fldChar w:fldCharType="end"/>
      </w:r>
      <w:r w:rsidR="009D5FA4">
        <w:t>.</w:t>
      </w:r>
    </w:p>
    <w:p w14:paraId="55B91ACF" w14:textId="62A4C9AB" w:rsidR="00F53C86" w:rsidRPr="0070081B" w:rsidRDefault="00866232" w:rsidP="00AB7C94">
      <w:pPr>
        <w:pStyle w:val="Imagem"/>
      </w:pPr>
      <w:r>
        <w:drawing>
          <wp:inline distT="0" distB="0" distL="0" distR="0" wp14:anchorId="66D98F98" wp14:editId="4334B373">
            <wp:extent cx="5731510" cy="4015105"/>
            <wp:effectExtent l="0" t="0" r="2540" b="4445"/>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esenho.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4015105"/>
                    </a:xfrm>
                    <a:prstGeom prst="rect">
                      <a:avLst/>
                    </a:prstGeom>
                  </pic:spPr>
                </pic:pic>
              </a:graphicData>
            </a:graphic>
          </wp:inline>
        </w:drawing>
      </w:r>
    </w:p>
    <w:p w14:paraId="570E4D2A" w14:textId="65D2C66E" w:rsidR="00202395" w:rsidRPr="00202395" w:rsidRDefault="00F53C86" w:rsidP="00AB7C94">
      <w:pPr>
        <w:pStyle w:val="Legenda"/>
      </w:pPr>
      <w:bookmarkStart w:id="323" w:name="_Ref363046275"/>
      <w:bookmarkStart w:id="324" w:name="_Ref363046269"/>
      <w:bookmarkStart w:id="325" w:name="_Ref363046271"/>
      <w:bookmarkStart w:id="326" w:name="_Ref363055331"/>
      <w:bookmarkStart w:id="327" w:name="_Toc379391160"/>
      <w:r w:rsidRPr="00F53C86">
        <w:t xml:space="preserve">Figura </w:t>
      </w:r>
      <w:r w:rsidR="00C877E1">
        <w:fldChar w:fldCharType="begin"/>
      </w:r>
      <w:r w:rsidR="00C877E1" w:rsidRPr="00DE78A9">
        <w:instrText xml:space="preserve"> SEQ Figura \* ARABIC </w:instrText>
      </w:r>
      <w:r w:rsidR="00C877E1">
        <w:fldChar w:fldCharType="separate"/>
      </w:r>
      <w:r w:rsidR="00AC2DDA">
        <w:rPr>
          <w:noProof/>
        </w:rPr>
        <w:t>13</w:t>
      </w:r>
      <w:r w:rsidR="00C877E1">
        <w:fldChar w:fldCharType="end"/>
      </w:r>
      <w:bookmarkEnd w:id="323"/>
      <w:r>
        <w:t xml:space="preserve"> </w:t>
      </w:r>
      <w:r w:rsidR="001F2EF0">
        <w:t>–</w:t>
      </w:r>
      <w:r>
        <w:t xml:space="preserve"> </w:t>
      </w:r>
      <w:r w:rsidR="001F2EF0">
        <w:t>Árvore de c</w:t>
      </w:r>
      <w:r w:rsidR="00751FBE">
        <w:t xml:space="preserve">lassificação dos sistemas </w:t>
      </w:r>
      <w:r w:rsidRPr="00F53C86">
        <w:t>de localização</w:t>
      </w:r>
      <w:bookmarkEnd w:id="324"/>
      <w:bookmarkEnd w:id="325"/>
      <w:bookmarkEnd w:id="326"/>
      <w:r w:rsidR="009D5FA4">
        <w:t xml:space="preserve"> </w:t>
      </w:r>
      <w:r w:rsidR="00202395">
        <w:fldChar w:fldCharType="begin" w:fldLock="1"/>
      </w:r>
      <w:r w:rsidR="00F7610E">
        <w:instrText>ADDIN CSL_CITATION { "citationItems" : [ { "id" : "ITEM-1", "itemData" : { "DOI" : "10.5772/298", "ISBN" : "978-953-307-082-7", "ISSN" : "978-953-307-082-7", "author" : [ { "dropping-particle" : "", "family" : "Pu", "given" : "Chuan-Chin", "non-dropping-particle" : "", "parse-names" : false, "suffix" : "" }, { "dropping-particle" : "", "family" : "Pu", "given" : "Chuan-Hsian", "non-dropping-particle" : "", "parse-names" : false, "suffix" : "" }, { "dropping-particle" : "", "family" : "Lee", "given" : "Hoon-Jae", "non-dropping-particle" : "", "parse-names" : false, "suffix" : "" } ], "chapter-number" : "11", "container-title" : "Emerging Communications for Wireless Sensor Networks", "editor" : [ { "dropping-particle" : "", "family" : "Foerster", "given" : "Anna", "non-dropping-particle" : "", "parse-names" : false, "suffix" : "" }, { "dropping-particle" : "", "family" : "Foerster", "given" : "Alexander", "non-dropping-particle" : "", "parse-names" : false, "suffix" : "" } ], "id" : "ITEM-1", "issued" : { "date-parts" : [ [ "2011", "2", "7" ] ] }, "page" : "270", "publisher" : "InTech", "title" : "Indoor Location Tracking Using Received Signal Strength Indicator", "type" : "chapter" }, "uris" : [ "http://www.mendeley.com/documents/?uuid=19c1951d-d308-4b5a-a9b6-758c4b49c1d6" ] }, { "id" : "ITEM-2", "itemData" : { "author" : [ { "dropping-particle" : "", "family" : "Cisco Systems", "given" : "", "non-dropping-particle" : "", "parse-names" : false, "suffix" : "" } ], "id" : "ITEM-2", "issued" : { "date-parts" : [ [ "2008" ] ] }, "title" : "Wi-Fi Location-Based Services 4.1 Design Guide", "type" : "book" }, "uris" : [ "http://www.mendeley.com/documents/?uuid=97db0ef4-361c-40cf-8e8f-8550a3f88b41" ] } ], "mendeley" : { "previouslyFormattedCitation" : "[16], [33]" }, "properties" : { "noteIndex" : 0 }, "schema" : "https://github.com/citation-style-language/schema/raw/master/csl-citation.json" }</w:instrText>
      </w:r>
      <w:r w:rsidR="00202395">
        <w:fldChar w:fldCharType="separate"/>
      </w:r>
      <w:r w:rsidR="00B61A60" w:rsidRPr="00165ED4">
        <w:rPr>
          <w:noProof/>
        </w:rPr>
        <w:t>[16], [33]</w:t>
      </w:r>
      <w:bookmarkEnd w:id="327"/>
      <w:r w:rsidR="00202395">
        <w:fldChar w:fldCharType="end"/>
      </w:r>
    </w:p>
    <w:p w14:paraId="787C06CB" w14:textId="44E042AB" w:rsidR="00C107A7" w:rsidRDefault="00C107A7" w:rsidP="00C107A7">
      <w:r>
        <w:tab/>
        <w:t xml:space="preserve">A localização de sensores e as aplicações de localização têm sido </w:t>
      </w:r>
      <w:r w:rsidR="00475DFD">
        <w:t xml:space="preserve">uma área </w:t>
      </w:r>
      <w:r>
        <w:t xml:space="preserve">muito </w:t>
      </w:r>
      <w:r w:rsidR="00475DFD">
        <w:t>abordada e analisada</w:t>
      </w:r>
      <w:r>
        <w:t xml:space="preserve"> desde o que o conceito rede de sensores sem-fios </w:t>
      </w:r>
      <w:r w:rsidRPr="00AA7CC7">
        <w:rPr>
          <w:i/>
        </w:rPr>
        <w:t>(</w:t>
      </w:r>
      <w:r w:rsidRPr="001507BE">
        <w:rPr>
          <w:i/>
        </w:rPr>
        <w:t>Wireless Sensor Network</w:t>
      </w:r>
      <w:r>
        <w:rPr>
          <w:i/>
        </w:rPr>
        <w:t xml:space="preserve"> – </w:t>
      </w:r>
      <w:r>
        <w:t>WSN</w:t>
      </w:r>
      <w:r w:rsidRPr="00AA7CC7">
        <w:t>)</w:t>
      </w:r>
      <w:r>
        <w:t xml:space="preserve"> foi introduzido. Este conceito utiliza os sensores e a tecnologia sem-fios para </w:t>
      </w:r>
      <w:r>
        <w:lastRenderedPageBreak/>
        <w:t xml:space="preserve">localizar objetos e pessoas. Hoje em dia várias técnicas e tecnologias estão disponíveis para serem utilizadas no desenvolvimento de sistemas de localização. A seleção do sistema de localização adequado depende das diferentes necessidades e ambientes, segurança e privacidade, dispositivos disponíveis, restrições do WSN, escala da rede, custo de implementação entre outros </w:t>
      </w:r>
      <w:r>
        <w:fldChar w:fldCharType="begin" w:fldLock="1"/>
      </w:r>
      <w:r w:rsidR="00F7610E">
        <w:instrText>ADDIN CSL_CITATION { "citationItems" : [ { "id" : "ITEM-1", "itemData" : { "DOI" : "10.5772/298", "ISBN" : "978-953-307-082-7", "ISSN" : "978-953-307-082-7", "author" : [ { "dropping-particle" : "", "family" : "Pu", "given" : "Chuan-Chin", "non-dropping-particle" : "", "parse-names" : false, "suffix" : "" }, { "dropping-particle" : "", "family" : "Pu", "given" : "Chuan-Hsian", "non-dropping-particle" : "", "parse-names" : false, "suffix" : "" }, { "dropping-particle" : "", "family" : "Lee", "given" : "Hoon-Jae", "non-dropping-particle" : "", "parse-names" : false, "suffix" : "" } ], "chapter-number" : "11", "container-title" : "Emerging Communications for Wireless Sensor Networks", "editor" : [ { "dropping-particle" : "", "family" : "Foerster", "given" : "Anna", "non-dropping-particle" : "", "parse-names" : false, "suffix" : "" }, { "dropping-particle" : "", "family" : "Foerster", "given" : "Alexander", "non-dropping-particle" : "", "parse-names" : false, "suffix" : "" } ], "id" : "ITEM-1", "issued" : { "date-parts" : [ [ "2011", "2", "7" ] ] }, "page" : "270", "publisher" : "InTech", "title" : "Indoor Location Tracking Using Received Signal Strength Indicator", "type" : "chapter" }, "uris" : [ "http://www.mendeley.com/documents/?uuid=19c1951d-d308-4b5a-a9b6-758c4b49c1d6" ] } ], "mendeley" : { "previouslyFormattedCitation" : "[33]" }, "properties" : { "noteIndex" : 0 }, "schema" : "https://github.com/citation-style-language/schema/raw/master/csl-citation.json" }</w:instrText>
      </w:r>
      <w:r>
        <w:fldChar w:fldCharType="separate"/>
      </w:r>
      <w:r w:rsidRPr="00B61A60">
        <w:rPr>
          <w:noProof/>
        </w:rPr>
        <w:t>[33]</w:t>
      </w:r>
      <w:r>
        <w:fldChar w:fldCharType="end"/>
      </w:r>
      <w:r w:rsidR="009D5FA4">
        <w:t xml:space="preserve">. </w:t>
      </w:r>
    </w:p>
    <w:p w14:paraId="6374CA7B" w14:textId="77777777" w:rsidR="009E088E" w:rsidRDefault="009E088E" w:rsidP="006921A6"/>
    <w:p w14:paraId="38457339" w14:textId="6802E32E" w:rsidR="0015065C" w:rsidRPr="00674D7E" w:rsidRDefault="00EA547D" w:rsidP="00674D7E">
      <w:pPr>
        <w:pStyle w:val="Cabealho3"/>
        <w:numPr>
          <w:ilvl w:val="0"/>
          <w:numId w:val="0"/>
        </w:numPr>
        <w:pBdr>
          <w:bottom w:val="none" w:sz="0" w:space="0" w:color="auto"/>
        </w:pBdr>
      </w:pPr>
      <w:bookmarkStart w:id="328" w:name="_Toc374181981"/>
      <w:bookmarkStart w:id="329" w:name="_Toc379391113"/>
      <w:r w:rsidRPr="00674D7E">
        <w:t>Posicionamento</w:t>
      </w:r>
      <w:bookmarkEnd w:id="328"/>
      <w:bookmarkEnd w:id="329"/>
    </w:p>
    <w:p w14:paraId="31D0E9FD" w14:textId="21D3F989" w:rsidR="00EA547D" w:rsidRPr="00BB745B" w:rsidRDefault="00164202" w:rsidP="009D5FA4">
      <w:r>
        <w:tab/>
      </w:r>
      <w:r w:rsidR="00EA547D">
        <w:t xml:space="preserve">O posicionamento pode ser divido em três tipos de técnicas </w:t>
      </w:r>
      <w:r w:rsidR="005576BC">
        <w:t>para</w:t>
      </w:r>
      <w:r w:rsidR="00EA547D">
        <w:t xml:space="preserve"> estimar a localizaç</w:t>
      </w:r>
      <w:r w:rsidR="005576BC">
        <w:t>ão, determinando</w:t>
      </w:r>
      <w:r w:rsidR="00EA547D">
        <w:t xml:space="preserve"> as coordenadas </w:t>
      </w:r>
      <w:r w:rsidR="00977877">
        <w:t>através d</w:t>
      </w:r>
      <w:r w:rsidR="005576BC">
        <w:t>os métodos</w:t>
      </w:r>
      <w:r w:rsidR="00977877">
        <w:t xml:space="preserve"> de</w:t>
      </w:r>
      <w:r w:rsidR="00EA547D">
        <w:t xml:space="preserve"> </w:t>
      </w:r>
      <w:r w:rsidR="00EA547D" w:rsidRPr="00BB745B">
        <w:t xml:space="preserve">proximidade, </w:t>
      </w:r>
      <w:r w:rsidR="00EA547D" w:rsidRPr="00BB745B">
        <w:rPr>
          <w:i/>
        </w:rPr>
        <w:t>lateration</w:t>
      </w:r>
      <w:r w:rsidR="003F0D0C">
        <w:t xml:space="preserve"> e angulação</w:t>
      </w:r>
      <w:r w:rsidR="00EA547D" w:rsidRPr="00BB745B">
        <w:t>.</w:t>
      </w:r>
    </w:p>
    <w:p w14:paraId="0B99A808" w14:textId="55CB095B" w:rsidR="009D5FA4" w:rsidRPr="00D9122F" w:rsidRDefault="00A92E27" w:rsidP="009D5FA4">
      <w:pPr>
        <w:ind w:left="709"/>
      </w:pPr>
      <w:r w:rsidRPr="00674D7E">
        <w:rPr>
          <w:b/>
        </w:rPr>
        <w:t>Proximidade:</w:t>
      </w:r>
      <w:r>
        <w:rPr>
          <w:b/>
        </w:rPr>
        <w:t xml:space="preserve"> </w:t>
      </w:r>
      <w:r w:rsidR="002C08DF">
        <w:t xml:space="preserve">calcula a possível coordenada através da deteção ou espaço livre. Trata-se de uma técnica onde não se consegue calcular a coordenada exata do alvo de monitorização. Este tipo de </w:t>
      </w:r>
      <w:r w:rsidR="002C08DF" w:rsidRPr="00D9122F">
        <w:t xml:space="preserve">estimativa de localização é um método menos utilizado e mais falível. </w:t>
      </w:r>
    </w:p>
    <w:p w14:paraId="090F0BA3" w14:textId="5C18CF0A" w:rsidR="00A92E27" w:rsidRPr="00D9122F" w:rsidRDefault="00326141" w:rsidP="009D5FA4">
      <w:pPr>
        <w:ind w:left="709"/>
      </w:pPr>
      <w:r w:rsidRPr="009D5FA4">
        <w:rPr>
          <w:b/>
          <w:i/>
        </w:rPr>
        <w:t>Lateration:</w:t>
      </w:r>
      <w:r w:rsidRPr="00D9122F">
        <w:rPr>
          <w:i/>
        </w:rPr>
        <w:t xml:space="preserve"> </w:t>
      </w:r>
      <w:r w:rsidRPr="00D9122F">
        <w:t>calcula a coordenada atual através das distâncias entre o local de destino e os locais de referência</w:t>
      </w:r>
      <w:r w:rsidR="00961E71" w:rsidRPr="00D9122F">
        <w:t>, extraídos</w:t>
      </w:r>
      <w:r w:rsidRPr="00D9122F">
        <w:t xml:space="preserve"> dos sensores utilizados.</w:t>
      </w:r>
    </w:p>
    <w:p w14:paraId="27D0F34C" w14:textId="798A49CB" w:rsidR="00BB745B" w:rsidRDefault="00BB745B" w:rsidP="009D5FA4">
      <w:pPr>
        <w:ind w:left="709"/>
      </w:pPr>
      <w:r w:rsidRPr="009D5FA4">
        <w:rPr>
          <w:b/>
        </w:rPr>
        <w:t>A</w:t>
      </w:r>
      <w:r w:rsidR="00977877" w:rsidRPr="009D5FA4">
        <w:rPr>
          <w:b/>
        </w:rPr>
        <w:t>ngulação</w:t>
      </w:r>
      <w:r w:rsidRPr="009D5FA4">
        <w:rPr>
          <w:b/>
        </w:rPr>
        <w:t>:</w:t>
      </w:r>
      <w:r w:rsidRPr="00D9122F">
        <w:rPr>
          <w:i/>
        </w:rPr>
        <w:t xml:space="preserve"> </w:t>
      </w:r>
      <w:r w:rsidRPr="00D9122F">
        <w:t>calcula a coordenada atual através do ângulo formado entre o local de destino e os vários locais de referência, através</w:t>
      </w:r>
      <w:r>
        <w:t xml:space="preserve"> de cálculos </w:t>
      </w:r>
      <w:r w:rsidR="00961E71">
        <w:t xml:space="preserve">dos </w:t>
      </w:r>
      <w:r>
        <w:t>dados extraídos.</w:t>
      </w:r>
    </w:p>
    <w:p w14:paraId="0E4A50E8" w14:textId="77777777" w:rsidR="00171B56" w:rsidRDefault="00171B56" w:rsidP="006921A6"/>
    <w:p w14:paraId="0D9054CF" w14:textId="4855E456" w:rsidR="00BB745B" w:rsidRDefault="00BB745B" w:rsidP="00674D7E">
      <w:pPr>
        <w:pStyle w:val="Cabealho3"/>
        <w:numPr>
          <w:ilvl w:val="0"/>
          <w:numId w:val="0"/>
        </w:numPr>
        <w:pBdr>
          <w:bottom w:val="none" w:sz="0" w:space="0" w:color="auto"/>
        </w:pBdr>
      </w:pPr>
      <w:bookmarkStart w:id="330" w:name="_Toc374181982"/>
      <w:bookmarkStart w:id="331" w:name="_Toc379391114"/>
      <w:r>
        <w:t>V</w:t>
      </w:r>
      <w:r w:rsidR="00326141">
        <w:t>ariável</w:t>
      </w:r>
      <w:bookmarkEnd w:id="330"/>
      <w:bookmarkEnd w:id="331"/>
    </w:p>
    <w:p w14:paraId="2087905A" w14:textId="3ECB9D68" w:rsidR="00326141" w:rsidRPr="009D5FA4" w:rsidRDefault="00164202" w:rsidP="009D5FA4">
      <w:r>
        <w:tab/>
      </w:r>
      <w:r w:rsidR="001320EB">
        <w:t>O sistema de localização variável é divi</w:t>
      </w:r>
      <w:r w:rsidR="000F0DAF">
        <w:t>di</w:t>
      </w:r>
      <w:r w:rsidR="001320EB">
        <w:t>do em quatro tipos de variáveis que permitem calcular a localização do alvo em estudo através da relação dele com os sensores. As variáveis são relativamente fáceis de medir no mundo físico: célula mais próxima, intensidade do sinal, tempo de propagação e ângulo recebido</w:t>
      </w:r>
      <w:r w:rsidR="00326141">
        <w:t>.</w:t>
      </w:r>
    </w:p>
    <w:p w14:paraId="565866E8" w14:textId="76A56018" w:rsidR="003B0D71" w:rsidRDefault="002C08DF" w:rsidP="00CE58B3">
      <w:pPr>
        <w:ind w:left="709"/>
      </w:pPr>
      <w:r w:rsidRPr="00CE58B3">
        <w:rPr>
          <w:b/>
        </w:rPr>
        <w:t>Célula mais próxima:</w:t>
      </w:r>
      <w:r>
        <w:t xml:space="preserve"> esta técnica estima a localização em qualquer sistema baseado em células RF.</w:t>
      </w:r>
      <w:r w:rsidRPr="002C08DF">
        <w:t xml:space="preserve"> </w:t>
      </w:r>
      <w:r w:rsidR="004079C0">
        <w:t xml:space="preserve">Basicamente </w:t>
      </w:r>
      <w:r w:rsidRPr="002C08DF">
        <w:t>esta técnica não faz qualquer tentativa explícita para resolver a posição do dispositivo móvel para além da indicação da célula com a qual o dispositivo móvel é (ou tem sido) registado.</w:t>
      </w:r>
      <w:r w:rsidR="004079C0">
        <w:t xml:space="preserve"> A probabilidade de selecionar a célula mais </w:t>
      </w:r>
      <w:r w:rsidR="004079C0">
        <w:lastRenderedPageBreak/>
        <w:t>próxima depende da precisão dos dispositivos. É utilizado apenas em situações não críticas.</w:t>
      </w:r>
    </w:p>
    <w:p w14:paraId="4228CAD6" w14:textId="7A7847FF" w:rsidR="007D123F" w:rsidRDefault="007D123F" w:rsidP="009D5FA4">
      <w:pPr>
        <w:ind w:left="709"/>
      </w:pPr>
      <w:r w:rsidRPr="001320EB">
        <w:rPr>
          <w:b/>
        </w:rPr>
        <w:t>Intensidade do sinal:</w:t>
      </w:r>
      <w:r w:rsidR="00087561" w:rsidRPr="001320EB">
        <w:rPr>
          <w:b/>
        </w:rPr>
        <w:t xml:space="preserve"> </w:t>
      </w:r>
      <w:r w:rsidR="00087561">
        <w:t xml:space="preserve">mede-se a intensidade do sinal no recetor </w:t>
      </w:r>
      <w:r w:rsidR="00155E9E">
        <w:t>enviado</w:t>
      </w:r>
      <w:r w:rsidR="00087561">
        <w:t xml:space="preserve"> pelo transmissor. </w:t>
      </w:r>
      <w:r w:rsidR="00155E9E">
        <w:t>A força do sinal tende a ficar</w:t>
      </w:r>
      <w:r w:rsidR="00087561">
        <w:t xml:space="preserve"> mais fraco </w:t>
      </w:r>
      <w:r w:rsidR="00155E9E">
        <w:t xml:space="preserve">durante o caminho devido à </w:t>
      </w:r>
      <w:r w:rsidR="00087561">
        <w:t>atenuaç</w:t>
      </w:r>
      <w:r w:rsidR="00155E9E">
        <w:t>ão do sinal</w:t>
      </w:r>
      <w:r w:rsidR="00087561">
        <w:t>.</w:t>
      </w:r>
      <w:r w:rsidR="00155E9E">
        <w:t xml:space="preserve"> Sabendo relação do caminho percorrido e a atenuação do sinal, é possível encontrar a distância que os separa através da avaliação da atenuação total.</w:t>
      </w:r>
    </w:p>
    <w:p w14:paraId="7DD18B06" w14:textId="63EE3AFD" w:rsidR="00087561" w:rsidRDefault="007D123F" w:rsidP="009D5FA4">
      <w:pPr>
        <w:ind w:left="709"/>
      </w:pPr>
      <w:r w:rsidRPr="001320EB">
        <w:rPr>
          <w:b/>
        </w:rPr>
        <w:t>Tempo de propagação:</w:t>
      </w:r>
      <w:r>
        <w:t xml:space="preserve"> é a duração</w:t>
      </w:r>
      <w:r w:rsidR="00087561">
        <w:t xml:space="preserve"> de tempo necessário para que o sinal viaje do transmissor até ao recetor. Já que a velocidade de propagação de um sinal através de uma meio é sempre constante, é possível calcular a distância entre o transmissor e o recetor através do tempo de propagação.</w:t>
      </w:r>
    </w:p>
    <w:p w14:paraId="4F9AC535" w14:textId="307F8769" w:rsidR="00BF21BF" w:rsidRDefault="00326141" w:rsidP="00472685">
      <w:pPr>
        <w:ind w:left="709"/>
      </w:pPr>
      <w:r w:rsidRPr="001320EB">
        <w:rPr>
          <w:b/>
        </w:rPr>
        <w:t>Ângulo recebido:</w:t>
      </w:r>
      <w:r>
        <w:t xml:space="preserve"> </w:t>
      </w:r>
      <w:r w:rsidR="00582530">
        <w:t>ângulo recebido entre o alvo e um dos locais de referência. Depois de calculado todos os ângulos para todos os pontos de referência existentes, é estimada a angulação</w:t>
      </w:r>
    </w:p>
    <w:p w14:paraId="6932D41A" w14:textId="77777777" w:rsidR="009D5FA4" w:rsidRDefault="009D5FA4" w:rsidP="009D5FA4">
      <w:pPr>
        <w:ind w:left="709"/>
      </w:pPr>
    </w:p>
    <w:p w14:paraId="22EA7299" w14:textId="7123E132" w:rsidR="00074E56" w:rsidRDefault="00BF21BF" w:rsidP="009D5FA4">
      <w:pPr>
        <w:pStyle w:val="Cabealho3"/>
        <w:numPr>
          <w:ilvl w:val="0"/>
          <w:numId w:val="0"/>
        </w:numPr>
        <w:pBdr>
          <w:bottom w:val="none" w:sz="0" w:space="0" w:color="auto"/>
        </w:pBdr>
      </w:pPr>
      <w:bookmarkStart w:id="332" w:name="_Toc374181983"/>
      <w:bookmarkStart w:id="333" w:name="_Toc379391115"/>
      <w:r>
        <w:t>Variantes</w:t>
      </w:r>
      <w:bookmarkEnd w:id="332"/>
      <w:bookmarkEnd w:id="333"/>
    </w:p>
    <w:p w14:paraId="4D9D5B2A" w14:textId="02F4FB62" w:rsidR="00582530" w:rsidRDefault="007510CB" w:rsidP="009D5FA4">
      <w:pPr>
        <w:ind w:firstLine="709"/>
        <w:rPr>
          <w:u w:val="single"/>
        </w:rPr>
      </w:pPr>
      <w:r>
        <w:t>Existem c</w:t>
      </w:r>
      <w:r w:rsidR="00245E50">
        <w:t>inco</w:t>
      </w:r>
      <w:r w:rsidR="00C54543">
        <w:t xml:space="preserve"> tipos de </w:t>
      </w:r>
      <w:r w:rsidR="00A26487">
        <w:t>métodos</w:t>
      </w:r>
      <w:r w:rsidR="00C54543">
        <w:t xml:space="preserve"> para calcular a distância num sistema de localização. São eles o</w:t>
      </w:r>
      <w:r w:rsidR="00CD3D12">
        <w:t xml:space="preserve"> </w:t>
      </w:r>
      <w:r w:rsidR="00CD3D12" w:rsidRPr="00CD3D12">
        <w:rPr>
          <w:i/>
        </w:rPr>
        <w:t>Cell of Origin</w:t>
      </w:r>
      <w:r w:rsidR="00CD3D12">
        <w:t>,</w:t>
      </w:r>
      <w:r w:rsidR="00C54543">
        <w:t xml:space="preserve"> </w:t>
      </w:r>
      <w:r w:rsidR="00B61400">
        <w:t xml:space="preserve">RSS, </w:t>
      </w:r>
      <w:r w:rsidR="00C54543">
        <w:t xml:space="preserve">ToA, TDoA e </w:t>
      </w:r>
      <w:r w:rsidR="00B61400">
        <w:t>AoA</w:t>
      </w:r>
      <w:r w:rsidR="00C54543">
        <w:t>.</w:t>
      </w:r>
    </w:p>
    <w:p w14:paraId="42C9908B" w14:textId="6A6A7947" w:rsidR="006B419D" w:rsidRDefault="00CD3D12" w:rsidP="009D5FA4">
      <w:pPr>
        <w:ind w:left="709"/>
      </w:pPr>
      <w:r w:rsidRPr="00582530">
        <w:rPr>
          <w:b/>
          <w:i/>
        </w:rPr>
        <w:t>Cell of Origin:</w:t>
      </w:r>
      <w:r w:rsidRPr="00D360BF">
        <w:t xml:space="preserve"> </w:t>
      </w:r>
      <w:r w:rsidR="00582530">
        <w:t>a</w:t>
      </w:r>
      <w:r w:rsidR="00582530" w:rsidRPr="00D360BF">
        <w:t xml:space="preserve"> célula de origem</w:t>
      </w:r>
      <w:r w:rsidR="00582530">
        <w:t xml:space="preserve"> (</w:t>
      </w:r>
      <w:r w:rsidR="00582530">
        <w:fldChar w:fldCharType="begin"/>
      </w:r>
      <w:r w:rsidR="00582530">
        <w:instrText xml:space="preserve"> REF _Ref377660674 \h </w:instrText>
      </w:r>
      <w:r w:rsidR="00582530">
        <w:fldChar w:fldCharType="separate"/>
      </w:r>
      <w:r w:rsidR="00AC2DDA" w:rsidRPr="006B419D">
        <w:t xml:space="preserve">Figura </w:t>
      </w:r>
      <w:r w:rsidR="00AC2DDA">
        <w:rPr>
          <w:noProof/>
        </w:rPr>
        <w:t>14</w:t>
      </w:r>
      <w:r w:rsidR="00582530">
        <w:fldChar w:fldCharType="end"/>
      </w:r>
      <w:r w:rsidR="00582530">
        <w:t>)</w:t>
      </w:r>
      <w:r w:rsidR="00582530" w:rsidRPr="00D360BF">
        <w:t xml:space="preserve"> estima aproximadamente a localização d</w:t>
      </w:r>
      <w:r w:rsidR="00582530">
        <w:t>o dispositivo móvel identificando</w:t>
      </w:r>
      <w:r w:rsidR="00582530" w:rsidRPr="00D360BF">
        <w:t xml:space="preserve"> a “célula” a que pertence. </w:t>
      </w:r>
      <w:r w:rsidR="00582530">
        <w:t>Sabendo onde se encontram os pontos de acesso</w:t>
      </w:r>
      <w:r w:rsidR="00582530" w:rsidRPr="00D360BF">
        <w:t xml:space="preserve"> e as suas áreas de cobertura</w:t>
      </w:r>
      <w:r w:rsidR="00582530">
        <w:t>, é possível saber a que ponto de acesso</w:t>
      </w:r>
      <w:r w:rsidR="00582530" w:rsidRPr="00D360BF">
        <w:t xml:space="preserve"> o dispositivo está ligado. Assim associa-se a localização do dispositivo a essa área. Para melhor determinar a posição real do dispositivo </w:t>
      </w:r>
      <w:r w:rsidR="00582530">
        <w:t>é necessário identificar com precisão a área de cobertura de cada ponto de acesso</w:t>
      </w:r>
      <w:r w:rsidR="00582530" w:rsidRPr="00D360BF">
        <w:t xml:space="preserve">. </w:t>
      </w:r>
      <w:r w:rsidR="00582530">
        <w:t>Resultando</w:t>
      </w:r>
      <w:r w:rsidR="00582530" w:rsidRPr="00D360BF">
        <w:t xml:space="preserve"> </w:t>
      </w:r>
      <w:r w:rsidR="00582530">
        <w:t xml:space="preserve">num </w:t>
      </w:r>
      <w:r w:rsidR="00582530" w:rsidRPr="00D360BF">
        <w:t>método simples</w:t>
      </w:r>
      <w:r w:rsidR="00582530">
        <w:t>, mas que também enfrenta</w:t>
      </w:r>
      <w:r w:rsidR="00475DFD">
        <w:t xml:space="preserve"> grandes</w:t>
      </w:r>
      <w:r w:rsidR="00582530">
        <w:t xml:space="preserve"> problemas</w:t>
      </w:r>
      <w:r w:rsidR="00582530" w:rsidRPr="00D360BF">
        <w:t xml:space="preserve">, tais como, </w:t>
      </w:r>
      <w:r w:rsidR="00582530">
        <w:t xml:space="preserve">a falha da associação dos </w:t>
      </w:r>
      <w:r w:rsidR="00582530" w:rsidRPr="00D360BF">
        <w:t xml:space="preserve">dispositivos </w:t>
      </w:r>
      <w:r w:rsidR="00582530">
        <w:t>com os pontos de acesso</w:t>
      </w:r>
      <w:r w:rsidR="00582530" w:rsidRPr="00D360BF">
        <w:t xml:space="preserve"> </w:t>
      </w:r>
      <w:r w:rsidR="00582530">
        <w:t xml:space="preserve">que estão </w:t>
      </w:r>
      <w:r w:rsidR="00582530" w:rsidRPr="00D360BF">
        <w:t>mais perto leva a erros grandes na localização.</w:t>
      </w:r>
    </w:p>
    <w:p w14:paraId="6D6599EC" w14:textId="424BA16F" w:rsidR="006B419D" w:rsidRDefault="006B419D" w:rsidP="00AB7C94">
      <w:pPr>
        <w:pStyle w:val="Imagem"/>
      </w:pPr>
      <w:bookmarkStart w:id="334" w:name="_Ref362446136"/>
      <w:bookmarkStart w:id="335" w:name="_Ref362446132"/>
      <w:r w:rsidRPr="006B419D">
        <w:lastRenderedPageBreak/>
        <w:drawing>
          <wp:inline distT="0" distB="0" distL="0" distR="0" wp14:anchorId="45655262" wp14:editId="70E84B4E">
            <wp:extent cx="5731510" cy="3271328"/>
            <wp:effectExtent l="0" t="0" r="2540" b="5715"/>
            <wp:docPr id="10" name="Imagem 10" descr="C:\RaFaeL\Dropbox\UNIVERSIDADE\Mestrado\2ºAno\Dissertação\Imagens\cel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RaFaeL\Dropbox\UNIVERSIDADE\Mestrado\2ºAno\Dissertação\Imagens\celula.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3271328"/>
                    </a:xfrm>
                    <a:prstGeom prst="rect">
                      <a:avLst/>
                    </a:prstGeom>
                    <a:ln w="25400" cap="rnd">
                      <a:noFill/>
                    </a:ln>
                    <a:effectLst/>
                  </pic:spPr>
                </pic:pic>
              </a:graphicData>
            </a:graphic>
          </wp:inline>
        </w:drawing>
      </w:r>
    </w:p>
    <w:p w14:paraId="068EFAE1" w14:textId="7ABC111F" w:rsidR="00CD3D12" w:rsidRDefault="00CD3D12" w:rsidP="00AB7C94">
      <w:pPr>
        <w:pStyle w:val="Legenda"/>
      </w:pPr>
      <w:bookmarkStart w:id="336" w:name="_Ref377660674"/>
      <w:bookmarkStart w:id="337" w:name="_Toc379391161"/>
      <w:r w:rsidRPr="006B419D">
        <w:t xml:space="preserve">Figura </w:t>
      </w:r>
      <w:r w:rsidR="0075723B">
        <w:fldChar w:fldCharType="begin"/>
      </w:r>
      <w:r w:rsidR="0075723B">
        <w:instrText xml:space="preserve"> SEQ Figura \* ARABIC </w:instrText>
      </w:r>
      <w:r w:rsidR="0075723B">
        <w:fldChar w:fldCharType="separate"/>
      </w:r>
      <w:r w:rsidR="00AC2DDA">
        <w:rPr>
          <w:noProof/>
        </w:rPr>
        <w:t>14</w:t>
      </w:r>
      <w:r w:rsidR="0075723B">
        <w:rPr>
          <w:noProof/>
        </w:rPr>
        <w:fldChar w:fldCharType="end"/>
      </w:r>
      <w:bookmarkEnd w:id="334"/>
      <w:bookmarkEnd w:id="336"/>
      <w:r w:rsidRPr="006B419D">
        <w:t xml:space="preserve"> – </w:t>
      </w:r>
      <w:r w:rsidR="006B419D" w:rsidRPr="006B419D">
        <w:t>Esquema</w:t>
      </w:r>
      <w:r w:rsidRPr="006B419D">
        <w:t xml:space="preserve"> do</w:t>
      </w:r>
      <w:r w:rsidR="00664D03">
        <w:t xml:space="preserve"> funcionamento -</w:t>
      </w:r>
      <w:r w:rsidRPr="006B419D">
        <w:t xml:space="preserve"> </w:t>
      </w:r>
      <w:bookmarkEnd w:id="335"/>
      <w:r w:rsidR="00260491">
        <w:t>CoO</w:t>
      </w:r>
      <w:r w:rsidR="009D5FA4">
        <w:t xml:space="preserve"> </w:t>
      </w:r>
      <w:r w:rsidRPr="006B419D">
        <w:fldChar w:fldCharType="begin" w:fldLock="1"/>
      </w:r>
      <w:r w:rsidR="00F7610E">
        <w:instrText>ADDIN CSL_CITATION { "citationItems" : [ { "id" : "ITEM-1", "itemData" : { "author" : [ { "dropping-particle" : "", "family" : "Cisco Systems", "given" : "", "non-dropping-particle" : "", "parse-names" : false, "suffix" : "" } ], "id" : "ITEM-1", "issued" : { "date-parts" : [ [ "2008" ] ] }, "title" : "Wi-Fi Location-Based Services 4.1 Design Guide", "type" : "book" }, "uris" : [ "http://www.mendeley.com/documents/?uuid=97db0ef4-361c-40cf-8e8f-8550a3f88b41" ] } ], "mendeley" : { "previouslyFormattedCitation" : "[16]" }, "properties" : { "noteIndex" : 0 }, "schema" : "https://github.com/citation-style-language/schema/raw/master/csl-citation.json" }</w:instrText>
      </w:r>
      <w:r w:rsidRPr="006B419D">
        <w:fldChar w:fldCharType="separate"/>
      </w:r>
      <w:r w:rsidR="00E0777F" w:rsidRPr="00E0777F">
        <w:rPr>
          <w:noProof/>
        </w:rPr>
        <w:t>[16]</w:t>
      </w:r>
      <w:bookmarkEnd w:id="337"/>
      <w:r w:rsidRPr="006B419D">
        <w:fldChar w:fldCharType="end"/>
      </w:r>
    </w:p>
    <w:p w14:paraId="28B96863" w14:textId="0A33C7CF" w:rsidR="00903136" w:rsidRDefault="00C54543" w:rsidP="00FE680C">
      <w:pPr>
        <w:ind w:left="709"/>
      </w:pPr>
      <w:r w:rsidRPr="00582530">
        <w:rPr>
          <w:b/>
        </w:rPr>
        <w:t>RSS:</w:t>
      </w:r>
      <w:r>
        <w:t xml:space="preserve"> </w:t>
      </w:r>
      <w:r w:rsidR="00CD3D12" w:rsidRPr="00D360BF">
        <w:t xml:space="preserve">permite saber a </w:t>
      </w:r>
      <w:r w:rsidR="00582530">
        <w:t>potência do sinal recebido do ponto de acesso</w:t>
      </w:r>
      <w:r w:rsidR="00CD3D12" w:rsidRPr="00D360BF">
        <w:t xml:space="preserve"> no dispositivo móve</w:t>
      </w:r>
      <w:r w:rsidR="00582530">
        <w:t>l. Ao identificar o RSS,</w:t>
      </w:r>
      <w:r w:rsidR="00CD3D12" w:rsidRPr="00D360BF">
        <w:t xml:space="preserve"> s</w:t>
      </w:r>
      <w:r w:rsidR="00582530">
        <w:t>abendo a potência de saída</w:t>
      </w:r>
      <w:r w:rsidR="00CD3D12" w:rsidRPr="00D360BF">
        <w:t xml:space="preserve">, as suas perdas e ganhos, conseguimos calcular a distância do dispositivo </w:t>
      </w:r>
      <w:r w:rsidR="00582530">
        <w:t>móvel ao ponto de acesso</w:t>
      </w:r>
      <w:r w:rsidR="00CD3D12" w:rsidRPr="00D360BF">
        <w:t>. Se for efetuado es</w:t>
      </w:r>
      <w:r w:rsidR="00582530">
        <w:t>te calculo a pelo menos três pontos de acesso</w:t>
      </w:r>
      <w:r w:rsidR="00CD3D12" w:rsidRPr="00D360BF">
        <w:t xml:space="preserve"> diferentes é feita a tripla relação das potências do sinal (triangulação simples) e estima-se a localização do dispositivo. Este método tem em conta a planta do edifício e depende do modelo usado para calcular a distância.</w:t>
      </w:r>
      <w:r w:rsidR="00582530">
        <w:t xml:space="preserve"> O esquema presente na </w:t>
      </w:r>
      <w:r w:rsidR="00803A16">
        <w:fldChar w:fldCharType="begin"/>
      </w:r>
      <w:r w:rsidR="00803A16">
        <w:instrText xml:space="preserve"> REF _Ref363226700 \h </w:instrText>
      </w:r>
      <w:r w:rsidR="00803A16">
        <w:fldChar w:fldCharType="separate"/>
      </w:r>
      <w:r w:rsidR="00AC2DDA">
        <w:t xml:space="preserve">Figura </w:t>
      </w:r>
      <w:r w:rsidR="00AC2DDA">
        <w:rPr>
          <w:noProof/>
        </w:rPr>
        <w:t>15</w:t>
      </w:r>
      <w:r w:rsidR="00803A16">
        <w:fldChar w:fldCharType="end"/>
      </w:r>
      <w:r w:rsidR="00803A16">
        <w:t xml:space="preserve"> explica como funciona esta técnica. Para começar é necessário</w:t>
      </w:r>
      <w:r w:rsidR="00582530">
        <w:t xml:space="preserve"> calcular o RSSI de todos os pontos de acesso em várias zonas</w:t>
      </w:r>
      <w:r w:rsidR="00903136">
        <w:t xml:space="preserve"> do ambiente. Com estes valores podemos caracterizar o ambiente em estudo para encontrar parâmetros adequados para cada área específica. Quando o processo de calibração se dá por finalizado, os parâmetros do ambiente são fixados e não serão modificados a menos que existam alterações significativas </w:t>
      </w:r>
      <w:r w:rsidR="00B0126C">
        <w:t>dos</w:t>
      </w:r>
      <w:r w:rsidR="00903136">
        <w:t xml:space="preserve"> objetos que se encontram nessa área. O próximo passo é obter continuamente os valo</w:t>
      </w:r>
      <w:r w:rsidR="00582530">
        <w:t>res de RSSI referentes a cada ponto de acesso</w:t>
      </w:r>
      <w:r w:rsidR="00903136">
        <w:t xml:space="preserve"> em tempo real. Com esses valores e os parâmetros do ambiente é possível converter os valores de RSSI em distância utilizando o </w:t>
      </w:r>
      <w:r w:rsidR="00903136" w:rsidRPr="00582530">
        <w:rPr>
          <w:i/>
        </w:rPr>
        <w:t>path loss model.</w:t>
      </w:r>
      <w:r w:rsidR="00903136">
        <w:t xml:space="preserve"> </w:t>
      </w:r>
      <w:r w:rsidR="00B0126C">
        <w:t>Este modelo calcula a distância a um AP através da força do sinal e do ambiente em que está inseri</w:t>
      </w:r>
      <w:r w:rsidR="00590051">
        <w:t>do. Aplicando a triangulação às</w:t>
      </w:r>
      <w:r w:rsidR="00B0126C">
        <w:t xml:space="preserve"> distâncias calculadas, consegue-se determinar a coordenada da localização exata do alvo.</w:t>
      </w:r>
    </w:p>
    <w:p w14:paraId="3D18C9B6" w14:textId="46756CC1" w:rsidR="00673525" w:rsidRDefault="00392726" w:rsidP="00AB7C94">
      <w:pPr>
        <w:pStyle w:val="Imagem"/>
      </w:pPr>
      <w:r>
        <w:lastRenderedPageBreak/>
        <w:drawing>
          <wp:inline distT="0" distB="0" distL="0" distR="0" wp14:anchorId="21D9F37E" wp14:editId="08DA9306">
            <wp:extent cx="4981575" cy="5428078"/>
            <wp:effectExtent l="0" t="0" r="0" b="127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SS.png"/>
                    <pic:cNvPicPr/>
                  </pic:nvPicPr>
                  <pic:blipFill>
                    <a:blip r:embed="rId30">
                      <a:extLst>
                        <a:ext uri="{28A0092B-C50C-407E-A947-70E740481C1C}">
                          <a14:useLocalDpi xmlns:a14="http://schemas.microsoft.com/office/drawing/2010/main" val="0"/>
                        </a:ext>
                      </a:extLst>
                    </a:blip>
                    <a:stretch>
                      <a:fillRect/>
                    </a:stretch>
                  </pic:blipFill>
                  <pic:spPr>
                    <a:xfrm>
                      <a:off x="0" y="0"/>
                      <a:ext cx="4981872" cy="5428402"/>
                    </a:xfrm>
                    <a:prstGeom prst="rect">
                      <a:avLst/>
                    </a:prstGeom>
                    <a:ln w="25400" cap="rnd">
                      <a:noFill/>
                    </a:ln>
                    <a:effectLst/>
                  </pic:spPr>
                </pic:pic>
              </a:graphicData>
            </a:graphic>
          </wp:inline>
        </w:drawing>
      </w:r>
    </w:p>
    <w:p w14:paraId="0E5E86CE" w14:textId="2810B567" w:rsidR="00673525" w:rsidRDefault="00673525" w:rsidP="00AB7C94">
      <w:pPr>
        <w:pStyle w:val="Legenda"/>
      </w:pPr>
      <w:bookmarkStart w:id="338" w:name="_Ref363226700"/>
      <w:bookmarkStart w:id="339" w:name="_Toc379391162"/>
      <w:r>
        <w:t xml:space="preserve">Figura </w:t>
      </w:r>
      <w:r w:rsidR="0075723B">
        <w:fldChar w:fldCharType="begin"/>
      </w:r>
      <w:r w:rsidR="0075723B">
        <w:instrText xml:space="preserve"> SEQ Figura \* ARABIC </w:instrText>
      </w:r>
      <w:r w:rsidR="0075723B">
        <w:fldChar w:fldCharType="separate"/>
      </w:r>
      <w:r w:rsidR="00AC2DDA">
        <w:rPr>
          <w:noProof/>
        </w:rPr>
        <w:t>15</w:t>
      </w:r>
      <w:r w:rsidR="0075723B">
        <w:rPr>
          <w:noProof/>
        </w:rPr>
        <w:fldChar w:fldCharType="end"/>
      </w:r>
      <w:bookmarkEnd w:id="338"/>
      <w:r w:rsidR="00D9625A">
        <w:t xml:space="preserve"> –</w:t>
      </w:r>
      <w:r w:rsidR="005A747B">
        <w:t xml:space="preserve"> </w:t>
      </w:r>
      <w:r w:rsidR="005A747B" w:rsidRPr="006B419D">
        <w:t>Esquema do funcionamento</w:t>
      </w:r>
      <w:r w:rsidR="00664D03">
        <w:t xml:space="preserve"> -</w:t>
      </w:r>
      <w:r w:rsidR="005A747B">
        <w:t xml:space="preserve"> RSS</w:t>
      </w:r>
      <w:bookmarkEnd w:id="339"/>
    </w:p>
    <w:p w14:paraId="33FDD54B" w14:textId="64DD3664" w:rsidR="00122916" w:rsidRPr="00582530" w:rsidRDefault="00C54543" w:rsidP="00FE680C">
      <w:pPr>
        <w:ind w:left="709"/>
        <w:rPr>
          <w:u w:val="single"/>
        </w:rPr>
      </w:pPr>
      <w:r w:rsidRPr="00582530">
        <w:rPr>
          <w:b/>
        </w:rPr>
        <w:t>ToA:</w:t>
      </w:r>
      <w:r>
        <w:t xml:space="preserve"> </w:t>
      </w:r>
      <w:r w:rsidR="00582530" w:rsidRPr="00582530">
        <w:t>T</w:t>
      </w:r>
      <w:r w:rsidR="00582530" w:rsidRPr="00D360BF">
        <w:t>ambém permite</w:t>
      </w:r>
      <w:r w:rsidR="00582530">
        <w:t xml:space="preserve"> calcular a distância entre o ponto de acesso</w:t>
      </w:r>
      <w:r w:rsidR="00582530" w:rsidRPr="00D360BF">
        <w:t xml:space="preserve"> e o dispositivo móvel. Funciona da mesma maneira que o RSS</w:t>
      </w:r>
      <w:r w:rsidR="00582530">
        <w:t>,</w:t>
      </w:r>
      <w:r w:rsidR="00582530" w:rsidRPr="00D360BF">
        <w:t xml:space="preserve"> </w:t>
      </w:r>
      <w:r w:rsidR="00582530">
        <w:t>contudo pretere a</w:t>
      </w:r>
      <w:r w:rsidR="00582530" w:rsidRPr="00D360BF">
        <w:t xml:space="preserve"> potência do sinal</w:t>
      </w:r>
      <w:r w:rsidR="00582530">
        <w:t xml:space="preserve"> para o</w:t>
      </w:r>
      <w:r w:rsidR="00582530" w:rsidRPr="00D360BF">
        <w:t xml:space="preserve"> tempo que o sinal demora a percorrer até chegar ao recetor. </w:t>
      </w:r>
      <w:r w:rsidR="00582530">
        <w:t xml:space="preserve">Existem duas abordagens diferentes para implementar este método. Na primeira abordagem o transmissor transmite um sinal para vários recetores. Todos eles encaminham a hora de chegada do sinal a um sistema central para comparação. A outra abordagem passa por vários transmissores enviar um sinal a um único recetor. O recetor calcula o tempo de chegada de todos os sinais e faz a comparação desses tempos. </w:t>
      </w:r>
      <w:r w:rsidR="00582530" w:rsidRPr="00D360BF">
        <w:t>Um dos grandes inconvenientes desta abordagem é que os relógios dos equipamentos têm de estar perfeitamente sincronizados.</w:t>
      </w:r>
      <w:r w:rsidR="00582530">
        <w:t xml:space="preserve"> Além disso, os sinais podem ser perdidos devido aos múltiplos sinais recebidos ao mesmo tempo. A </w:t>
      </w:r>
      <w:r w:rsidR="00582530">
        <w:fldChar w:fldCharType="begin"/>
      </w:r>
      <w:r w:rsidR="00582530" w:rsidRPr="007A0C95">
        <w:instrText xml:space="preserve"> REF _Ref363133028 \h </w:instrText>
      </w:r>
      <w:r w:rsidR="00582530">
        <w:fldChar w:fldCharType="separate"/>
      </w:r>
      <w:r w:rsidR="00AC2DDA" w:rsidRPr="00C508A4">
        <w:t xml:space="preserve">Figura </w:t>
      </w:r>
      <w:r w:rsidR="00AC2DDA">
        <w:rPr>
          <w:noProof/>
        </w:rPr>
        <w:t>16</w:t>
      </w:r>
      <w:r w:rsidR="00582530">
        <w:fldChar w:fldCharType="end"/>
      </w:r>
      <w:r w:rsidR="00582530">
        <w:t xml:space="preserve"> demonstra o conceito de ToA </w:t>
      </w:r>
      <w:r w:rsidR="00582530" w:rsidRPr="005A2021">
        <w:rPr>
          <w:i/>
        </w:rPr>
        <w:lastRenderedPageBreak/>
        <w:t xml:space="preserve">tri-lateration, </w:t>
      </w:r>
      <w:r w:rsidR="00582530">
        <w:t>onde é calculado o tempo (T</w:t>
      </w:r>
      <w:r w:rsidR="00582530" w:rsidRPr="005A2021">
        <w:rPr>
          <w:sz w:val="18"/>
        </w:rPr>
        <w:t>1</w:t>
      </w:r>
      <w:r w:rsidR="00582530">
        <w:t>, T</w:t>
      </w:r>
      <w:r w:rsidR="00582530" w:rsidRPr="005A2021">
        <w:rPr>
          <w:sz w:val="18"/>
        </w:rPr>
        <w:t>2</w:t>
      </w:r>
      <w:r w:rsidR="00582530">
        <w:t xml:space="preserve"> e T</w:t>
      </w:r>
      <w:r w:rsidR="00582530" w:rsidRPr="005A2021">
        <w:rPr>
          <w:sz w:val="18"/>
        </w:rPr>
        <w:t>3</w:t>
      </w:r>
      <w:r w:rsidR="00582530">
        <w:t xml:space="preserve">) que uma mensagem demora desde o </w:t>
      </w:r>
      <w:r w:rsidR="00582530" w:rsidRPr="005A2021">
        <w:rPr>
          <w:i/>
        </w:rPr>
        <w:t>smartphone</w:t>
      </w:r>
      <w:r w:rsidR="00582530">
        <w:t xml:space="preserve"> até aos sensores. Sabendo a velocidade de propagação calcula-se a distância (D</w:t>
      </w:r>
      <w:r w:rsidR="00582530" w:rsidRPr="005A2021">
        <w:rPr>
          <w:sz w:val="18"/>
        </w:rPr>
        <w:t>1</w:t>
      </w:r>
      <w:r w:rsidR="00582530">
        <w:t>, D</w:t>
      </w:r>
      <w:r w:rsidR="00582530" w:rsidRPr="005A2021">
        <w:rPr>
          <w:sz w:val="18"/>
        </w:rPr>
        <w:t>2</w:t>
      </w:r>
      <w:r w:rsidR="00582530">
        <w:t xml:space="preserve"> e D</w:t>
      </w:r>
      <w:r w:rsidR="00582530" w:rsidRPr="005A2021">
        <w:rPr>
          <w:sz w:val="18"/>
        </w:rPr>
        <w:t>3</w:t>
      </w:r>
      <w:r w:rsidR="00582530">
        <w:t>), que se utiliza para construir uma área circular em volta de cada sensor. A interseção dessas três linhas dita a posição do alvo.</w:t>
      </w:r>
    </w:p>
    <w:p w14:paraId="7E4CD44B" w14:textId="278BD1A6" w:rsidR="0080533D" w:rsidRDefault="00392726" w:rsidP="00AB7C94">
      <w:pPr>
        <w:pStyle w:val="Imagem"/>
      </w:pPr>
      <w:r>
        <w:drawing>
          <wp:inline distT="0" distB="0" distL="0" distR="0" wp14:anchorId="39F6A56C" wp14:editId="714758CA">
            <wp:extent cx="3696216" cy="3210373"/>
            <wp:effectExtent l="0" t="0" r="0" b="952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oA.png"/>
                    <pic:cNvPicPr/>
                  </pic:nvPicPr>
                  <pic:blipFill>
                    <a:blip r:embed="rId31">
                      <a:extLst>
                        <a:ext uri="{28A0092B-C50C-407E-A947-70E740481C1C}">
                          <a14:useLocalDpi xmlns:a14="http://schemas.microsoft.com/office/drawing/2010/main" val="0"/>
                        </a:ext>
                      </a:extLst>
                    </a:blip>
                    <a:stretch>
                      <a:fillRect/>
                    </a:stretch>
                  </pic:blipFill>
                  <pic:spPr>
                    <a:xfrm>
                      <a:off x="0" y="0"/>
                      <a:ext cx="3696216" cy="3210373"/>
                    </a:xfrm>
                    <a:prstGeom prst="rect">
                      <a:avLst/>
                    </a:prstGeom>
                    <a:ln w="25400" cap="rnd">
                      <a:noFill/>
                    </a:ln>
                    <a:effectLst/>
                  </pic:spPr>
                </pic:pic>
              </a:graphicData>
            </a:graphic>
          </wp:inline>
        </w:drawing>
      </w:r>
    </w:p>
    <w:p w14:paraId="078C6C73" w14:textId="622C6668" w:rsidR="0080533D" w:rsidRDefault="0080533D" w:rsidP="00AB7C94">
      <w:pPr>
        <w:pStyle w:val="Legenda"/>
      </w:pPr>
      <w:bookmarkStart w:id="340" w:name="_Ref363133028"/>
      <w:bookmarkStart w:id="341" w:name="_Toc379391163"/>
      <w:r w:rsidRPr="00C508A4">
        <w:t xml:space="preserve">Figura </w:t>
      </w:r>
      <w:r w:rsidR="0075723B">
        <w:fldChar w:fldCharType="begin"/>
      </w:r>
      <w:r w:rsidR="0075723B">
        <w:instrText xml:space="preserve"> SEQ Figura \* ARABIC </w:instrText>
      </w:r>
      <w:r w:rsidR="0075723B">
        <w:fldChar w:fldCharType="separate"/>
      </w:r>
      <w:r w:rsidR="00AC2DDA">
        <w:rPr>
          <w:noProof/>
        </w:rPr>
        <w:t>16</w:t>
      </w:r>
      <w:r w:rsidR="0075723B">
        <w:rPr>
          <w:noProof/>
        </w:rPr>
        <w:fldChar w:fldCharType="end"/>
      </w:r>
      <w:bookmarkEnd w:id="340"/>
      <w:r w:rsidRPr="00C508A4">
        <w:t xml:space="preserve"> </w:t>
      </w:r>
      <w:r w:rsidR="006B419D" w:rsidRPr="00C508A4">
        <w:t>–</w:t>
      </w:r>
      <w:r w:rsidRPr="00C508A4">
        <w:t xml:space="preserve"> Esquema</w:t>
      </w:r>
      <w:r w:rsidR="00664D03">
        <w:t xml:space="preserve"> de funcionamento -</w:t>
      </w:r>
      <w:r w:rsidRPr="00C508A4">
        <w:t xml:space="preserve"> ToA</w:t>
      </w:r>
      <w:bookmarkEnd w:id="341"/>
    </w:p>
    <w:p w14:paraId="356DCA67" w14:textId="3228307C" w:rsidR="00453D87" w:rsidRPr="0014454F" w:rsidRDefault="00C54543" w:rsidP="00CE58B3">
      <w:pPr>
        <w:ind w:left="709"/>
        <w:rPr>
          <w:u w:val="single"/>
        </w:rPr>
      </w:pPr>
      <w:r w:rsidRPr="0014454F">
        <w:rPr>
          <w:b/>
        </w:rPr>
        <w:t>TDoA:</w:t>
      </w:r>
      <w:r w:rsidR="00453D87">
        <w:t xml:space="preserve"> é </w:t>
      </w:r>
      <w:r w:rsidR="00590051">
        <w:t xml:space="preserve">uma </w:t>
      </w:r>
      <w:r w:rsidR="00453D87">
        <w:t xml:space="preserve">versão improvisada do ToA, uma vez que evita os problemas de sincronização e perda de pacotes. </w:t>
      </w:r>
      <w:r w:rsidR="00224037">
        <w:t>Para isso, o</w:t>
      </w:r>
      <w:r w:rsidR="00453D87">
        <w:t xml:space="preserve"> transmissor envia dois sinais diferentes com velocidades de propagação</w:t>
      </w:r>
      <w:r w:rsidR="00224037">
        <w:t xml:space="preserve"> também diferentes</w:t>
      </w:r>
      <w:r w:rsidR="00453D87">
        <w:t>. Quando os dois sinais chegam ao recetor é calculado a diferença do tempo de chegada de cada sinal.</w:t>
      </w:r>
      <w:r w:rsidR="00453D87" w:rsidRPr="00453D87">
        <w:t xml:space="preserve"> Usando a diferença dos tempos de chegada</w:t>
      </w:r>
      <w:r w:rsidR="00453D87">
        <w:t xml:space="preserve"> de cada sinal</w:t>
      </w:r>
      <w:r w:rsidR="00453D87" w:rsidRPr="00453D87">
        <w:t>,</w:t>
      </w:r>
      <w:r w:rsidR="00453D87">
        <w:t xml:space="preserve"> podemos</w:t>
      </w:r>
      <w:r w:rsidR="003F2B3B">
        <w:t xml:space="preserve"> assim</w:t>
      </w:r>
      <w:r w:rsidR="00453D87">
        <w:t xml:space="preserve"> </w:t>
      </w:r>
      <w:r w:rsidR="003F2B3B">
        <w:t>encontrar</w:t>
      </w:r>
      <w:r w:rsidR="00453D87">
        <w:t xml:space="preserve"> o</w:t>
      </w:r>
      <w:r w:rsidR="00453D87" w:rsidRPr="00453D87">
        <w:t xml:space="preserve"> tempo de voo </w:t>
      </w:r>
      <w:r w:rsidR="00453D87" w:rsidRPr="0014454F">
        <w:rPr>
          <w:i/>
        </w:rPr>
        <w:t>(Time of Flight</w:t>
      </w:r>
      <w:r w:rsidR="003F2B3B" w:rsidRPr="0014454F">
        <w:rPr>
          <w:i/>
        </w:rPr>
        <w:t xml:space="preserve"> </w:t>
      </w:r>
      <w:r w:rsidR="003F2B3B" w:rsidRPr="004C355A">
        <w:t>–</w:t>
      </w:r>
      <w:r w:rsidR="003F2B3B" w:rsidRPr="003F2B3B">
        <w:t xml:space="preserve"> </w:t>
      </w:r>
      <w:r w:rsidR="00453D87">
        <w:t>To</w:t>
      </w:r>
      <w:r w:rsidR="00453D87" w:rsidRPr="00453D87">
        <w:t xml:space="preserve">F), que é </w:t>
      </w:r>
      <w:r w:rsidR="003F2B3B" w:rsidRPr="00453D87">
        <w:t>exatamente</w:t>
      </w:r>
      <w:r w:rsidR="00453D87" w:rsidRPr="00453D87">
        <w:t xml:space="preserve"> igual ao tempo de propagação de um sinal.</w:t>
      </w:r>
    </w:p>
    <w:p w14:paraId="1926BFF7" w14:textId="7936C5E3" w:rsidR="00C54543" w:rsidRDefault="00C54543" w:rsidP="00CE58B3">
      <w:pPr>
        <w:ind w:left="709"/>
      </w:pPr>
      <w:r w:rsidRPr="0014454F">
        <w:rPr>
          <w:b/>
        </w:rPr>
        <w:t>AoA:</w:t>
      </w:r>
      <w:r w:rsidRPr="00D360BF">
        <w:t xml:space="preserve"> permite localizar o dispositivo móvel tendo em conta o ângulo que o sinal recebido faz aquando da chegada. Quando repetido este processo para vários sinais pr</w:t>
      </w:r>
      <w:r w:rsidR="00224037">
        <w:t>ovenientes</w:t>
      </w:r>
      <w:r w:rsidR="0014454F">
        <w:t xml:space="preserve"> de diferentes pontos de acesso</w:t>
      </w:r>
      <w:r w:rsidRPr="00D360BF">
        <w:t xml:space="preserve"> é possível cruzar e comparar os ângulos e assim deduzir a localização</w:t>
      </w:r>
      <w:r w:rsidR="006A7571">
        <w:t xml:space="preserve"> (</w:t>
      </w:r>
      <w:r w:rsidR="006A7571">
        <w:fldChar w:fldCharType="begin"/>
      </w:r>
      <w:r w:rsidR="006A7571">
        <w:instrText xml:space="preserve"> REF _Ref363148079 \h </w:instrText>
      </w:r>
      <w:r w:rsidR="006A7571">
        <w:fldChar w:fldCharType="separate"/>
      </w:r>
      <w:r w:rsidR="00AC2DDA">
        <w:t xml:space="preserve">Figura </w:t>
      </w:r>
      <w:r w:rsidR="00AC2DDA">
        <w:rPr>
          <w:noProof/>
        </w:rPr>
        <w:t>17</w:t>
      </w:r>
      <w:r w:rsidR="006A7571">
        <w:fldChar w:fldCharType="end"/>
      </w:r>
      <w:r w:rsidR="006A7571">
        <w:t>)</w:t>
      </w:r>
      <w:r w:rsidRPr="00D360BF">
        <w:t xml:space="preserve">. </w:t>
      </w:r>
      <w:r>
        <w:t>O recetor também deve saber a sua própria orientação para</w:t>
      </w:r>
      <w:r w:rsidR="00C274AF">
        <w:t xml:space="preserve"> uma melhor medição do ângulo. </w:t>
      </w:r>
      <w:r>
        <w:t xml:space="preserve"> </w:t>
      </w:r>
    </w:p>
    <w:p w14:paraId="609F326A" w14:textId="3A754D9C" w:rsidR="00FA2CA4" w:rsidRDefault="00392726" w:rsidP="00AB7C94">
      <w:pPr>
        <w:pStyle w:val="Imagem"/>
      </w:pPr>
      <w:r>
        <w:lastRenderedPageBreak/>
        <w:drawing>
          <wp:inline distT="0" distB="0" distL="0" distR="0" wp14:anchorId="412F30AA" wp14:editId="205A4456">
            <wp:extent cx="3658111" cy="2943636"/>
            <wp:effectExtent l="0" t="0" r="0" b="9525"/>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oA.png"/>
                    <pic:cNvPicPr/>
                  </pic:nvPicPr>
                  <pic:blipFill>
                    <a:blip r:embed="rId32">
                      <a:extLst>
                        <a:ext uri="{28A0092B-C50C-407E-A947-70E740481C1C}">
                          <a14:useLocalDpi xmlns:a14="http://schemas.microsoft.com/office/drawing/2010/main" val="0"/>
                        </a:ext>
                      </a:extLst>
                    </a:blip>
                    <a:stretch>
                      <a:fillRect/>
                    </a:stretch>
                  </pic:blipFill>
                  <pic:spPr>
                    <a:xfrm>
                      <a:off x="0" y="0"/>
                      <a:ext cx="3658111" cy="2943636"/>
                    </a:xfrm>
                    <a:prstGeom prst="rect">
                      <a:avLst/>
                    </a:prstGeom>
                    <a:ln w="25400" cap="rnd">
                      <a:noFill/>
                    </a:ln>
                    <a:effectLst/>
                  </pic:spPr>
                </pic:pic>
              </a:graphicData>
            </a:graphic>
          </wp:inline>
        </w:drawing>
      </w:r>
    </w:p>
    <w:p w14:paraId="54C38F73" w14:textId="65C380E3" w:rsidR="00DE2A8D" w:rsidRDefault="00FA2CA4" w:rsidP="00AB7C94">
      <w:pPr>
        <w:pStyle w:val="Legenda"/>
      </w:pPr>
      <w:bookmarkStart w:id="342" w:name="_Ref363148079"/>
      <w:bookmarkStart w:id="343" w:name="_Toc379391164"/>
      <w:r>
        <w:t xml:space="preserve">Figura </w:t>
      </w:r>
      <w:r w:rsidR="0075723B">
        <w:fldChar w:fldCharType="begin"/>
      </w:r>
      <w:r w:rsidR="0075723B">
        <w:instrText xml:space="preserve"> SEQ Figura \* ARABIC </w:instrText>
      </w:r>
      <w:r w:rsidR="0075723B">
        <w:fldChar w:fldCharType="separate"/>
      </w:r>
      <w:r w:rsidR="00AC2DDA">
        <w:rPr>
          <w:noProof/>
        </w:rPr>
        <w:t>17</w:t>
      </w:r>
      <w:r w:rsidR="0075723B">
        <w:rPr>
          <w:noProof/>
        </w:rPr>
        <w:fldChar w:fldCharType="end"/>
      </w:r>
      <w:bookmarkEnd w:id="342"/>
      <w:r w:rsidR="00031CFE">
        <w:t xml:space="preserve"> </w:t>
      </w:r>
      <w:r w:rsidR="00031CFE" w:rsidRPr="00C508A4">
        <w:t>–</w:t>
      </w:r>
      <w:r w:rsidR="00031CFE">
        <w:t xml:space="preserve"> </w:t>
      </w:r>
      <w:r>
        <w:t xml:space="preserve">Esquema </w:t>
      </w:r>
      <w:r w:rsidR="00272968">
        <w:t xml:space="preserve">de funcionamento </w:t>
      </w:r>
      <w:r w:rsidR="00664D03">
        <w:t xml:space="preserve">- </w:t>
      </w:r>
      <w:r>
        <w:t>AoA</w:t>
      </w:r>
      <w:bookmarkEnd w:id="343"/>
    </w:p>
    <w:p w14:paraId="68E77B04" w14:textId="77777777" w:rsidR="00EC0FC1" w:rsidRPr="00DE2A8D" w:rsidRDefault="00EC0FC1" w:rsidP="006921A6"/>
    <w:p w14:paraId="58C54033" w14:textId="37F7D18C" w:rsidR="003E1911" w:rsidRPr="003E1911" w:rsidRDefault="00A6416E" w:rsidP="00CE58B3">
      <w:pPr>
        <w:pStyle w:val="Cabealho3"/>
        <w:numPr>
          <w:ilvl w:val="0"/>
          <w:numId w:val="0"/>
        </w:numPr>
        <w:pBdr>
          <w:bottom w:val="none" w:sz="0" w:space="0" w:color="auto"/>
        </w:pBdr>
      </w:pPr>
      <w:bookmarkStart w:id="344" w:name="_Toc374181984"/>
      <w:bookmarkStart w:id="345" w:name="_Toc379391116"/>
      <w:r>
        <w:t>Dispositivo</w:t>
      </w:r>
      <w:bookmarkEnd w:id="344"/>
      <w:bookmarkEnd w:id="345"/>
    </w:p>
    <w:p w14:paraId="46EF66D0" w14:textId="2C3F0D38" w:rsidR="003C123C" w:rsidRDefault="005849EB" w:rsidP="006921A6">
      <w:bookmarkStart w:id="346" w:name="_Toc347827586"/>
      <w:bookmarkStart w:id="347" w:name="_Toc347828190"/>
      <w:r>
        <w:tab/>
      </w:r>
      <w:r w:rsidR="003C123C">
        <w:t>Do ponto de vista dos dispositivos, os sistemas de localização são organizados</w:t>
      </w:r>
      <w:r w:rsidR="00872B70">
        <w:t xml:space="preserve"> basicamente</w:t>
      </w:r>
      <w:r w:rsidR="003C123C">
        <w:t xml:space="preserve"> em três tipos</w:t>
      </w:r>
      <w:r w:rsidR="00872B70">
        <w:t xml:space="preserve"> de ferramentas de cálculo de distâncias: transcetor</w:t>
      </w:r>
      <w:r w:rsidR="00862E90">
        <w:t xml:space="preserve"> RF </w:t>
      </w:r>
      <w:r w:rsidR="00F83A0E">
        <w:t>(</w:t>
      </w:r>
      <w:r w:rsidR="00F83A0E" w:rsidRPr="00F83A0E">
        <w:t>dispositivo que combina um transmissor e um recetor</w:t>
      </w:r>
      <w:r w:rsidR="00F83A0E">
        <w:t>)</w:t>
      </w:r>
      <w:r w:rsidR="00872B70">
        <w:t xml:space="preserve">, </w:t>
      </w:r>
      <w:r w:rsidR="00A26487">
        <w:t>o</w:t>
      </w:r>
      <w:r w:rsidR="00F83A0E">
        <w:t xml:space="preserve"> </w:t>
      </w:r>
      <w:r w:rsidR="00872B70">
        <w:t xml:space="preserve">tradutor </w:t>
      </w:r>
      <w:r w:rsidR="00072FEE">
        <w:t>ultrassónico</w:t>
      </w:r>
      <w:r w:rsidR="00A26487">
        <w:t xml:space="preserve"> e o conjunto de antenas</w:t>
      </w:r>
      <w:r w:rsidR="00072FEE">
        <w:t>.</w:t>
      </w:r>
    </w:p>
    <w:p w14:paraId="47FB2ABE" w14:textId="18434C92" w:rsidR="00F83A0E" w:rsidRPr="00EA5CF0" w:rsidRDefault="00F83A0E" w:rsidP="00CE58B3">
      <w:pPr>
        <w:ind w:left="709"/>
        <w:rPr>
          <w:b/>
        </w:rPr>
      </w:pPr>
      <w:r w:rsidRPr="00EA5CF0">
        <w:rPr>
          <w:b/>
        </w:rPr>
        <w:t>Transcetor RF</w:t>
      </w:r>
      <w:r w:rsidR="0045101E" w:rsidRPr="00EA5CF0">
        <w:rPr>
          <w:b/>
        </w:rPr>
        <w:t xml:space="preserve">: </w:t>
      </w:r>
      <w:r w:rsidR="0045101E">
        <w:t>permite calcular a força do sinal, e pode ser utilizado n</w:t>
      </w:r>
      <w:r w:rsidR="00A26487">
        <w:t xml:space="preserve">o método </w:t>
      </w:r>
      <w:r w:rsidR="0045101E">
        <w:t xml:space="preserve">de localização RSS. </w:t>
      </w:r>
      <w:r w:rsidR="00192B0D">
        <w:t>Na maioria dos transcetor</w:t>
      </w:r>
      <w:r w:rsidR="00862E90">
        <w:t>es</w:t>
      </w:r>
      <w:r w:rsidR="00192B0D">
        <w:t xml:space="preserve"> RF, um</w:t>
      </w:r>
      <w:r w:rsidR="00A26487">
        <w:t xml:space="preserve"> </w:t>
      </w:r>
      <w:r w:rsidR="00862E90">
        <w:t>dos registos</w:t>
      </w:r>
      <w:r w:rsidR="00192B0D">
        <w:t xml:space="preserve"> serve para armazenar o RS</w:t>
      </w:r>
      <w:r w:rsidR="00EA5CF0">
        <w:t>SI.</w:t>
      </w:r>
    </w:p>
    <w:p w14:paraId="68040A14" w14:textId="77777777" w:rsidR="00EA5CF0" w:rsidRDefault="00F83A0E" w:rsidP="00CE58B3">
      <w:pPr>
        <w:ind w:left="709"/>
        <w:rPr>
          <w:b/>
        </w:rPr>
      </w:pPr>
      <w:r w:rsidRPr="00EA5CF0">
        <w:rPr>
          <w:b/>
        </w:rPr>
        <w:t>Tradutor ultrassónico:</w:t>
      </w:r>
      <w:r w:rsidR="00192B0D" w:rsidRPr="00EA5CF0">
        <w:rPr>
          <w:b/>
        </w:rPr>
        <w:t xml:space="preserve"> </w:t>
      </w:r>
      <w:r w:rsidR="00192B0D">
        <w:t xml:space="preserve">permite medir o tempo de chegada do sinal. Pode ser utilizado na técnica de localização ToA. Se no entanto for utilizado tanto o transcetor RF como o tradutor ultrassónico, então podem ser enviados dois sinais diferentes que percorrem o mesmo caminho a velocidades diferentes. </w:t>
      </w:r>
      <w:r w:rsidR="00A26487">
        <w:t>Calcula-se</w:t>
      </w:r>
      <w:r w:rsidR="00192B0D">
        <w:t xml:space="preserve"> a diferença de tempo entre os dois sinais</w:t>
      </w:r>
      <w:r w:rsidR="00A26487">
        <w:t xml:space="preserve">, começando a contar o tempo quando o sinal RF chega e parando quando o sinal ultrassónico chega. Esta diferença de tempos permite-nos </w:t>
      </w:r>
      <w:r w:rsidR="00862E90">
        <w:t xml:space="preserve">utilizar </w:t>
      </w:r>
      <w:r w:rsidR="00A26487">
        <w:t>o método de localização TDoA.</w:t>
      </w:r>
    </w:p>
    <w:p w14:paraId="30FE5A9C" w14:textId="7E0381D8" w:rsidR="00072FEE" w:rsidRPr="00EA5CF0" w:rsidRDefault="0045101E" w:rsidP="00CE58B3">
      <w:pPr>
        <w:ind w:left="709"/>
        <w:rPr>
          <w:b/>
        </w:rPr>
      </w:pPr>
      <w:r w:rsidRPr="00EA5CF0">
        <w:rPr>
          <w:b/>
        </w:rPr>
        <w:t xml:space="preserve">Conjunto de antenas: </w:t>
      </w:r>
      <w:r>
        <w:t xml:space="preserve">é utilizado para medir o ângulo do sinal recebido. Comparando </w:t>
      </w:r>
      <w:r w:rsidR="00E57B74">
        <w:t>os diferentes ângulos</w:t>
      </w:r>
      <w:r>
        <w:t xml:space="preserve"> do sinal recebido por diferentes antenas. </w:t>
      </w:r>
      <w:r w:rsidR="00E57B74">
        <w:t>Estas antenas</w:t>
      </w:r>
      <w:r>
        <w:t xml:space="preserve"> </w:t>
      </w:r>
      <w:r w:rsidR="00E57B74">
        <w:t>são utilizadas</w:t>
      </w:r>
      <w:r>
        <w:t xml:space="preserve"> </w:t>
      </w:r>
      <w:r w:rsidR="00A26487">
        <w:t>no método</w:t>
      </w:r>
      <w:r>
        <w:t xml:space="preserve"> de localização AoA.</w:t>
      </w:r>
    </w:p>
    <w:p w14:paraId="67BCE06B" w14:textId="77777777" w:rsidR="005E45EB" w:rsidRDefault="005E45EB" w:rsidP="006921A6"/>
    <w:p w14:paraId="4DC6727D" w14:textId="77777777" w:rsidR="00D816B1" w:rsidRPr="006075EB" w:rsidRDefault="00D816B1" w:rsidP="006921A6"/>
    <w:p w14:paraId="512306F7" w14:textId="77777777" w:rsidR="00D816B1" w:rsidRPr="006075EB" w:rsidRDefault="00D816B1" w:rsidP="006921A6"/>
    <w:p w14:paraId="47CF1E9A" w14:textId="77777777" w:rsidR="00D816B1" w:rsidRPr="006075EB" w:rsidRDefault="00D816B1" w:rsidP="006921A6"/>
    <w:p w14:paraId="6FD5D0DC" w14:textId="77777777" w:rsidR="00D816B1" w:rsidRDefault="00D816B1" w:rsidP="006921A6"/>
    <w:p w14:paraId="5F07EAC5" w14:textId="54EB915E" w:rsidR="00D816B1" w:rsidRDefault="003E5824" w:rsidP="006921A6">
      <w:pPr>
        <w:pStyle w:val="Cabealho1"/>
      </w:pPr>
      <w:bookmarkStart w:id="348" w:name="_Toc374181985"/>
      <w:bookmarkStart w:id="349" w:name="_Ref374369954"/>
      <w:bookmarkStart w:id="350" w:name="_Toc379391117"/>
      <w:r>
        <w:t>Capítulo IV:</w:t>
      </w:r>
      <w:r>
        <w:br/>
      </w:r>
      <w:r w:rsidR="00D816B1">
        <w:t>Tecnologia Wi-Fi</w:t>
      </w:r>
      <w:bookmarkEnd w:id="348"/>
      <w:bookmarkEnd w:id="349"/>
      <w:bookmarkEnd w:id="350"/>
    </w:p>
    <w:p w14:paraId="1BBCD307" w14:textId="77777777" w:rsidR="00D816B1" w:rsidRDefault="00D816B1" w:rsidP="006921A6"/>
    <w:p w14:paraId="2CD7971B" w14:textId="3A9F3435" w:rsidR="00D816B1" w:rsidRDefault="00D816B1" w:rsidP="006921A6">
      <w:r>
        <w:rPr>
          <w:b/>
        </w:rPr>
        <w:tab/>
      </w:r>
      <w:r w:rsidR="00473DDC">
        <w:t>No capítulo anterior</w:t>
      </w:r>
      <w:r>
        <w:t xml:space="preserve"> foi abordado as tecnologias</w:t>
      </w:r>
      <w:r w:rsidR="00E65256">
        <w:t xml:space="preserve"> sem fios</w:t>
      </w:r>
      <w:r>
        <w:t xml:space="preserve"> utilizadas nos sistemas de localização </w:t>
      </w:r>
      <w:r w:rsidRPr="00D816B1">
        <w:rPr>
          <w:i/>
        </w:rPr>
        <w:t>indoor</w:t>
      </w:r>
      <w:r>
        <w:rPr>
          <w:i/>
        </w:rPr>
        <w:t xml:space="preserve">, </w:t>
      </w:r>
      <w:r>
        <w:t xml:space="preserve">neste capítulo pretendemos abordar em específico a tecnologia Wi-Fi. Esta foi a tecnologia </w:t>
      </w:r>
      <w:r w:rsidR="006B38B4">
        <w:t>escolhida</w:t>
      </w:r>
      <w:r>
        <w:t xml:space="preserve"> para </w:t>
      </w:r>
      <w:r w:rsidR="00473DDC">
        <w:t xml:space="preserve">o sistema de localização criado, </w:t>
      </w:r>
      <w:r w:rsidR="00A62DB2">
        <w:t xml:space="preserve">porque satisfaz todos os requisitos mínimos necessários para desenvolver um sistema de localização e também porque </w:t>
      </w:r>
      <w:r w:rsidR="00473DDC">
        <w:t>c</w:t>
      </w:r>
      <w:r w:rsidR="00A62DB2">
        <w:t>ada vez mais</w:t>
      </w:r>
      <w:r w:rsidR="00E65256">
        <w:t xml:space="preserve"> já</w:t>
      </w:r>
      <w:r w:rsidR="00473DDC">
        <w:t xml:space="preserve"> faz</w:t>
      </w:r>
      <w:r w:rsidR="00A62DB2">
        <w:t xml:space="preserve"> parte dos lares de muitas famílias. Assim sendo, permite uma melhor aceitação por parte de to</w:t>
      </w:r>
      <w:r w:rsidR="00473DDC">
        <w:t>das as pessoas</w:t>
      </w:r>
      <w:r w:rsidR="00A62DB2">
        <w:t xml:space="preserve"> e não requer nenhum ou quase nenhuns custos envolvidos. </w:t>
      </w:r>
      <w:r>
        <w:t>Por isso torna-se relevante conhecer todas as suas características e todos os fenómenos que lhes são inerentes.</w:t>
      </w:r>
    </w:p>
    <w:p w14:paraId="37FC8E12" w14:textId="1DE54A7E" w:rsidR="002D7A20" w:rsidRDefault="00F402EE" w:rsidP="002D7A20">
      <w:r>
        <w:tab/>
      </w:r>
      <w:r w:rsidR="002D7A20">
        <w:t xml:space="preserve">Num sistema de localização </w:t>
      </w:r>
      <w:r w:rsidR="002D7A20" w:rsidRPr="00F402EE">
        <w:rPr>
          <w:i/>
        </w:rPr>
        <w:t>indoor</w:t>
      </w:r>
      <w:r w:rsidR="002D7A20">
        <w:rPr>
          <w:i/>
        </w:rPr>
        <w:t xml:space="preserve">, </w:t>
      </w:r>
      <w:r w:rsidR="002D7A20">
        <w:t xml:space="preserve">é fundamental determinar a cobertura de cada </w:t>
      </w:r>
      <w:r w:rsidR="002D7A20" w:rsidRPr="00D360BF">
        <w:t>ponto de acesso</w:t>
      </w:r>
      <w:r w:rsidR="008402EF">
        <w:t xml:space="preserve">, a distância ao </w:t>
      </w:r>
      <w:r w:rsidR="002D7A20">
        <w:t>dispositivo móvel, os caminhos percorridos e a atenuação do sinal, entre outros. Estes cálculos só podem ser feitos após conhecer bem o funcionamento da tecnologia Wi-Fi. As ondas ao colidir com objetos dão origens a vários tipos de distorção ao sinal. Pode ser desde a atenuação na potência do sinal, reflexão ou refração do sinal.</w:t>
      </w:r>
    </w:p>
    <w:p w14:paraId="456DC6CE" w14:textId="749B441C" w:rsidR="00EC66E8" w:rsidRDefault="0098178D" w:rsidP="006921A6">
      <w:r>
        <w:tab/>
      </w:r>
      <w:r w:rsidR="002D7A20">
        <w:t xml:space="preserve">A seguir explicamos com mais detalhe alguns dos fenómenos mais comuns que afetam os sinais eletromagnéticos, distorcendo e afetando a sua perfeita propagação. </w:t>
      </w:r>
    </w:p>
    <w:p w14:paraId="0390ECBF" w14:textId="77777777" w:rsidR="002D7A20" w:rsidRDefault="002D7A20" w:rsidP="006921A6"/>
    <w:p w14:paraId="5B6B6DF2" w14:textId="77777777" w:rsidR="002D7A20" w:rsidRDefault="002D7A20" w:rsidP="006921A6"/>
    <w:p w14:paraId="488F523A" w14:textId="77777777" w:rsidR="001E4D64" w:rsidRPr="001E4D64" w:rsidRDefault="001E4D64" w:rsidP="001E4D64">
      <w:pPr>
        <w:pStyle w:val="PargrafodaLista"/>
        <w:numPr>
          <w:ilvl w:val="0"/>
          <w:numId w:val="1"/>
        </w:numPr>
        <w:pBdr>
          <w:bottom w:val="single" w:sz="12" w:space="1" w:color="auto"/>
        </w:pBdr>
        <w:spacing w:before="240" w:line="240" w:lineRule="auto"/>
        <w:outlineLvl w:val="1"/>
        <w:rPr>
          <w:b/>
          <w:bCs/>
          <w:vanish/>
          <w:sz w:val="40"/>
          <w:szCs w:val="32"/>
        </w:rPr>
      </w:pPr>
      <w:bookmarkStart w:id="351" w:name="_Toc374468246"/>
      <w:bookmarkStart w:id="352" w:name="_Toc375516685"/>
      <w:bookmarkStart w:id="353" w:name="_Toc376794400"/>
      <w:bookmarkStart w:id="354" w:name="_Toc377142348"/>
      <w:bookmarkStart w:id="355" w:name="_Toc377239698"/>
      <w:bookmarkStart w:id="356" w:name="_Toc377657615"/>
      <w:bookmarkStart w:id="357" w:name="_Toc377659478"/>
      <w:bookmarkStart w:id="358" w:name="_Toc377661956"/>
      <w:bookmarkStart w:id="359" w:name="_Toc377663891"/>
      <w:bookmarkStart w:id="360" w:name="_Toc377663992"/>
      <w:bookmarkStart w:id="361" w:name="_Toc377843829"/>
      <w:bookmarkStart w:id="362" w:name="_Toc377910435"/>
      <w:bookmarkStart w:id="363" w:name="_Toc378014850"/>
      <w:bookmarkStart w:id="364" w:name="_Toc378018908"/>
      <w:bookmarkStart w:id="365" w:name="_Toc378236894"/>
      <w:bookmarkStart w:id="366" w:name="_Toc378279580"/>
      <w:bookmarkStart w:id="367" w:name="_Toc378282237"/>
      <w:bookmarkStart w:id="368" w:name="_Toc378282908"/>
      <w:bookmarkStart w:id="369" w:name="_Toc378286300"/>
      <w:bookmarkStart w:id="370" w:name="_Toc378519832"/>
      <w:bookmarkStart w:id="371" w:name="_Toc378529426"/>
      <w:bookmarkStart w:id="372" w:name="_Toc378535618"/>
      <w:bookmarkStart w:id="373" w:name="_Toc378697799"/>
      <w:bookmarkStart w:id="374" w:name="_Toc378699133"/>
      <w:bookmarkStart w:id="375" w:name="_Toc378713761"/>
      <w:bookmarkStart w:id="376" w:name="_Toc378770464"/>
      <w:bookmarkStart w:id="377" w:name="_Toc378858655"/>
      <w:bookmarkStart w:id="378" w:name="_Toc378885714"/>
      <w:bookmarkStart w:id="379" w:name="_Toc378886867"/>
      <w:bookmarkStart w:id="380" w:name="_Toc378944854"/>
      <w:bookmarkStart w:id="381" w:name="_Toc378958820"/>
      <w:bookmarkStart w:id="382" w:name="_Toc378959476"/>
      <w:bookmarkStart w:id="383" w:name="_Toc378959902"/>
      <w:bookmarkStart w:id="384" w:name="_Toc378960372"/>
      <w:bookmarkStart w:id="385" w:name="_Toc378961571"/>
      <w:bookmarkStart w:id="386" w:name="_Toc378962353"/>
      <w:bookmarkStart w:id="387" w:name="_Toc379376091"/>
      <w:bookmarkStart w:id="388" w:name="_Toc379380151"/>
      <w:bookmarkStart w:id="389" w:name="_Toc379385595"/>
      <w:bookmarkStart w:id="390" w:name="_Toc379386948"/>
      <w:bookmarkStart w:id="391" w:name="_Toc379390589"/>
      <w:bookmarkStart w:id="392" w:name="_Toc379390715"/>
      <w:bookmarkStart w:id="393" w:name="_Toc379391118"/>
      <w:bookmarkStart w:id="394" w:name="_Toc374181986"/>
      <w:bookmarkEnd w:id="303"/>
      <w:bookmarkEnd w:id="304"/>
      <w:bookmarkEnd w:id="346"/>
      <w:bookmarkEnd w:id="347"/>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p>
    <w:p w14:paraId="1256ED8D" w14:textId="4890C529" w:rsidR="00EC66E8" w:rsidRPr="00E21A01" w:rsidRDefault="00EC66E8" w:rsidP="00CC614D">
      <w:pPr>
        <w:pStyle w:val="Cabealho2"/>
      </w:pPr>
      <w:bookmarkStart w:id="395" w:name="_Toc379391119"/>
      <w:r w:rsidRPr="00E21A01">
        <w:t xml:space="preserve">Características das </w:t>
      </w:r>
      <w:r w:rsidR="00525A1B">
        <w:t>Ondas E</w:t>
      </w:r>
      <w:r w:rsidRPr="00E21A01">
        <w:t>letromagnéticas</w:t>
      </w:r>
      <w:bookmarkEnd w:id="394"/>
      <w:bookmarkEnd w:id="395"/>
    </w:p>
    <w:p w14:paraId="2BE3FD23" w14:textId="77777777" w:rsidR="00EC66E8" w:rsidRDefault="00EC66E8" w:rsidP="006921A6"/>
    <w:p w14:paraId="394641DE" w14:textId="7803A1F8" w:rsidR="008402EF" w:rsidRPr="00E165A5" w:rsidRDefault="00A04A58" w:rsidP="008402EF">
      <w:r>
        <w:tab/>
      </w:r>
      <w:r w:rsidR="00EC66E8">
        <w:t>As ondas eletromagnéticas são ondas que se formam a partir da combinação dos campos magnéticos e elétricos que se projeta no espaço ou através de um</w:t>
      </w:r>
      <w:r w:rsidR="003F0134">
        <w:t xml:space="preserve"> meio (líquido, sólido ou</w:t>
      </w:r>
      <w:r w:rsidR="00EC66E8">
        <w:t xml:space="preserve"> gasoso) transportando energia. À oscilação espacial das ondas é designado </w:t>
      </w:r>
      <w:r w:rsidR="00EC66E8" w:rsidRPr="004C3C8D">
        <w:t>comprimento de onda</w:t>
      </w:r>
      <w:r w:rsidR="00EC66E8">
        <w:t xml:space="preserve"> e o período da onda é medido consoante o tempo decorrido para cada oscilação, que é o inverso da sua frequência. O período e a frequência das ondas são grandezas que estão relacionadas pela velocidade de propagação da onda. Por isso podemos caracterizar as ondas através do seu: comprimento da onda, frequência, amplitude, período e velocidade de propagação </w:t>
      </w:r>
      <w:r w:rsidR="00EC66E8">
        <w:fldChar w:fldCharType="begin" w:fldLock="1"/>
      </w:r>
      <w:r w:rsidR="00F7610E">
        <w:instrText>ADDIN CSL_CITATION { "citationItems" : [ { "id" : "ITEM-1", "itemData" : { "URL" : "http://www.explicatorium.com/CFQ8/Som_As_ondas.php", "accessed" : { "date-parts" : [ [ "2013", "10", "2" ] ] }, "id" : "ITEM-1", "issued" : { "date-parts" : [ [ "0" ] ] }, "title" : "Caracter\u00edsticas das ondas. Ondas longitudinais e transversais. Comprimento de onda. Amplitude. Per\u00edodo. Frequ\u00eancia. Velocidade de propaga\u00e7\u00e3o.", "type" : "webpage" }, "uris" : [ "http://www.mendeley.com/documents/?uuid=ad032644-1c12-447c-adaa-25df4af8b25f" ] } ], "mendeley" : { "previouslyFormattedCitation" : "[34]" }, "properties" : { "noteIndex" : 0 }, "schema" : "https://github.com/citation-style-language/schema/raw/master/csl-citation.json" }</w:instrText>
      </w:r>
      <w:r w:rsidR="00EC66E8">
        <w:fldChar w:fldCharType="separate"/>
      </w:r>
      <w:r w:rsidR="00B61A60" w:rsidRPr="00B61A60">
        <w:rPr>
          <w:noProof/>
        </w:rPr>
        <w:t>[34]</w:t>
      </w:r>
      <w:r w:rsidR="00EC66E8">
        <w:fldChar w:fldCharType="end"/>
      </w:r>
      <w:r w:rsidR="00EC66E8">
        <w:t>.</w:t>
      </w:r>
    </w:p>
    <w:tbl>
      <w:tblPr>
        <w:tblStyle w:val="TabeladeGrelha5Escura-Destaque3"/>
        <w:tblW w:w="0" w:type="auto"/>
        <w:jc w:val="center"/>
        <w:tblLayout w:type="fixed"/>
        <w:tblLook w:val="04A0" w:firstRow="1" w:lastRow="0" w:firstColumn="1" w:lastColumn="0" w:noHBand="0" w:noVBand="1"/>
      </w:tblPr>
      <w:tblGrid>
        <w:gridCol w:w="988"/>
        <w:gridCol w:w="2126"/>
        <w:gridCol w:w="1984"/>
        <w:gridCol w:w="1701"/>
      </w:tblGrid>
      <w:tr w:rsidR="008402EF" w:rsidRPr="00B76218" w14:paraId="3FA6F4E7" w14:textId="77777777" w:rsidTr="00AC59B8">
        <w:trPr>
          <w:cnfStyle w:val="100000000000" w:firstRow="1" w:lastRow="0" w:firstColumn="0" w:lastColumn="0" w:oddVBand="0" w:evenVBand="0" w:oddHBand="0" w:evenHBand="0" w:firstRowFirstColumn="0" w:firstRowLastColumn="0" w:lastRowFirstColumn="0" w:lastRowLastColumn="0"/>
          <w:trHeight w:val="738"/>
          <w:jc w:val="center"/>
        </w:trPr>
        <w:tc>
          <w:tcPr>
            <w:cnfStyle w:val="001000000000" w:firstRow="0" w:lastRow="0" w:firstColumn="1" w:lastColumn="0" w:oddVBand="0" w:evenVBand="0" w:oddHBand="0" w:evenHBand="0" w:firstRowFirstColumn="0" w:firstRowLastColumn="0" w:lastRowFirstColumn="0" w:lastRowLastColumn="0"/>
            <w:tcW w:w="988" w:type="dxa"/>
            <w:tcBorders>
              <w:right w:val="single" w:sz="4" w:space="0" w:color="FFFFFF" w:themeColor="background1"/>
            </w:tcBorders>
            <w:shd w:val="clear" w:color="auto" w:fill="000000" w:themeFill="text1"/>
            <w:vAlign w:val="center"/>
            <w:hideMark/>
          </w:tcPr>
          <w:p w14:paraId="792B5C63" w14:textId="77777777" w:rsidR="008402EF" w:rsidRPr="00AA2DB5" w:rsidRDefault="008402EF" w:rsidP="00C6267E">
            <w:pPr>
              <w:spacing w:line="240" w:lineRule="auto"/>
              <w:jc w:val="center"/>
              <w:rPr>
                <w:color w:val="auto"/>
              </w:rPr>
            </w:pPr>
            <w:r w:rsidRPr="00AA2DB5">
              <w:rPr>
                <w:color w:val="auto"/>
              </w:rPr>
              <w:t>Canal</w:t>
            </w:r>
          </w:p>
        </w:tc>
        <w:tc>
          <w:tcPr>
            <w:tcW w:w="2126" w:type="dxa"/>
            <w:tcBorders>
              <w:left w:val="single" w:sz="4" w:space="0" w:color="FFFFFF" w:themeColor="background1"/>
              <w:right w:val="single" w:sz="4" w:space="0" w:color="FFFFFF" w:themeColor="background1"/>
            </w:tcBorders>
            <w:shd w:val="clear" w:color="auto" w:fill="000000" w:themeFill="text1"/>
            <w:vAlign w:val="center"/>
            <w:hideMark/>
          </w:tcPr>
          <w:p w14:paraId="0F8446D1" w14:textId="77777777" w:rsidR="008402EF" w:rsidRPr="00AA2DB5" w:rsidRDefault="008402EF" w:rsidP="00C6267E">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AA2DB5">
              <w:rPr>
                <w:color w:val="auto"/>
              </w:rPr>
              <w:t>Frequência Central (GHz)</w:t>
            </w:r>
          </w:p>
        </w:tc>
        <w:tc>
          <w:tcPr>
            <w:tcW w:w="1984" w:type="dxa"/>
            <w:tcBorders>
              <w:left w:val="single" w:sz="4" w:space="0" w:color="FFFFFF" w:themeColor="background1"/>
              <w:right w:val="single" w:sz="4" w:space="0" w:color="FFFFFF" w:themeColor="background1"/>
            </w:tcBorders>
            <w:shd w:val="clear" w:color="auto" w:fill="000000" w:themeFill="text1"/>
            <w:vAlign w:val="center"/>
            <w:hideMark/>
          </w:tcPr>
          <w:p w14:paraId="609D7559" w14:textId="77777777" w:rsidR="008402EF" w:rsidRPr="00AA2DB5" w:rsidRDefault="008402EF" w:rsidP="00C6267E">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AA2DB5">
              <w:rPr>
                <w:color w:val="auto"/>
              </w:rPr>
              <w:t>Largura do Canal (GHz)</w:t>
            </w:r>
          </w:p>
        </w:tc>
        <w:tc>
          <w:tcPr>
            <w:tcW w:w="1701" w:type="dxa"/>
            <w:tcBorders>
              <w:left w:val="single" w:sz="4" w:space="0" w:color="FFFFFF" w:themeColor="background1"/>
            </w:tcBorders>
            <w:shd w:val="clear" w:color="auto" w:fill="000000" w:themeFill="text1"/>
            <w:vAlign w:val="center"/>
            <w:hideMark/>
          </w:tcPr>
          <w:p w14:paraId="13ABC4BB" w14:textId="77777777" w:rsidR="008402EF" w:rsidRPr="00AA2DB5" w:rsidRDefault="008402EF" w:rsidP="00C6267E">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AA2DB5">
              <w:rPr>
                <w:color w:val="auto"/>
              </w:rPr>
              <w:t>Canais Sobrepostos</w:t>
            </w:r>
          </w:p>
        </w:tc>
      </w:tr>
      <w:tr w:rsidR="008402EF" w:rsidRPr="00836A5B" w14:paraId="33017627" w14:textId="77777777" w:rsidTr="00AC59B8">
        <w:trPr>
          <w:cnfStyle w:val="000000100000" w:firstRow="0" w:lastRow="0" w:firstColumn="0" w:lastColumn="0" w:oddVBand="0" w:evenVBand="0" w:oddHBand="1" w:evenHBand="0" w:firstRowFirstColumn="0" w:firstRowLastColumn="0" w:lastRowFirstColumn="0" w:lastRowLastColumn="0"/>
          <w:trHeight w:val="191"/>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DBDBDB" w:themeFill="accent3" w:themeFillTint="66"/>
            <w:vAlign w:val="center"/>
            <w:hideMark/>
          </w:tcPr>
          <w:p w14:paraId="030E19E3" w14:textId="77777777" w:rsidR="008402EF" w:rsidRPr="00AA2DB5" w:rsidRDefault="008402EF" w:rsidP="008D30D3">
            <w:pPr>
              <w:jc w:val="center"/>
              <w:rPr>
                <w:color w:val="auto"/>
              </w:rPr>
            </w:pPr>
            <w:r w:rsidRPr="00AA2DB5">
              <w:rPr>
                <w:color w:val="auto"/>
              </w:rPr>
              <w:t>1</w:t>
            </w:r>
          </w:p>
        </w:tc>
        <w:tc>
          <w:tcPr>
            <w:tcW w:w="2126" w:type="dxa"/>
            <w:vAlign w:val="center"/>
            <w:hideMark/>
          </w:tcPr>
          <w:p w14:paraId="4F03D662" w14:textId="77777777" w:rsidR="008402EF" w:rsidRPr="00AA2DB5" w:rsidRDefault="008402EF" w:rsidP="008D30D3">
            <w:pPr>
              <w:jc w:val="center"/>
              <w:cnfStyle w:val="000000100000" w:firstRow="0" w:lastRow="0" w:firstColumn="0" w:lastColumn="0" w:oddVBand="0" w:evenVBand="0" w:oddHBand="1" w:evenHBand="0" w:firstRowFirstColumn="0" w:firstRowLastColumn="0" w:lastRowFirstColumn="0" w:lastRowLastColumn="0"/>
            </w:pPr>
            <w:r w:rsidRPr="00AA2DB5">
              <w:t>2.412</w:t>
            </w:r>
          </w:p>
        </w:tc>
        <w:tc>
          <w:tcPr>
            <w:tcW w:w="1984" w:type="dxa"/>
            <w:vAlign w:val="center"/>
            <w:hideMark/>
          </w:tcPr>
          <w:p w14:paraId="61443AEE" w14:textId="77777777" w:rsidR="008402EF" w:rsidRPr="00AA2DB5" w:rsidRDefault="008402EF" w:rsidP="008D30D3">
            <w:pPr>
              <w:jc w:val="center"/>
              <w:cnfStyle w:val="000000100000" w:firstRow="0" w:lastRow="0" w:firstColumn="0" w:lastColumn="0" w:oddVBand="0" w:evenVBand="0" w:oddHBand="1" w:evenHBand="0" w:firstRowFirstColumn="0" w:firstRowLastColumn="0" w:lastRowFirstColumn="0" w:lastRowLastColumn="0"/>
            </w:pPr>
            <w:r w:rsidRPr="00AA2DB5">
              <w:t>2.401 – 2.423</w:t>
            </w:r>
          </w:p>
        </w:tc>
        <w:tc>
          <w:tcPr>
            <w:tcW w:w="1701" w:type="dxa"/>
            <w:vAlign w:val="center"/>
            <w:hideMark/>
          </w:tcPr>
          <w:p w14:paraId="11959854" w14:textId="77777777" w:rsidR="008402EF" w:rsidRPr="00AA2DB5" w:rsidRDefault="008402EF" w:rsidP="008D30D3">
            <w:pPr>
              <w:jc w:val="center"/>
              <w:cnfStyle w:val="000000100000" w:firstRow="0" w:lastRow="0" w:firstColumn="0" w:lastColumn="0" w:oddVBand="0" w:evenVBand="0" w:oddHBand="1" w:evenHBand="0" w:firstRowFirstColumn="0" w:firstRowLastColumn="0" w:lastRowFirstColumn="0" w:lastRowLastColumn="0"/>
            </w:pPr>
            <w:r w:rsidRPr="00AA2DB5">
              <w:t>2–5</w:t>
            </w:r>
          </w:p>
        </w:tc>
      </w:tr>
      <w:tr w:rsidR="008402EF" w:rsidRPr="00836A5B" w14:paraId="5ABE89EF" w14:textId="77777777" w:rsidTr="00AC59B8">
        <w:trPr>
          <w:trHeight w:val="20"/>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EDEDED" w:themeFill="accent3" w:themeFillTint="33"/>
            <w:vAlign w:val="center"/>
            <w:hideMark/>
          </w:tcPr>
          <w:p w14:paraId="5A1E9361" w14:textId="77777777" w:rsidR="008402EF" w:rsidRPr="00AA2DB5" w:rsidRDefault="008402EF" w:rsidP="008D30D3">
            <w:pPr>
              <w:jc w:val="center"/>
              <w:rPr>
                <w:color w:val="auto"/>
              </w:rPr>
            </w:pPr>
            <w:r w:rsidRPr="00AA2DB5">
              <w:rPr>
                <w:color w:val="auto"/>
              </w:rPr>
              <w:t>2</w:t>
            </w:r>
          </w:p>
        </w:tc>
        <w:tc>
          <w:tcPr>
            <w:tcW w:w="2126" w:type="dxa"/>
            <w:vAlign w:val="center"/>
            <w:hideMark/>
          </w:tcPr>
          <w:p w14:paraId="6208C894" w14:textId="77777777" w:rsidR="008402EF" w:rsidRPr="00AA2DB5" w:rsidRDefault="008402EF" w:rsidP="008D30D3">
            <w:pPr>
              <w:jc w:val="center"/>
              <w:cnfStyle w:val="000000000000" w:firstRow="0" w:lastRow="0" w:firstColumn="0" w:lastColumn="0" w:oddVBand="0" w:evenVBand="0" w:oddHBand="0" w:evenHBand="0" w:firstRowFirstColumn="0" w:firstRowLastColumn="0" w:lastRowFirstColumn="0" w:lastRowLastColumn="0"/>
            </w:pPr>
            <w:r w:rsidRPr="00AA2DB5">
              <w:t>2.417</w:t>
            </w:r>
          </w:p>
        </w:tc>
        <w:tc>
          <w:tcPr>
            <w:tcW w:w="1984" w:type="dxa"/>
            <w:vAlign w:val="center"/>
            <w:hideMark/>
          </w:tcPr>
          <w:p w14:paraId="0603B587" w14:textId="77777777" w:rsidR="008402EF" w:rsidRPr="00AA2DB5" w:rsidRDefault="008402EF" w:rsidP="008D30D3">
            <w:pPr>
              <w:jc w:val="center"/>
              <w:cnfStyle w:val="000000000000" w:firstRow="0" w:lastRow="0" w:firstColumn="0" w:lastColumn="0" w:oddVBand="0" w:evenVBand="0" w:oddHBand="0" w:evenHBand="0" w:firstRowFirstColumn="0" w:firstRowLastColumn="0" w:lastRowFirstColumn="0" w:lastRowLastColumn="0"/>
            </w:pPr>
            <w:r w:rsidRPr="00AA2DB5">
              <w:t>2.406 – 2.428</w:t>
            </w:r>
          </w:p>
        </w:tc>
        <w:tc>
          <w:tcPr>
            <w:tcW w:w="1701" w:type="dxa"/>
            <w:vAlign w:val="center"/>
            <w:hideMark/>
          </w:tcPr>
          <w:p w14:paraId="5757B4C3" w14:textId="77777777" w:rsidR="008402EF" w:rsidRPr="00AA2DB5" w:rsidRDefault="008402EF" w:rsidP="008D30D3">
            <w:pPr>
              <w:jc w:val="center"/>
              <w:cnfStyle w:val="000000000000" w:firstRow="0" w:lastRow="0" w:firstColumn="0" w:lastColumn="0" w:oddVBand="0" w:evenVBand="0" w:oddHBand="0" w:evenHBand="0" w:firstRowFirstColumn="0" w:firstRowLastColumn="0" w:lastRowFirstColumn="0" w:lastRowLastColumn="0"/>
            </w:pPr>
            <w:r w:rsidRPr="00AA2DB5">
              <w:t>1, 3–6</w:t>
            </w:r>
          </w:p>
        </w:tc>
      </w:tr>
      <w:tr w:rsidR="008402EF" w:rsidRPr="00836A5B" w14:paraId="45C4C70C" w14:textId="77777777" w:rsidTr="00AC59B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DBDBDB" w:themeFill="accent3" w:themeFillTint="66"/>
            <w:vAlign w:val="center"/>
            <w:hideMark/>
          </w:tcPr>
          <w:p w14:paraId="5ABE81A5" w14:textId="77777777" w:rsidR="008402EF" w:rsidRPr="00AA2DB5" w:rsidRDefault="008402EF" w:rsidP="008D30D3">
            <w:pPr>
              <w:jc w:val="center"/>
              <w:rPr>
                <w:color w:val="auto"/>
              </w:rPr>
            </w:pPr>
            <w:r w:rsidRPr="00AA2DB5">
              <w:rPr>
                <w:color w:val="auto"/>
              </w:rPr>
              <w:t>3</w:t>
            </w:r>
          </w:p>
        </w:tc>
        <w:tc>
          <w:tcPr>
            <w:tcW w:w="2126" w:type="dxa"/>
            <w:vAlign w:val="center"/>
            <w:hideMark/>
          </w:tcPr>
          <w:p w14:paraId="59807F64" w14:textId="77777777" w:rsidR="008402EF" w:rsidRPr="00AA2DB5" w:rsidRDefault="008402EF" w:rsidP="008D30D3">
            <w:pPr>
              <w:jc w:val="center"/>
              <w:cnfStyle w:val="000000100000" w:firstRow="0" w:lastRow="0" w:firstColumn="0" w:lastColumn="0" w:oddVBand="0" w:evenVBand="0" w:oddHBand="1" w:evenHBand="0" w:firstRowFirstColumn="0" w:firstRowLastColumn="0" w:lastRowFirstColumn="0" w:lastRowLastColumn="0"/>
            </w:pPr>
            <w:r w:rsidRPr="00AA2DB5">
              <w:t>2.422</w:t>
            </w:r>
          </w:p>
        </w:tc>
        <w:tc>
          <w:tcPr>
            <w:tcW w:w="1984" w:type="dxa"/>
            <w:vAlign w:val="center"/>
            <w:hideMark/>
          </w:tcPr>
          <w:p w14:paraId="31A4011C" w14:textId="77777777" w:rsidR="008402EF" w:rsidRPr="00AA2DB5" w:rsidRDefault="008402EF" w:rsidP="008D30D3">
            <w:pPr>
              <w:jc w:val="center"/>
              <w:cnfStyle w:val="000000100000" w:firstRow="0" w:lastRow="0" w:firstColumn="0" w:lastColumn="0" w:oddVBand="0" w:evenVBand="0" w:oddHBand="1" w:evenHBand="0" w:firstRowFirstColumn="0" w:firstRowLastColumn="0" w:lastRowFirstColumn="0" w:lastRowLastColumn="0"/>
            </w:pPr>
            <w:r w:rsidRPr="00AA2DB5">
              <w:t>2.411 – 2.433</w:t>
            </w:r>
          </w:p>
        </w:tc>
        <w:tc>
          <w:tcPr>
            <w:tcW w:w="1701" w:type="dxa"/>
            <w:vAlign w:val="center"/>
            <w:hideMark/>
          </w:tcPr>
          <w:p w14:paraId="7BCB6A95" w14:textId="77777777" w:rsidR="008402EF" w:rsidRPr="00AA2DB5" w:rsidRDefault="008402EF" w:rsidP="008D30D3">
            <w:pPr>
              <w:jc w:val="center"/>
              <w:cnfStyle w:val="000000100000" w:firstRow="0" w:lastRow="0" w:firstColumn="0" w:lastColumn="0" w:oddVBand="0" w:evenVBand="0" w:oddHBand="1" w:evenHBand="0" w:firstRowFirstColumn="0" w:firstRowLastColumn="0" w:lastRowFirstColumn="0" w:lastRowLastColumn="0"/>
            </w:pPr>
            <w:r w:rsidRPr="00AA2DB5">
              <w:t>1–2, 4–7</w:t>
            </w:r>
          </w:p>
        </w:tc>
      </w:tr>
      <w:tr w:rsidR="008402EF" w:rsidRPr="00836A5B" w14:paraId="19E65427" w14:textId="77777777" w:rsidTr="00AC59B8">
        <w:trPr>
          <w:trHeight w:val="568"/>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EDEDED" w:themeFill="accent3" w:themeFillTint="33"/>
            <w:vAlign w:val="center"/>
            <w:hideMark/>
          </w:tcPr>
          <w:p w14:paraId="2914E703" w14:textId="77777777" w:rsidR="008402EF" w:rsidRPr="00AA2DB5" w:rsidRDefault="008402EF" w:rsidP="008D30D3">
            <w:pPr>
              <w:jc w:val="center"/>
              <w:rPr>
                <w:color w:val="auto"/>
              </w:rPr>
            </w:pPr>
            <w:r w:rsidRPr="00AA2DB5">
              <w:rPr>
                <w:color w:val="auto"/>
              </w:rPr>
              <w:t>4</w:t>
            </w:r>
          </w:p>
        </w:tc>
        <w:tc>
          <w:tcPr>
            <w:tcW w:w="2126" w:type="dxa"/>
            <w:vAlign w:val="center"/>
            <w:hideMark/>
          </w:tcPr>
          <w:p w14:paraId="21EF14CA" w14:textId="77777777" w:rsidR="008402EF" w:rsidRPr="00AA2DB5" w:rsidRDefault="008402EF" w:rsidP="008D30D3">
            <w:pPr>
              <w:jc w:val="center"/>
              <w:cnfStyle w:val="000000000000" w:firstRow="0" w:lastRow="0" w:firstColumn="0" w:lastColumn="0" w:oddVBand="0" w:evenVBand="0" w:oddHBand="0" w:evenHBand="0" w:firstRowFirstColumn="0" w:firstRowLastColumn="0" w:lastRowFirstColumn="0" w:lastRowLastColumn="0"/>
            </w:pPr>
            <w:r w:rsidRPr="00AA2DB5">
              <w:t>2.427</w:t>
            </w:r>
          </w:p>
        </w:tc>
        <w:tc>
          <w:tcPr>
            <w:tcW w:w="1984" w:type="dxa"/>
            <w:vAlign w:val="center"/>
            <w:hideMark/>
          </w:tcPr>
          <w:p w14:paraId="6BFD53C9" w14:textId="77777777" w:rsidR="008402EF" w:rsidRPr="00AA2DB5" w:rsidRDefault="008402EF" w:rsidP="008D30D3">
            <w:pPr>
              <w:jc w:val="center"/>
              <w:cnfStyle w:val="000000000000" w:firstRow="0" w:lastRow="0" w:firstColumn="0" w:lastColumn="0" w:oddVBand="0" w:evenVBand="0" w:oddHBand="0" w:evenHBand="0" w:firstRowFirstColumn="0" w:firstRowLastColumn="0" w:lastRowFirstColumn="0" w:lastRowLastColumn="0"/>
            </w:pPr>
            <w:r w:rsidRPr="00AA2DB5">
              <w:t>2.416 – 2.438</w:t>
            </w:r>
          </w:p>
        </w:tc>
        <w:tc>
          <w:tcPr>
            <w:tcW w:w="1701" w:type="dxa"/>
            <w:vAlign w:val="center"/>
            <w:hideMark/>
          </w:tcPr>
          <w:p w14:paraId="70842E04" w14:textId="77777777" w:rsidR="008402EF" w:rsidRPr="00AA2DB5" w:rsidRDefault="008402EF" w:rsidP="008D30D3">
            <w:pPr>
              <w:jc w:val="center"/>
              <w:cnfStyle w:val="000000000000" w:firstRow="0" w:lastRow="0" w:firstColumn="0" w:lastColumn="0" w:oddVBand="0" w:evenVBand="0" w:oddHBand="0" w:evenHBand="0" w:firstRowFirstColumn="0" w:firstRowLastColumn="0" w:lastRowFirstColumn="0" w:lastRowLastColumn="0"/>
            </w:pPr>
            <w:r w:rsidRPr="00AA2DB5">
              <w:t>1–3, 5–8</w:t>
            </w:r>
          </w:p>
        </w:tc>
      </w:tr>
      <w:tr w:rsidR="008402EF" w:rsidRPr="00836A5B" w14:paraId="44DB994B" w14:textId="77777777" w:rsidTr="00AC59B8">
        <w:trPr>
          <w:cnfStyle w:val="000000100000" w:firstRow="0" w:lastRow="0" w:firstColumn="0" w:lastColumn="0" w:oddVBand="0" w:evenVBand="0" w:oddHBand="1" w:evenHBand="0" w:firstRowFirstColumn="0" w:firstRowLastColumn="0" w:lastRowFirstColumn="0" w:lastRowLastColumn="0"/>
          <w:trHeight w:val="206"/>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DBDBDB" w:themeFill="accent3" w:themeFillTint="66"/>
            <w:vAlign w:val="center"/>
            <w:hideMark/>
          </w:tcPr>
          <w:p w14:paraId="34372A05" w14:textId="77777777" w:rsidR="008402EF" w:rsidRPr="00AA2DB5" w:rsidRDefault="008402EF" w:rsidP="008D30D3">
            <w:pPr>
              <w:jc w:val="center"/>
              <w:rPr>
                <w:color w:val="auto"/>
              </w:rPr>
            </w:pPr>
            <w:r w:rsidRPr="00AA2DB5">
              <w:rPr>
                <w:color w:val="auto"/>
              </w:rPr>
              <w:t>5</w:t>
            </w:r>
          </w:p>
        </w:tc>
        <w:tc>
          <w:tcPr>
            <w:tcW w:w="2126" w:type="dxa"/>
            <w:vAlign w:val="center"/>
            <w:hideMark/>
          </w:tcPr>
          <w:p w14:paraId="4353D117" w14:textId="77777777" w:rsidR="008402EF" w:rsidRPr="00AA2DB5" w:rsidRDefault="008402EF" w:rsidP="008D30D3">
            <w:pPr>
              <w:jc w:val="center"/>
              <w:cnfStyle w:val="000000100000" w:firstRow="0" w:lastRow="0" w:firstColumn="0" w:lastColumn="0" w:oddVBand="0" w:evenVBand="0" w:oddHBand="1" w:evenHBand="0" w:firstRowFirstColumn="0" w:firstRowLastColumn="0" w:lastRowFirstColumn="0" w:lastRowLastColumn="0"/>
            </w:pPr>
            <w:r w:rsidRPr="00AA2DB5">
              <w:t>2.432</w:t>
            </w:r>
          </w:p>
        </w:tc>
        <w:tc>
          <w:tcPr>
            <w:tcW w:w="1984" w:type="dxa"/>
            <w:vAlign w:val="center"/>
            <w:hideMark/>
          </w:tcPr>
          <w:p w14:paraId="01893FF1" w14:textId="77777777" w:rsidR="008402EF" w:rsidRPr="00AA2DB5" w:rsidRDefault="008402EF" w:rsidP="008D30D3">
            <w:pPr>
              <w:jc w:val="center"/>
              <w:cnfStyle w:val="000000100000" w:firstRow="0" w:lastRow="0" w:firstColumn="0" w:lastColumn="0" w:oddVBand="0" w:evenVBand="0" w:oddHBand="1" w:evenHBand="0" w:firstRowFirstColumn="0" w:firstRowLastColumn="0" w:lastRowFirstColumn="0" w:lastRowLastColumn="0"/>
            </w:pPr>
            <w:r w:rsidRPr="00AA2DB5">
              <w:t>2.421 – 2.443</w:t>
            </w:r>
          </w:p>
        </w:tc>
        <w:tc>
          <w:tcPr>
            <w:tcW w:w="1701" w:type="dxa"/>
            <w:vAlign w:val="center"/>
            <w:hideMark/>
          </w:tcPr>
          <w:p w14:paraId="0966B933" w14:textId="77777777" w:rsidR="008402EF" w:rsidRPr="00AA2DB5" w:rsidRDefault="008402EF" w:rsidP="008D30D3">
            <w:pPr>
              <w:jc w:val="center"/>
              <w:cnfStyle w:val="000000100000" w:firstRow="0" w:lastRow="0" w:firstColumn="0" w:lastColumn="0" w:oddVBand="0" w:evenVBand="0" w:oddHBand="1" w:evenHBand="0" w:firstRowFirstColumn="0" w:firstRowLastColumn="0" w:lastRowFirstColumn="0" w:lastRowLastColumn="0"/>
            </w:pPr>
            <w:r w:rsidRPr="00AA2DB5">
              <w:t>1–4, 6–9</w:t>
            </w:r>
          </w:p>
        </w:tc>
      </w:tr>
      <w:tr w:rsidR="008402EF" w:rsidRPr="00836A5B" w14:paraId="092612A1" w14:textId="77777777" w:rsidTr="00AC59B8">
        <w:trPr>
          <w:trHeight w:val="20"/>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EDEDED" w:themeFill="accent3" w:themeFillTint="33"/>
            <w:vAlign w:val="center"/>
            <w:hideMark/>
          </w:tcPr>
          <w:p w14:paraId="3794A754" w14:textId="77777777" w:rsidR="008402EF" w:rsidRPr="00AA2DB5" w:rsidRDefault="008402EF" w:rsidP="008D30D3">
            <w:pPr>
              <w:jc w:val="center"/>
              <w:rPr>
                <w:color w:val="auto"/>
              </w:rPr>
            </w:pPr>
            <w:r w:rsidRPr="00AA2DB5">
              <w:rPr>
                <w:color w:val="auto"/>
              </w:rPr>
              <w:t>6</w:t>
            </w:r>
          </w:p>
        </w:tc>
        <w:tc>
          <w:tcPr>
            <w:tcW w:w="2126" w:type="dxa"/>
            <w:vAlign w:val="center"/>
            <w:hideMark/>
          </w:tcPr>
          <w:p w14:paraId="5CE411D6" w14:textId="77777777" w:rsidR="008402EF" w:rsidRPr="00AA2DB5" w:rsidRDefault="008402EF" w:rsidP="008D30D3">
            <w:pPr>
              <w:jc w:val="center"/>
              <w:cnfStyle w:val="000000000000" w:firstRow="0" w:lastRow="0" w:firstColumn="0" w:lastColumn="0" w:oddVBand="0" w:evenVBand="0" w:oddHBand="0" w:evenHBand="0" w:firstRowFirstColumn="0" w:firstRowLastColumn="0" w:lastRowFirstColumn="0" w:lastRowLastColumn="0"/>
            </w:pPr>
            <w:r w:rsidRPr="00AA2DB5">
              <w:t>2.437</w:t>
            </w:r>
          </w:p>
        </w:tc>
        <w:tc>
          <w:tcPr>
            <w:tcW w:w="1984" w:type="dxa"/>
            <w:vAlign w:val="center"/>
            <w:hideMark/>
          </w:tcPr>
          <w:p w14:paraId="348D3428" w14:textId="77777777" w:rsidR="008402EF" w:rsidRPr="00AA2DB5" w:rsidRDefault="008402EF" w:rsidP="008D30D3">
            <w:pPr>
              <w:jc w:val="center"/>
              <w:cnfStyle w:val="000000000000" w:firstRow="0" w:lastRow="0" w:firstColumn="0" w:lastColumn="0" w:oddVBand="0" w:evenVBand="0" w:oddHBand="0" w:evenHBand="0" w:firstRowFirstColumn="0" w:firstRowLastColumn="0" w:lastRowFirstColumn="0" w:lastRowLastColumn="0"/>
            </w:pPr>
            <w:r w:rsidRPr="00AA2DB5">
              <w:t>2.426 – 2.448</w:t>
            </w:r>
          </w:p>
        </w:tc>
        <w:tc>
          <w:tcPr>
            <w:tcW w:w="1701" w:type="dxa"/>
            <w:vAlign w:val="center"/>
            <w:hideMark/>
          </w:tcPr>
          <w:p w14:paraId="2816AE36" w14:textId="77777777" w:rsidR="008402EF" w:rsidRPr="00AA2DB5" w:rsidRDefault="008402EF" w:rsidP="008D30D3">
            <w:pPr>
              <w:jc w:val="center"/>
              <w:cnfStyle w:val="000000000000" w:firstRow="0" w:lastRow="0" w:firstColumn="0" w:lastColumn="0" w:oddVBand="0" w:evenVBand="0" w:oddHBand="0" w:evenHBand="0" w:firstRowFirstColumn="0" w:firstRowLastColumn="0" w:lastRowFirstColumn="0" w:lastRowLastColumn="0"/>
            </w:pPr>
            <w:r w:rsidRPr="00AA2DB5">
              <w:t>2–5, 7–10</w:t>
            </w:r>
          </w:p>
        </w:tc>
      </w:tr>
      <w:tr w:rsidR="008402EF" w:rsidRPr="00836A5B" w14:paraId="4221C055" w14:textId="77777777" w:rsidTr="00AC59B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DBDBDB" w:themeFill="accent3" w:themeFillTint="66"/>
            <w:vAlign w:val="center"/>
            <w:hideMark/>
          </w:tcPr>
          <w:p w14:paraId="14A56922" w14:textId="77777777" w:rsidR="008402EF" w:rsidRPr="00AA2DB5" w:rsidRDefault="008402EF" w:rsidP="008D30D3">
            <w:pPr>
              <w:jc w:val="center"/>
              <w:rPr>
                <w:color w:val="auto"/>
              </w:rPr>
            </w:pPr>
            <w:r w:rsidRPr="00AA2DB5">
              <w:rPr>
                <w:color w:val="auto"/>
              </w:rPr>
              <w:t>7</w:t>
            </w:r>
          </w:p>
        </w:tc>
        <w:tc>
          <w:tcPr>
            <w:tcW w:w="2126" w:type="dxa"/>
            <w:vAlign w:val="center"/>
            <w:hideMark/>
          </w:tcPr>
          <w:p w14:paraId="28BEEB22" w14:textId="77777777" w:rsidR="008402EF" w:rsidRPr="00AA2DB5" w:rsidRDefault="008402EF" w:rsidP="008D30D3">
            <w:pPr>
              <w:jc w:val="center"/>
              <w:cnfStyle w:val="000000100000" w:firstRow="0" w:lastRow="0" w:firstColumn="0" w:lastColumn="0" w:oddVBand="0" w:evenVBand="0" w:oddHBand="1" w:evenHBand="0" w:firstRowFirstColumn="0" w:firstRowLastColumn="0" w:lastRowFirstColumn="0" w:lastRowLastColumn="0"/>
            </w:pPr>
            <w:r w:rsidRPr="00AA2DB5">
              <w:t>2.442</w:t>
            </w:r>
          </w:p>
        </w:tc>
        <w:tc>
          <w:tcPr>
            <w:tcW w:w="1984" w:type="dxa"/>
            <w:vAlign w:val="center"/>
            <w:hideMark/>
          </w:tcPr>
          <w:p w14:paraId="3F4F5084" w14:textId="77777777" w:rsidR="008402EF" w:rsidRPr="00AA2DB5" w:rsidRDefault="008402EF" w:rsidP="008D30D3">
            <w:pPr>
              <w:jc w:val="center"/>
              <w:cnfStyle w:val="000000100000" w:firstRow="0" w:lastRow="0" w:firstColumn="0" w:lastColumn="0" w:oddVBand="0" w:evenVBand="0" w:oddHBand="1" w:evenHBand="0" w:firstRowFirstColumn="0" w:firstRowLastColumn="0" w:lastRowFirstColumn="0" w:lastRowLastColumn="0"/>
            </w:pPr>
            <w:r w:rsidRPr="00AA2DB5">
              <w:t>2.431 – 2.453</w:t>
            </w:r>
          </w:p>
        </w:tc>
        <w:tc>
          <w:tcPr>
            <w:tcW w:w="1701" w:type="dxa"/>
            <w:vAlign w:val="center"/>
            <w:hideMark/>
          </w:tcPr>
          <w:p w14:paraId="60D0B7A3" w14:textId="77777777" w:rsidR="008402EF" w:rsidRPr="00AA2DB5" w:rsidRDefault="008402EF" w:rsidP="008D30D3">
            <w:pPr>
              <w:jc w:val="center"/>
              <w:cnfStyle w:val="000000100000" w:firstRow="0" w:lastRow="0" w:firstColumn="0" w:lastColumn="0" w:oddVBand="0" w:evenVBand="0" w:oddHBand="1" w:evenHBand="0" w:firstRowFirstColumn="0" w:firstRowLastColumn="0" w:lastRowFirstColumn="0" w:lastRowLastColumn="0"/>
            </w:pPr>
            <w:r w:rsidRPr="00AA2DB5">
              <w:t>3–6, 8–11</w:t>
            </w:r>
          </w:p>
        </w:tc>
      </w:tr>
      <w:tr w:rsidR="008402EF" w:rsidRPr="00836A5B" w14:paraId="5372E11E" w14:textId="77777777" w:rsidTr="00AC59B8">
        <w:trPr>
          <w:trHeight w:val="20"/>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EDEDED" w:themeFill="accent3" w:themeFillTint="33"/>
            <w:vAlign w:val="center"/>
            <w:hideMark/>
          </w:tcPr>
          <w:p w14:paraId="23DC47BC" w14:textId="77777777" w:rsidR="008402EF" w:rsidRPr="00AA2DB5" w:rsidRDefault="008402EF" w:rsidP="008D30D3">
            <w:pPr>
              <w:jc w:val="center"/>
              <w:rPr>
                <w:color w:val="auto"/>
              </w:rPr>
            </w:pPr>
            <w:r w:rsidRPr="00AA2DB5">
              <w:rPr>
                <w:color w:val="auto"/>
              </w:rPr>
              <w:t>8</w:t>
            </w:r>
          </w:p>
        </w:tc>
        <w:tc>
          <w:tcPr>
            <w:tcW w:w="2126" w:type="dxa"/>
            <w:vAlign w:val="center"/>
            <w:hideMark/>
          </w:tcPr>
          <w:p w14:paraId="54B8BC61" w14:textId="77777777" w:rsidR="008402EF" w:rsidRPr="00AA2DB5" w:rsidRDefault="008402EF" w:rsidP="008D30D3">
            <w:pPr>
              <w:jc w:val="center"/>
              <w:cnfStyle w:val="000000000000" w:firstRow="0" w:lastRow="0" w:firstColumn="0" w:lastColumn="0" w:oddVBand="0" w:evenVBand="0" w:oddHBand="0" w:evenHBand="0" w:firstRowFirstColumn="0" w:firstRowLastColumn="0" w:lastRowFirstColumn="0" w:lastRowLastColumn="0"/>
            </w:pPr>
            <w:r w:rsidRPr="00AA2DB5">
              <w:t>2.447</w:t>
            </w:r>
          </w:p>
        </w:tc>
        <w:tc>
          <w:tcPr>
            <w:tcW w:w="1984" w:type="dxa"/>
            <w:vAlign w:val="center"/>
            <w:hideMark/>
          </w:tcPr>
          <w:p w14:paraId="4E1FC136" w14:textId="77777777" w:rsidR="008402EF" w:rsidRPr="00AA2DB5" w:rsidRDefault="008402EF" w:rsidP="008D30D3">
            <w:pPr>
              <w:jc w:val="center"/>
              <w:cnfStyle w:val="000000000000" w:firstRow="0" w:lastRow="0" w:firstColumn="0" w:lastColumn="0" w:oddVBand="0" w:evenVBand="0" w:oddHBand="0" w:evenHBand="0" w:firstRowFirstColumn="0" w:firstRowLastColumn="0" w:lastRowFirstColumn="0" w:lastRowLastColumn="0"/>
            </w:pPr>
            <w:r w:rsidRPr="00AA2DB5">
              <w:t>2.436 – 2.458</w:t>
            </w:r>
          </w:p>
        </w:tc>
        <w:tc>
          <w:tcPr>
            <w:tcW w:w="1701" w:type="dxa"/>
            <w:vAlign w:val="center"/>
            <w:hideMark/>
          </w:tcPr>
          <w:p w14:paraId="334404A4" w14:textId="77777777" w:rsidR="008402EF" w:rsidRPr="00AA2DB5" w:rsidRDefault="008402EF" w:rsidP="008D30D3">
            <w:pPr>
              <w:jc w:val="center"/>
              <w:cnfStyle w:val="000000000000" w:firstRow="0" w:lastRow="0" w:firstColumn="0" w:lastColumn="0" w:oddVBand="0" w:evenVBand="0" w:oddHBand="0" w:evenHBand="0" w:firstRowFirstColumn="0" w:firstRowLastColumn="0" w:lastRowFirstColumn="0" w:lastRowLastColumn="0"/>
            </w:pPr>
            <w:r w:rsidRPr="00AA2DB5">
              <w:t>4–7, 9–12</w:t>
            </w:r>
          </w:p>
        </w:tc>
      </w:tr>
      <w:tr w:rsidR="008402EF" w:rsidRPr="00836A5B" w14:paraId="2AA89754" w14:textId="77777777" w:rsidTr="00AC59B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DBDBDB" w:themeFill="accent3" w:themeFillTint="66"/>
            <w:vAlign w:val="center"/>
            <w:hideMark/>
          </w:tcPr>
          <w:p w14:paraId="7933180F" w14:textId="77777777" w:rsidR="008402EF" w:rsidRPr="00AA2DB5" w:rsidRDefault="008402EF" w:rsidP="008D30D3">
            <w:pPr>
              <w:jc w:val="center"/>
              <w:rPr>
                <w:color w:val="auto"/>
              </w:rPr>
            </w:pPr>
            <w:r w:rsidRPr="00AA2DB5">
              <w:rPr>
                <w:color w:val="auto"/>
              </w:rPr>
              <w:t>9</w:t>
            </w:r>
          </w:p>
        </w:tc>
        <w:tc>
          <w:tcPr>
            <w:tcW w:w="2126" w:type="dxa"/>
            <w:vAlign w:val="center"/>
            <w:hideMark/>
          </w:tcPr>
          <w:p w14:paraId="382EE153" w14:textId="77777777" w:rsidR="008402EF" w:rsidRPr="00AA2DB5" w:rsidRDefault="008402EF" w:rsidP="008D30D3">
            <w:pPr>
              <w:jc w:val="center"/>
              <w:cnfStyle w:val="000000100000" w:firstRow="0" w:lastRow="0" w:firstColumn="0" w:lastColumn="0" w:oddVBand="0" w:evenVBand="0" w:oddHBand="1" w:evenHBand="0" w:firstRowFirstColumn="0" w:firstRowLastColumn="0" w:lastRowFirstColumn="0" w:lastRowLastColumn="0"/>
            </w:pPr>
            <w:r w:rsidRPr="00AA2DB5">
              <w:t>2.452</w:t>
            </w:r>
          </w:p>
        </w:tc>
        <w:tc>
          <w:tcPr>
            <w:tcW w:w="1984" w:type="dxa"/>
            <w:vAlign w:val="center"/>
            <w:hideMark/>
          </w:tcPr>
          <w:p w14:paraId="7986F9F3" w14:textId="77777777" w:rsidR="008402EF" w:rsidRPr="00AA2DB5" w:rsidRDefault="008402EF" w:rsidP="008D30D3">
            <w:pPr>
              <w:jc w:val="center"/>
              <w:cnfStyle w:val="000000100000" w:firstRow="0" w:lastRow="0" w:firstColumn="0" w:lastColumn="0" w:oddVBand="0" w:evenVBand="0" w:oddHBand="1" w:evenHBand="0" w:firstRowFirstColumn="0" w:firstRowLastColumn="0" w:lastRowFirstColumn="0" w:lastRowLastColumn="0"/>
            </w:pPr>
            <w:r w:rsidRPr="00AA2DB5">
              <w:t>2.441 – 2.463</w:t>
            </w:r>
          </w:p>
        </w:tc>
        <w:tc>
          <w:tcPr>
            <w:tcW w:w="1701" w:type="dxa"/>
            <w:vAlign w:val="center"/>
            <w:hideMark/>
          </w:tcPr>
          <w:p w14:paraId="4A2FE673" w14:textId="77777777" w:rsidR="008402EF" w:rsidRPr="00AA2DB5" w:rsidRDefault="008402EF" w:rsidP="008D30D3">
            <w:pPr>
              <w:jc w:val="center"/>
              <w:cnfStyle w:val="000000100000" w:firstRow="0" w:lastRow="0" w:firstColumn="0" w:lastColumn="0" w:oddVBand="0" w:evenVBand="0" w:oddHBand="1" w:evenHBand="0" w:firstRowFirstColumn="0" w:firstRowLastColumn="0" w:lastRowFirstColumn="0" w:lastRowLastColumn="0"/>
            </w:pPr>
            <w:r w:rsidRPr="00AA2DB5">
              <w:t>5–8, 10–13</w:t>
            </w:r>
          </w:p>
        </w:tc>
      </w:tr>
      <w:tr w:rsidR="008402EF" w:rsidRPr="00836A5B" w14:paraId="258499A0" w14:textId="77777777" w:rsidTr="00AC59B8">
        <w:trPr>
          <w:trHeight w:val="20"/>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EDEDED" w:themeFill="accent3" w:themeFillTint="33"/>
            <w:vAlign w:val="center"/>
            <w:hideMark/>
          </w:tcPr>
          <w:p w14:paraId="20C24B48" w14:textId="77777777" w:rsidR="008402EF" w:rsidRPr="00AA2DB5" w:rsidRDefault="008402EF" w:rsidP="008D30D3">
            <w:pPr>
              <w:jc w:val="center"/>
              <w:rPr>
                <w:color w:val="auto"/>
              </w:rPr>
            </w:pPr>
            <w:r w:rsidRPr="00AA2DB5">
              <w:rPr>
                <w:color w:val="auto"/>
              </w:rPr>
              <w:t>10</w:t>
            </w:r>
          </w:p>
        </w:tc>
        <w:tc>
          <w:tcPr>
            <w:tcW w:w="2126" w:type="dxa"/>
            <w:vAlign w:val="center"/>
            <w:hideMark/>
          </w:tcPr>
          <w:p w14:paraId="58CED3DC" w14:textId="77777777" w:rsidR="008402EF" w:rsidRPr="00AA2DB5" w:rsidRDefault="008402EF" w:rsidP="008D30D3">
            <w:pPr>
              <w:jc w:val="center"/>
              <w:cnfStyle w:val="000000000000" w:firstRow="0" w:lastRow="0" w:firstColumn="0" w:lastColumn="0" w:oddVBand="0" w:evenVBand="0" w:oddHBand="0" w:evenHBand="0" w:firstRowFirstColumn="0" w:firstRowLastColumn="0" w:lastRowFirstColumn="0" w:lastRowLastColumn="0"/>
            </w:pPr>
            <w:r w:rsidRPr="00AA2DB5">
              <w:t>2.457</w:t>
            </w:r>
          </w:p>
        </w:tc>
        <w:tc>
          <w:tcPr>
            <w:tcW w:w="1984" w:type="dxa"/>
            <w:vAlign w:val="center"/>
            <w:hideMark/>
          </w:tcPr>
          <w:p w14:paraId="11A27C6F" w14:textId="77777777" w:rsidR="008402EF" w:rsidRPr="00AA2DB5" w:rsidRDefault="008402EF" w:rsidP="008D30D3">
            <w:pPr>
              <w:jc w:val="center"/>
              <w:cnfStyle w:val="000000000000" w:firstRow="0" w:lastRow="0" w:firstColumn="0" w:lastColumn="0" w:oddVBand="0" w:evenVBand="0" w:oddHBand="0" w:evenHBand="0" w:firstRowFirstColumn="0" w:firstRowLastColumn="0" w:lastRowFirstColumn="0" w:lastRowLastColumn="0"/>
            </w:pPr>
            <w:r w:rsidRPr="00AA2DB5">
              <w:t>2.446 – 2.468</w:t>
            </w:r>
          </w:p>
        </w:tc>
        <w:tc>
          <w:tcPr>
            <w:tcW w:w="1701" w:type="dxa"/>
            <w:vAlign w:val="center"/>
            <w:hideMark/>
          </w:tcPr>
          <w:p w14:paraId="218C7C2D" w14:textId="77777777" w:rsidR="008402EF" w:rsidRPr="00AA2DB5" w:rsidRDefault="008402EF" w:rsidP="008D30D3">
            <w:pPr>
              <w:jc w:val="center"/>
              <w:cnfStyle w:val="000000000000" w:firstRow="0" w:lastRow="0" w:firstColumn="0" w:lastColumn="0" w:oddVBand="0" w:evenVBand="0" w:oddHBand="0" w:evenHBand="0" w:firstRowFirstColumn="0" w:firstRowLastColumn="0" w:lastRowFirstColumn="0" w:lastRowLastColumn="0"/>
            </w:pPr>
            <w:r w:rsidRPr="00AA2DB5">
              <w:t>6–9, 11–13</w:t>
            </w:r>
          </w:p>
        </w:tc>
      </w:tr>
      <w:tr w:rsidR="008402EF" w:rsidRPr="00836A5B" w14:paraId="6A0B3B94" w14:textId="77777777" w:rsidTr="00AC59B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DBDBDB" w:themeFill="accent3" w:themeFillTint="66"/>
            <w:vAlign w:val="center"/>
            <w:hideMark/>
          </w:tcPr>
          <w:p w14:paraId="6B064958" w14:textId="77777777" w:rsidR="008402EF" w:rsidRPr="00AA2DB5" w:rsidRDefault="008402EF" w:rsidP="008D30D3">
            <w:pPr>
              <w:jc w:val="center"/>
              <w:rPr>
                <w:color w:val="auto"/>
              </w:rPr>
            </w:pPr>
            <w:r w:rsidRPr="00AA2DB5">
              <w:rPr>
                <w:color w:val="auto"/>
              </w:rPr>
              <w:t>11</w:t>
            </w:r>
          </w:p>
        </w:tc>
        <w:tc>
          <w:tcPr>
            <w:tcW w:w="2126" w:type="dxa"/>
            <w:vAlign w:val="center"/>
            <w:hideMark/>
          </w:tcPr>
          <w:p w14:paraId="6B3893FA" w14:textId="77777777" w:rsidR="008402EF" w:rsidRPr="00AA2DB5" w:rsidRDefault="008402EF" w:rsidP="008D30D3">
            <w:pPr>
              <w:jc w:val="center"/>
              <w:cnfStyle w:val="000000100000" w:firstRow="0" w:lastRow="0" w:firstColumn="0" w:lastColumn="0" w:oddVBand="0" w:evenVBand="0" w:oddHBand="1" w:evenHBand="0" w:firstRowFirstColumn="0" w:firstRowLastColumn="0" w:lastRowFirstColumn="0" w:lastRowLastColumn="0"/>
            </w:pPr>
            <w:r w:rsidRPr="00AA2DB5">
              <w:t>2.462</w:t>
            </w:r>
          </w:p>
        </w:tc>
        <w:tc>
          <w:tcPr>
            <w:tcW w:w="1984" w:type="dxa"/>
            <w:vAlign w:val="center"/>
            <w:hideMark/>
          </w:tcPr>
          <w:p w14:paraId="7491C3F2" w14:textId="77777777" w:rsidR="008402EF" w:rsidRPr="00AA2DB5" w:rsidRDefault="008402EF" w:rsidP="008D30D3">
            <w:pPr>
              <w:jc w:val="center"/>
              <w:cnfStyle w:val="000000100000" w:firstRow="0" w:lastRow="0" w:firstColumn="0" w:lastColumn="0" w:oddVBand="0" w:evenVBand="0" w:oddHBand="1" w:evenHBand="0" w:firstRowFirstColumn="0" w:firstRowLastColumn="0" w:lastRowFirstColumn="0" w:lastRowLastColumn="0"/>
            </w:pPr>
            <w:r w:rsidRPr="00AA2DB5">
              <w:t>2.451 – 2.473</w:t>
            </w:r>
          </w:p>
        </w:tc>
        <w:tc>
          <w:tcPr>
            <w:tcW w:w="1701" w:type="dxa"/>
            <w:vAlign w:val="center"/>
            <w:hideMark/>
          </w:tcPr>
          <w:p w14:paraId="17170AEF" w14:textId="77777777" w:rsidR="008402EF" w:rsidRPr="00AA2DB5" w:rsidRDefault="008402EF" w:rsidP="008D30D3">
            <w:pPr>
              <w:jc w:val="center"/>
              <w:cnfStyle w:val="000000100000" w:firstRow="0" w:lastRow="0" w:firstColumn="0" w:lastColumn="0" w:oddVBand="0" w:evenVBand="0" w:oddHBand="1" w:evenHBand="0" w:firstRowFirstColumn="0" w:firstRowLastColumn="0" w:lastRowFirstColumn="0" w:lastRowLastColumn="0"/>
            </w:pPr>
            <w:r w:rsidRPr="00AA2DB5">
              <w:t>7–10, 12–13</w:t>
            </w:r>
          </w:p>
        </w:tc>
      </w:tr>
      <w:tr w:rsidR="008402EF" w:rsidRPr="00836A5B" w14:paraId="20972FCC" w14:textId="77777777" w:rsidTr="00AC59B8">
        <w:trPr>
          <w:trHeight w:val="20"/>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EDEDED" w:themeFill="accent3" w:themeFillTint="33"/>
            <w:vAlign w:val="center"/>
            <w:hideMark/>
          </w:tcPr>
          <w:p w14:paraId="4BF984EA" w14:textId="77777777" w:rsidR="008402EF" w:rsidRPr="00AA2DB5" w:rsidRDefault="008402EF" w:rsidP="008D30D3">
            <w:pPr>
              <w:jc w:val="center"/>
              <w:rPr>
                <w:color w:val="auto"/>
              </w:rPr>
            </w:pPr>
            <w:r w:rsidRPr="00AA2DB5">
              <w:rPr>
                <w:color w:val="auto"/>
              </w:rPr>
              <w:t>12</w:t>
            </w:r>
          </w:p>
        </w:tc>
        <w:tc>
          <w:tcPr>
            <w:tcW w:w="2126" w:type="dxa"/>
            <w:vAlign w:val="center"/>
            <w:hideMark/>
          </w:tcPr>
          <w:p w14:paraId="3E6CF148" w14:textId="77777777" w:rsidR="008402EF" w:rsidRPr="00AA2DB5" w:rsidRDefault="008402EF" w:rsidP="008D30D3">
            <w:pPr>
              <w:jc w:val="center"/>
              <w:cnfStyle w:val="000000000000" w:firstRow="0" w:lastRow="0" w:firstColumn="0" w:lastColumn="0" w:oddVBand="0" w:evenVBand="0" w:oddHBand="0" w:evenHBand="0" w:firstRowFirstColumn="0" w:firstRowLastColumn="0" w:lastRowFirstColumn="0" w:lastRowLastColumn="0"/>
            </w:pPr>
            <w:r w:rsidRPr="00AA2DB5">
              <w:t>2.467</w:t>
            </w:r>
          </w:p>
        </w:tc>
        <w:tc>
          <w:tcPr>
            <w:tcW w:w="1984" w:type="dxa"/>
            <w:vAlign w:val="center"/>
            <w:hideMark/>
          </w:tcPr>
          <w:p w14:paraId="74711CB0" w14:textId="77777777" w:rsidR="008402EF" w:rsidRPr="00AA2DB5" w:rsidRDefault="008402EF" w:rsidP="008D30D3">
            <w:pPr>
              <w:jc w:val="center"/>
              <w:cnfStyle w:val="000000000000" w:firstRow="0" w:lastRow="0" w:firstColumn="0" w:lastColumn="0" w:oddVBand="0" w:evenVBand="0" w:oddHBand="0" w:evenHBand="0" w:firstRowFirstColumn="0" w:firstRowLastColumn="0" w:lastRowFirstColumn="0" w:lastRowLastColumn="0"/>
            </w:pPr>
            <w:r w:rsidRPr="00AA2DB5">
              <w:t>2.456 – 2.478</w:t>
            </w:r>
          </w:p>
        </w:tc>
        <w:tc>
          <w:tcPr>
            <w:tcW w:w="1701" w:type="dxa"/>
            <w:vAlign w:val="center"/>
            <w:hideMark/>
          </w:tcPr>
          <w:p w14:paraId="32667B5B" w14:textId="77777777" w:rsidR="008402EF" w:rsidRPr="00AA2DB5" w:rsidRDefault="008402EF" w:rsidP="008D30D3">
            <w:pPr>
              <w:jc w:val="center"/>
              <w:cnfStyle w:val="000000000000" w:firstRow="0" w:lastRow="0" w:firstColumn="0" w:lastColumn="0" w:oddVBand="0" w:evenVBand="0" w:oddHBand="0" w:evenHBand="0" w:firstRowFirstColumn="0" w:firstRowLastColumn="0" w:lastRowFirstColumn="0" w:lastRowLastColumn="0"/>
            </w:pPr>
            <w:r w:rsidRPr="00AA2DB5">
              <w:t>8–11, 13–14</w:t>
            </w:r>
          </w:p>
        </w:tc>
      </w:tr>
      <w:tr w:rsidR="008402EF" w:rsidRPr="00836A5B" w14:paraId="7EA61811" w14:textId="77777777" w:rsidTr="00AC59B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DBDBDB" w:themeFill="accent3" w:themeFillTint="66"/>
            <w:vAlign w:val="center"/>
            <w:hideMark/>
          </w:tcPr>
          <w:p w14:paraId="63116180" w14:textId="77777777" w:rsidR="008402EF" w:rsidRPr="00AA2DB5" w:rsidRDefault="008402EF" w:rsidP="008D30D3">
            <w:pPr>
              <w:jc w:val="center"/>
              <w:rPr>
                <w:color w:val="auto"/>
              </w:rPr>
            </w:pPr>
            <w:r w:rsidRPr="00AA2DB5">
              <w:rPr>
                <w:color w:val="auto"/>
              </w:rPr>
              <w:t>13</w:t>
            </w:r>
          </w:p>
        </w:tc>
        <w:tc>
          <w:tcPr>
            <w:tcW w:w="2126" w:type="dxa"/>
            <w:vAlign w:val="center"/>
            <w:hideMark/>
          </w:tcPr>
          <w:p w14:paraId="2CD654C7" w14:textId="77777777" w:rsidR="008402EF" w:rsidRPr="00AA2DB5" w:rsidRDefault="008402EF" w:rsidP="008D30D3">
            <w:pPr>
              <w:jc w:val="center"/>
              <w:cnfStyle w:val="000000100000" w:firstRow="0" w:lastRow="0" w:firstColumn="0" w:lastColumn="0" w:oddVBand="0" w:evenVBand="0" w:oddHBand="1" w:evenHBand="0" w:firstRowFirstColumn="0" w:firstRowLastColumn="0" w:lastRowFirstColumn="0" w:lastRowLastColumn="0"/>
            </w:pPr>
            <w:r w:rsidRPr="00AA2DB5">
              <w:t>2.472</w:t>
            </w:r>
          </w:p>
        </w:tc>
        <w:tc>
          <w:tcPr>
            <w:tcW w:w="1984" w:type="dxa"/>
            <w:vAlign w:val="center"/>
            <w:hideMark/>
          </w:tcPr>
          <w:p w14:paraId="357F11A3" w14:textId="77777777" w:rsidR="008402EF" w:rsidRPr="00AA2DB5" w:rsidRDefault="008402EF" w:rsidP="008D30D3">
            <w:pPr>
              <w:jc w:val="center"/>
              <w:cnfStyle w:val="000000100000" w:firstRow="0" w:lastRow="0" w:firstColumn="0" w:lastColumn="0" w:oddVBand="0" w:evenVBand="0" w:oddHBand="1" w:evenHBand="0" w:firstRowFirstColumn="0" w:firstRowLastColumn="0" w:lastRowFirstColumn="0" w:lastRowLastColumn="0"/>
            </w:pPr>
            <w:r w:rsidRPr="00AA2DB5">
              <w:t>2.461 – 2.483</w:t>
            </w:r>
          </w:p>
        </w:tc>
        <w:tc>
          <w:tcPr>
            <w:tcW w:w="1701" w:type="dxa"/>
            <w:vAlign w:val="center"/>
            <w:hideMark/>
          </w:tcPr>
          <w:p w14:paraId="66D46EA8" w14:textId="77777777" w:rsidR="008402EF" w:rsidRPr="00AA2DB5" w:rsidRDefault="008402EF" w:rsidP="008D30D3">
            <w:pPr>
              <w:jc w:val="center"/>
              <w:cnfStyle w:val="000000100000" w:firstRow="0" w:lastRow="0" w:firstColumn="0" w:lastColumn="0" w:oddVBand="0" w:evenVBand="0" w:oddHBand="1" w:evenHBand="0" w:firstRowFirstColumn="0" w:firstRowLastColumn="0" w:lastRowFirstColumn="0" w:lastRowLastColumn="0"/>
            </w:pPr>
            <w:r w:rsidRPr="00AA2DB5">
              <w:t>9–12, 14</w:t>
            </w:r>
          </w:p>
        </w:tc>
      </w:tr>
      <w:tr w:rsidR="008402EF" w:rsidRPr="00836A5B" w14:paraId="2D9A02B2" w14:textId="77777777" w:rsidTr="00AC59B8">
        <w:trPr>
          <w:trHeight w:val="20"/>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EDEDED" w:themeFill="accent3" w:themeFillTint="33"/>
            <w:vAlign w:val="center"/>
            <w:hideMark/>
          </w:tcPr>
          <w:p w14:paraId="44F639BD" w14:textId="77777777" w:rsidR="008402EF" w:rsidRPr="00AA2DB5" w:rsidRDefault="008402EF" w:rsidP="008D30D3">
            <w:pPr>
              <w:jc w:val="center"/>
              <w:rPr>
                <w:color w:val="auto"/>
              </w:rPr>
            </w:pPr>
            <w:r w:rsidRPr="00AA2DB5">
              <w:rPr>
                <w:color w:val="auto"/>
              </w:rPr>
              <w:t>14</w:t>
            </w:r>
          </w:p>
        </w:tc>
        <w:tc>
          <w:tcPr>
            <w:tcW w:w="2126" w:type="dxa"/>
            <w:vAlign w:val="center"/>
            <w:hideMark/>
          </w:tcPr>
          <w:p w14:paraId="3511E15A" w14:textId="77777777" w:rsidR="008402EF" w:rsidRPr="00AA2DB5" w:rsidRDefault="008402EF" w:rsidP="008D30D3">
            <w:pPr>
              <w:jc w:val="center"/>
              <w:cnfStyle w:val="000000000000" w:firstRow="0" w:lastRow="0" w:firstColumn="0" w:lastColumn="0" w:oddVBand="0" w:evenVBand="0" w:oddHBand="0" w:evenHBand="0" w:firstRowFirstColumn="0" w:firstRowLastColumn="0" w:lastRowFirstColumn="0" w:lastRowLastColumn="0"/>
            </w:pPr>
            <w:r w:rsidRPr="00AA2DB5">
              <w:t>2.484</w:t>
            </w:r>
          </w:p>
        </w:tc>
        <w:tc>
          <w:tcPr>
            <w:tcW w:w="1984" w:type="dxa"/>
            <w:vAlign w:val="center"/>
            <w:hideMark/>
          </w:tcPr>
          <w:p w14:paraId="09FEFD6F" w14:textId="77777777" w:rsidR="008402EF" w:rsidRPr="00AA2DB5" w:rsidRDefault="008402EF" w:rsidP="008D30D3">
            <w:pPr>
              <w:jc w:val="center"/>
              <w:cnfStyle w:val="000000000000" w:firstRow="0" w:lastRow="0" w:firstColumn="0" w:lastColumn="0" w:oddVBand="0" w:evenVBand="0" w:oddHBand="0" w:evenHBand="0" w:firstRowFirstColumn="0" w:firstRowLastColumn="0" w:lastRowFirstColumn="0" w:lastRowLastColumn="0"/>
            </w:pPr>
            <w:r w:rsidRPr="00AA2DB5">
              <w:t>2.473 – 2.495</w:t>
            </w:r>
          </w:p>
        </w:tc>
        <w:tc>
          <w:tcPr>
            <w:tcW w:w="1701" w:type="dxa"/>
            <w:vAlign w:val="center"/>
            <w:hideMark/>
          </w:tcPr>
          <w:p w14:paraId="164D4698" w14:textId="796FAED3" w:rsidR="008402EF" w:rsidRPr="00AA2DB5" w:rsidRDefault="00A4233E" w:rsidP="008D30D3">
            <w:pPr>
              <w:jc w:val="center"/>
              <w:cnfStyle w:val="000000000000" w:firstRow="0" w:lastRow="0" w:firstColumn="0" w:lastColumn="0" w:oddVBand="0" w:evenVBand="0" w:oddHBand="0" w:evenHBand="0" w:firstRowFirstColumn="0" w:firstRowLastColumn="0" w:lastRowFirstColumn="0" w:lastRowLastColumn="0"/>
            </w:pPr>
            <w:r>
              <w:t>12</w:t>
            </w:r>
            <w:r w:rsidR="008402EF" w:rsidRPr="00AA2DB5">
              <w:t>–13</w:t>
            </w:r>
          </w:p>
        </w:tc>
      </w:tr>
    </w:tbl>
    <w:p w14:paraId="08663977" w14:textId="55C3FC9A" w:rsidR="008402EF" w:rsidRPr="00A61BDD" w:rsidRDefault="008402EF" w:rsidP="00CB3342">
      <w:pPr>
        <w:pStyle w:val="Legenda"/>
        <w:spacing w:before="240"/>
      </w:pPr>
      <w:bookmarkStart w:id="396" w:name="_Ref370748805"/>
      <w:bookmarkStart w:id="397" w:name="_Toc379391194"/>
      <w:r>
        <w:t xml:space="preserve">Tabela </w:t>
      </w:r>
      <w:r w:rsidR="0075723B">
        <w:fldChar w:fldCharType="begin"/>
      </w:r>
      <w:r w:rsidR="0075723B">
        <w:instrText xml:space="preserve"> SEQ Tabela \* ARABIC </w:instrText>
      </w:r>
      <w:r w:rsidR="0075723B">
        <w:fldChar w:fldCharType="separate"/>
      </w:r>
      <w:r w:rsidR="00AC2DDA">
        <w:rPr>
          <w:noProof/>
        </w:rPr>
        <w:t>3</w:t>
      </w:r>
      <w:r w:rsidR="0075723B">
        <w:rPr>
          <w:noProof/>
        </w:rPr>
        <w:fldChar w:fldCharType="end"/>
      </w:r>
      <w:bookmarkEnd w:id="396"/>
      <w:r>
        <w:t xml:space="preserve"> – Especificação dos canais da norma 802.11b </w:t>
      </w:r>
      <w:r>
        <w:fldChar w:fldCharType="begin" w:fldLock="1"/>
      </w:r>
      <w:r w:rsidR="00F7610E">
        <w:instrText>ADDIN CSL_CITATION { "citationItems" : [ { "id" : "ITEM-1", "itemData" : { "URL" : "http://en.wikipedia.org/wiki/IEEE_802.11b-1999", "id" : "ITEM-1", "issued" : { "date-parts" : [ [ "0" ] ] }, "title" : "IEEE 802.11b-1999", "type" : "webpage" }, "uris" : [ "http://www.mendeley.com/documents/?uuid=61ca59fb-f485-4e3b-90c3-a6bca0c79380" ] } ], "mendeley" : { "previouslyFormattedCitation" : "[35]" }, "properties" : { "noteIndex" : 0 }, "schema" : "https://github.com/citation-style-language/schema/raw/master/csl-citation.json" }</w:instrText>
      </w:r>
      <w:r>
        <w:fldChar w:fldCharType="separate"/>
      </w:r>
      <w:r w:rsidR="0022102C" w:rsidRPr="00472685">
        <w:rPr>
          <w:noProof/>
        </w:rPr>
        <w:t>[35]</w:t>
      </w:r>
      <w:bookmarkEnd w:id="397"/>
      <w:r>
        <w:fldChar w:fldCharType="end"/>
      </w:r>
    </w:p>
    <w:p w14:paraId="496479AE" w14:textId="1F690F34" w:rsidR="00A61BDD" w:rsidRDefault="00E165A5" w:rsidP="008402EF">
      <w:pPr>
        <w:ind w:firstLine="709"/>
      </w:pPr>
      <w:r w:rsidRPr="00E165A5">
        <w:lastRenderedPageBreak/>
        <w:t>A primeira</w:t>
      </w:r>
      <w:r>
        <w:t xml:space="preserve"> norma Wi-Fi</w:t>
      </w:r>
      <w:r w:rsidR="00CB5A66">
        <w:t xml:space="preserve"> criada foi</w:t>
      </w:r>
      <w:r>
        <w:t xml:space="preserve"> a 802.11a designada Wifi5, especifica 8 canais rádios na banda de frequência dos 5 GHz e permite obter um elevado débito (54 Mbps </w:t>
      </w:r>
      <w:r w:rsidR="00CA769B">
        <w:t>na teoria, 30 Mbps na realidade</w:t>
      </w:r>
      <w:r>
        <w:t>)</w:t>
      </w:r>
      <w:r w:rsidR="00A03953">
        <w:t xml:space="preserve"> </w:t>
      </w:r>
      <w:r w:rsidR="00A03953">
        <w:fldChar w:fldCharType="begin" w:fldLock="1"/>
      </w:r>
      <w:r w:rsidR="00F7610E">
        <w:instrText>ADDIN CSL_CITATION { "citationItems" : [ { "id" : "ITEM-1", "itemData" : { "URL" : "http://pt.kioskea.net/contents/790-introducao-ao-wi-fi-802-11-ou-wifi", "id" : "ITEM-1", "issued" : { "date-parts" : [ [ "0" ] ] }, "title" : "Introdu\u00e7\u00e3o ao Wi-Fi (802.11 ou WiFi)", "type" : "webpage" }, "uris" : [ "http://www.mendeley.com/documents/?uuid=db9a436b-80c2-4cc9-b2aa-d372d9c8497c" ] } ], "mendeley" : { "previouslyFormattedCitation" : "[36]" }, "properties" : { "noteIndex" : 0 }, "schema" : "https://github.com/citation-style-language/schema/raw/master/csl-citation.json" }</w:instrText>
      </w:r>
      <w:r w:rsidR="00A03953">
        <w:fldChar w:fldCharType="separate"/>
      </w:r>
      <w:r w:rsidR="0022102C" w:rsidRPr="0022102C">
        <w:rPr>
          <w:noProof/>
        </w:rPr>
        <w:t>[36]</w:t>
      </w:r>
      <w:r w:rsidR="00A03953">
        <w:fldChar w:fldCharType="end"/>
      </w:r>
      <w:r w:rsidR="00CA769B">
        <w:t>.</w:t>
      </w:r>
      <w:r w:rsidR="00687DCC">
        <w:tab/>
      </w:r>
      <w:r w:rsidR="005F2EA8">
        <w:t>As normas que se seguiram</w:t>
      </w:r>
      <w:r w:rsidR="003E4D0B">
        <w:t xml:space="preserve"> </w:t>
      </w:r>
      <w:r w:rsidR="005F2EA8">
        <w:t>operam</w:t>
      </w:r>
      <w:r w:rsidR="007B1249">
        <w:t xml:space="preserve"> quase</w:t>
      </w:r>
      <w:r w:rsidR="005F2EA8">
        <w:t xml:space="preserve"> todas perto dos 2.4 GHz </w:t>
      </w:r>
      <w:r w:rsidR="005F2EA8">
        <w:fldChar w:fldCharType="begin" w:fldLock="1"/>
      </w:r>
      <w:r w:rsidR="00F7610E">
        <w:instrText>ADDIN CSL_CITATION { "citationItems" : [ { "id" : "ITEM-1", "itemData" : { "abstract" : "The spread of Wi-Fi technology in mobile devices (mobile phone, PDA and portable) has contributed to the evolution and spread of Wi-Fi networks in both academic and business environment, and now many organizations have adopted Wi-Fi networks, because of its flexibility and mobility. Both inside buildings and outside, it is easy to find access points and a near total Wi-Fi coverage, which is a prerequisite for the deployment of a system capable of locating mobile devices within a Wi-Fi network. Information on the location of mobile devices may be of great importance for the monitoring and management of human resources of organizations, since the information on the location of mobile devices often corresponds to the location of its users. There is a vast array of applications that can use the information on the location of devices and it can be used by applications sensitive to the context, giving the user's mobile device information on where he is, it may be also used for statistical purposes and to monitor the network, enabling an easier scalability of the network where it is needed. This document aims to describe all the work related to the creation of one Wi-Fi mobile device location algorithm, not forgetting the study of existing systems considered of reference and the description of Wi-Fi technology, which are essential to obtain know-how in this area. Throughout this exhibition it is determined the applicability of an algorithm not only easy to implement at any place, which can work without major calibrations, but also capable of good results in terms of location precision.", "author" : [ { "dropping-particle" : "", "family" : "Carvalho", "given" : "Joel Filipe Machado", "non-dropping-particle" : "", "parse-names" : false, "suffix" : "" }, { "dropping-particle" : "", "family" : "Martins", "given" : "Paulo Nogueira", "non-dropping-particle" : "", "parse-names" : false, "suffix" : "" }, { "dropping-particle" : "", "family" : "Barroso", "given" : "Jo\u00e3o Manuel Pereira", "non-dropping-particle" : "", "parse-names" : false, "suffix" : "" } ], "id" : "ITEM-1", "issued" : { "date-parts" : [ [ "2007" ] ] }, "page" : "88", "publisher-place" : "Universidade de Tr\u00e1s-os-Montes e Alto Douro (UTAD)", "title" : "Localiza\u00e7\u00e3o de Dispositivos M\u00f3veis em Redes Wi-Fi", "type" : "article" }, "uris" : [ "http://www.mendeley.com/documents/?uuid=5a3d5333-a710-411b-b969-5fd0542a651b" ] } ], "mendeley" : { "previouslyFormattedCitation" : "[20]" }, "properties" : { "noteIndex" : 0 }, "schema" : "https://github.com/citation-style-language/schema/raw/master/csl-citation.json" }</w:instrText>
      </w:r>
      <w:r w:rsidR="005F2EA8">
        <w:fldChar w:fldCharType="separate"/>
      </w:r>
      <w:r w:rsidR="00E0777F" w:rsidRPr="00E0777F">
        <w:rPr>
          <w:noProof/>
        </w:rPr>
        <w:t>[20]</w:t>
      </w:r>
      <w:r w:rsidR="005F2EA8">
        <w:fldChar w:fldCharType="end"/>
      </w:r>
      <w:r w:rsidR="005F2EA8">
        <w:t>. Que é o caso da norma mais utilizada (802.11b),</w:t>
      </w:r>
      <w:r w:rsidR="00A60BB9">
        <w:t xml:space="preserve"> </w:t>
      </w:r>
      <w:r w:rsidR="00A35B21">
        <w:t xml:space="preserve">na qual fazem parte os </w:t>
      </w:r>
      <w:r w:rsidR="00472685" w:rsidRPr="009E0F98">
        <w:rPr>
          <w:i/>
        </w:rPr>
        <w:t>routers</w:t>
      </w:r>
      <w:r w:rsidR="00472685">
        <w:t xml:space="preserve"> tradicionais</w:t>
      </w:r>
      <w:r w:rsidR="00A35B21">
        <w:t xml:space="preserve"> que possuímos em casa.</w:t>
      </w:r>
      <w:r w:rsidR="000A35EB">
        <w:t xml:space="preserve"> </w:t>
      </w:r>
      <w:r w:rsidR="005F2EA8">
        <w:t>Esta norma e</w:t>
      </w:r>
      <w:r w:rsidR="00F65952">
        <w:t>specifica 14 canais rádio</w:t>
      </w:r>
      <w:r w:rsidR="00C4739D">
        <w:t xml:space="preserve"> (</w:t>
      </w:r>
      <w:r w:rsidR="00C4739D">
        <w:fldChar w:fldCharType="begin"/>
      </w:r>
      <w:r w:rsidR="00C4739D">
        <w:instrText xml:space="preserve"> REF _Ref370748805 \h </w:instrText>
      </w:r>
      <w:r w:rsidR="00C4739D">
        <w:fldChar w:fldCharType="separate"/>
      </w:r>
      <w:r w:rsidR="00AC2DDA">
        <w:t xml:space="preserve">Tabela </w:t>
      </w:r>
      <w:r w:rsidR="00AC2DDA">
        <w:rPr>
          <w:noProof/>
        </w:rPr>
        <w:t>3</w:t>
      </w:r>
      <w:r w:rsidR="00C4739D">
        <w:fldChar w:fldCharType="end"/>
      </w:r>
      <w:r w:rsidR="00C4739D">
        <w:t>)</w:t>
      </w:r>
      <w:r w:rsidR="00F65952">
        <w:t xml:space="preserve"> e p</w:t>
      </w:r>
      <w:r w:rsidR="000A35EB" w:rsidRPr="000A35EB">
        <w:t>ropõe um débito teórico de 11 Mbps (6 Mbps real)</w:t>
      </w:r>
      <w:r w:rsidR="00F65952">
        <w:t>. Tem</w:t>
      </w:r>
      <w:r w:rsidR="00F65952" w:rsidRPr="00F65952">
        <w:t xml:space="preserve"> um alcance de cerca cinquenta metros em interior e até </w:t>
      </w:r>
      <w:r w:rsidR="00CB5A66">
        <w:t>duzentos</w:t>
      </w:r>
      <w:r w:rsidR="00F65952" w:rsidRPr="00F65952">
        <w:t xml:space="preserve"> metros no exterior</w:t>
      </w:r>
      <w:r w:rsidR="00CB5A66">
        <w:t xml:space="preserve"> </w:t>
      </w:r>
      <w:r w:rsidR="00CB5A66">
        <w:fldChar w:fldCharType="begin" w:fldLock="1"/>
      </w:r>
      <w:r w:rsidR="00F7610E">
        <w:instrText>ADDIN CSL_CITATION { "citationItems" : [ { "id" : "ITEM-1", "itemData" : { "URL" : "http://pt.kioskea.net/contents/790-introducao-ao-wi-fi-802-11-ou-wifi", "id" : "ITEM-1", "issued" : { "date-parts" : [ [ "0" ] ] }, "title" : "Introdu\u00e7\u00e3o ao Wi-Fi (802.11 ou WiFi)", "type" : "webpage" }, "uris" : [ "http://www.mendeley.com/documents/?uuid=db9a436b-80c2-4cc9-b2aa-d372d9c8497c" ] } ], "mendeley" : { "previouslyFormattedCitation" : "[36]" }, "properties" : { "noteIndex" : 0 }, "schema" : "https://github.com/citation-style-language/schema/raw/master/csl-citation.json" }</w:instrText>
      </w:r>
      <w:r w:rsidR="00CB5A66">
        <w:fldChar w:fldCharType="separate"/>
      </w:r>
      <w:r w:rsidR="0022102C" w:rsidRPr="0022102C">
        <w:rPr>
          <w:noProof/>
        </w:rPr>
        <w:t>[36]</w:t>
      </w:r>
      <w:r w:rsidR="00CB5A66">
        <w:fldChar w:fldCharType="end"/>
      </w:r>
      <w:r w:rsidR="00F65952">
        <w:t>.</w:t>
      </w:r>
    </w:p>
    <w:p w14:paraId="31766E37" w14:textId="5924DBFC" w:rsidR="00292683" w:rsidRPr="007B1249" w:rsidRDefault="00687DCC" w:rsidP="006921A6">
      <w:r>
        <w:tab/>
      </w:r>
      <w:r w:rsidR="007B1249" w:rsidRPr="007B1249">
        <w:t>O "sucess</w:t>
      </w:r>
      <w:r w:rsidR="007B1249">
        <w:t xml:space="preserve">or" da norma 802.11n é o </w:t>
      </w:r>
      <w:r w:rsidR="002D7A20">
        <w:t>norma</w:t>
      </w:r>
      <w:r w:rsidR="007B1249" w:rsidRPr="007B1249">
        <w:t> </w:t>
      </w:r>
      <w:r w:rsidR="007B1249" w:rsidRPr="007B1249">
        <w:rPr>
          <w:bCs/>
        </w:rPr>
        <w:t>802.11ac</w:t>
      </w:r>
      <w:r w:rsidR="007B1249" w:rsidRPr="007B1249">
        <w:t>, com a aprovação final de suas características pelo IEEE devendo acontecer somente em 2014 ou mesmo 2015.</w:t>
      </w:r>
      <w:r w:rsidR="007B1249">
        <w:t xml:space="preserve"> A norma 802.11n pode funcionar </w:t>
      </w:r>
      <w:r w:rsidR="004603B6">
        <w:t xml:space="preserve">nas </w:t>
      </w:r>
      <w:r w:rsidR="007B1249">
        <w:t xml:space="preserve">com faixas </w:t>
      </w:r>
      <w:r w:rsidR="004603B6">
        <w:t>dos</w:t>
      </w:r>
      <w:r w:rsidR="007B1249">
        <w:t xml:space="preserve"> 2.4</w:t>
      </w:r>
      <w:r w:rsidR="00BA573B">
        <w:t xml:space="preserve"> </w:t>
      </w:r>
      <w:r w:rsidR="007B1249">
        <w:t>GHz e 5</w:t>
      </w:r>
      <w:r w:rsidR="00BA573B">
        <w:t xml:space="preserve"> </w:t>
      </w:r>
      <w:r w:rsidR="007B1249">
        <w:t>GHz</w:t>
      </w:r>
      <w:r w:rsidR="004603B6">
        <w:t>,</w:t>
      </w:r>
      <w:r w:rsidR="007B1249">
        <w:t xml:space="preserve"> </w:t>
      </w:r>
      <w:r w:rsidR="007B1249" w:rsidRPr="007B1249">
        <w:t>o que o torna compatível com os padrões anteriores</w:t>
      </w:r>
      <w:r w:rsidR="007B1249">
        <w:t xml:space="preserve"> e tem um débito teórico de 600 Mbps (300 Mbps real). A pró</w:t>
      </w:r>
      <w:r w:rsidR="008402EF">
        <w:t xml:space="preserve">xima norma (802.11ac) já utilizada por alguns </w:t>
      </w:r>
      <w:r w:rsidR="008402EF" w:rsidRPr="008402EF">
        <w:rPr>
          <w:i/>
        </w:rPr>
        <w:t>routers</w:t>
      </w:r>
      <w:r w:rsidR="007B1249">
        <w:t xml:space="preserve"> </w:t>
      </w:r>
      <w:r w:rsidR="008402EF">
        <w:t>funciona apenas n</w:t>
      </w:r>
      <w:r w:rsidR="007B1249">
        <w:t xml:space="preserve">a frequência dos 5 GHz, mas poderá ter um débito de </w:t>
      </w:r>
      <w:r w:rsidR="00292683">
        <w:t>1.3</w:t>
      </w:r>
      <w:r w:rsidR="007B1249">
        <w:t xml:space="preserve"> </w:t>
      </w:r>
      <w:r w:rsidR="00292683">
        <w:t>G</w:t>
      </w:r>
      <w:r w:rsidR="007B1249">
        <w:t>bps mas teoricamente será possível superar a casa dos 6 Gbps</w:t>
      </w:r>
      <w:r w:rsidR="00292683">
        <w:t xml:space="preserve"> </w:t>
      </w:r>
      <w:r w:rsidR="00292683">
        <w:fldChar w:fldCharType="begin" w:fldLock="1"/>
      </w:r>
      <w:r w:rsidR="00F7610E">
        <w:instrText>ADDIN CSL_CITATION { "citationItems" : [ { "id" : "ITEM-1", "itemData" : { "URL" : "http://www.infowester.com/wifi.php", "id" : "ITEM-1", "issued" : { "date-parts" : [ [ "0" ] ] }, "title" : "O que \u00e9 Wi-Fi (IEEE 802.11)?", "type" : "webpage" }, "uris" : [ "http://www.mendeley.com/documents/?uuid=2961b3b4-a3ba-434f-bb9c-63fec9c7c409" ] } ], "mendeley" : { "previouslyFormattedCitation" : "[37]" }, "properties" : { "noteIndex" : 0 }, "schema" : "https://github.com/citation-style-language/schema/raw/master/csl-citation.json" }</w:instrText>
      </w:r>
      <w:r w:rsidR="00292683">
        <w:fldChar w:fldCharType="separate"/>
      </w:r>
      <w:r w:rsidR="00B61A60" w:rsidRPr="00B61A60">
        <w:rPr>
          <w:noProof/>
        </w:rPr>
        <w:t>[37]</w:t>
      </w:r>
      <w:r w:rsidR="00292683">
        <w:fldChar w:fldCharType="end"/>
      </w:r>
      <w:r w:rsidR="00292683">
        <w:t>.</w:t>
      </w:r>
    </w:p>
    <w:p w14:paraId="50D1B1B1" w14:textId="77777777" w:rsidR="006E5D0F" w:rsidRDefault="006E5D0F" w:rsidP="006921A6"/>
    <w:p w14:paraId="46783C90" w14:textId="75A40F4E" w:rsidR="00215EE5" w:rsidRDefault="00215EE5" w:rsidP="00CC614D">
      <w:pPr>
        <w:pStyle w:val="Cabealho2"/>
      </w:pPr>
      <w:bookmarkStart w:id="398" w:name="_Toc379391120"/>
      <w:r>
        <w:t>Atenuação</w:t>
      </w:r>
      <w:bookmarkEnd w:id="398"/>
    </w:p>
    <w:p w14:paraId="47F6A352" w14:textId="77777777" w:rsidR="00611577" w:rsidRDefault="00611577" w:rsidP="006921A6"/>
    <w:p w14:paraId="5E16505F" w14:textId="3E093CC8" w:rsidR="00611577" w:rsidRDefault="00611577" w:rsidP="006921A6">
      <w:r>
        <w:tab/>
      </w:r>
      <w:r w:rsidR="00EC1546">
        <w:t xml:space="preserve">A atenuação do sinal em redes significa a perda da força do sinal medido em decibéis (dB). </w:t>
      </w:r>
      <w:r>
        <w:t xml:space="preserve">Todas as comunicações sem fios que utilizam ondas eletromagnéticas sofrem perdas na potência do sinal desde a sua transmissão. Os </w:t>
      </w:r>
      <w:r w:rsidR="00EC1546">
        <w:t>materiais</w:t>
      </w:r>
      <w:r>
        <w:t xml:space="preserve"> </w:t>
      </w:r>
      <w:r w:rsidR="00EC1546">
        <w:t>d</w:t>
      </w:r>
      <w:r>
        <w:t>os dispositivos Wi-Fi utilizados e também os obstáculos tra</w:t>
      </w:r>
      <w:r w:rsidR="00EC1546">
        <w:t xml:space="preserve">nspostos pelo sinal no ambiente influenciam a perda de potência de sinal. </w:t>
      </w:r>
    </w:p>
    <w:p w14:paraId="181A2AB2" w14:textId="025EF1BC" w:rsidR="00EC1546" w:rsidRDefault="00EC1546" w:rsidP="006921A6">
      <w:r>
        <w:tab/>
        <w:t>Existem várias razões para ocorrer atenuação, quanto maior for a distância</w:t>
      </w:r>
      <w:r w:rsidR="00704183">
        <w:t xml:space="preserve"> percorrida</w:t>
      </w:r>
      <w:r>
        <w:t xml:space="preserve"> </w:t>
      </w:r>
      <w:r w:rsidR="00704183">
        <w:t>desde</w:t>
      </w:r>
      <w:r>
        <w:t xml:space="preserve"> dispositivo Wi-Fi </w:t>
      </w:r>
      <w:r w:rsidR="00704183">
        <w:t xml:space="preserve">transmissor </w:t>
      </w:r>
      <w:r>
        <w:t>maior será a</w:t>
      </w:r>
      <w:r w:rsidR="00704183">
        <w:t xml:space="preserve"> perda de potência das</w:t>
      </w:r>
      <w:r>
        <w:t xml:space="preserve"> </w:t>
      </w:r>
      <w:r w:rsidR="00704183">
        <w:t>ondas rádio</w:t>
      </w:r>
      <w:r>
        <w:t xml:space="preserve">. O alcance de um dispositivo é um fator importante para </w:t>
      </w:r>
      <w:r w:rsidR="00704183">
        <w:t>determinar a sua melhor posição</w:t>
      </w:r>
      <w:r w:rsidR="008D30D3">
        <w:t>, devido ao</w:t>
      </w:r>
      <w:r w:rsidR="00704183">
        <w:t xml:space="preserve"> tipo de atenuação que sofre. Até as condições ambientes encontradas influenciam a propagação das ondas Wi-Fi. Por exemplo, a humidade do ar influencia na atenuação de sinal, já que as partículas de água encontradas no ar absorvem as ondas Wi-Fi, enfraquecendo o sinal.</w:t>
      </w:r>
    </w:p>
    <w:p w14:paraId="70194314" w14:textId="6AA2861A" w:rsidR="00E4205E" w:rsidRDefault="00704183" w:rsidP="006921A6">
      <w:r>
        <w:lastRenderedPageBreak/>
        <w:tab/>
        <w:t xml:space="preserve">Outro fator que influencia na atenuação do sinal rádio é </w:t>
      </w:r>
      <w:r w:rsidR="00E4205E">
        <w:t>a interferência de outras ondas rádio ou mesmo obstruções físicas. A quantidade de obstáculos encontrados entre o dispositivo emissor e recetor influ</w:t>
      </w:r>
      <w:r w:rsidR="001749A1">
        <w:t>ê</w:t>
      </w:r>
      <w:r w:rsidR="00E4205E">
        <w:t xml:space="preserve">ncia na perda de sinal. </w:t>
      </w:r>
      <w:r w:rsidR="00472685">
        <w:t>O material de cada obstáculo influência na quantidade de atenuação que o sinal sofre, como</w:t>
      </w:r>
      <w:r w:rsidR="00BB6316">
        <w:t xml:space="preserve"> se</w:t>
      </w:r>
      <w:r w:rsidR="00472685">
        <w:t xml:space="preserve"> pode</w:t>
      </w:r>
      <w:r w:rsidR="000868A5">
        <w:t xml:space="preserve"> ver</w:t>
      </w:r>
      <w:r w:rsidR="007F27AC">
        <w:t>ificar</w:t>
      </w:r>
      <w:r w:rsidR="000868A5">
        <w:t xml:space="preserve"> na tabela seguinte (</w:t>
      </w:r>
      <w:r w:rsidR="000868A5">
        <w:fldChar w:fldCharType="begin"/>
      </w:r>
      <w:r w:rsidR="000868A5">
        <w:instrText xml:space="preserve"> REF _Ref375213501 \h </w:instrText>
      </w:r>
      <w:r w:rsidR="000868A5">
        <w:fldChar w:fldCharType="separate"/>
      </w:r>
      <w:r w:rsidR="00AC2DDA">
        <w:t xml:space="preserve">Tabela </w:t>
      </w:r>
      <w:r w:rsidR="00AC2DDA">
        <w:rPr>
          <w:noProof/>
        </w:rPr>
        <w:t>4</w:t>
      </w:r>
      <w:r w:rsidR="000868A5">
        <w:fldChar w:fldCharType="end"/>
      </w:r>
      <w:r w:rsidR="000868A5">
        <w:t>).</w:t>
      </w:r>
    </w:p>
    <w:tbl>
      <w:tblPr>
        <w:tblStyle w:val="TabeladeGrelha5Escura-Destaque3"/>
        <w:tblW w:w="0" w:type="auto"/>
        <w:jc w:val="center"/>
        <w:tblLook w:val="04A0" w:firstRow="1" w:lastRow="0" w:firstColumn="1" w:lastColumn="0" w:noHBand="0" w:noVBand="1"/>
      </w:tblPr>
      <w:tblGrid>
        <w:gridCol w:w="3948"/>
        <w:gridCol w:w="2163"/>
      </w:tblGrid>
      <w:tr w:rsidR="00C26547" w:rsidRPr="00C26547" w14:paraId="07DC4624" w14:textId="5FF51EC3" w:rsidTr="00AC59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FFFFFF" w:themeColor="background1"/>
            </w:tcBorders>
            <w:shd w:val="clear" w:color="auto" w:fill="000000" w:themeFill="text1"/>
            <w:vAlign w:val="center"/>
          </w:tcPr>
          <w:p w14:paraId="6DD1232B" w14:textId="411C2AC8" w:rsidR="00C26547" w:rsidRPr="00C57B17" w:rsidRDefault="000868A5" w:rsidP="00472685">
            <w:pPr>
              <w:pStyle w:val="Cabealho6"/>
              <w:jc w:val="left"/>
              <w:outlineLvl w:val="5"/>
              <w:rPr>
                <w:rFonts w:ascii="NewsGotT" w:hAnsi="NewsGotT"/>
                <w:b w:val="0"/>
                <w:color w:val="auto"/>
              </w:rPr>
            </w:pPr>
            <w:r w:rsidRPr="00C57B17">
              <w:rPr>
                <w:rFonts w:ascii="NewsGotT" w:hAnsi="NewsGotT"/>
                <w:color w:val="auto"/>
              </w:rPr>
              <w:t>Material</w:t>
            </w:r>
          </w:p>
        </w:tc>
        <w:tc>
          <w:tcPr>
            <w:tcW w:w="0" w:type="auto"/>
            <w:tcBorders>
              <w:left w:val="single" w:sz="4" w:space="0" w:color="FFFFFF" w:themeColor="background1"/>
            </w:tcBorders>
            <w:shd w:val="clear" w:color="auto" w:fill="000000" w:themeFill="text1"/>
            <w:vAlign w:val="center"/>
          </w:tcPr>
          <w:p w14:paraId="181A488E" w14:textId="360A7545" w:rsidR="00C26547" w:rsidRPr="00C57B17" w:rsidRDefault="00C26547" w:rsidP="00C57B17">
            <w:pPr>
              <w:pStyle w:val="Cabealho6"/>
              <w:jc w:val="center"/>
              <w:outlineLvl w:val="5"/>
              <w:cnfStyle w:val="100000000000" w:firstRow="1" w:lastRow="0" w:firstColumn="0" w:lastColumn="0" w:oddVBand="0" w:evenVBand="0" w:oddHBand="0" w:evenHBand="0" w:firstRowFirstColumn="0" w:firstRowLastColumn="0" w:lastRowFirstColumn="0" w:lastRowLastColumn="0"/>
              <w:rPr>
                <w:rFonts w:ascii="NewsGotT" w:hAnsi="NewsGotT"/>
                <w:b w:val="0"/>
                <w:color w:val="auto"/>
              </w:rPr>
            </w:pPr>
            <w:r w:rsidRPr="00C57B17">
              <w:rPr>
                <w:rFonts w:ascii="NewsGotT" w:hAnsi="NewsGotT"/>
                <w:color w:val="auto"/>
              </w:rPr>
              <w:t>Atenuaç</w:t>
            </w:r>
            <w:r w:rsidR="007F27AC" w:rsidRPr="00C57B17">
              <w:rPr>
                <w:rFonts w:ascii="NewsGotT" w:hAnsi="NewsGotT"/>
                <w:color w:val="auto"/>
              </w:rPr>
              <w:t>ão do s</w:t>
            </w:r>
            <w:r w:rsidRPr="00C57B17">
              <w:rPr>
                <w:rFonts w:ascii="NewsGotT" w:hAnsi="NewsGotT"/>
                <w:color w:val="auto"/>
              </w:rPr>
              <w:t>inal</w:t>
            </w:r>
          </w:p>
        </w:tc>
      </w:tr>
      <w:tr w:rsidR="00C26547" w14:paraId="499BF10F" w14:textId="6B1A4156" w:rsidTr="001B3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DBDBDB" w:themeFill="accent3" w:themeFillTint="66"/>
            <w:vAlign w:val="center"/>
          </w:tcPr>
          <w:p w14:paraId="0E6796EC" w14:textId="6831F423" w:rsidR="00C26547" w:rsidRPr="00C57B17" w:rsidRDefault="00C26547" w:rsidP="00472685">
            <w:pPr>
              <w:jc w:val="left"/>
              <w:rPr>
                <w:b w:val="0"/>
                <w:color w:val="auto"/>
              </w:rPr>
            </w:pPr>
            <w:r w:rsidRPr="00C57B17">
              <w:rPr>
                <w:b w:val="0"/>
                <w:color w:val="auto"/>
              </w:rPr>
              <w:t>Jane</w:t>
            </w:r>
            <w:r w:rsidR="005D00C3" w:rsidRPr="00C57B17">
              <w:rPr>
                <w:b w:val="0"/>
                <w:color w:val="auto"/>
              </w:rPr>
              <w:t>la de v</w:t>
            </w:r>
            <w:r w:rsidRPr="00C57B17">
              <w:rPr>
                <w:b w:val="0"/>
                <w:color w:val="auto"/>
              </w:rPr>
              <w:t>idro</w:t>
            </w:r>
          </w:p>
        </w:tc>
        <w:tc>
          <w:tcPr>
            <w:tcW w:w="0" w:type="auto"/>
            <w:vAlign w:val="center"/>
          </w:tcPr>
          <w:p w14:paraId="1053CD61" w14:textId="0179FB12" w:rsidR="00C26547" w:rsidRPr="00C57B17" w:rsidRDefault="00C26547" w:rsidP="00C57B17">
            <w:pPr>
              <w:jc w:val="center"/>
              <w:cnfStyle w:val="000000100000" w:firstRow="0" w:lastRow="0" w:firstColumn="0" w:lastColumn="0" w:oddVBand="0" w:evenVBand="0" w:oddHBand="1" w:evenHBand="0" w:firstRowFirstColumn="0" w:firstRowLastColumn="0" w:lastRowFirstColumn="0" w:lastRowLastColumn="0"/>
            </w:pPr>
            <w:r w:rsidRPr="00C57B17">
              <w:t>2</w:t>
            </w:r>
            <w:r w:rsidR="007E274B" w:rsidRPr="00C57B17">
              <w:t xml:space="preserve"> </w:t>
            </w:r>
            <w:r w:rsidRPr="00C57B17">
              <w:t>db</w:t>
            </w:r>
          </w:p>
        </w:tc>
      </w:tr>
      <w:tr w:rsidR="00C26547" w14:paraId="28F86572" w14:textId="3EAFC257" w:rsidTr="001B3B58">
        <w:trPr>
          <w:trHeight w:val="24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DEDED" w:themeFill="accent3" w:themeFillTint="33"/>
            <w:vAlign w:val="center"/>
          </w:tcPr>
          <w:p w14:paraId="542359C2" w14:textId="346B3537" w:rsidR="00C26547" w:rsidRPr="00C57B17" w:rsidRDefault="005D00C3" w:rsidP="00472685">
            <w:pPr>
              <w:jc w:val="left"/>
              <w:rPr>
                <w:b w:val="0"/>
                <w:color w:val="auto"/>
              </w:rPr>
            </w:pPr>
            <w:r w:rsidRPr="00C57B17">
              <w:rPr>
                <w:b w:val="0"/>
                <w:color w:val="auto"/>
              </w:rPr>
              <w:t>Porta de madeira</w:t>
            </w:r>
          </w:p>
        </w:tc>
        <w:tc>
          <w:tcPr>
            <w:tcW w:w="0" w:type="auto"/>
            <w:vAlign w:val="center"/>
          </w:tcPr>
          <w:p w14:paraId="24E89ED3" w14:textId="3FA19F94" w:rsidR="00C26547" w:rsidRPr="00C57B17" w:rsidRDefault="00C26547" w:rsidP="00C57B17">
            <w:pPr>
              <w:jc w:val="center"/>
              <w:cnfStyle w:val="000000000000" w:firstRow="0" w:lastRow="0" w:firstColumn="0" w:lastColumn="0" w:oddVBand="0" w:evenVBand="0" w:oddHBand="0" w:evenHBand="0" w:firstRowFirstColumn="0" w:firstRowLastColumn="0" w:lastRowFirstColumn="0" w:lastRowLastColumn="0"/>
            </w:pPr>
            <w:r w:rsidRPr="00C57B17">
              <w:t>3</w:t>
            </w:r>
            <w:r w:rsidR="007E274B" w:rsidRPr="00C57B17">
              <w:t xml:space="preserve"> </w:t>
            </w:r>
            <w:r w:rsidRPr="00C57B17">
              <w:t>db</w:t>
            </w:r>
          </w:p>
        </w:tc>
      </w:tr>
      <w:tr w:rsidR="00C26547" w14:paraId="6CBA2FA0" w14:textId="003D74F3" w:rsidTr="001B3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DBDBDB" w:themeFill="accent3" w:themeFillTint="66"/>
            <w:vAlign w:val="center"/>
          </w:tcPr>
          <w:p w14:paraId="4394DDCB" w14:textId="1FA00482" w:rsidR="00C26547" w:rsidRPr="00C57B17" w:rsidRDefault="005D00C3" w:rsidP="00472685">
            <w:pPr>
              <w:jc w:val="left"/>
              <w:rPr>
                <w:b w:val="0"/>
                <w:color w:val="auto"/>
              </w:rPr>
            </w:pPr>
            <w:r w:rsidRPr="00C57B17">
              <w:rPr>
                <w:b w:val="0"/>
                <w:color w:val="auto"/>
              </w:rPr>
              <w:t>Divisão de escritório</w:t>
            </w:r>
          </w:p>
        </w:tc>
        <w:tc>
          <w:tcPr>
            <w:tcW w:w="0" w:type="auto"/>
            <w:vAlign w:val="center"/>
          </w:tcPr>
          <w:p w14:paraId="286512DE" w14:textId="3673D9E4" w:rsidR="00C26547" w:rsidRPr="00C57B17" w:rsidRDefault="007E274B" w:rsidP="00C57B17">
            <w:pPr>
              <w:jc w:val="center"/>
              <w:cnfStyle w:val="000000100000" w:firstRow="0" w:lastRow="0" w:firstColumn="0" w:lastColumn="0" w:oddVBand="0" w:evenVBand="0" w:oddHBand="1" w:evenHBand="0" w:firstRowFirstColumn="0" w:firstRowLastColumn="0" w:lastRowFirstColumn="0" w:lastRowLastColumn="0"/>
            </w:pPr>
            <w:r w:rsidRPr="00C57B17">
              <w:t>3-</w:t>
            </w:r>
            <w:r w:rsidR="00C26547" w:rsidRPr="00C57B17">
              <w:t>5</w:t>
            </w:r>
            <w:r w:rsidRPr="00C57B17">
              <w:t xml:space="preserve"> </w:t>
            </w:r>
            <w:r w:rsidR="00C26547" w:rsidRPr="00C57B17">
              <w:t>db</w:t>
            </w:r>
          </w:p>
        </w:tc>
      </w:tr>
      <w:tr w:rsidR="00C26547" w14:paraId="32E80851" w14:textId="5EEEB4E9" w:rsidTr="001B3B58">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DEDED" w:themeFill="accent3" w:themeFillTint="33"/>
            <w:vAlign w:val="center"/>
          </w:tcPr>
          <w:p w14:paraId="40DBD9E3" w14:textId="44F71293" w:rsidR="00C26547" w:rsidRPr="00C57B17" w:rsidRDefault="005D00C3" w:rsidP="00472685">
            <w:pPr>
              <w:jc w:val="left"/>
              <w:rPr>
                <w:b w:val="0"/>
                <w:color w:val="auto"/>
              </w:rPr>
            </w:pPr>
            <w:r w:rsidRPr="00C57B17">
              <w:rPr>
                <w:b w:val="0"/>
                <w:color w:val="auto"/>
              </w:rPr>
              <w:t>Parede de gesso</w:t>
            </w:r>
          </w:p>
        </w:tc>
        <w:tc>
          <w:tcPr>
            <w:tcW w:w="0" w:type="auto"/>
            <w:vAlign w:val="center"/>
          </w:tcPr>
          <w:p w14:paraId="1527EA09" w14:textId="157ADF11" w:rsidR="00C26547" w:rsidRPr="00C57B17" w:rsidRDefault="00C26547" w:rsidP="00C57B17">
            <w:pPr>
              <w:jc w:val="center"/>
              <w:cnfStyle w:val="000000000000" w:firstRow="0" w:lastRow="0" w:firstColumn="0" w:lastColumn="0" w:oddVBand="0" w:evenVBand="0" w:oddHBand="0" w:evenHBand="0" w:firstRowFirstColumn="0" w:firstRowLastColumn="0" w:lastRowFirstColumn="0" w:lastRowLastColumn="0"/>
            </w:pPr>
            <w:r w:rsidRPr="00C57B17">
              <w:t>3</w:t>
            </w:r>
            <w:r w:rsidR="007E274B" w:rsidRPr="00C57B17">
              <w:t xml:space="preserve"> </w:t>
            </w:r>
            <w:r w:rsidRPr="00C57B17">
              <w:t>db</w:t>
            </w:r>
          </w:p>
        </w:tc>
      </w:tr>
      <w:tr w:rsidR="00C26547" w14:paraId="78CD195B" w14:textId="233CEA95" w:rsidTr="001B3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DBDBDB" w:themeFill="accent3" w:themeFillTint="66"/>
            <w:vAlign w:val="center"/>
          </w:tcPr>
          <w:p w14:paraId="138C4183" w14:textId="11F6E8F9" w:rsidR="00C26547" w:rsidRPr="00C57B17" w:rsidRDefault="005D00C3" w:rsidP="00472685">
            <w:pPr>
              <w:jc w:val="left"/>
              <w:rPr>
                <w:b w:val="0"/>
                <w:color w:val="auto"/>
              </w:rPr>
            </w:pPr>
            <w:r w:rsidRPr="00C57B17">
              <w:rPr>
                <w:b w:val="0"/>
                <w:color w:val="auto"/>
              </w:rPr>
              <w:t>P</w:t>
            </w:r>
            <w:r w:rsidR="001B3B58" w:rsidRPr="00C57B17">
              <w:rPr>
                <w:b w:val="0"/>
                <w:color w:val="auto"/>
              </w:rPr>
              <w:t>arede s</w:t>
            </w:r>
            <w:r w:rsidRPr="00C57B17">
              <w:rPr>
                <w:b w:val="0"/>
                <w:color w:val="auto"/>
              </w:rPr>
              <w:t>eca</w:t>
            </w:r>
          </w:p>
        </w:tc>
        <w:tc>
          <w:tcPr>
            <w:tcW w:w="0" w:type="auto"/>
            <w:vAlign w:val="center"/>
          </w:tcPr>
          <w:p w14:paraId="31636D32" w14:textId="25CC3D7C" w:rsidR="00C26547" w:rsidRPr="00C57B17" w:rsidRDefault="00C26547" w:rsidP="00C57B17">
            <w:pPr>
              <w:jc w:val="center"/>
              <w:cnfStyle w:val="000000100000" w:firstRow="0" w:lastRow="0" w:firstColumn="0" w:lastColumn="0" w:oddVBand="0" w:evenVBand="0" w:oddHBand="1" w:evenHBand="0" w:firstRowFirstColumn="0" w:firstRowLastColumn="0" w:lastRowFirstColumn="0" w:lastRowLastColumn="0"/>
            </w:pPr>
            <w:r w:rsidRPr="00C57B17">
              <w:t>4</w:t>
            </w:r>
            <w:r w:rsidR="007E274B" w:rsidRPr="00C57B17">
              <w:t xml:space="preserve"> </w:t>
            </w:r>
            <w:r w:rsidRPr="00C57B17">
              <w:t>db</w:t>
            </w:r>
          </w:p>
        </w:tc>
      </w:tr>
      <w:tr w:rsidR="00C26547" w14:paraId="227501B9" w14:textId="66A7EC82" w:rsidTr="001B3B58">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DEDED" w:themeFill="accent3" w:themeFillTint="33"/>
            <w:vAlign w:val="center"/>
          </w:tcPr>
          <w:p w14:paraId="2523D7E3" w14:textId="7A3F9C6A" w:rsidR="00C26547" w:rsidRPr="00C57B17" w:rsidRDefault="005D00C3" w:rsidP="00472685">
            <w:pPr>
              <w:jc w:val="left"/>
              <w:rPr>
                <w:b w:val="0"/>
                <w:color w:val="auto"/>
              </w:rPr>
            </w:pPr>
            <w:r w:rsidRPr="00C57B17">
              <w:rPr>
                <w:b w:val="0"/>
                <w:color w:val="auto"/>
              </w:rPr>
              <w:t>B</w:t>
            </w:r>
            <w:r w:rsidR="001B3B58" w:rsidRPr="00C57B17">
              <w:rPr>
                <w:b w:val="0"/>
                <w:color w:val="auto"/>
              </w:rPr>
              <w:t>loco de c</w:t>
            </w:r>
            <w:r w:rsidRPr="00C57B17">
              <w:rPr>
                <w:b w:val="0"/>
                <w:color w:val="auto"/>
              </w:rPr>
              <w:t>imento</w:t>
            </w:r>
          </w:p>
        </w:tc>
        <w:tc>
          <w:tcPr>
            <w:tcW w:w="0" w:type="auto"/>
            <w:vAlign w:val="center"/>
          </w:tcPr>
          <w:p w14:paraId="753065E2" w14:textId="275F7B44" w:rsidR="00C26547" w:rsidRPr="00C57B17" w:rsidRDefault="00C26547" w:rsidP="00C57B17">
            <w:pPr>
              <w:jc w:val="center"/>
              <w:cnfStyle w:val="000000000000" w:firstRow="0" w:lastRow="0" w:firstColumn="0" w:lastColumn="0" w:oddVBand="0" w:evenVBand="0" w:oddHBand="0" w:evenHBand="0" w:firstRowFirstColumn="0" w:firstRowLastColumn="0" w:lastRowFirstColumn="0" w:lastRowLastColumn="0"/>
            </w:pPr>
            <w:r w:rsidRPr="00C57B17">
              <w:t>5</w:t>
            </w:r>
            <w:r w:rsidR="007E274B" w:rsidRPr="00C57B17">
              <w:t xml:space="preserve"> </w:t>
            </w:r>
            <w:r w:rsidRPr="00C57B17">
              <w:t>db</w:t>
            </w:r>
          </w:p>
        </w:tc>
      </w:tr>
      <w:tr w:rsidR="00C26547" w14:paraId="0349CC4B" w14:textId="6D7FDCCE" w:rsidTr="001B3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DBDBDB" w:themeFill="accent3" w:themeFillTint="66"/>
            <w:vAlign w:val="center"/>
          </w:tcPr>
          <w:p w14:paraId="73F864C9" w14:textId="3C126E29" w:rsidR="00C26547" w:rsidRPr="00C57B17" w:rsidRDefault="005D00C3" w:rsidP="00472685">
            <w:pPr>
              <w:jc w:val="left"/>
              <w:rPr>
                <w:b w:val="0"/>
                <w:color w:val="auto"/>
              </w:rPr>
            </w:pPr>
            <w:r w:rsidRPr="00C57B17">
              <w:rPr>
                <w:b w:val="0"/>
                <w:color w:val="auto"/>
              </w:rPr>
              <w:t>Mármore</w:t>
            </w:r>
          </w:p>
        </w:tc>
        <w:tc>
          <w:tcPr>
            <w:tcW w:w="0" w:type="auto"/>
            <w:vAlign w:val="center"/>
          </w:tcPr>
          <w:p w14:paraId="04762532" w14:textId="1508A28B" w:rsidR="00C26547" w:rsidRPr="00C57B17" w:rsidRDefault="00C26547" w:rsidP="00C57B17">
            <w:pPr>
              <w:jc w:val="center"/>
              <w:cnfStyle w:val="000000100000" w:firstRow="0" w:lastRow="0" w:firstColumn="0" w:lastColumn="0" w:oddVBand="0" w:evenVBand="0" w:oddHBand="1" w:evenHBand="0" w:firstRowFirstColumn="0" w:firstRowLastColumn="0" w:lastRowFirstColumn="0" w:lastRowLastColumn="0"/>
            </w:pPr>
            <w:r w:rsidRPr="00C57B17">
              <w:t>5</w:t>
            </w:r>
            <w:r w:rsidR="007E274B" w:rsidRPr="00C57B17">
              <w:t xml:space="preserve"> </w:t>
            </w:r>
            <w:r w:rsidRPr="00C57B17">
              <w:t>db</w:t>
            </w:r>
          </w:p>
        </w:tc>
      </w:tr>
      <w:tr w:rsidR="00C26547" w14:paraId="6F0FEA84" w14:textId="7E726130" w:rsidTr="001B3B58">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DEDED" w:themeFill="accent3" w:themeFillTint="33"/>
            <w:vAlign w:val="center"/>
          </w:tcPr>
          <w:p w14:paraId="6C4B226B" w14:textId="31EC1CA2" w:rsidR="00C26547" w:rsidRPr="00C57B17" w:rsidRDefault="005D00C3" w:rsidP="00472685">
            <w:pPr>
              <w:jc w:val="left"/>
              <w:rPr>
                <w:b w:val="0"/>
                <w:color w:val="auto"/>
              </w:rPr>
            </w:pPr>
            <w:r w:rsidRPr="00C57B17">
              <w:rPr>
                <w:b w:val="0"/>
                <w:color w:val="auto"/>
              </w:rPr>
              <w:t>Parede de vidro com armação de metal</w:t>
            </w:r>
          </w:p>
        </w:tc>
        <w:tc>
          <w:tcPr>
            <w:tcW w:w="0" w:type="auto"/>
            <w:vAlign w:val="center"/>
          </w:tcPr>
          <w:p w14:paraId="4695D696" w14:textId="075062E0" w:rsidR="00C26547" w:rsidRPr="00C57B17" w:rsidRDefault="00C26547" w:rsidP="00C57B17">
            <w:pPr>
              <w:jc w:val="center"/>
              <w:cnfStyle w:val="000000000000" w:firstRow="0" w:lastRow="0" w:firstColumn="0" w:lastColumn="0" w:oddVBand="0" w:evenVBand="0" w:oddHBand="0" w:evenHBand="0" w:firstRowFirstColumn="0" w:firstRowLastColumn="0" w:lastRowFirstColumn="0" w:lastRowLastColumn="0"/>
            </w:pPr>
            <w:r w:rsidRPr="00C57B17">
              <w:t>6</w:t>
            </w:r>
            <w:r w:rsidR="007E274B" w:rsidRPr="00C57B17">
              <w:t xml:space="preserve"> </w:t>
            </w:r>
            <w:r w:rsidRPr="00C57B17">
              <w:t>db</w:t>
            </w:r>
          </w:p>
        </w:tc>
      </w:tr>
      <w:tr w:rsidR="00C26547" w14:paraId="7891F269" w14:textId="09F2B255" w:rsidTr="001B3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DBDBDB" w:themeFill="accent3" w:themeFillTint="66"/>
            <w:vAlign w:val="center"/>
          </w:tcPr>
          <w:p w14:paraId="1D12EF61" w14:textId="3E762F89" w:rsidR="00C26547" w:rsidRPr="00C57B17" w:rsidRDefault="005D00C3" w:rsidP="00472685">
            <w:pPr>
              <w:jc w:val="left"/>
              <w:rPr>
                <w:b w:val="0"/>
                <w:color w:val="auto"/>
              </w:rPr>
            </w:pPr>
            <w:r w:rsidRPr="00C57B17">
              <w:rPr>
                <w:b w:val="0"/>
                <w:color w:val="auto"/>
              </w:rPr>
              <w:t>Parede de tijolos</w:t>
            </w:r>
          </w:p>
        </w:tc>
        <w:tc>
          <w:tcPr>
            <w:tcW w:w="0" w:type="auto"/>
            <w:vAlign w:val="center"/>
          </w:tcPr>
          <w:p w14:paraId="68D68663" w14:textId="31EDDD94" w:rsidR="00C26547" w:rsidRPr="00C57B17" w:rsidRDefault="00C26547" w:rsidP="00C57B17">
            <w:pPr>
              <w:jc w:val="center"/>
              <w:cnfStyle w:val="000000100000" w:firstRow="0" w:lastRow="0" w:firstColumn="0" w:lastColumn="0" w:oddVBand="0" w:evenVBand="0" w:oddHBand="1" w:evenHBand="0" w:firstRowFirstColumn="0" w:firstRowLastColumn="0" w:lastRowFirstColumn="0" w:lastRowLastColumn="0"/>
            </w:pPr>
            <w:r w:rsidRPr="00C57B17">
              <w:t>8</w:t>
            </w:r>
            <w:r w:rsidR="007E274B" w:rsidRPr="00C57B17">
              <w:t xml:space="preserve"> </w:t>
            </w:r>
            <w:r w:rsidRPr="00C57B17">
              <w:t>db</w:t>
            </w:r>
          </w:p>
        </w:tc>
      </w:tr>
      <w:tr w:rsidR="00C26547" w14:paraId="021AE545" w14:textId="028022CC" w:rsidTr="001B3B58">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DEDED" w:themeFill="accent3" w:themeFillTint="33"/>
            <w:vAlign w:val="center"/>
          </w:tcPr>
          <w:p w14:paraId="1FD53F2E" w14:textId="7C3AD026" w:rsidR="00C26547" w:rsidRPr="00C57B17" w:rsidRDefault="005D00C3" w:rsidP="00472685">
            <w:pPr>
              <w:jc w:val="left"/>
              <w:rPr>
                <w:b w:val="0"/>
                <w:color w:val="auto"/>
              </w:rPr>
            </w:pPr>
            <w:r w:rsidRPr="00C57B17">
              <w:rPr>
                <w:b w:val="0"/>
                <w:color w:val="auto"/>
              </w:rPr>
              <w:t>Parede de concreto</w:t>
            </w:r>
          </w:p>
        </w:tc>
        <w:tc>
          <w:tcPr>
            <w:tcW w:w="0" w:type="auto"/>
            <w:vAlign w:val="center"/>
          </w:tcPr>
          <w:p w14:paraId="3E5A596F" w14:textId="5FC2A766" w:rsidR="00C26547" w:rsidRPr="00C57B17" w:rsidRDefault="007E274B" w:rsidP="00C57B17">
            <w:pPr>
              <w:jc w:val="center"/>
              <w:cnfStyle w:val="000000000000" w:firstRow="0" w:lastRow="0" w:firstColumn="0" w:lastColumn="0" w:oddVBand="0" w:evenVBand="0" w:oddHBand="0" w:evenHBand="0" w:firstRowFirstColumn="0" w:firstRowLastColumn="0" w:lastRowFirstColumn="0" w:lastRowLastColumn="0"/>
            </w:pPr>
            <w:r w:rsidRPr="00C57B17">
              <w:t>10-1</w:t>
            </w:r>
            <w:r w:rsidR="00C26547" w:rsidRPr="00C57B17">
              <w:t>5</w:t>
            </w:r>
            <w:r w:rsidRPr="00C57B17">
              <w:t xml:space="preserve"> </w:t>
            </w:r>
            <w:r w:rsidR="00C26547" w:rsidRPr="00C57B17">
              <w:t>db</w:t>
            </w:r>
          </w:p>
        </w:tc>
      </w:tr>
    </w:tbl>
    <w:p w14:paraId="651FB9E2" w14:textId="310F186E" w:rsidR="000868A5" w:rsidRPr="000868A5" w:rsidRDefault="000868A5" w:rsidP="00CB3342">
      <w:pPr>
        <w:pStyle w:val="Legenda"/>
        <w:spacing w:before="240"/>
      </w:pPr>
      <w:bookmarkStart w:id="399" w:name="_Ref375213501"/>
      <w:bookmarkStart w:id="400" w:name="_Toc379391195"/>
      <w:r>
        <w:t xml:space="preserve">Tabela </w:t>
      </w:r>
      <w:r w:rsidR="0075723B">
        <w:fldChar w:fldCharType="begin"/>
      </w:r>
      <w:r w:rsidR="0075723B">
        <w:instrText xml:space="preserve"> SEQ Tabela \* ARABIC </w:instrText>
      </w:r>
      <w:r w:rsidR="0075723B">
        <w:fldChar w:fldCharType="separate"/>
      </w:r>
      <w:r w:rsidR="00AC2DDA">
        <w:rPr>
          <w:noProof/>
        </w:rPr>
        <w:t>4</w:t>
      </w:r>
      <w:r w:rsidR="0075723B">
        <w:rPr>
          <w:noProof/>
        </w:rPr>
        <w:fldChar w:fldCharType="end"/>
      </w:r>
      <w:bookmarkEnd w:id="399"/>
      <w:r>
        <w:t xml:space="preserve"> – Atenuação do sinal Wi-Fi consoante o material</w:t>
      </w:r>
      <w:r w:rsidR="001C6F55">
        <w:t xml:space="preserve"> </w:t>
      </w:r>
      <w:r>
        <w:fldChar w:fldCharType="begin" w:fldLock="1"/>
      </w:r>
      <w:r w:rsidR="00F7610E">
        <w:instrText>ADDIN CSL_CITATION { "citationItems" : [ { "id" : "ITEM-1", "itemData" : { "URL" : "http://www.liveport.com/wifi-signal-attenuation", "id" : "ITEM-1", "issued" : { "date-parts" : [ [ "0" ] ] }, "title" : "WiFi Signal Attenuation", "type" : "webpage" }, "uris" : [ "http://www.mendeley.com/documents/?uuid=5ee5cbe8-c429-49c3-b8e2-cac827786430" ] } ], "mendeley" : { "previouslyFormattedCitation" : "[38]" }, "properties" : { "noteIndex" : 0 }, "schema" : "https://github.com/citation-style-language/schema/raw/master/csl-citation.json" }</w:instrText>
      </w:r>
      <w:r>
        <w:fldChar w:fldCharType="separate"/>
      </w:r>
      <w:r w:rsidR="00B61A60" w:rsidRPr="00B61A60">
        <w:rPr>
          <w:noProof/>
        </w:rPr>
        <w:t>[38]</w:t>
      </w:r>
      <w:bookmarkEnd w:id="400"/>
      <w:r>
        <w:fldChar w:fldCharType="end"/>
      </w:r>
    </w:p>
    <w:p w14:paraId="111AD196" w14:textId="4073BBD0" w:rsidR="00E0777F" w:rsidRDefault="00C57B17" w:rsidP="006921A6">
      <w:r>
        <w:tab/>
      </w:r>
      <w:r w:rsidR="00E0777F">
        <w:t xml:space="preserve">Considera-se que a atenuação de sinal é mínima quando traçada uma linha entre o emissor e o recetor não existe interceção de nenhum obstáculo. Friis </w:t>
      </w:r>
      <w:r w:rsidR="00E0777F">
        <w:fldChar w:fldCharType="begin" w:fldLock="1"/>
      </w:r>
      <w:r w:rsidR="00F7610E">
        <w:instrText>ADDIN CSL_CITATION { "citationItems" : [ { "id" : "ITEM-1", "itemData" : { "DOI" : "10.1109/MSPEC.1971.5218045", "ISSN" : "0018-9235", "author" : [ { "dropping-particle" : "", "family" : "Friis", "given" : "Harald T.", "non-dropping-particle" : "", "parse-names" : false, "suffix" : "" } ], "container-title" : "IEEE Spectrum", "id" : "ITEM-1", "issue" : "4", "issued" : { "date-parts" : [ [ "1971", "4", "1" ] ] }, "page" : "55-61", "publisher" : "IEEE", "title" : "Introduction to radio and radio antennas", "type" : "article-journal", "volume" : "8" }, "uris" : [ "http://www.mendeley.com/documents/?uuid=389b6e76-158c-4817-befc-94aaa958fa0c" ] } ], "mendeley" : { "previouslyFormattedCitation" : "[39]" }, "properties" : { "noteIndex" : 0 }, "schema" : "https://github.com/citation-style-language/schema/raw/master/csl-citation.json" }</w:instrText>
      </w:r>
      <w:r w:rsidR="00E0777F">
        <w:fldChar w:fldCharType="separate"/>
      </w:r>
      <w:r w:rsidR="00B61A60" w:rsidRPr="00B61A60">
        <w:rPr>
          <w:noProof/>
        </w:rPr>
        <w:t>[39]</w:t>
      </w:r>
      <w:r w:rsidR="00E0777F">
        <w:fldChar w:fldCharType="end"/>
      </w:r>
      <w:r w:rsidR="00E0777F">
        <w:t xml:space="preserve"> foi mais além, e considera que para além desta linha imaginária, para obter o mínimo de perdas de sinal, é necessário existir uma linha de visão sem obst</w:t>
      </w:r>
      <w:r w:rsidR="003D3671">
        <w:t>áculos em toda</w:t>
      </w:r>
      <w:r w:rsidR="00E0777F">
        <w:t xml:space="preserve"> a zona Fresnel.</w:t>
      </w:r>
      <w:r w:rsidR="003D3671">
        <w:t xml:space="preserve"> Esta zona é um esferoide com</w:t>
      </w:r>
      <w:r w:rsidR="003D3671" w:rsidRPr="003D3671">
        <w:t xml:space="preserve"> o seu centro ao longo da distância mais curta entre as</w:t>
      </w:r>
      <w:r w:rsidR="003D3671">
        <w:t xml:space="preserve"> duas</w:t>
      </w:r>
      <w:r w:rsidR="003D3671" w:rsidRPr="003D3671">
        <w:t xml:space="preserve"> antenas</w:t>
      </w:r>
      <w:r w:rsidR="00AD1C5E">
        <w:t xml:space="preserve"> como se pode ver a seguir (</w:t>
      </w:r>
      <w:r w:rsidR="00AD1C5E">
        <w:fldChar w:fldCharType="begin"/>
      </w:r>
      <w:r w:rsidR="00AD1C5E">
        <w:instrText xml:space="preserve"> REF _Ref375216540 \h </w:instrText>
      </w:r>
      <w:r w:rsidR="00AD1C5E">
        <w:fldChar w:fldCharType="separate"/>
      </w:r>
      <w:r w:rsidR="00AC2DDA">
        <w:t xml:space="preserve">Figura </w:t>
      </w:r>
      <w:r w:rsidR="00AC2DDA">
        <w:rPr>
          <w:noProof/>
        </w:rPr>
        <w:t>18</w:t>
      </w:r>
      <w:r w:rsidR="00AD1C5E">
        <w:fldChar w:fldCharType="end"/>
      </w:r>
      <w:r w:rsidR="00AD1C5E">
        <w:t>)</w:t>
      </w:r>
      <w:r w:rsidR="003D3671">
        <w:t>.</w:t>
      </w:r>
    </w:p>
    <w:p w14:paraId="5F941525" w14:textId="77777777" w:rsidR="00AD1C5E" w:rsidRDefault="005A52BB" w:rsidP="00AB7C94">
      <w:pPr>
        <w:pStyle w:val="Imagem"/>
      </w:pPr>
      <w:r>
        <w:drawing>
          <wp:inline distT="0" distB="0" distL="0" distR="0" wp14:anchorId="1F813F8C" wp14:editId="121C958C">
            <wp:extent cx="3486150" cy="1343025"/>
            <wp:effectExtent l="0" t="0" r="0" b="952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zona fresnel.jpg"/>
                    <pic:cNvPicPr/>
                  </pic:nvPicPr>
                  <pic:blipFill>
                    <a:blip r:embed="rId33">
                      <a:extLst>
                        <a:ext uri="{28A0092B-C50C-407E-A947-70E740481C1C}">
                          <a14:useLocalDpi xmlns:a14="http://schemas.microsoft.com/office/drawing/2010/main" val="0"/>
                        </a:ext>
                      </a:extLst>
                    </a:blip>
                    <a:stretch>
                      <a:fillRect/>
                    </a:stretch>
                  </pic:blipFill>
                  <pic:spPr>
                    <a:xfrm>
                      <a:off x="0" y="0"/>
                      <a:ext cx="3486150" cy="1343025"/>
                    </a:xfrm>
                    <a:prstGeom prst="rect">
                      <a:avLst/>
                    </a:prstGeom>
                    <a:ln w="25400" cap="rnd">
                      <a:noFill/>
                    </a:ln>
                    <a:effectLst/>
                  </pic:spPr>
                </pic:pic>
              </a:graphicData>
            </a:graphic>
          </wp:inline>
        </w:drawing>
      </w:r>
    </w:p>
    <w:p w14:paraId="071A089B" w14:textId="33451AFF" w:rsidR="00AD1C5E" w:rsidRPr="00AD1C5E" w:rsidRDefault="00AD1C5E" w:rsidP="00AB7C94">
      <w:pPr>
        <w:pStyle w:val="Legenda"/>
      </w:pPr>
      <w:bookmarkStart w:id="401" w:name="_Ref375216540"/>
      <w:bookmarkStart w:id="402" w:name="_Ref375216535"/>
      <w:bookmarkStart w:id="403" w:name="_Toc379391165"/>
      <w:r>
        <w:t xml:space="preserve">Figura </w:t>
      </w:r>
      <w:r w:rsidR="0075723B">
        <w:fldChar w:fldCharType="begin"/>
      </w:r>
      <w:r w:rsidR="0075723B">
        <w:instrText xml:space="preserve"> SEQ Figura </w:instrText>
      </w:r>
      <w:r w:rsidR="0075723B">
        <w:instrText xml:space="preserve">\* ARABIC </w:instrText>
      </w:r>
      <w:r w:rsidR="0075723B">
        <w:fldChar w:fldCharType="separate"/>
      </w:r>
      <w:r w:rsidR="00AC2DDA">
        <w:rPr>
          <w:noProof/>
        </w:rPr>
        <w:t>18</w:t>
      </w:r>
      <w:r w:rsidR="0075723B">
        <w:rPr>
          <w:noProof/>
        </w:rPr>
        <w:fldChar w:fldCharType="end"/>
      </w:r>
      <w:bookmarkEnd w:id="401"/>
      <w:r w:rsidR="005A52BB">
        <w:t xml:space="preserve"> – </w:t>
      </w:r>
      <w:r w:rsidR="005A52BB" w:rsidRPr="00AD1C5E">
        <w:t>Representação</w:t>
      </w:r>
      <w:r w:rsidR="005A52BB">
        <w:t xml:space="preserve"> da zona Fresnel</w:t>
      </w:r>
      <w:bookmarkEnd w:id="402"/>
      <w:r w:rsidR="00472685">
        <w:t xml:space="preserve"> </w:t>
      </w:r>
      <w:r>
        <w:fldChar w:fldCharType="begin" w:fldLock="1"/>
      </w:r>
      <w:r w:rsidR="00F7610E">
        <w:instrText>ADDIN CSL_CITATION { "citationItems" : [ { "id" : "ITEM-1", "itemData" : { "author" : [ { "dropping-particle" : "", "family" : "Pfeifer", "given" : "Hagen Paul", "non-dropping-particle" : "", "parse-names" : false, "suffix" : "" } ], "id" : "ITEM-1", "issued" : { "date-parts" : [ [ "2010" ] ] }, "publisher-place" : "Munich, Germany", "title" : "On the Validation of Radio Propagation Models - Analytical validation of Network Simulator used Propagation and Bit Error Rates Models", "type" : "article" }, "uris" : [ "http://www.mendeley.com/documents/?uuid=9d7b527d-7751-47d2-9d3e-3b5e20d4650d" ] } ], "mendeley" : { "previouslyFormattedCitation" : "[40]" }, "properties" : { "noteIndex" : 0 }, "schema" : "https://github.com/citation-style-language/schema/raw/master/csl-citation.json" }</w:instrText>
      </w:r>
      <w:r>
        <w:fldChar w:fldCharType="separate"/>
      </w:r>
      <w:r w:rsidR="00B61A60" w:rsidRPr="00B61A60">
        <w:rPr>
          <w:noProof/>
        </w:rPr>
        <w:t>[40]</w:t>
      </w:r>
      <w:bookmarkEnd w:id="403"/>
      <w:r>
        <w:fldChar w:fldCharType="end"/>
      </w:r>
    </w:p>
    <w:p w14:paraId="3B3293A5" w14:textId="34E06EBD" w:rsidR="001C6778" w:rsidRDefault="00B64CAE" w:rsidP="001C6778">
      <w:r>
        <w:lastRenderedPageBreak/>
        <w:tab/>
      </w:r>
      <w:r w:rsidR="00620F55">
        <w:t>Friis</w:t>
      </w:r>
      <w:r w:rsidR="00C4603C">
        <w:t xml:space="preserve"> </w:t>
      </w:r>
      <w:r w:rsidR="00A567F3">
        <w:t xml:space="preserve">criou uma </w:t>
      </w:r>
      <w:r w:rsidR="00C4603C">
        <w:t>fórmula</w:t>
      </w:r>
      <w:r w:rsidR="00AB1FAE">
        <w:t xml:space="preserve"> </w:t>
      </w:r>
      <w:r w:rsidR="00AB1FAE">
        <w:fldChar w:fldCharType="begin" w:fldLock="1"/>
      </w:r>
      <w:r w:rsidR="00F7610E">
        <w:instrText>ADDIN CSL_CITATION { "citationItems" : [ { "id" : "ITEM-1", "itemData" : { "abstract" : "The spread of Wi-Fi technology in mobile devices (mobile phone, PDA and portable) has contributed to the evolution and spread of Wi-Fi networks in both academic and business environment, and now many organizations have adopted Wi-Fi networks, because of its flexibility and mobility. Both inside buildings and outside, it is easy to find access points and a near total Wi-Fi coverage, which is a prerequisite for the deployment of a system capable of locating mobile devices within a Wi-Fi network. Information on the location of mobile devices may be of great importance for the monitoring and management of human resources of organizations, since the information on the location of mobile devices often corresponds to the location of its users. There is a vast array of applications that can use the information on the location of devices and it can be used by applications sensitive to the context, giving the user's mobile device information on where he is, it may be also used for statistical purposes and to monitor the network, enabling an easier scalability of the network where it is needed. This document aims to describe all the work related to the creation of one Wi-Fi mobile device location algorithm, not forgetting the study of existing systems considered of reference and the description of Wi-Fi technology, which are essential to obtain know-how in this area. Throughout this exhibition it is determined the applicability of an algorithm not only easy to implement at any place, which can work without major calibrations, but also capable of good results in terms of location precision.", "author" : [ { "dropping-particle" : "", "family" : "Carvalho", "given" : "Joel Filipe Machado", "non-dropping-particle" : "", "parse-names" : false, "suffix" : "" }, { "dropping-particle" : "", "family" : "Martins", "given" : "Paulo Nogueira", "non-dropping-particle" : "", "parse-names" : false, "suffix" : "" }, { "dropping-particle" : "", "family" : "Barroso", "given" : "Jo\u00e3o Manuel Pereira", "non-dropping-particle" : "", "parse-names" : false, "suffix" : "" } ], "id" : "ITEM-1", "issued" : { "date-parts" : [ [ "2007" ] ] }, "page" : "88", "publisher-place" : "Universidade de Tr\u00e1s-os-Montes e Alto Douro (UTAD)", "title" : "Localiza\u00e7\u00e3o de Dispositivos M\u00f3veis em Redes Wi-Fi", "type" : "article" }, "uris" : [ "http://www.mendeley.com/documents/?uuid=5a3d5333-a710-411b-b969-5fd0542a651b" ] } ], "mendeley" : { "previouslyFormattedCitation" : "[20]" }, "properties" : { "noteIndex" : 0 }, "schema" : "https://github.com/citation-style-language/schema/raw/master/csl-citation.json" }</w:instrText>
      </w:r>
      <w:r w:rsidR="00AB1FAE">
        <w:fldChar w:fldCharType="separate"/>
      </w:r>
      <w:r w:rsidR="00AB1FAE" w:rsidRPr="00AB1FAE">
        <w:rPr>
          <w:noProof/>
        </w:rPr>
        <w:t>[20]</w:t>
      </w:r>
      <w:r w:rsidR="00AB1FAE">
        <w:fldChar w:fldCharType="end"/>
      </w:r>
      <w:r w:rsidR="00A567F3">
        <w:t xml:space="preserve"> com o seu nome que define matematicamente o comportamento de um sinal rádio em condiç</w:t>
      </w:r>
      <w:r w:rsidR="00C4603C">
        <w:t>ões ideias. A fórmula</w:t>
      </w:r>
      <w:r w:rsidR="00A567F3">
        <w:t xml:space="preserve"> </w:t>
      </w:r>
      <w:r w:rsidR="00C4603C">
        <w:t>de</w:t>
      </w:r>
      <w:r w:rsidR="00C4603C" w:rsidRPr="00C4603C">
        <w:t xml:space="preserve"> Friis é uma equação de transmissão </w:t>
      </w:r>
      <w:r w:rsidR="00C4603C">
        <w:t xml:space="preserve">que </w:t>
      </w:r>
      <w:r w:rsidR="00620F55">
        <w:t>calcula</w:t>
      </w:r>
      <w:r w:rsidR="00C4603C" w:rsidRPr="00C4603C">
        <w:t xml:space="preserve"> a potência recebida por uma antena, em condições</w:t>
      </w:r>
      <w:r w:rsidR="0040417F">
        <w:t xml:space="preserve"> ideais</w:t>
      </w:r>
      <w:r w:rsidR="00620F55">
        <w:t xml:space="preserve"> (</w:t>
      </w:r>
      <w:r w:rsidR="001C6778">
        <w:fldChar w:fldCharType="begin"/>
      </w:r>
      <w:r w:rsidR="001C6778">
        <w:instrText xml:space="preserve"> REF _Ref378280040 \h </w:instrText>
      </w:r>
      <w:r w:rsidR="001C6778">
        <w:fldChar w:fldCharType="separate"/>
      </w:r>
      <w:r w:rsidR="00AC2DDA">
        <w:t xml:space="preserve">Eq. </w:t>
      </w:r>
      <w:r w:rsidR="00AC2DDA">
        <w:rPr>
          <w:noProof/>
        </w:rPr>
        <w:t>1</w:t>
      </w:r>
      <w:r w:rsidR="001C6778">
        <w:fldChar w:fldCharType="end"/>
      </w:r>
      <w:r w:rsidR="00620F55">
        <w:t>)</w:t>
      </w:r>
      <w:r w:rsidR="00C4603C" w:rsidRPr="00C4603C">
        <w:t>.</w:t>
      </w:r>
      <w:r w:rsidR="00AB1FAE" w:rsidRPr="00AB1FAE">
        <w:t xml:space="preserve"> </w:t>
      </w:r>
      <w:r w:rsidR="00AB1FAE">
        <w:t xml:space="preserve">Esta equação relaciona a potência </w:t>
      </w:r>
      <w:r w:rsidR="00AB1FAE" w:rsidRPr="00472685">
        <w:t>recebida (</w:t>
      </w:r>
      <m:oMath>
        <m:r>
          <w:rPr>
            <w:rFonts w:ascii="Cambria Math" w:hAnsi="Cambria Math"/>
            <w:szCs w:val="24"/>
          </w:rPr>
          <m:t>Pr</m:t>
        </m:r>
      </m:oMath>
      <w:r w:rsidR="00AB1FAE" w:rsidRPr="00472685">
        <w:t xml:space="preserve">) e </w:t>
      </w:r>
      <w:r w:rsidR="00977EAA">
        <w:t>transmitida</w:t>
      </w:r>
      <w:r w:rsidR="00AB1FAE" w:rsidRPr="00472685">
        <w:t xml:space="preserve"> (</w:t>
      </w:r>
      <m:oMath>
        <m:r>
          <w:rPr>
            <w:rFonts w:ascii="Cambria Math" w:hAnsi="Cambria Math"/>
            <w:szCs w:val="24"/>
          </w:rPr>
          <m:t>Pt</m:t>
        </m:r>
      </m:oMath>
      <w:r w:rsidR="00AB1FAE" w:rsidRPr="00472685">
        <w:t>) com os ganhos da antena na transmissão (</w:t>
      </w:r>
      <m:oMath>
        <m:r>
          <w:rPr>
            <w:rFonts w:ascii="Cambria Math" w:hAnsi="Cambria Math"/>
            <w:szCs w:val="24"/>
          </w:rPr>
          <m:t>Gt</m:t>
        </m:r>
      </m:oMath>
      <w:r w:rsidR="00AB1FAE" w:rsidRPr="00472685">
        <w:t xml:space="preserve">) e na </w:t>
      </w:r>
      <w:r w:rsidR="00472685" w:rsidRPr="00472685">
        <w:t>receçã</w:t>
      </w:r>
      <w:r w:rsidR="00472685">
        <w:t>o</w:t>
      </w:r>
      <w:r w:rsidR="00AB1FAE">
        <w:t xml:space="preserve"> (</w:t>
      </w:r>
      <m:oMath>
        <m:r>
          <w:rPr>
            <w:rFonts w:ascii="Cambria Math" w:hAnsi="Cambria Math"/>
            <w:szCs w:val="24"/>
          </w:rPr>
          <m:t>Gr</m:t>
        </m:r>
      </m:oMath>
      <w:r w:rsidR="00AB1FAE">
        <w:t>), do comprimento de onda (</w:t>
      </w:r>
      <w:r w:rsidR="00AB1FAE" w:rsidRPr="00472685">
        <w:rPr>
          <w:rFonts w:hint="eastAsia"/>
          <w:i/>
        </w:rPr>
        <w:sym w:font="Symbol" w:char="F06C"/>
      </w:r>
      <w:r w:rsidR="00AB1FAE">
        <w:t>) e da distância percorrida pelo sinal (R) em metros.</w:t>
      </w:r>
    </w:p>
    <w:tbl>
      <w:tblPr>
        <w:tblStyle w:val="Tabelacomgrelha"/>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856"/>
      </w:tblGrid>
      <w:tr w:rsidR="00B21826" w14:paraId="303814C4" w14:textId="77777777" w:rsidTr="00A516DE">
        <w:tc>
          <w:tcPr>
            <w:tcW w:w="8222" w:type="dxa"/>
            <w:vAlign w:val="bottom"/>
          </w:tcPr>
          <w:p w14:paraId="744ED597" w14:textId="09337958" w:rsidR="00B21826" w:rsidRPr="00E53B5F" w:rsidRDefault="0075723B" w:rsidP="00AB7C94">
            <w:pPr>
              <w:pStyle w:val="Legenda"/>
            </w:pPr>
            <m:oMathPara>
              <m:oMath>
                <m:f>
                  <m:fPr>
                    <m:ctrlPr>
                      <w:rPr>
                        <w:rFonts w:ascii="Cambria Math" w:hAnsi="Cambria Math"/>
                      </w:rPr>
                    </m:ctrlPr>
                  </m:fPr>
                  <m:num>
                    <m:r>
                      <w:rPr>
                        <w:rFonts w:ascii="Cambria Math" w:hAnsi="Cambria Math"/>
                      </w:rPr>
                      <m:t>Pr</m:t>
                    </m:r>
                  </m:num>
                  <m:den>
                    <m:r>
                      <w:rPr>
                        <w:rFonts w:ascii="Cambria Math" w:hAnsi="Cambria Math"/>
                      </w:rPr>
                      <m:t>Pt</m:t>
                    </m:r>
                  </m:den>
                </m:f>
                <m:r>
                  <m:rPr>
                    <m:sty m:val="p"/>
                  </m:rPr>
                  <w:rPr>
                    <w:rFonts w:ascii="Cambria Math" w:hAnsi="Cambria Math"/>
                  </w:rPr>
                  <m:t xml:space="preserve"> =</m:t>
                </m:r>
                <m:func>
                  <m:funcPr>
                    <m:ctrlPr>
                      <w:rPr>
                        <w:rFonts w:ascii="Cambria Math" w:hAnsi="Cambria Math"/>
                      </w:rPr>
                    </m:ctrlPr>
                  </m:funcPr>
                  <m:fName>
                    <m:r>
                      <w:rPr>
                        <w:rFonts w:ascii="Cambria Math" w:hAnsi="Cambria Math"/>
                      </w:rPr>
                      <m:t>GtGr</m:t>
                    </m:r>
                  </m:fName>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Style w:val="Cabealho1Carter"/>
                                    <w:rFonts w:ascii="Cambria Math" w:hAnsi="Cambria Math"/>
                                    <w:b w:val="0"/>
                                    <w:bCs/>
                                    <w:i/>
                                    <w:color w:val="auto"/>
                                    <w:sz w:val="24"/>
                                    <w:szCs w:val="24"/>
                                  </w:rPr>
                                  <w:sym w:font="Symbol" w:char="F06C"/>
                                </m:r>
                              </m:num>
                              <m:den>
                                <m:r>
                                  <w:rPr>
                                    <w:rStyle w:val="Cabealho1Carter"/>
                                    <w:rFonts w:ascii="Cambria Math" w:hAnsi="Cambria Math"/>
                                    <w:color w:val="auto"/>
                                    <w:sz w:val="24"/>
                                    <w:szCs w:val="24"/>
                                  </w:rPr>
                                  <m:t>4πR</m:t>
                                </m:r>
                              </m:den>
                            </m:f>
                          </m:e>
                        </m:d>
                      </m:e>
                      <m:sup>
                        <m:r>
                          <m:rPr>
                            <m:sty m:val="p"/>
                          </m:rPr>
                          <w:rPr>
                            <w:rFonts w:ascii="Cambria Math" w:hAnsi="Cambria Math"/>
                          </w:rPr>
                          <m:t>2</m:t>
                        </m:r>
                      </m:sup>
                    </m:sSup>
                  </m:e>
                </m:func>
              </m:oMath>
            </m:oMathPara>
          </w:p>
        </w:tc>
        <w:tc>
          <w:tcPr>
            <w:tcW w:w="856" w:type="dxa"/>
            <w:vAlign w:val="bottom"/>
          </w:tcPr>
          <w:p w14:paraId="0F64FC84" w14:textId="75C6E2CD" w:rsidR="00B21826" w:rsidRDefault="001C6778" w:rsidP="009A5062">
            <w:pPr>
              <w:pStyle w:val="Legenda"/>
              <w:jc w:val="right"/>
            </w:pPr>
            <w:bookmarkStart w:id="404" w:name="_Ref378280040"/>
            <w:r>
              <w:t xml:space="preserve">Eq. </w:t>
            </w:r>
            <w:r w:rsidR="0075723B">
              <w:fldChar w:fldCharType="begin"/>
            </w:r>
            <w:r w:rsidR="0075723B">
              <w:instrText xml:space="preserve"> SEQ Eq. \* ARABIC </w:instrText>
            </w:r>
            <w:r w:rsidR="0075723B">
              <w:fldChar w:fldCharType="separate"/>
            </w:r>
            <w:r w:rsidR="00AC2DDA">
              <w:rPr>
                <w:noProof/>
              </w:rPr>
              <w:t>1</w:t>
            </w:r>
            <w:r w:rsidR="0075723B">
              <w:rPr>
                <w:noProof/>
              </w:rPr>
              <w:fldChar w:fldCharType="end"/>
            </w:r>
            <w:bookmarkEnd w:id="404"/>
          </w:p>
        </w:tc>
      </w:tr>
    </w:tbl>
    <w:p w14:paraId="0C78726C" w14:textId="59430B49" w:rsidR="0036313D" w:rsidRDefault="00972828" w:rsidP="001C6778">
      <w:pPr>
        <w:spacing w:before="240"/>
      </w:pPr>
      <w:r>
        <w:tab/>
      </w:r>
      <w:r w:rsidR="00AB1FAE">
        <w:t>A atenuação (A)</w:t>
      </w:r>
      <w:r w:rsidR="00742D82">
        <w:t>, em d</w:t>
      </w:r>
      <w:r w:rsidR="0036313D">
        <w:t>B,</w:t>
      </w:r>
      <w:r w:rsidR="00742D82">
        <w:t xml:space="preserve"> é</w:t>
      </w:r>
      <w:r w:rsidR="0036313D">
        <w:t xml:space="preserve"> definida pela redução na magnitude da frequência de um sinal rádio da antena transmissora ao longo do caminho.</w:t>
      </w:r>
      <w:r w:rsidR="00742D82">
        <w:t xml:space="preserve"> A </w:t>
      </w:r>
      <w:r w:rsidR="0036313D">
        <w:t>fórmula</w:t>
      </w:r>
      <w:r w:rsidR="00742D82">
        <w:t xml:space="preserve"> geral</w:t>
      </w:r>
      <w:r w:rsidR="00AB1FAE">
        <w:t xml:space="preserve"> </w:t>
      </w:r>
      <w:r w:rsidR="00AB1FAE">
        <w:fldChar w:fldCharType="begin" w:fldLock="1"/>
      </w:r>
      <w:r w:rsidR="00F7610E">
        <w:instrText>ADDIN CSL_CITATION { "citationItems" : [ { "id" : "ITEM-1", "itemData" : { "DOI" : "10.7237/sjp/281", "author" : [ { "dropping-particle" : "", "family" : "Michael", "given" : "Alade Olusope", "non-dropping-particle" : "", "parse-names" : false, "suffix" : "" } ], "id" : "ITEM-1", "issued" : { "date-parts" : [ [ "2012" ] ] }, "page" : "1-7", "title" : "Standardization of attenuation formula for radio waves propagation through free space (LOS) communication links", "type" : "article-journal" }, "uris" : [ "http://www.mendeley.com/documents/?uuid=014e57cc-dbd6-49ee-85d6-b7a2787c2f69" ] } ], "mendeley" : { "previouslyFormattedCitation" : "[41]" }, "properties" : { "noteIndex" : 0 }, "schema" : "https://github.com/citation-style-language/schema/raw/master/csl-citation.json" }</w:instrText>
      </w:r>
      <w:r w:rsidR="00AB1FAE">
        <w:fldChar w:fldCharType="separate"/>
      </w:r>
      <w:r w:rsidR="00B61A60" w:rsidRPr="00B61A60">
        <w:rPr>
          <w:noProof/>
        </w:rPr>
        <w:t>[41]</w:t>
      </w:r>
      <w:r w:rsidR="00AB1FAE">
        <w:fldChar w:fldCharType="end"/>
      </w:r>
      <w:r w:rsidR="00742D82">
        <w:t xml:space="preserve"> é dad</w:t>
      </w:r>
      <w:r w:rsidR="00472685">
        <w:t>a</w:t>
      </w:r>
      <w:r w:rsidR="00742D82">
        <w:t xml:space="preserve"> pela seguinte equação (</w:t>
      </w:r>
      <w:r w:rsidR="001C6778">
        <w:fldChar w:fldCharType="begin"/>
      </w:r>
      <w:r w:rsidR="001C6778">
        <w:instrText xml:space="preserve"> REF _Ref378280027 \h </w:instrText>
      </w:r>
      <w:r w:rsidR="001C6778">
        <w:fldChar w:fldCharType="separate"/>
      </w:r>
      <w:r w:rsidR="00AC2DDA">
        <w:t xml:space="preserve">Eq. </w:t>
      </w:r>
      <w:r w:rsidR="00AC2DDA">
        <w:rPr>
          <w:noProof/>
        </w:rPr>
        <w:t>2</w:t>
      </w:r>
      <w:r w:rsidR="001C6778">
        <w:fldChar w:fldCharType="end"/>
      </w:r>
      <w:r w:rsidR="00742D82">
        <w:t>).</w:t>
      </w:r>
    </w:p>
    <w:tbl>
      <w:tblPr>
        <w:tblStyle w:val="Tabelacomgrelha"/>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850"/>
      </w:tblGrid>
      <w:tr w:rsidR="001C6778" w14:paraId="0BD85484" w14:textId="77777777" w:rsidTr="00691BF7">
        <w:trPr>
          <w:tblHeader/>
        </w:trPr>
        <w:tc>
          <w:tcPr>
            <w:tcW w:w="8222" w:type="dxa"/>
            <w:vAlign w:val="bottom"/>
          </w:tcPr>
          <w:p w14:paraId="39B0E04B" w14:textId="02E7550D" w:rsidR="001C6778" w:rsidRPr="001827EA" w:rsidRDefault="001827EA" w:rsidP="00AB7C94">
            <w:pPr>
              <w:pStyle w:val="Legenda"/>
            </w:pPr>
            <m:oMathPara>
              <m:oMath>
                <m:r>
                  <w:rPr>
                    <w:rFonts w:ascii="Cambria Math" w:hAnsi="Cambria Math"/>
                  </w:rPr>
                  <m:t>A</m:t>
                </m:r>
                <m:r>
                  <m:rPr>
                    <m:sty m:val="p"/>
                  </m:rPr>
                  <w:rPr>
                    <w:rFonts w:ascii="Cambria Math" w:hAnsi="Cambria Math"/>
                  </w:rPr>
                  <m:t>=10</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m:rPr>
                            <m:sty m:val="p"/>
                          </m:rPr>
                          <w:rPr>
                            <w:rFonts w:ascii="Cambria Math" w:hAnsi="Cambria Math"/>
                          </w:rPr>
                          <m:t>10</m:t>
                        </m:r>
                      </m:sub>
                    </m:sSub>
                  </m:fName>
                  <m:e>
                    <m:d>
                      <m:dPr>
                        <m:ctrlPr>
                          <w:rPr>
                            <w:rFonts w:ascii="Cambria Math" w:hAnsi="Cambria Math"/>
                          </w:rPr>
                        </m:ctrlPr>
                      </m:dPr>
                      <m:e>
                        <m:f>
                          <m:fPr>
                            <m:ctrlPr>
                              <w:rPr>
                                <w:rFonts w:ascii="Cambria Math" w:hAnsi="Cambria Math"/>
                              </w:rPr>
                            </m:ctrlPr>
                          </m:fPr>
                          <m:num>
                            <m:r>
                              <w:rPr>
                                <w:rFonts w:ascii="Cambria Math" w:hAnsi="Cambria Math"/>
                              </w:rPr>
                              <m:t>Pr</m:t>
                            </m:r>
                          </m:num>
                          <m:den>
                            <m:r>
                              <w:rPr>
                                <w:rFonts w:ascii="Cambria Math" w:hAnsi="Cambria Math"/>
                              </w:rPr>
                              <m:t>Pt</m:t>
                            </m:r>
                          </m:den>
                        </m:f>
                      </m:e>
                    </m:d>
                  </m:e>
                </m:func>
              </m:oMath>
            </m:oMathPara>
          </w:p>
        </w:tc>
        <w:tc>
          <w:tcPr>
            <w:tcW w:w="850" w:type="dxa"/>
            <w:vAlign w:val="bottom"/>
          </w:tcPr>
          <w:p w14:paraId="04DF76AC" w14:textId="77777777" w:rsidR="001C6778" w:rsidRDefault="001C6778" w:rsidP="009A5062">
            <w:pPr>
              <w:pStyle w:val="Legenda"/>
              <w:jc w:val="right"/>
            </w:pPr>
            <w:bookmarkStart w:id="405" w:name="_Ref378280027"/>
            <w:r>
              <w:t xml:space="preserve">Eq. </w:t>
            </w:r>
            <w:r w:rsidR="0075723B">
              <w:fldChar w:fldCharType="begin"/>
            </w:r>
            <w:r w:rsidR="0075723B">
              <w:instrText xml:space="preserve"> SEQ Eq. \* ARABIC </w:instrText>
            </w:r>
            <w:r w:rsidR="0075723B">
              <w:fldChar w:fldCharType="separate"/>
            </w:r>
            <w:r w:rsidR="00AC2DDA">
              <w:rPr>
                <w:noProof/>
              </w:rPr>
              <w:t>2</w:t>
            </w:r>
            <w:r w:rsidR="0075723B">
              <w:rPr>
                <w:noProof/>
              </w:rPr>
              <w:fldChar w:fldCharType="end"/>
            </w:r>
            <w:bookmarkEnd w:id="405"/>
          </w:p>
        </w:tc>
      </w:tr>
    </w:tbl>
    <w:p w14:paraId="40AF4335" w14:textId="15891950" w:rsidR="00956308" w:rsidRDefault="00972828" w:rsidP="001C6778">
      <w:pPr>
        <w:spacing w:before="240"/>
      </w:pPr>
      <w:r>
        <w:tab/>
      </w:r>
      <w:r w:rsidR="00C31632">
        <w:t>Através da fórmula de Friis é possível calcular a atenuação de um sinal rádio. Diversos modelos</w:t>
      </w:r>
      <w:r>
        <w:t xml:space="preserve"> já</w:t>
      </w:r>
      <w:r w:rsidR="00C31632">
        <w:t xml:space="preserve"> foram criados mas todos com base </w:t>
      </w:r>
      <w:r w:rsidR="00742D82">
        <w:t>n</w:t>
      </w:r>
      <w:r w:rsidR="00C31632">
        <w:t>a equação de Friis</w:t>
      </w:r>
      <w:r w:rsidR="00742D82">
        <w:t xml:space="preserve"> e que andam à volta d</w:t>
      </w:r>
      <w:r w:rsidR="00C31632">
        <w:t>a equação seguinte</w:t>
      </w:r>
      <w:r w:rsidR="004F5C76">
        <w:t xml:space="preserve"> (</w:t>
      </w:r>
      <w:r w:rsidR="00F73CA2">
        <w:fldChar w:fldCharType="begin"/>
      </w:r>
      <w:r w:rsidR="00F73CA2">
        <w:instrText xml:space="preserve"> REF _Ref378280204 \h </w:instrText>
      </w:r>
      <w:r w:rsidR="00F73CA2">
        <w:fldChar w:fldCharType="separate"/>
      </w:r>
      <w:r w:rsidR="00AC2DDA">
        <w:t xml:space="preserve">Eq. </w:t>
      </w:r>
      <w:r w:rsidR="00AC2DDA">
        <w:rPr>
          <w:noProof/>
        </w:rPr>
        <w:t>3</w:t>
      </w:r>
      <w:r w:rsidR="00F73CA2">
        <w:fldChar w:fldCharType="end"/>
      </w:r>
      <w:r w:rsidR="00C31632">
        <w:t>). Onde</w:t>
      </w:r>
      <w:r w:rsidR="00407664">
        <w:t xml:space="preserve"> f é a frequência do sinal rádio, em </w:t>
      </w:r>
      <w:r w:rsidR="00EA01DE">
        <w:t>G</w:t>
      </w:r>
      <w:r w:rsidR="00407664">
        <w:t>Hz e d é a distância entre as antenas</w:t>
      </w:r>
      <w:r w:rsidR="00AB1FAE">
        <w:t xml:space="preserve"> em Km</w:t>
      </w:r>
      <w:r w:rsidR="00437E19">
        <w:t>.</w:t>
      </w:r>
    </w:p>
    <w:tbl>
      <w:tblPr>
        <w:tblStyle w:val="Tabelacomgrelha"/>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850"/>
      </w:tblGrid>
      <w:tr w:rsidR="001C6778" w14:paraId="6A8EF30E" w14:textId="77777777" w:rsidTr="00691BF7">
        <w:tc>
          <w:tcPr>
            <w:tcW w:w="8222" w:type="dxa"/>
            <w:vAlign w:val="bottom"/>
          </w:tcPr>
          <w:p w14:paraId="342BA871" w14:textId="082475F8" w:rsidR="001C6778" w:rsidRPr="001827EA" w:rsidRDefault="001827EA" w:rsidP="00AB7C94">
            <w:pPr>
              <w:pStyle w:val="Legenda"/>
            </w:pPr>
            <w:bookmarkStart w:id="406" w:name="_Ref375229473"/>
            <m:oMathPara>
              <m:oMath>
                <m:r>
                  <w:rPr>
                    <w:rFonts w:ascii="Cambria Math" w:hAnsi="Cambria Math"/>
                  </w:rPr>
                  <m:t>A</m:t>
                </m:r>
                <m:r>
                  <m:rPr>
                    <m:sty m:val="p"/>
                  </m:rPr>
                  <w:rPr>
                    <w:rFonts w:ascii="Cambria Math" w:hAnsi="Cambria Math"/>
                  </w:rPr>
                  <m:t>=92.45+20</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m:rPr>
                            <m:sty m:val="p"/>
                          </m:rPr>
                          <w:rPr>
                            <w:rFonts w:ascii="Cambria Math" w:hAnsi="Cambria Math"/>
                          </w:rPr>
                          <m:t>10</m:t>
                        </m:r>
                      </m:sub>
                    </m:sSub>
                  </m:fName>
                  <m:e>
                    <m:r>
                      <m:rPr>
                        <m:sty m:val="p"/>
                      </m:rPr>
                      <w:rPr>
                        <w:rFonts w:ascii="Cambria Math" w:hAnsi="Cambria Math"/>
                      </w:rPr>
                      <m:t>(</m:t>
                    </m:r>
                    <m:r>
                      <w:rPr>
                        <w:rFonts w:ascii="Cambria Math" w:hAnsi="Cambria Math"/>
                      </w:rPr>
                      <m:t>f</m:t>
                    </m:r>
                    <m:r>
                      <m:rPr>
                        <m:sty m:val="p"/>
                      </m:rPr>
                      <w:rPr>
                        <w:rFonts w:ascii="Cambria Math" w:hAnsi="Cambria Math"/>
                      </w:rPr>
                      <m:t>)</m:t>
                    </m:r>
                  </m:e>
                </m:func>
                <m:r>
                  <m:rPr>
                    <m:sty m:val="p"/>
                  </m:rPr>
                  <w:rPr>
                    <w:rFonts w:ascii="Cambria Math" w:hAnsi="Cambria Math"/>
                  </w:rPr>
                  <m:t>+20</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m:rPr>
                            <m:sty m:val="p"/>
                          </m:rPr>
                          <w:rPr>
                            <w:rFonts w:ascii="Cambria Math" w:hAnsi="Cambria Math"/>
                          </w:rPr>
                          <m:t>10</m:t>
                        </m:r>
                      </m:sub>
                    </m:sSub>
                  </m:fName>
                  <m:e>
                    <m:r>
                      <m:rPr>
                        <m:sty m:val="p"/>
                      </m:rPr>
                      <w:rPr>
                        <w:rFonts w:ascii="Cambria Math" w:hAnsi="Cambria Math"/>
                      </w:rPr>
                      <m:t>(</m:t>
                    </m:r>
                    <m:r>
                      <w:rPr>
                        <w:rFonts w:ascii="Cambria Math" w:hAnsi="Cambria Math"/>
                      </w:rPr>
                      <m:t>d</m:t>
                    </m:r>
                    <m:r>
                      <m:rPr>
                        <m:sty m:val="p"/>
                      </m:rPr>
                      <w:rPr>
                        <w:rFonts w:ascii="Cambria Math" w:hAnsi="Cambria Math"/>
                      </w:rPr>
                      <m:t>)</m:t>
                    </m:r>
                  </m:e>
                </m:func>
              </m:oMath>
            </m:oMathPara>
          </w:p>
        </w:tc>
        <w:tc>
          <w:tcPr>
            <w:tcW w:w="850" w:type="dxa"/>
            <w:vAlign w:val="bottom"/>
          </w:tcPr>
          <w:p w14:paraId="683C40CD" w14:textId="77777777" w:rsidR="001C6778" w:rsidRDefault="001C6778" w:rsidP="009A5062">
            <w:pPr>
              <w:pStyle w:val="Legenda"/>
              <w:jc w:val="right"/>
            </w:pPr>
            <w:bookmarkStart w:id="407" w:name="_Ref378280204"/>
            <w:r>
              <w:t xml:space="preserve">Eq. </w:t>
            </w:r>
            <w:r w:rsidR="0075723B">
              <w:fldChar w:fldCharType="begin"/>
            </w:r>
            <w:r w:rsidR="0075723B">
              <w:instrText xml:space="preserve"> SEQ Eq. \* ARABIC </w:instrText>
            </w:r>
            <w:r w:rsidR="0075723B">
              <w:fldChar w:fldCharType="separate"/>
            </w:r>
            <w:r w:rsidR="00AC2DDA">
              <w:rPr>
                <w:noProof/>
              </w:rPr>
              <w:t>3</w:t>
            </w:r>
            <w:r w:rsidR="0075723B">
              <w:rPr>
                <w:noProof/>
              </w:rPr>
              <w:fldChar w:fldCharType="end"/>
            </w:r>
            <w:bookmarkEnd w:id="407"/>
          </w:p>
        </w:tc>
      </w:tr>
    </w:tbl>
    <w:bookmarkEnd w:id="406"/>
    <w:p w14:paraId="6FE68FB1" w14:textId="1235C829" w:rsidR="00E16639" w:rsidRDefault="00005EDA" w:rsidP="006921A6">
      <w:r>
        <w:tab/>
      </w:r>
      <w:r w:rsidR="004C355A">
        <w:t>Sabendo que a tecnologia Wi-Fi, que normalmente é utilizada em nossas casas, funciona a uma frequência próxima dos 2.4 Ghz, podemos simplificar a equação anterior, obtendo a equação seguinte (</w:t>
      </w:r>
      <w:r w:rsidR="00F73CA2">
        <w:fldChar w:fldCharType="begin"/>
      </w:r>
      <w:r w:rsidR="00F73CA2">
        <w:instrText xml:space="preserve"> REF _Ref378280266 \h </w:instrText>
      </w:r>
      <w:r w:rsidR="00F73CA2">
        <w:fldChar w:fldCharType="separate"/>
      </w:r>
      <w:r w:rsidR="00AC2DDA">
        <w:t xml:space="preserve">Eq. </w:t>
      </w:r>
      <w:r w:rsidR="00AC2DDA">
        <w:rPr>
          <w:noProof/>
        </w:rPr>
        <w:t>4</w:t>
      </w:r>
      <w:r w:rsidR="00F73CA2">
        <w:fldChar w:fldCharType="end"/>
      </w:r>
      <w:r w:rsidR="004C355A">
        <w:t xml:space="preserve">), para o uso </w:t>
      </w:r>
      <w:r w:rsidR="00437E19">
        <w:t>específico</w:t>
      </w:r>
      <w:r w:rsidR="004C355A">
        <w:t xml:space="preserve"> da tecnologia Wi-Fi.</w:t>
      </w:r>
    </w:p>
    <w:tbl>
      <w:tblPr>
        <w:tblStyle w:val="Tabelacomgrelha"/>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92"/>
      </w:tblGrid>
      <w:tr w:rsidR="00F73CA2" w14:paraId="5C64958B" w14:textId="77777777" w:rsidTr="00691BF7">
        <w:tc>
          <w:tcPr>
            <w:tcW w:w="8080" w:type="dxa"/>
            <w:vAlign w:val="bottom"/>
          </w:tcPr>
          <w:p w14:paraId="2D585BC0" w14:textId="7E09E02B" w:rsidR="00F73CA2" w:rsidRPr="001827EA" w:rsidRDefault="001827EA" w:rsidP="00AB7C94">
            <w:pPr>
              <w:pStyle w:val="Legenda"/>
            </w:pPr>
            <m:oMathPara>
              <m:oMath>
                <m:r>
                  <w:rPr>
                    <w:rFonts w:ascii="Cambria Math" w:hAnsi="Cambria Math"/>
                  </w:rPr>
                  <m:t>A</m:t>
                </m:r>
                <m:r>
                  <m:rPr>
                    <m:sty m:val="p"/>
                  </m:rPr>
                  <w:rPr>
                    <w:rFonts w:ascii="Cambria Math" w:hAnsi="Cambria Math"/>
                  </w:rPr>
                  <m:t>=100+20</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m:rPr>
                            <m:sty m:val="p"/>
                          </m:rPr>
                          <w:rPr>
                            <w:rFonts w:ascii="Cambria Math" w:hAnsi="Cambria Math"/>
                          </w:rPr>
                          <m:t>10</m:t>
                        </m:r>
                      </m:sub>
                    </m:sSub>
                  </m:fName>
                  <m:e>
                    <m:r>
                      <m:rPr>
                        <m:sty m:val="p"/>
                      </m:rPr>
                      <w:rPr>
                        <w:rFonts w:ascii="Cambria Math" w:hAnsi="Cambria Math"/>
                      </w:rPr>
                      <m:t>(</m:t>
                    </m:r>
                    <m:r>
                      <w:rPr>
                        <w:rFonts w:ascii="Cambria Math" w:hAnsi="Cambria Math"/>
                      </w:rPr>
                      <m:t>d</m:t>
                    </m:r>
                    <m:r>
                      <m:rPr>
                        <m:sty m:val="p"/>
                      </m:rPr>
                      <w:rPr>
                        <w:rFonts w:ascii="Cambria Math" w:hAnsi="Cambria Math"/>
                      </w:rPr>
                      <m:t>)</m:t>
                    </m:r>
                  </m:e>
                </m:func>
              </m:oMath>
            </m:oMathPara>
          </w:p>
        </w:tc>
        <w:tc>
          <w:tcPr>
            <w:tcW w:w="992" w:type="dxa"/>
            <w:vAlign w:val="bottom"/>
          </w:tcPr>
          <w:p w14:paraId="5D31D927" w14:textId="77777777" w:rsidR="00F73CA2" w:rsidRDefault="00F73CA2" w:rsidP="009A5062">
            <w:pPr>
              <w:pStyle w:val="Legenda"/>
              <w:jc w:val="right"/>
            </w:pPr>
            <w:bookmarkStart w:id="408" w:name="_Ref378280266"/>
            <w:r>
              <w:t xml:space="preserve">Eq. </w:t>
            </w:r>
            <w:r w:rsidR="0075723B">
              <w:fldChar w:fldCharType="begin"/>
            </w:r>
            <w:r w:rsidR="0075723B">
              <w:instrText xml:space="preserve"> SEQ Eq. \* ARABIC </w:instrText>
            </w:r>
            <w:r w:rsidR="0075723B">
              <w:fldChar w:fldCharType="separate"/>
            </w:r>
            <w:r w:rsidR="00AC2DDA">
              <w:rPr>
                <w:noProof/>
              </w:rPr>
              <w:t>4</w:t>
            </w:r>
            <w:r w:rsidR="0075723B">
              <w:rPr>
                <w:noProof/>
              </w:rPr>
              <w:fldChar w:fldCharType="end"/>
            </w:r>
            <w:bookmarkEnd w:id="408"/>
          </w:p>
        </w:tc>
      </w:tr>
    </w:tbl>
    <w:p w14:paraId="2D2CDC62" w14:textId="77777777" w:rsidR="00F73CA2" w:rsidRDefault="00F73CA2" w:rsidP="006921A6"/>
    <w:p w14:paraId="26371092" w14:textId="77777777" w:rsidR="00170A92" w:rsidRDefault="00170A92">
      <w:pPr>
        <w:spacing w:line="288" w:lineRule="auto"/>
        <w:jc w:val="left"/>
        <w:rPr>
          <w:b/>
          <w:bCs/>
          <w:sz w:val="40"/>
          <w:szCs w:val="32"/>
        </w:rPr>
      </w:pPr>
      <w:bookmarkStart w:id="409" w:name="_Ref376795712"/>
      <w:bookmarkStart w:id="410" w:name="_Ref376795759"/>
      <w:r>
        <w:br w:type="page"/>
      </w:r>
    </w:p>
    <w:p w14:paraId="4EF8CBE1" w14:textId="4F05D763" w:rsidR="00215EE5" w:rsidRDefault="00215EE5" w:rsidP="00CC614D">
      <w:pPr>
        <w:pStyle w:val="Cabealho2"/>
      </w:pPr>
      <w:bookmarkStart w:id="411" w:name="_Ref378880616"/>
      <w:bookmarkStart w:id="412" w:name="_Toc379391121"/>
      <w:r>
        <w:lastRenderedPageBreak/>
        <w:t>Ruído</w:t>
      </w:r>
      <w:bookmarkEnd w:id="409"/>
      <w:bookmarkEnd w:id="410"/>
      <w:bookmarkEnd w:id="411"/>
      <w:bookmarkEnd w:id="412"/>
    </w:p>
    <w:p w14:paraId="0BBB2D8F" w14:textId="77777777" w:rsidR="00215EE5" w:rsidRDefault="00215EE5" w:rsidP="006921A6"/>
    <w:p w14:paraId="082968F9" w14:textId="07D14519" w:rsidR="00AA5C98" w:rsidRDefault="00AA5C98" w:rsidP="006921A6">
      <w:r>
        <w:tab/>
        <w:t>O ruí</w:t>
      </w:r>
      <w:r w:rsidR="00253FFA">
        <w:t>do de um sinal</w:t>
      </w:r>
      <w:r w:rsidR="005C4A0C">
        <w:t>,</w:t>
      </w:r>
      <w:r w:rsidR="00253FFA">
        <w:t xml:space="preserve"> também designado por ruído de fundo</w:t>
      </w:r>
      <w:r w:rsidR="005C4A0C">
        <w:t>,</w:t>
      </w:r>
      <w:r w:rsidR="00253FFA">
        <w:t xml:space="preserve"> é causado pelos</w:t>
      </w:r>
      <w:r>
        <w:t xml:space="preserve"> vários sistemas e fenómenos naturais que gerem energia no espetro eletromagnético. Ao</w:t>
      </w:r>
      <w:r w:rsidR="00253FFA">
        <w:t xml:space="preserve"> relacionar o nível da força do sinal com o nível da força do ruído de fundo obtemos, </w:t>
      </w:r>
      <w:r w:rsidR="003D307B">
        <w:t xml:space="preserve">a </w:t>
      </w:r>
      <w:r w:rsidR="00253FFA">
        <w:t xml:space="preserve">relação sinal-ruído </w:t>
      </w:r>
      <w:r w:rsidR="00253FFA" w:rsidRPr="00253FFA">
        <w:rPr>
          <w:i/>
        </w:rPr>
        <w:t>(S</w:t>
      </w:r>
      <w:r w:rsidR="00253FFA">
        <w:rPr>
          <w:i/>
        </w:rPr>
        <w:t>ignal-to-Noise R</w:t>
      </w:r>
      <w:r w:rsidR="00253FFA" w:rsidRPr="00253FFA">
        <w:rPr>
          <w:i/>
        </w:rPr>
        <w:t>atio</w:t>
      </w:r>
      <w:r w:rsidR="00253FFA">
        <w:t xml:space="preserve"> - </w:t>
      </w:r>
      <w:r w:rsidR="00253FFA" w:rsidRPr="00253FFA">
        <w:t>SNR</w:t>
      </w:r>
      <w:r w:rsidR="00253FFA">
        <w:t>)</w:t>
      </w:r>
      <w:r w:rsidR="00031E26">
        <w:t xml:space="preserve"> </w:t>
      </w:r>
      <w:r w:rsidR="00031E26">
        <w:fldChar w:fldCharType="begin" w:fldLock="1"/>
      </w:r>
      <w:r w:rsidR="00F7610E">
        <w:instrText>ADDIN CSL_CITATION { "citationItems" : [ { "id" : "ITEM-1", "itemData" : { "ISBN" : "111812779X", "author" : [ { "dropping-particle" : "", "family" : "Coleman", "given" : "David", "non-dropping-particle" : "", "parse-names" : false, "suffix" : "" }, { "dropping-particle" : "", "family" : "Westcott", "given" : "David", "non-dropping-particle" : "", "parse-names" : false, "suffix" : "" } ], "edition" : "3", "id" : "ITEM-1", "issued" : { "date-parts" : [ [ "2012" ] ] }, "page" : "768", "publisher" : "Sybex", "title" : "CWNA: Certified Wireless Network Administrator Official Study Guide: Exam PW0-105", "type" : "book" }, "uris" : [ "http://www.mendeley.com/documents/?uuid=79344f78-2166-4cd4-9a93-139e9d1b9ca5" ] } ], "mendeley" : { "previouslyFormattedCitation" : "[42]" }, "properties" : { "noteIndex" : 0 }, "schema" : "https://github.com/citation-style-language/schema/raw/master/csl-citation.json" }</w:instrText>
      </w:r>
      <w:r w:rsidR="00031E26">
        <w:fldChar w:fldCharType="separate"/>
      </w:r>
      <w:r w:rsidR="00B61A60" w:rsidRPr="00B61A60">
        <w:rPr>
          <w:noProof/>
        </w:rPr>
        <w:t>[42]</w:t>
      </w:r>
      <w:r w:rsidR="00031E26">
        <w:fldChar w:fldCharType="end"/>
      </w:r>
      <w:r w:rsidR="003D307B">
        <w:t>.</w:t>
      </w:r>
    </w:p>
    <w:p w14:paraId="0B9FC99D" w14:textId="2500E03E" w:rsidR="003D307B" w:rsidRDefault="003D307B" w:rsidP="006921A6">
      <w:r>
        <w:tab/>
      </w:r>
      <w:r w:rsidR="005C4A0C">
        <w:t>O SNR serve para quantificar a quantidade de ruído existente num dado sinal</w:t>
      </w:r>
      <w:r w:rsidR="00031E26">
        <w:t xml:space="preserve">. </w:t>
      </w:r>
      <w:r>
        <w:t>Em redes Wi-Fi, o SNR é uma importante medida</w:t>
      </w:r>
      <w:r w:rsidR="005C4A0C">
        <w:t>,</w:t>
      </w:r>
      <w:r>
        <w:t xml:space="preserve"> porque</w:t>
      </w:r>
      <w:r w:rsidR="005C4A0C">
        <w:t xml:space="preserve"> se os níveis da potência do ruído de fundo estiverem muito perto da intensidade do sinal recebido, este pode se corromper ou mesmo não ser detetado pelo dispositivo recetor. O ruído de fundo enfraquece mais a intensidade do sinal em ambientes com muitos eletrodomésticos. </w:t>
      </w:r>
      <w:r w:rsidR="00682F3E">
        <w:t xml:space="preserve">O </w:t>
      </w:r>
      <w:r w:rsidR="00031E26">
        <w:t>SNR permite</w:t>
      </w:r>
      <w:r w:rsidR="00682F3E">
        <w:t xml:space="preserve"> assim</w:t>
      </w:r>
      <w:r w:rsidR="00031E26">
        <w:t xml:space="preserve"> avaliar a qualidade do sinal Wi-Fi recebido </w:t>
      </w:r>
      <w:r w:rsidR="00031E26">
        <w:fldChar w:fldCharType="begin" w:fldLock="1"/>
      </w:r>
      <w:r w:rsidR="00F7610E">
        <w:instrText>ADDIN CSL_CITATION { "citationItems" : [ { "id" : "ITEM-1", "itemData" : { "abstract" : "The spread of Wi-Fi technology in mobile devices (mobile phone, PDA and portable) has contributed to the evolution and spread of Wi-Fi networks in both academic and business environment, and now many organizations have adopted Wi-Fi networks, because of its flexibility and mobility. Both inside buildings and outside, it is easy to find access points and a near total Wi-Fi coverage, which is a prerequisite for the deployment of a system capable of locating mobile devices within a Wi-Fi network. Information on the location of mobile devices may be of great importance for the monitoring and management of human resources of organizations, since the information on the location of mobile devices often corresponds to the location of its users. There is a vast array of applications that can use the information on the location of devices and it can be used by applications sensitive to the context, giving the user's mobile device information on where he is, it may be also used for statistical purposes and to monitor the network, enabling an easier scalability of the network where it is needed. This document aims to describe all the work related to the creation of one Wi-Fi mobile device location algorithm, not forgetting the study of existing systems considered of reference and the description of Wi-Fi technology, which are essential to obtain know-how in this area. Throughout this exhibition it is determined the applicability of an algorithm not only easy to implement at any place, which can work without major calibrations, but also capable of good results in terms of location precision.", "author" : [ { "dropping-particle" : "", "family" : "Carvalho", "given" : "Joel Filipe Machado", "non-dropping-particle" : "", "parse-names" : false, "suffix" : "" }, { "dropping-particle" : "", "family" : "Martins", "given" : "Paulo Nogueira", "non-dropping-particle" : "", "parse-names" : false, "suffix" : "" }, { "dropping-particle" : "", "family" : "Barroso", "given" : "Jo\u00e3o Manuel Pereira", "non-dropping-particle" : "", "parse-names" : false, "suffix" : "" } ], "id" : "ITEM-1", "issued" : { "date-parts" : [ [ "2007" ] ] }, "page" : "88", "publisher-place" : "Universidade de Tr\u00e1s-os-Montes e Alto Douro (UTAD)", "title" : "Localiza\u00e7\u00e3o de Dispositivos M\u00f3veis em Redes Wi-Fi", "type" : "article" }, "uris" : [ "http://www.mendeley.com/documents/?uuid=5a3d5333-a710-411b-b969-5fd0542a651b" ] } ], "mendeley" : { "previouslyFormattedCitation" : "[20]" }, "properties" : { "noteIndex" : 0 }, "schema" : "https://github.com/citation-style-language/schema/raw/master/csl-citation.json" }</w:instrText>
      </w:r>
      <w:r w:rsidR="00031E26">
        <w:fldChar w:fldCharType="separate"/>
      </w:r>
      <w:r w:rsidR="00031E26" w:rsidRPr="00031E26">
        <w:rPr>
          <w:noProof/>
        </w:rPr>
        <w:t>[20]</w:t>
      </w:r>
      <w:r w:rsidR="00031E26">
        <w:fldChar w:fldCharType="end"/>
      </w:r>
      <w:r w:rsidR="00031E26">
        <w:t>.</w:t>
      </w:r>
    </w:p>
    <w:p w14:paraId="6BF70E34" w14:textId="61B91A17" w:rsidR="00CB24FB" w:rsidRDefault="00031E26" w:rsidP="00570989">
      <w:r>
        <w:tab/>
        <w:t>O SNR</w:t>
      </w:r>
      <w:r w:rsidR="006F1957">
        <w:t xml:space="preserve">, em </w:t>
      </w:r>
      <w:r w:rsidR="00CB24FB">
        <w:t>dB</w:t>
      </w:r>
      <w:r w:rsidR="006F1957">
        <w:t>,</w:t>
      </w:r>
      <w:r>
        <w:t xml:space="preserve"> </w:t>
      </w:r>
      <w:r w:rsidR="006F1957">
        <w:t>é</w:t>
      </w:r>
      <w:r>
        <w:t xml:space="preserve"> calculado através da</w:t>
      </w:r>
      <w:r w:rsidR="006F1957">
        <w:t xml:space="preserve"> potência do sinal emitido e da potência do ruído existente e segue a</w:t>
      </w:r>
      <w:r>
        <w:t xml:space="preserve"> seguinte equação (</w:t>
      </w:r>
      <w:r w:rsidR="00F73CA2">
        <w:fldChar w:fldCharType="begin"/>
      </w:r>
      <w:r w:rsidR="00F73CA2">
        <w:instrText xml:space="preserve"> REF _Ref378280334 \h </w:instrText>
      </w:r>
      <w:r w:rsidR="00F73CA2">
        <w:fldChar w:fldCharType="separate"/>
      </w:r>
      <w:r w:rsidR="00AC2DDA">
        <w:t xml:space="preserve">Eq. </w:t>
      </w:r>
      <w:r w:rsidR="00AC2DDA">
        <w:rPr>
          <w:noProof/>
        </w:rPr>
        <w:t>5</w:t>
      </w:r>
      <w:r w:rsidR="00F73CA2">
        <w:fldChar w:fldCharType="end"/>
      </w:r>
      <w:r>
        <w:t>).</w:t>
      </w:r>
      <w:r w:rsidR="006F1957">
        <w:t xml:space="preserve"> </w:t>
      </w:r>
    </w:p>
    <w:tbl>
      <w:tblPr>
        <w:tblStyle w:val="Tabelacomgrelha"/>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850"/>
      </w:tblGrid>
      <w:tr w:rsidR="00F73CA2" w14:paraId="7F3D0923" w14:textId="77777777" w:rsidTr="00727E83">
        <w:tc>
          <w:tcPr>
            <w:tcW w:w="8222" w:type="dxa"/>
            <w:vAlign w:val="bottom"/>
          </w:tcPr>
          <w:p w14:paraId="26BD1E3A" w14:textId="3CEA3090" w:rsidR="00F73CA2" w:rsidRPr="00891963" w:rsidRDefault="00891963" w:rsidP="00AB7C94">
            <w:pPr>
              <w:pStyle w:val="Legenda"/>
            </w:pPr>
            <m:oMathPara>
              <m:oMath>
                <m:r>
                  <w:rPr>
                    <w:rFonts w:ascii="Cambria Math" w:hAnsi="Cambria Math"/>
                  </w:rPr>
                  <m:t>SNR</m:t>
                </m:r>
                <m:r>
                  <m:rPr>
                    <m:sty m:val="p"/>
                  </m:rPr>
                  <w:rPr>
                    <w:rFonts w:ascii="Cambria Math" w:hAnsi="Cambria Math"/>
                  </w:rPr>
                  <m:t>=10</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m:rPr>
                            <m:sty m:val="p"/>
                          </m:rPr>
                          <w:rPr>
                            <w:rFonts w:ascii="Cambria Math" w:hAnsi="Cambria Math"/>
                          </w:rPr>
                          <m:t>10</m:t>
                        </m:r>
                      </m:sub>
                    </m:sSub>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ot</m:t>
                                </m:r>
                                <m:r>
                                  <m:rPr>
                                    <m:sty m:val="p"/>
                                  </m:rPr>
                                  <w:rPr>
                                    <w:rFonts w:ascii="Cambria Math" w:hAnsi="Cambria Math"/>
                                  </w:rPr>
                                  <m:t>ê</m:t>
                                </m:r>
                                <m:r>
                                  <w:rPr>
                                    <w:rFonts w:ascii="Cambria Math" w:hAnsi="Cambria Math"/>
                                  </w:rPr>
                                  <m:t>ncia</m:t>
                                </m:r>
                              </m:e>
                              <m:sub>
                                <m:r>
                                  <w:rPr>
                                    <w:rFonts w:ascii="Cambria Math" w:hAnsi="Cambria Math"/>
                                  </w:rPr>
                                  <m:t>Sinal</m:t>
                                </m:r>
                              </m:sub>
                            </m:sSub>
                          </m:num>
                          <m:den>
                            <m:sSub>
                              <m:sSubPr>
                                <m:ctrlPr>
                                  <w:rPr>
                                    <w:rFonts w:ascii="Cambria Math" w:hAnsi="Cambria Math"/>
                                  </w:rPr>
                                </m:ctrlPr>
                              </m:sSubPr>
                              <m:e>
                                <m:r>
                                  <w:rPr>
                                    <w:rFonts w:ascii="Cambria Math" w:hAnsi="Cambria Math"/>
                                  </w:rPr>
                                  <m:t>pot</m:t>
                                </m:r>
                                <m:r>
                                  <m:rPr>
                                    <m:sty m:val="p"/>
                                  </m:rPr>
                                  <w:rPr>
                                    <w:rFonts w:ascii="Cambria Math" w:hAnsi="Cambria Math"/>
                                  </w:rPr>
                                  <m:t>ê</m:t>
                                </m:r>
                                <m:r>
                                  <w:rPr>
                                    <w:rFonts w:ascii="Cambria Math" w:hAnsi="Cambria Math"/>
                                  </w:rPr>
                                  <m:t>ncia</m:t>
                                </m:r>
                              </m:e>
                              <m:sub>
                                <m:r>
                                  <w:rPr>
                                    <w:rFonts w:ascii="Cambria Math" w:hAnsi="Cambria Math"/>
                                  </w:rPr>
                                  <m:t>Ru</m:t>
                                </m:r>
                                <m:r>
                                  <m:rPr>
                                    <m:sty m:val="p"/>
                                  </m:rPr>
                                  <w:rPr>
                                    <w:rFonts w:ascii="Cambria Math" w:hAnsi="Cambria Math"/>
                                  </w:rPr>
                                  <m:t>í</m:t>
                                </m:r>
                                <m:r>
                                  <w:rPr>
                                    <w:rFonts w:ascii="Cambria Math" w:hAnsi="Cambria Math"/>
                                  </w:rPr>
                                  <m:t>do</m:t>
                                </m:r>
                              </m:sub>
                            </m:sSub>
                          </m:den>
                        </m:f>
                      </m:e>
                    </m:d>
                  </m:e>
                </m:func>
              </m:oMath>
            </m:oMathPara>
          </w:p>
        </w:tc>
        <w:tc>
          <w:tcPr>
            <w:tcW w:w="850" w:type="dxa"/>
            <w:vAlign w:val="bottom"/>
          </w:tcPr>
          <w:p w14:paraId="0EA8DD43" w14:textId="77777777" w:rsidR="00F73CA2" w:rsidRDefault="00F73CA2" w:rsidP="009A5062">
            <w:pPr>
              <w:pStyle w:val="Legenda"/>
              <w:jc w:val="right"/>
            </w:pPr>
            <w:bookmarkStart w:id="413" w:name="_Ref378280334"/>
            <w:r>
              <w:t xml:space="preserve">Eq. </w:t>
            </w:r>
            <w:r w:rsidR="0075723B">
              <w:fldChar w:fldCharType="begin"/>
            </w:r>
            <w:r w:rsidR="0075723B">
              <w:instrText xml:space="preserve"> SEQ Eq. \* ARABIC </w:instrText>
            </w:r>
            <w:r w:rsidR="0075723B">
              <w:fldChar w:fldCharType="separate"/>
            </w:r>
            <w:r w:rsidR="00AC2DDA">
              <w:rPr>
                <w:noProof/>
              </w:rPr>
              <w:t>5</w:t>
            </w:r>
            <w:r w:rsidR="0075723B">
              <w:rPr>
                <w:noProof/>
              </w:rPr>
              <w:fldChar w:fldCharType="end"/>
            </w:r>
            <w:bookmarkEnd w:id="413"/>
          </w:p>
        </w:tc>
      </w:tr>
    </w:tbl>
    <w:p w14:paraId="11F0938E" w14:textId="45D7341D" w:rsidR="005C4A0C" w:rsidRDefault="005C4A0C" w:rsidP="006921A6"/>
    <w:p w14:paraId="31EC2B08" w14:textId="44149BC7" w:rsidR="00215EE5" w:rsidRDefault="00756014" w:rsidP="00CC614D">
      <w:pPr>
        <w:pStyle w:val="Cabealho2"/>
      </w:pPr>
      <w:bookmarkStart w:id="414" w:name="_Toc379391122"/>
      <w:r>
        <w:t>Reflexão e R</w:t>
      </w:r>
      <w:r w:rsidR="00215EE5">
        <w:t>efração</w:t>
      </w:r>
      <w:bookmarkEnd w:id="414"/>
    </w:p>
    <w:p w14:paraId="189E3015" w14:textId="36EEAB04" w:rsidR="007E36A0" w:rsidRDefault="007E36A0" w:rsidP="006921A6">
      <w:pPr>
        <w:rPr>
          <w:lang w:val="en-US"/>
        </w:rPr>
      </w:pPr>
      <w:r>
        <w:rPr>
          <w:lang w:val="en-US"/>
        </w:rPr>
        <w:tab/>
      </w:r>
    </w:p>
    <w:p w14:paraId="7D239549" w14:textId="1360560A" w:rsidR="007E36A0" w:rsidRDefault="007E36A0" w:rsidP="006921A6">
      <w:r w:rsidRPr="006921A6">
        <w:tab/>
      </w:r>
      <w:r w:rsidR="0030098A">
        <w:t>O fenómeno da reflecção acontece quando um</w:t>
      </w:r>
      <w:r w:rsidR="0030098A" w:rsidRPr="007E36A0">
        <w:t xml:space="preserve"> sinal </w:t>
      </w:r>
      <w:r w:rsidR="0030098A">
        <w:t>eletromagnético</w:t>
      </w:r>
      <w:r w:rsidR="0030098A" w:rsidRPr="007E36A0">
        <w:t xml:space="preserve"> se propaga </w:t>
      </w:r>
      <w:r w:rsidR="0030098A">
        <w:t xml:space="preserve">através de uma </w:t>
      </w:r>
      <w:r w:rsidR="0030098A" w:rsidRPr="007E36A0">
        <w:t>superfície n</w:t>
      </w:r>
      <w:r w:rsidR="0030098A">
        <w:t>ão obstrutiva e esta altera a sua direção. Este conceito é muito fácil de perceber uma vez que visualizamos este fenómeno diariamente. Um exemplo disso é quando projetamos uma luz num espelho e vemos o reflexo emitido por ele. Esta reflexão é exatamente igual à que ocorre na reflecção eletromagnética dos sinais RF.</w:t>
      </w:r>
    </w:p>
    <w:p w14:paraId="1B0360BA" w14:textId="2B83CEB6" w:rsidR="00B34431" w:rsidRDefault="00B34431" w:rsidP="006921A6">
      <w:r>
        <w:tab/>
      </w:r>
      <w:r w:rsidR="0030098A">
        <w:t xml:space="preserve">Já a refração ocorre quando um sinal altera a sua velocidade e direção quando atravessa um objeto com diferente densidade. Materiais como uma parede, madeira, plástico ou vidro, implicam diferentes índices de refração. As causas comuns de refração de um sinal incluem </w:t>
      </w:r>
      <w:r w:rsidR="0030098A">
        <w:lastRenderedPageBreak/>
        <w:t xml:space="preserve">também alterações de temperatura, alterações na pressão do ar ou existência de vapores de água. </w:t>
      </w:r>
    </w:p>
    <w:p w14:paraId="34B26CE3" w14:textId="77777777" w:rsidR="00291E64" w:rsidRDefault="00291E64" w:rsidP="00AB7C94">
      <w:pPr>
        <w:pStyle w:val="Imagem"/>
      </w:pPr>
      <w:r>
        <w:drawing>
          <wp:inline distT="0" distB="0" distL="0" distR="0" wp14:anchorId="1ED76926" wp14:editId="7B798DC9">
            <wp:extent cx="3411020" cy="2570422"/>
            <wp:effectExtent l="0" t="0" r="0" b="1905"/>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eflexão_refração.png"/>
                    <pic:cNvPicPr/>
                  </pic:nvPicPr>
                  <pic:blipFill>
                    <a:blip r:embed="rId34">
                      <a:extLst>
                        <a:ext uri="{28A0092B-C50C-407E-A947-70E740481C1C}">
                          <a14:useLocalDpi xmlns:a14="http://schemas.microsoft.com/office/drawing/2010/main" val="0"/>
                        </a:ext>
                      </a:extLst>
                    </a:blip>
                    <a:stretch>
                      <a:fillRect/>
                    </a:stretch>
                  </pic:blipFill>
                  <pic:spPr>
                    <a:xfrm>
                      <a:off x="0" y="0"/>
                      <a:ext cx="3413616" cy="2572378"/>
                    </a:xfrm>
                    <a:prstGeom prst="rect">
                      <a:avLst/>
                    </a:prstGeom>
                    <a:ln w="25400" cap="rnd">
                      <a:noFill/>
                    </a:ln>
                    <a:effectLst/>
                  </pic:spPr>
                </pic:pic>
              </a:graphicData>
            </a:graphic>
          </wp:inline>
        </w:drawing>
      </w:r>
    </w:p>
    <w:p w14:paraId="3C082099" w14:textId="77777777" w:rsidR="00291E64" w:rsidRDefault="00291E64" w:rsidP="00AB7C94">
      <w:pPr>
        <w:pStyle w:val="Legenda"/>
      </w:pPr>
      <w:bookmarkStart w:id="415" w:name="_Ref375429882"/>
      <w:bookmarkStart w:id="416" w:name="_Ref375429877"/>
      <w:bookmarkStart w:id="417" w:name="_Toc379391166"/>
      <w:r>
        <w:t xml:space="preserve">Figura </w:t>
      </w:r>
      <w:r w:rsidR="0075723B">
        <w:fldChar w:fldCharType="begin"/>
      </w:r>
      <w:r w:rsidR="0075723B">
        <w:instrText xml:space="preserve"> SEQ Figura \* ARABIC </w:instrText>
      </w:r>
      <w:r w:rsidR="0075723B">
        <w:fldChar w:fldCharType="separate"/>
      </w:r>
      <w:r w:rsidR="00AC2DDA">
        <w:rPr>
          <w:noProof/>
        </w:rPr>
        <w:t>19</w:t>
      </w:r>
      <w:r w:rsidR="0075723B">
        <w:rPr>
          <w:noProof/>
        </w:rPr>
        <w:fldChar w:fldCharType="end"/>
      </w:r>
      <w:bookmarkEnd w:id="415"/>
      <w:r>
        <w:t xml:space="preserve"> – Reflexão e refração do sinal Wi-Fi</w:t>
      </w:r>
      <w:bookmarkEnd w:id="416"/>
      <w:bookmarkEnd w:id="417"/>
    </w:p>
    <w:p w14:paraId="71CCCC32" w14:textId="5689271B" w:rsidR="00B34431" w:rsidRDefault="00B34431" w:rsidP="006921A6">
      <w:r>
        <w:tab/>
      </w:r>
      <w:r w:rsidR="00AC10A8">
        <w:t xml:space="preserve">A reflexão e refração </w:t>
      </w:r>
      <w:r w:rsidR="00E04740">
        <w:t>(</w:t>
      </w:r>
      <w:r w:rsidR="00E04740">
        <w:fldChar w:fldCharType="begin"/>
      </w:r>
      <w:r w:rsidR="00E04740">
        <w:instrText xml:space="preserve"> REF _Ref375429882 \h </w:instrText>
      </w:r>
      <w:r w:rsidR="00E04740">
        <w:fldChar w:fldCharType="separate"/>
      </w:r>
      <w:r w:rsidR="00AC2DDA">
        <w:t xml:space="preserve">Figura </w:t>
      </w:r>
      <w:r w:rsidR="00AC2DDA">
        <w:rPr>
          <w:noProof/>
        </w:rPr>
        <w:t>19</w:t>
      </w:r>
      <w:r w:rsidR="00E04740">
        <w:fldChar w:fldCharType="end"/>
      </w:r>
      <w:r w:rsidR="00E04740">
        <w:t xml:space="preserve">) </w:t>
      </w:r>
      <w:r w:rsidR="00AC10A8">
        <w:t xml:space="preserve">são atenuações na intensidade e direção do sinal. </w:t>
      </w:r>
      <w:r>
        <w:t>Os sinais ficam geralmente mais fracos</w:t>
      </w:r>
      <w:r w:rsidR="00AC10A8">
        <w:t xml:space="preserve"> depois destes tipos de atenuações</w:t>
      </w:r>
      <w:r>
        <w:t>, porque alguma da energia do sinal RF é normalmente absorvida pelo material</w:t>
      </w:r>
      <w:r w:rsidR="00E04740">
        <w:t>, principalmente no sinal refratado</w:t>
      </w:r>
      <w:r w:rsidR="00AC10A8">
        <w:t xml:space="preserve">. </w:t>
      </w:r>
    </w:p>
    <w:p w14:paraId="3A2DEC2E" w14:textId="77777777" w:rsidR="0098178D" w:rsidRPr="00E04740" w:rsidRDefault="0098178D" w:rsidP="006921A6"/>
    <w:p w14:paraId="33F5F313" w14:textId="77777777" w:rsidR="00215EE5" w:rsidRPr="005723CB" w:rsidRDefault="00215EE5" w:rsidP="00CC614D">
      <w:pPr>
        <w:pStyle w:val="Cabealho2"/>
      </w:pPr>
      <w:bookmarkStart w:id="418" w:name="_Toc379391123"/>
      <w:r w:rsidRPr="005723CB">
        <w:t>Multipath</w:t>
      </w:r>
      <w:bookmarkEnd w:id="418"/>
    </w:p>
    <w:p w14:paraId="5023B242" w14:textId="77777777" w:rsidR="006129E8" w:rsidRDefault="006129E8" w:rsidP="006921A6">
      <w:r>
        <w:tab/>
      </w:r>
    </w:p>
    <w:p w14:paraId="4548E4C1" w14:textId="779F8C8D" w:rsidR="004C5585" w:rsidRDefault="006129E8" w:rsidP="0030098A">
      <w:r>
        <w:tab/>
      </w:r>
      <w:r w:rsidR="0030098A">
        <w:t xml:space="preserve">O sinal eletromagnético quando percorre o ambiente vai sofrendo muitos tipos de atenuações. As mais importantes já foram abordadas neste documento, mas muitas outras afetam também a potência, direção e velocidade do sinal. </w:t>
      </w:r>
      <w:r w:rsidR="00EF582E">
        <w:t>Estas atenuações que o sinal sofre no ambiente dão</w:t>
      </w:r>
      <w:r w:rsidR="0030098A">
        <w:t xml:space="preserve"> origem a um efeito designado </w:t>
      </w:r>
      <w:r w:rsidR="0030098A" w:rsidRPr="006129E8">
        <w:rPr>
          <w:i/>
        </w:rPr>
        <w:t>multipath</w:t>
      </w:r>
      <w:r w:rsidR="0030098A">
        <w:rPr>
          <w:i/>
        </w:rPr>
        <w:t xml:space="preserve"> </w:t>
      </w:r>
      <w:r w:rsidR="0030098A" w:rsidRPr="00FA4D84">
        <w:t>(</w:t>
      </w:r>
      <w:r w:rsidR="0030098A">
        <w:rPr>
          <w:i/>
        </w:rPr>
        <w:fldChar w:fldCharType="begin"/>
      </w:r>
      <w:r w:rsidR="0030098A">
        <w:rPr>
          <w:i/>
        </w:rPr>
        <w:instrText xml:space="preserve"> REF _Ref375497008 \h </w:instrText>
      </w:r>
      <w:r w:rsidR="0030098A">
        <w:rPr>
          <w:i/>
        </w:rPr>
      </w:r>
      <w:r w:rsidR="0030098A">
        <w:rPr>
          <w:i/>
        </w:rPr>
        <w:fldChar w:fldCharType="separate"/>
      </w:r>
      <w:r w:rsidR="00AC2DDA">
        <w:t xml:space="preserve">Figura </w:t>
      </w:r>
      <w:r w:rsidR="00AC2DDA">
        <w:rPr>
          <w:noProof/>
        </w:rPr>
        <w:t>20</w:t>
      </w:r>
      <w:r w:rsidR="0030098A">
        <w:rPr>
          <w:i/>
        </w:rPr>
        <w:fldChar w:fldCharType="end"/>
      </w:r>
      <w:r w:rsidR="0030098A" w:rsidRPr="00FA4D84">
        <w:t>)</w:t>
      </w:r>
      <w:r w:rsidR="0030098A">
        <w:t xml:space="preserve">. Como o próprio nome indica o </w:t>
      </w:r>
      <w:r w:rsidR="00181B1D" w:rsidRPr="000C48EE">
        <w:rPr>
          <w:i/>
        </w:rPr>
        <w:t>multipath</w:t>
      </w:r>
      <w:r w:rsidR="00181B1D">
        <w:t xml:space="preserve"> ocorre</w:t>
      </w:r>
      <w:r w:rsidR="0030098A">
        <w:t xml:space="preserve"> quando o mesmo sinal segue múltiplos caminhos desde o emissor até ao recetor. A antena do recetor recebe assim múltiplos sinais, do mesmo emissor ao mesmo tempo ou então com uma pequena fração de segundos (nano segundos) entre cada sinal. </w:t>
      </w:r>
      <w:r w:rsidR="000C48EE">
        <w:t xml:space="preserve">Este fenómeno ocorre </w:t>
      </w:r>
      <w:r w:rsidR="004C5585">
        <w:t>frequentemente</w:t>
      </w:r>
      <w:r w:rsidR="000C48EE">
        <w:t xml:space="preserve"> em ambiente</w:t>
      </w:r>
      <w:r w:rsidR="00E14A83">
        <w:t>s</w:t>
      </w:r>
      <w:r w:rsidR="000C48EE">
        <w:t xml:space="preserve"> </w:t>
      </w:r>
      <w:r w:rsidR="00181B1D" w:rsidRPr="000C48EE">
        <w:rPr>
          <w:i/>
        </w:rPr>
        <w:t>indoor</w:t>
      </w:r>
      <w:r w:rsidR="00181B1D">
        <w:t xml:space="preserve"> mas</w:t>
      </w:r>
      <w:r w:rsidR="000C48EE">
        <w:t xml:space="preserve"> também pode ocorrer em ambientes exteriores.</w:t>
      </w:r>
      <w:r w:rsidR="00E14A83">
        <w:t xml:space="preserve"> Em ambientes </w:t>
      </w:r>
      <w:r w:rsidR="00E14A83" w:rsidRPr="00E14A83">
        <w:rPr>
          <w:i/>
        </w:rPr>
        <w:t>indoor</w:t>
      </w:r>
      <w:r w:rsidR="00E14A83" w:rsidRPr="00E14A83">
        <w:t xml:space="preserve">, </w:t>
      </w:r>
      <w:r w:rsidR="00E14A83">
        <w:t>muitos</w:t>
      </w:r>
      <w:r w:rsidR="004C5585">
        <w:t xml:space="preserve"> dos</w:t>
      </w:r>
      <w:r w:rsidR="00E14A83">
        <w:t xml:space="preserve"> pontos de acesso</w:t>
      </w:r>
      <w:r w:rsidR="004C5585">
        <w:t xml:space="preserve"> à venda</w:t>
      </w:r>
      <w:r w:rsidR="00E14A83">
        <w:t xml:space="preserve"> já incluem múltiplas antena</w:t>
      </w:r>
      <w:r w:rsidR="0030098A">
        <w:t xml:space="preserve">s para lidar com este problema </w:t>
      </w:r>
      <w:r w:rsidR="004C5585">
        <w:fldChar w:fldCharType="begin" w:fldLock="1"/>
      </w:r>
      <w:r w:rsidR="00F7610E">
        <w:instrText>ADDIN CSL_CITATION { "citationItems" : [ { "id" : "ITEM-1", "itemData" : { "ISBN" : "111812779X", "author" : [ { "dropping-particle" : "", "family" : "Coleman", "given" : "David", "non-dropping-particle" : "", "parse-names" : false, "suffix" : "" }, { "dropping-particle" : "", "family" : "Westcott", "given" : "David", "non-dropping-particle" : "", "parse-names" : false, "suffix" : "" } ], "edition" : "3", "id" : "ITEM-1", "issued" : { "date-parts" : [ [ "2012" ] ] }, "page" : "768", "publisher" : "Sybex", "title" : "CWNA: Certified Wireless Network Administrator Official Study Guide: Exam PW0-105", "type" : "book" }, "uris" : [ "http://www.mendeley.com/documents/?uuid=79344f78-2166-4cd4-9a93-139e9d1b9ca5" ] } ], "mendeley" : { "previouslyFormattedCitation" : "[42]" }, "properties" : { "noteIndex" : 0 }, "schema" : "https://github.com/citation-style-language/schema/raw/master/csl-citation.json" }</w:instrText>
      </w:r>
      <w:r w:rsidR="004C5585">
        <w:fldChar w:fldCharType="separate"/>
      </w:r>
      <w:r w:rsidR="00B61A60" w:rsidRPr="00B61A60">
        <w:rPr>
          <w:noProof/>
        </w:rPr>
        <w:t>[42]</w:t>
      </w:r>
      <w:r w:rsidR="004C5585">
        <w:fldChar w:fldCharType="end"/>
      </w:r>
      <w:r w:rsidR="00E14A83">
        <w:t>.</w:t>
      </w:r>
    </w:p>
    <w:p w14:paraId="47CFA720" w14:textId="5767A141" w:rsidR="006129E8" w:rsidRDefault="004C5585" w:rsidP="006921A6">
      <w:r>
        <w:lastRenderedPageBreak/>
        <w:tab/>
        <w:t>O grande problema deste fenómeno é a interferência destrutiva de sinal que ocorre quando existe várias atenuações do sinal e pode também causar uma tro</w:t>
      </w:r>
      <w:r w:rsidR="00FA4D84">
        <w:t>ca de fase</w:t>
      </w:r>
      <w:r>
        <w:t xml:space="preserve"> do sinal recebido. O </w:t>
      </w:r>
      <w:r w:rsidR="00181B1D" w:rsidRPr="004C5585">
        <w:rPr>
          <w:i/>
        </w:rPr>
        <w:t>multipath</w:t>
      </w:r>
      <w:r w:rsidR="00181B1D">
        <w:rPr>
          <w:i/>
        </w:rPr>
        <w:t xml:space="preserve"> </w:t>
      </w:r>
      <w:r w:rsidR="00181B1D" w:rsidRPr="00727E83">
        <w:t>é</w:t>
      </w:r>
      <w:r>
        <w:t xml:space="preserve"> o grande responsável pela variação da potência do sinal </w:t>
      </w:r>
      <w:r>
        <w:fldChar w:fldCharType="begin" w:fldLock="1"/>
      </w:r>
      <w:r w:rsidR="00F7610E">
        <w:instrText>ADDIN CSL_CITATION { "citationItems" : [ { "id" : "ITEM-1", "itemData" : { "abstract" : "The spread of Wi-Fi technology in mobile devices (mobile phone, PDA and portable) has contributed to the evolution and spread of Wi-Fi networks in both academic and business environment, and now many organizations have adopted Wi-Fi networks, because of its flexibility and mobility. Both inside buildings and outside, it is easy to find access points and a near total Wi-Fi coverage, which is a prerequisite for the deployment of a system capable of locating mobile devices within a Wi-Fi network. Information on the location of mobile devices may be of great importance for the monitoring and management of human resources of organizations, since the information on the location of mobile devices often corresponds to the location of its users. There is a vast array of applications that can use the information on the location of devices and it can be used by applications sensitive to the context, giving the user's mobile device information on where he is, it may be also used for statistical purposes and to monitor the network, enabling an easier scalability of the network where it is needed. This document aims to describe all the work related to the creation of one Wi-Fi mobile device location algorithm, not forgetting the study of existing systems considered of reference and the description of Wi-Fi technology, which are essential to obtain know-how in this area. Throughout this exhibition it is determined the applicability of an algorithm not only easy to implement at any place, which can work without major calibrations, but also capable of good results in terms of location precision.", "author" : [ { "dropping-particle" : "", "family" : "Carvalho", "given" : "Joel Filipe Machado", "non-dropping-particle" : "", "parse-names" : false, "suffix" : "" }, { "dropping-particle" : "", "family" : "Martins", "given" : "Paulo Nogueira", "non-dropping-particle" : "", "parse-names" : false, "suffix" : "" }, { "dropping-particle" : "", "family" : "Barroso", "given" : "Jo\u00e3o Manuel Pereira", "non-dropping-particle" : "", "parse-names" : false, "suffix" : "" } ], "id" : "ITEM-1", "issued" : { "date-parts" : [ [ "2007" ] ] }, "page" : "88", "publisher-place" : "Universidade de Tr\u00e1s-os-Montes e Alto Douro (UTAD)", "title" : "Localiza\u00e7\u00e3o de Dispositivos M\u00f3veis em Redes Wi-Fi", "type" : "article" }, "uris" : [ "http://www.mendeley.com/documents/?uuid=5a3d5333-a710-411b-b969-5fd0542a651b" ] } ], "mendeley" : { "previouslyFormattedCitation" : "[20]" }, "properties" : { "noteIndex" : 0 }, "schema" : "https://github.com/citation-style-language/schema/raw/master/csl-citation.json" }</w:instrText>
      </w:r>
      <w:r>
        <w:fldChar w:fldCharType="separate"/>
      </w:r>
      <w:r w:rsidRPr="004C5585">
        <w:rPr>
          <w:noProof/>
        </w:rPr>
        <w:t>[20]</w:t>
      </w:r>
      <w:r>
        <w:fldChar w:fldCharType="end"/>
      </w:r>
      <w:r w:rsidR="00FA4D84">
        <w:t>.</w:t>
      </w:r>
    </w:p>
    <w:p w14:paraId="124B2CDB" w14:textId="4B8399C4" w:rsidR="00FA4D84" w:rsidRDefault="007A30BD" w:rsidP="00AB7C94">
      <w:pPr>
        <w:pStyle w:val="Imagem"/>
      </w:pPr>
      <w:r>
        <w:drawing>
          <wp:inline distT="0" distB="0" distL="0" distR="0" wp14:anchorId="12AEDC35" wp14:editId="15917F15">
            <wp:extent cx="3575406" cy="3504684"/>
            <wp:effectExtent l="0" t="0" r="6350" b="63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ultipath.png"/>
                    <pic:cNvPicPr/>
                  </pic:nvPicPr>
                  <pic:blipFill>
                    <a:blip r:embed="rId35">
                      <a:extLst>
                        <a:ext uri="{28A0092B-C50C-407E-A947-70E740481C1C}">
                          <a14:useLocalDpi xmlns:a14="http://schemas.microsoft.com/office/drawing/2010/main" val="0"/>
                        </a:ext>
                      </a:extLst>
                    </a:blip>
                    <a:stretch>
                      <a:fillRect/>
                    </a:stretch>
                  </pic:blipFill>
                  <pic:spPr>
                    <a:xfrm>
                      <a:off x="0" y="0"/>
                      <a:ext cx="3582458" cy="3511596"/>
                    </a:xfrm>
                    <a:prstGeom prst="rect">
                      <a:avLst/>
                    </a:prstGeom>
                    <a:ln w="25400" cap="rnd">
                      <a:noFill/>
                    </a:ln>
                    <a:effectLst/>
                  </pic:spPr>
                </pic:pic>
              </a:graphicData>
            </a:graphic>
          </wp:inline>
        </w:drawing>
      </w:r>
    </w:p>
    <w:p w14:paraId="044B563D" w14:textId="10F3AE31" w:rsidR="006129E8" w:rsidRDefault="00FA4D84" w:rsidP="00AB7C94">
      <w:pPr>
        <w:pStyle w:val="Legenda"/>
      </w:pPr>
      <w:bookmarkStart w:id="419" w:name="_Ref375497008"/>
      <w:bookmarkStart w:id="420" w:name="_Toc379391167"/>
      <w:r>
        <w:t xml:space="preserve">Figura </w:t>
      </w:r>
      <w:r w:rsidR="0075723B">
        <w:fldChar w:fldCharType="begin"/>
      </w:r>
      <w:r w:rsidR="0075723B">
        <w:instrText xml:space="preserve"> SEQ Figura \* ARABIC </w:instrText>
      </w:r>
      <w:r w:rsidR="0075723B">
        <w:fldChar w:fldCharType="separate"/>
      </w:r>
      <w:r w:rsidR="00AC2DDA">
        <w:rPr>
          <w:noProof/>
        </w:rPr>
        <w:t>20</w:t>
      </w:r>
      <w:r w:rsidR="0075723B">
        <w:rPr>
          <w:noProof/>
        </w:rPr>
        <w:fldChar w:fldCharType="end"/>
      </w:r>
      <w:bookmarkEnd w:id="419"/>
      <w:r>
        <w:t xml:space="preserve"> – Representação do fenómeno </w:t>
      </w:r>
      <w:r w:rsidRPr="00FA4D84">
        <w:rPr>
          <w:i/>
        </w:rPr>
        <w:t>multipath</w:t>
      </w:r>
      <w:bookmarkEnd w:id="420"/>
    </w:p>
    <w:p w14:paraId="0BB1FF42" w14:textId="75B98F00" w:rsidR="00A91096" w:rsidRPr="00FF57CE" w:rsidRDefault="00682F3E" w:rsidP="006921A6">
      <w:r>
        <w:tab/>
      </w:r>
      <w:r w:rsidR="0030098A">
        <w:t>Os sinais Wi-Fi recebidos em ambientes estáticos não são sempre constantes, verificando-se que apesar de manter o ambiente constante, existe uma variação de cerca de 5dBm, isto porque os sinais Wi-Fi recebidos e processados não percorrem sempre o mesmo caminho.</w:t>
      </w:r>
      <w:r w:rsidR="00A91096" w:rsidRPr="00FF57CE">
        <w:br w:type="page"/>
      </w:r>
    </w:p>
    <w:p w14:paraId="69F433C7" w14:textId="77777777" w:rsidR="00E21A01" w:rsidRPr="006075EB" w:rsidRDefault="00E21A01" w:rsidP="006921A6"/>
    <w:p w14:paraId="58735932" w14:textId="77777777" w:rsidR="00E21A01" w:rsidRPr="006075EB" w:rsidRDefault="00E21A01" w:rsidP="006921A6"/>
    <w:p w14:paraId="5C31AF53" w14:textId="77777777" w:rsidR="00E21A01" w:rsidRPr="006075EB" w:rsidRDefault="00E21A01" w:rsidP="006921A6"/>
    <w:p w14:paraId="791FED06" w14:textId="77777777" w:rsidR="00E21A01" w:rsidRDefault="00E21A01" w:rsidP="006921A6"/>
    <w:p w14:paraId="58D4F245" w14:textId="3ABB85EF" w:rsidR="00E21A01" w:rsidRPr="009F3382" w:rsidRDefault="00E21A01" w:rsidP="006921A6">
      <w:pPr>
        <w:pStyle w:val="Cabealho1"/>
      </w:pPr>
      <w:bookmarkStart w:id="421" w:name="_Toc379391124"/>
      <w:r w:rsidRPr="0038158E">
        <w:t>Capítulo</w:t>
      </w:r>
      <w:r>
        <w:t xml:space="preserve"> V</w:t>
      </w:r>
      <w:r w:rsidR="003E5824">
        <w:t>:</w:t>
      </w:r>
      <w:r w:rsidR="003E5824">
        <w:br/>
      </w:r>
      <w:r w:rsidR="00CF2E5E">
        <w:t>Plataforma de L</w:t>
      </w:r>
      <w:r>
        <w:t>ocalização</w:t>
      </w:r>
      <w:bookmarkEnd w:id="421"/>
    </w:p>
    <w:p w14:paraId="758A698F" w14:textId="77777777" w:rsidR="00E21A01" w:rsidRDefault="00E21A01" w:rsidP="006921A6"/>
    <w:p w14:paraId="545C6835" w14:textId="77777777" w:rsidR="00970A9A" w:rsidRDefault="00FF4484" w:rsidP="00970A9A">
      <w:r>
        <w:tab/>
      </w:r>
      <w:r w:rsidR="00970A9A">
        <w:t xml:space="preserve">Nos capítulos anteriores, já foram explicados as vantagens e desvantagens de cada tecnologia, que permitiu a escolha da melhor abordagem para proceder à localização de pessoas num ambiente </w:t>
      </w:r>
      <w:r w:rsidR="00970A9A" w:rsidRPr="00B53BD0">
        <w:rPr>
          <w:i/>
        </w:rPr>
        <w:t>indoor</w:t>
      </w:r>
      <w:r w:rsidR="00970A9A">
        <w:t xml:space="preserve">. Dando origem à plataforma seguidamente apresentada, que utiliza a tecnologia Wi-Fi como método de localização e comunicação. </w:t>
      </w:r>
    </w:p>
    <w:p w14:paraId="781689CC" w14:textId="373EDB6F" w:rsidR="00970A9A" w:rsidRDefault="00970A9A" w:rsidP="00970A9A">
      <w:r>
        <w:tab/>
        <w:t>A tecnologia Wi-Fi permite ser facilmente configurada e é cada vez mais comum existirem nos ambientes familiares e empresariais. Para além de ser muito prática e de fácil integração pode ser usada para outros fins. Assim podemos ter um sistema de localização utilizando uma rede Wi-Fi e utilizar a mesma r</w:t>
      </w:r>
      <w:r w:rsidR="00B20B5C">
        <w:t xml:space="preserve">ede para comunicar, trabalhar, </w:t>
      </w:r>
      <w:r>
        <w:t>transferir dados e</w:t>
      </w:r>
      <w:r w:rsidR="00BE09E5">
        <w:t>ntre</w:t>
      </w:r>
      <w:r>
        <w:t xml:space="preserve"> outras coisas.</w:t>
      </w:r>
    </w:p>
    <w:p w14:paraId="13B1616E" w14:textId="77777777" w:rsidR="00970A9A" w:rsidRDefault="00970A9A" w:rsidP="00970A9A">
      <w:r>
        <w:tab/>
        <w:t xml:space="preserve">Esta plataforma foi criada com o objetivo de ser integrada num ambiente inteligente, fornecendo a localização de uma pessoa ou objeto a um sistema que consiga melhorar a qualidade de vida dessa pessoa. Como foi explicado num ambiente inteligente, um serviço importante é o conhecimento da localização exata ou parcial de algo nesse ambiente. Foi com este intuito que decidimos criar esta plataforma de localização </w:t>
      </w:r>
      <w:r w:rsidRPr="00E432A3">
        <w:rPr>
          <w:i/>
        </w:rPr>
        <w:t>indoor</w:t>
      </w:r>
      <w:r>
        <w:t xml:space="preserve">, que integrado com uma ou várias aplicações HCS permitisse melhorar a qualidade dos serviços já fornecidos. Podemos facilmente imaginar uma aplicação HCS que sabendo que uma pessoa se encontra num determinado espaço, liga automaticamente o ar condicionado ou abre as persianas, permitindo um serviço automático e individualizado. Isto é apenas um exemplo que de alguma maneira permite auxiliar as pessoas, fornecendo um melhor conforto e segurança. </w:t>
      </w:r>
    </w:p>
    <w:p w14:paraId="16F3786E" w14:textId="5CB52159" w:rsidR="00970A9A" w:rsidRPr="005D619D" w:rsidRDefault="00970A9A" w:rsidP="00970A9A">
      <w:r>
        <w:lastRenderedPageBreak/>
        <w:tab/>
        <w:t xml:space="preserve">A plataforma de localização criada permite </w:t>
      </w:r>
      <w:r w:rsidR="001E336D">
        <w:t>localizar</w:t>
      </w:r>
      <w:r>
        <w:t xml:space="preserve"> um utilizador dentro de um ambiente </w:t>
      </w:r>
      <w:r w:rsidRPr="005D619D">
        <w:rPr>
          <w:i/>
        </w:rPr>
        <w:t>indoor</w:t>
      </w:r>
      <w:r w:rsidR="001E336D">
        <w:rPr>
          <w:i/>
        </w:rPr>
        <w:t xml:space="preserve">. </w:t>
      </w:r>
      <w:r w:rsidR="001E336D" w:rsidRPr="001E336D">
        <w:t>A</w:t>
      </w:r>
      <w:r w:rsidR="001E336D">
        <w:t xml:space="preserve"> plataforma é de fácil configuração de todos os componentes necessários e conhecidos por se tratar de um ambiente </w:t>
      </w:r>
      <w:r>
        <w:t xml:space="preserve">controlável. Esta plataforma foi desenhada para localizar dispositivos móveis, no caso </w:t>
      </w:r>
      <w:r w:rsidRPr="005D619D">
        <w:rPr>
          <w:i/>
        </w:rPr>
        <w:t xml:space="preserve">smarphones </w:t>
      </w:r>
      <w:r w:rsidRPr="005F2B12">
        <w:t>Androids</w:t>
      </w:r>
      <w:r>
        <w:rPr>
          <w:i/>
        </w:rPr>
        <w:t xml:space="preserve">, </w:t>
      </w:r>
      <w:r>
        <w:t xml:space="preserve">que deve ser associado a uma pessoa específica. Assim ao localizar o dispositivo móvel, estamos na realidade a localizar um utilizador específico. Escolheu-se os </w:t>
      </w:r>
      <w:r w:rsidRPr="005D619D">
        <w:rPr>
          <w:i/>
        </w:rPr>
        <w:t>smarphones</w:t>
      </w:r>
      <w:r>
        <w:t>, porque o utilizador tem que ter um dispositivo com uma antena Wi-Fi e que fosse facilmente aceite por parte de toda a comunidade. Existindo a abertura à migração desta plataforma para ser utilizado através de outros objetos ou dispositivos.</w:t>
      </w:r>
    </w:p>
    <w:p w14:paraId="155FC1AC" w14:textId="77777777" w:rsidR="00970A9A" w:rsidRDefault="00970A9A" w:rsidP="001E336D">
      <w:pPr>
        <w:ind w:firstLine="709"/>
      </w:pPr>
      <w:r>
        <w:t>N</w:t>
      </w:r>
      <w:r w:rsidRPr="00EB7A67">
        <w:t xml:space="preserve">este capítulo pretendemos detalhar as tecnologias e ferramentas que foram utilizadas na criação desta plataforma. </w:t>
      </w:r>
      <w:r>
        <w:t>Explicando as escolhas feitas a nível de arquitetura e implementação, e como se organizam as duas aplicações implementadas.</w:t>
      </w:r>
    </w:p>
    <w:p w14:paraId="4EFE4579" w14:textId="77777777" w:rsidR="00AE6B2D" w:rsidRPr="00AE6B2D" w:rsidRDefault="00AE6B2D" w:rsidP="00F153C3">
      <w:bookmarkStart w:id="422" w:name="_Toc374468254"/>
      <w:bookmarkStart w:id="423" w:name="_Toc375516693"/>
      <w:bookmarkEnd w:id="422"/>
      <w:bookmarkEnd w:id="423"/>
    </w:p>
    <w:p w14:paraId="79FCF46F" w14:textId="77777777" w:rsidR="006876CC" w:rsidRPr="006876CC" w:rsidRDefault="006876CC" w:rsidP="006876CC">
      <w:pPr>
        <w:pStyle w:val="PargrafodaLista"/>
        <w:numPr>
          <w:ilvl w:val="0"/>
          <w:numId w:val="1"/>
        </w:numPr>
        <w:pBdr>
          <w:bottom w:val="single" w:sz="12" w:space="1" w:color="auto"/>
        </w:pBdr>
        <w:spacing w:before="240" w:line="240" w:lineRule="auto"/>
        <w:outlineLvl w:val="1"/>
        <w:rPr>
          <w:b/>
          <w:bCs/>
          <w:vanish/>
          <w:sz w:val="40"/>
          <w:szCs w:val="32"/>
        </w:rPr>
      </w:pPr>
      <w:bookmarkStart w:id="424" w:name="_Toc376794408"/>
      <w:bookmarkStart w:id="425" w:name="_Toc377142356"/>
      <w:bookmarkStart w:id="426" w:name="_Toc377239706"/>
      <w:bookmarkStart w:id="427" w:name="_Toc377657623"/>
      <w:bookmarkStart w:id="428" w:name="_Toc377659486"/>
      <w:bookmarkStart w:id="429" w:name="_Toc377661964"/>
      <w:bookmarkStart w:id="430" w:name="_Toc377663899"/>
      <w:bookmarkStart w:id="431" w:name="_Toc377664000"/>
      <w:bookmarkStart w:id="432" w:name="_Toc377843837"/>
      <w:bookmarkStart w:id="433" w:name="_Toc377910443"/>
      <w:bookmarkStart w:id="434" w:name="_Toc378014858"/>
      <w:bookmarkStart w:id="435" w:name="_Toc378018916"/>
      <w:bookmarkStart w:id="436" w:name="_Toc378236902"/>
      <w:bookmarkStart w:id="437" w:name="_Toc378279587"/>
      <w:bookmarkStart w:id="438" w:name="_Toc378282244"/>
      <w:bookmarkStart w:id="439" w:name="_Toc378282915"/>
      <w:bookmarkStart w:id="440" w:name="_Toc378286307"/>
      <w:bookmarkStart w:id="441" w:name="_Toc378519839"/>
      <w:bookmarkStart w:id="442" w:name="_Toc378529433"/>
      <w:bookmarkStart w:id="443" w:name="_Toc378535625"/>
      <w:bookmarkStart w:id="444" w:name="_Toc378697806"/>
      <w:bookmarkStart w:id="445" w:name="_Toc378699140"/>
      <w:bookmarkStart w:id="446" w:name="_Toc378713768"/>
      <w:bookmarkStart w:id="447" w:name="_Toc378770471"/>
      <w:bookmarkStart w:id="448" w:name="_Toc378858662"/>
      <w:bookmarkStart w:id="449" w:name="_Toc378885721"/>
      <w:bookmarkStart w:id="450" w:name="_Toc378886874"/>
      <w:bookmarkStart w:id="451" w:name="_Toc378944861"/>
      <w:bookmarkStart w:id="452" w:name="_Toc378958827"/>
      <w:bookmarkStart w:id="453" w:name="_Toc378959483"/>
      <w:bookmarkStart w:id="454" w:name="_Toc378959909"/>
      <w:bookmarkStart w:id="455" w:name="_Toc378960379"/>
      <w:bookmarkStart w:id="456" w:name="_Toc378961578"/>
      <w:bookmarkStart w:id="457" w:name="_Toc378962360"/>
      <w:bookmarkStart w:id="458" w:name="_Toc379376098"/>
      <w:bookmarkStart w:id="459" w:name="_Toc379380158"/>
      <w:bookmarkStart w:id="460" w:name="_Toc379385602"/>
      <w:bookmarkStart w:id="461" w:name="_Toc379386955"/>
      <w:bookmarkStart w:id="462" w:name="_Toc379390596"/>
      <w:bookmarkStart w:id="463" w:name="_Toc379390722"/>
      <w:bookmarkStart w:id="464" w:name="_Toc379391125"/>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p>
    <w:p w14:paraId="5A009313" w14:textId="5BE62B66" w:rsidR="00E21A01" w:rsidRDefault="00BA76FD" w:rsidP="00CC614D">
      <w:pPr>
        <w:pStyle w:val="Cabealho2"/>
      </w:pPr>
      <w:bookmarkStart w:id="465" w:name="_Ref378881456"/>
      <w:bookmarkStart w:id="466" w:name="_Toc379391126"/>
      <w:r>
        <w:t xml:space="preserve">Tecnologias e </w:t>
      </w:r>
      <w:r w:rsidR="001E336D">
        <w:t>Dispositivos</w:t>
      </w:r>
      <w:r>
        <w:t xml:space="preserve"> U</w:t>
      </w:r>
      <w:r w:rsidR="001E336D">
        <w:t>tilizado</w:t>
      </w:r>
      <w:r w:rsidR="00E21A01">
        <w:t>s</w:t>
      </w:r>
      <w:bookmarkEnd w:id="465"/>
      <w:bookmarkEnd w:id="466"/>
    </w:p>
    <w:p w14:paraId="32159A71" w14:textId="77777777" w:rsidR="001E336D" w:rsidRDefault="009D150A" w:rsidP="001E336D">
      <w:r>
        <w:tab/>
      </w:r>
    </w:p>
    <w:p w14:paraId="2E8B53AB" w14:textId="01D2BA4B" w:rsidR="001E336D" w:rsidRDefault="001E336D" w:rsidP="001E336D">
      <w:pPr>
        <w:ind w:firstLine="709"/>
      </w:pPr>
      <w:r>
        <w:t>Durante todo o processo de desenvolvimento vários tipos de ferramentas e tecnologias foram utilizadas, identificando de seguida quais as que foram utilizadas e de que forma auxiliaram o progresso do trabalho desenvolvido.</w:t>
      </w:r>
    </w:p>
    <w:p w14:paraId="20FAB937" w14:textId="766D5D83" w:rsidR="001E336D" w:rsidRDefault="001E336D" w:rsidP="001E336D">
      <w:pPr>
        <w:ind w:firstLine="709"/>
      </w:pPr>
      <w:r>
        <w:t xml:space="preserve">Em relação à plataforma de localização desenvolvida a tecnologia sem fios utilizada foi o Wi-Fi que já foi exaustivamente explicada durante todo o documento (Capítulo III e IV). A linguagem de programação utilizada em toda a plataforma de localização foi o Java. Esta linguagem também foi escolhida porque é a linguagem de programação utilizada no desenvolvimento de aplicações móveis Android. O servidor da plataforma acede e guarda informações relevantes numa base de dados MySQL (versão </w:t>
      </w:r>
      <w:r w:rsidRPr="0047026C">
        <w:t>5.6.14</w:t>
      </w:r>
      <w:r>
        <w:t xml:space="preserve">). A aplicação móvel foi desenvolvida para a última versão do sistema operativo Android designada por Kit-Kat (versão 4.4.2 – API 19). </w:t>
      </w:r>
    </w:p>
    <w:p w14:paraId="15DE77C2" w14:textId="77777777" w:rsidR="00386116" w:rsidRDefault="00386116" w:rsidP="001E336D">
      <w:pPr>
        <w:ind w:firstLine="709"/>
        <w:rPr>
          <w:b/>
        </w:rPr>
      </w:pPr>
    </w:p>
    <w:p w14:paraId="12A51D94" w14:textId="77777777" w:rsidR="00386116" w:rsidRDefault="00386116" w:rsidP="001E336D">
      <w:pPr>
        <w:ind w:firstLine="709"/>
        <w:rPr>
          <w:b/>
        </w:rPr>
      </w:pPr>
    </w:p>
    <w:p w14:paraId="392562A7" w14:textId="69F724FA" w:rsidR="007A5200" w:rsidRPr="001E336D" w:rsidRDefault="007A5200" w:rsidP="001E336D">
      <w:pPr>
        <w:ind w:firstLine="709"/>
      </w:pPr>
      <w:r w:rsidRPr="007A5200">
        <w:rPr>
          <w:b/>
        </w:rPr>
        <w:lastRenderedPageBreak/>
        <w:t>Equipamentos</w:t>
      </w:r>
    </w:p>
    <w:p w14:paraId="2355A906" w14:textId="47EEB074" w:rsidR="00EF7132" w:rsidRDefault="007A5200" w:rsidP="006921A6">
      <w:r>
        <w:rPr>
          <w:b/>
        </w:rPr>
        <w:tab/>
      </w:r>
      <w:r>
        <w:t>Para realizar uma plataforma de localização são n</w:t>
      </w:r>
      <w:r w:rsidR="00461127">
        <w:t xml:space="preserve">ecessários vários equipamentos. São obrigatórios </w:t>
      </w:r>
      <w:r>
        <w:t xml:space="preserve">pelo menos três pontos de acesso, um </w:t>
      </w:r>
      <w:r w:rsidRPr="00EF7132">
        <w:rPr>
          <w:i/>
        </w:rPr>
        <w:t>smartphone</w:t>
      </w:r>
      <w:r>
        <w:t xml:space="preserve"> e um computador</w:t>
      </w:r>
      <w:r w:rsidR="00EF7132">
        <w:t xml:space="preserve"> pessoal</w:t>
      </w:r>
      <w:r>
        <w:t xml:space="preserve">. </w:t>
      </w:r>
      <w:r w:rsidR="00386116">
        <w:t>Todos estes têm</w:t>
      </w:r>
      <w:r>
        <w:t xml:space="preserve"> de </w:t>
      </w:r>
      <w:r w:rsidR="00461127">
        <w:t>possibilitar</w:t>
      </w:r>
      <w:r>
        <w:t xml:space="preserve"> acesso ao serviço Wi-Fi.</w:t>
      </w:r>
      <w:r w:rsidR="00EF7132">
        <w:t xml:space="preserve"> O</w:t>
      </w:r>
      <w:r w:rsidR="00461127">
        <w:t xml:space="preserve"> computador</w:t>
      </w:r>
      <w:r w:rsidR="00EF7132">
        <w:t xml:space="preserve"> portátil que foi utilizado como servidor local para testes </w:t>
      </w:r>
      <w:r w:rsidR="00386116">
        <w:t>tem</w:t>
      </w:r>
      <w:r w:rsidR="00EF7132">
        <w:t xml:space="preserve"> as seguintes características técnicas</w:t>
      </w:r>
      <w:r w:rsidR="009D27D4">
        <w:t xml:space="preserve"> (</w:t>
      </w:r>
      <w:r w:rsidR="009D27D4">
        <w:fldChar w:fldCharType="begin"/>
      </w:r>
      <w:r w:rsidR="009D27D4">
        <w:instrText xml:space="preserve"> REF _Ref377576544 \h </w:instrText>
      </w:r>
      <w:r w:rsidR="009D27D4">
        <w:fldChar w:fldCharType="separate"/>
      </w:r>
      <w:r w:rsidR="00AC2DDA">
        <w:t xml:space="preserve">Tabela </w:t>
      </w:r>
      <w:r w:rsidR="00AC2DDA">
        <w:rPr>
          <w:noProof/>
        </w:rPr>
        <w:t>5</w:t>
      </w:r>
      <w:r w:rsidR="009D27D4">
        <w:fldChar w:fldCharType="end"/>
      </w:r>
      <w:r w:rsidR="009D27D4">
        <w:t>).</w:t>
      </w:r>
    </w:p>
    <w:tbl>
      <w:tblPr>
        <w:tblStyle w:val="TabeladeGrelha5Escura-Destaque3"/>
        <w:tblW w:w="7659" w:type="dxa"/>
        <w:jc w:val="center"/>
        <w:tblLook w:val="04A0" w:firstRow="1" w:lastRow="0" w:firstColumn="1" w:lastColumn="0" w:noHBand="0" w:noVBand="1"/>
      </w:tblPr>
      <w:tblGrid>
        <w:gridCol w:w="2830"/>
        <w:gridCol w:w="3119"/>
        <w:gridCol w:w="1710"/>
      </w:tblGrid>
      <w:tr w:rsidR="009731EF" w14:paraId="3E8CA2B3" w14:textId="77777777" w:rsidTr="009731EF">
        <w:trPr>
          <w:cnfStyle w:val="100000000000" w:firstRow="1" w:lastRow="0" w:firstColumn="0" w:lastColumn="0" w:oddVBand="0" w:evenVBand="0" w:oddHBand="0" w:evenHBand="0" w:firstRowFirstColumn="0" w:firstRowLastColumn="0" w:lastRowFirstColumn="0" w:lastRowLastColumn="0"/>
          <w:trHeight w:val="818"/>
          <w:jc w:val="center"/>
        </w:trPr>
        <w:tc>
          <w:tcPr>
            <w:cnfStyle w:val="001000000000" w:firstRow="0" w:lastRow="0" w:firstColumn="1" w:lastColumn="0" w:oddVBand="0" w:evenVBand="0" w:oddHBand="0" w:evenHBand="0" w:firstRowFirstColumn="0" w:firstRowLastColumn="0" w:lastRowFirstColumn="0" w:lastRowLastColumn="0"/>
            <w:tcW w:w="5949" w:type="dxa"/>
            <w:gridSpan w:val="2"/>
            <w:shd w:val="clear" w:color="auto" w:fill="000000" w:themeFill="text1"/>
            <w:vAlign w:val="center"/>
          </w:tcPr>
          <w:p w14:paraId="36999870" w14:textId="4795B10A" w:rsidR="00A62A47" w:rsidRDefault="009731EF" w:rsidP="00FF6A8B">
            <w:pPr>
              <w:spacing w:line="276" w:lineRule="auto"/>
              <w:jc w:val="left"/>
            </w:pPr>
            <w:r>
              <w:t xml:space="preserve">Informações das características do </w:t>
            </w:r>
            <w:r w:rsidR="00D60E15">
              <w:t xml:space="preserve">computador </w:t>
            </w:r>
            <w:r w:rsidR="001A67C1">
              <w:t>p</w:t>
            </w:r>
            <w:r w:rsidR="00A62A47">
              <w:t>ortátil</w:t>
            </w:r>
          </w:p>
          <w:p w14:paraId="60C5FD45" w14:textId="0A749C37" w:rsidR="009731EF" w:rsidRPr="00C57B17" w:rsidRDefault="00FF6A8B" w:rsidP="00FF6A8B">
            <w:pPr>
              <w:spacing w:line="276" w:lineRule="auto"/>
              <w:jc w:val="left"/>
              <w:rPr>
                <w:b w:val="0"/>
                <w:bCs w:val="0"/>
              </w:rPr>
            </w:pPr>
            <w:r>
              <w:t>[Servidor]</w:t>
            </w:r>
          </w:p>
        </w:tc>
        <w:tc>
          <w:tcPr>
            <w:tcW w:w="1710" w:type="dxa"/>
            <w:shd w:val="clear" w:color="auto" w:fill="000000" w:themeFill="text1"/>
            <w:vAlign w:val="center"/>
          </w:tcPr>
          <w:p w14:paraId="445651CB" w14:textId="7192A6A1" w:rsidR="009731EF" w:rsidRPr="00C57B17" w:rsidRDefault="009731EF" w:rsidP="00623D28">
            <w:pPr>
              <w:spacing w:line="276" w:lineRule="auto"/>
              <w:jc w:val="right"/>
              <w:cnfStyle w:val="100000000000" w:firstRow="1" w:lastRow="0" w:firstColumn="0" w:lastColumn="0" w:oddVBand="0" w:evenVBand="0" w:oddHBand="0" w:evenHBand="0" w:firstRowFirstColumn="0" w:firstRowLastColumn="0" w:lastRowFirstColumn="0" w:lastRowLastColumn="0"/>
            </w:pPr>
            <w:r>
              <w:rPr>
                <w:noProof/>
                <w:lang w:eastAsia="pt-PT"/>
              </w:rPr>
              <w:drawing>
                <wp:inline distT="0" distB="0" distL="0" distR="0" wp14:anchorId="2DB25F7C" wp14:editId="42D771C3">
                  <wp:extent cx="942975" cy="708149"/>
                  <wp:effectExtent l="0" t="0" r="0" b="0"/>
                  <wp:docPr id="13" name="Imagem 13" descr="PC notebook HP Pavilion dv5-1050ep para entretenimen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C notebook HP Pavilion dv5-1050ep para entretenimento"/>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959295" cy="720405"/>
                          </a:xfrm>
                          <a:prstGeom prst="rect">
                            <a:avLst/>
                          </a:prstGeom>
                          <a:noFill/>
                          <a:ln>
                            <a:noFill/>
                          </a:ln>
                        </pic:spPr>
                      </pic:pic>
                    </a:graphicData>
                  </a:graphic>
                </wp:inline>
              </w:drawing>
            </w:r>
          </w:p>
        </w:tc>
      </w:tr>
      <w:tr w:rsidR="00134370" w14:paraId="7D9A1AEE" w14:textId="77777777" w:rsidTr="00C11F1B">
        <w:trPr>
          <w:cnfStyle w:val="000000100000" w:firstRow="0" w:lastRow="0" w:firstColumn="0" w:lastColumn="0" w:oddVBand="0" w:evenVBand="0" w:oddHBand="1"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DBDBDB" w:themeFill="accent3" w:themeFillTint="66"/>
            <w:vAlign w:val="center"/>
          </w:tcPr>
          <w:p w14:paraId="344A9195" w14:textId="1993C0B1" w:rsidR="00134370" w:rsidRPr="00134370" w:rsidRDefault="00134370" w:rsidP="00C11F1B">
            <w:pPr>
              <w:spacing w:line="240" w:lineRule="auto"/>
              <w:jc w:val="right"/>
              <w:rPr>
                <w:color w:val="auto"/>
              </w:rPr>
            </w:pPr>
            <w:r>
              <w:rPr>
                <w:color w:val="auto"/>
              </w:rPr>
              <w:t>Fabricante</w:t>
            </w:r>
          </w:p>
        </w:tc>
        <w:tc>
          <w:tcPr>
            <w:tcW w:w="4829" w:type="dxa"/>
            <w:gridSpan w:val="2"/>
            <w:vAlign w:val="center"/>
          </w:tcPr>
          <w:p w14:paraId="78E17D8A" w14:textId="27BF2533" w:rsidR="00134370" w:rsidRPr="00C57B17" w:rsidRDefault="00134370" w:rsidP="00C11F1B">
            <w:pPr>
              <w:spacing w:line="240" w:lineRule="auto"/>
              <w:jc w:val="left"/>
              <w:cnfStyle w:val="000000100000" w:firstRow="0" w:lastRow="0" w:firstColumn="0" w:lastColumn="0" w:oddVBand="0" w:evenVBand="0" w:oddHBand="1" w:evenHBand="0" w:firstRowFirstColumn="0" w:firstRowLastColumn="0" w:lastRowFirstColumn="0" w:lastRowLastColumn="0"/>
            </w:pPr>
            <w:r w:rsidRPr="00134370">
              <w:t>Hewlett-Packard</w:t>
            </w:r>
            <w:r>
              <w:t xml:space="preserve"> (HP)</w:t>
            </w:r>
          </w:p>
        </w:tc>
      </w:tr>
      <w:tr w:rsidR="00134370" w:rsidRPr="00D35266" w14:paraId="000011DE" w14:textId="77777777" w:rsidTr="00C11F1B">
        <w:trPr>
          <w:trHeight w:val="379"/>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EDEDED" w:themeFill="accent3" w:themeFillTint="33"/>
            <w:vAlign w:val="center"/>
          </w:tcPr>
          <w:p w14:paraId="1C0809C9" w14:textId="545403AB" w:rsidR="00134370" w:rsidRPr="00134370" w:rsidRDefault="00134370" w:rsidP="00C11F1B">
            <w:pPr>
              <w:spacing w:line="240" w:lineRule="auto"/>
              <w:jc w:val="right"/>
              <w:rPr>
                <w:color w:val="auto"/>
              </w:rPr>
            </w:pPr>
            <w:r>
              <w:rPr>
                <w:color w:val="auto"/>
              </w:rPr>
              <w:t>Modelo</w:t>
            </w:r>
          </w:p>
        </w:tc>
        <w:tc>
          <w:tcPr>
            <w:tcW w:w="4829" w:type="dxa"/>
            <w:gridSpan w:val="2"/>
            <w:vAlign w:val="center"/>
          </w:tcPr>
          <w:p w14:paraId="7CE533C5" w14:textId="55B85851" w:rsidR="00134370" w:rsidRPr="00B65B3A" w:rsidRDefault="00134370" w:rsidP="00C11F1B">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B65B3A">
              <w:rPr>
                <w:lang w:val="en-US"/>
              </w:rPr>
              <w:t>Pavilion dv5</w:t>
            </w:r>
            <w:r w:rsidR="00C66459">
              <w:rPr>
                <w:lang w:val="en-US"/>
              </w:rPr>
              <w:t>-1050ep</w:t>
            </w:r>
            <w:r w:rsidR="00B65B3A" w:rsidRPr="00B65B3A">
              <w:rPr>
                <w:lang w:val="en-US"/>
              </w:rPr>
              <w:t xml:space="preserve"> Entertainment</w:t>
            </w:r>
            <w:r w:rsidRPr="00B65B3A">
              <w:rPr>
                <w:lang w:val="en-US"/>
              </w:rPr>
              <w:t xml:space="preserve"> Notebook PC</w:t>
            </w:r>
          </w:p>
        </w:tc>
      </w:tr>
      <w:tr w:rsidR="00134370" w14:paraId="60B86C07" w14:textId="77777777" w:rsidTr="00C11F1B">
        <w:trPr>
          <w:cnfStyle w:val="000000100000" w:firstRow="0" w:lastRow="0" w:firstColumn="0" w:lastColumn="0" w:oddVBand="0" w:evenVBand="0" w:oddHBand="1" w:evenHBand="0" w:firstRowFirstColumn="0" w:firstRowLastColumn="0" w:lastRowFirstColumn="0" w:lastRowLastColumn="0"/>
          <w:trHeight w:val="477"/>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DBDBDB" w:themeFill="accent3" w:themeFillTint="66"/>
            <w:vAlign w:val="center"/>
          </w:tcPr>
          <w:p w14:paraId="1DBA2A85" w14:textId="361D87E5" w:rsidR="00134370" w:rsidRPr="00134370" w:rsidRDefault="00134370" w:rsidP="00C11F1B">
            <w:pPr>
              <w:spacing w:line="240" w:lineRule="auto"/>
              <w:jc w:val="right"/>
              <w:rPr>
                <w:color w:val="auto"/>
              </w:rPr>
            </w:pPr>
            <w:r w:rsidRPr="00134370">
              <w:rPr>
                <w:color w:val="auto"/>
              </w:rPr>
              <w:t>S</w:t>
            </w:r>
            <w:r>
              <w:rPr>
                <w:color w:val="auto"/>
              </w:rPr>
              <w:t>istema O</w:t>
            </w:r>
            <w:r w:rsidRPr="00134370">
              <w:rPr>
                <w:color w:val="auto"/>
              </w:rPr>
              <w:t>perativo</w:t>
            </w:r>
          </w:p>
        </w:tc>
        <w:tc>
          <w:tcPr>
            <w:tcW w:w="4829" w:type="dxa"/>
            <w:gridSpan w:val="2"/>
            <w:vAlign w:val="center"/>
          </w:tcPr>
          <w:p w14:paraId="711228E9" w14:textId="79E40650" w:rsidR="00134370" w:rsidRPr="00C57B17" w:rsidRDefault="00134370" w:rsidP="00C11F1B">
            <w:pPr>
              <w:spacing w:line="240" w:lineRule="auto"/>
              <w:jc w:val="left"/>
              <w:cnfStyle w:val="000000100000" w:firstRow="0" w:lastRow="0" w:firstColumn="0" w:lastColumn="0" w:oddVBand="0" w:evenVBand="0" w:oddHBand="1" w:evenHBand="0" w:firstRowFirstColumn="0" w:firstRowLastColumn="0" w:lastRowFirstColumn="0" w:lastRowLastColumn="0"/>
            </w:pPr>
            <w:r>
              <w:t>Windows 8.1 Pro 64 bits</w:t>
            </w:r>
          </w:p>
        </w:tc>
      </w:tr>
      <w:tr w:rsidR="00134370" w14:paraId="1192D248" w14:textId="77777777" w:rsidTr="00C11F1B">
        <w:trPr>
          <w:trHeight w:val="46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EDEDED" w:themeFill="accent3" w:themeFillTint="33"/>
            <w:vAlign w:val="center"/>
          </w:tcPr>
          <w:p w14:paraId="1E152C46" w14:textId="7E3B31F2" w:rsidR="00134370" w:rsidRPr="00134370" w:rsidRDefault="00134370" w:rsidP="00C11F1B">
            <w:pPr>
              <w:spacing w:line="240" w:lineRule="auto"/>
              <w:jc w:val="right"/>
              <w:rPr>
                <w:color w:val="auto"/>
              </w:rPr>
            </w:pPr>
            <w:r>
              <w:rPr>
                <w:color w:val="auto"/>
              </w:rPr>
              <w:t>Processador</w:t>
            </w:r>
          </w:p>
        </w:tc>
        <w:tc>
          <w:tcPr>
            <w:tcW w:w="4829" w:type="dxa"/>
            <w:gridSpan w:val="2"/>
            <w:vAlign w:val="center"/>
          </w:tcPr>
          <w:p w14:paraId="7C3B7F62" w14:textId="135CBB90" w:rsidR="00134370" w:rsidRPr="00C57B17" w:rsidRDefault="00134370" w:rsidP="00C11F1B">
            <w:pPr>
              <w:spacing w:line="240" w:lineRule="auto"/>
              <w:jc w:val="left"/>
              <w:cnfStyle w:val="000000000000" w:firstRow="0" w:lastRow="0" w:firstColumn="0" w:lastColumn="0" w:oddVBand="0" w:evenVBand="0" w:oddHBand="0" w:evenHBand="0" w:firstRowFirstColumn="0" w:firstRowLastColumn="0" w:lastRowFirstColumn="0" w:lastRowLastColumn="0"/>
            </w:pPr>
            <w:r>
              <w:t>Intel</w:t>
            </w:r>
            <w:r w:rsidR="00B65B3A" w:rsidRPr="00B65B3A">
              <w:t>®</w:t>
            </w:r>
            <w:r w:rsidR="00B65B3A">
              <w:t xml:space="preserve"> </w:t>
            </w:r>
            <w:r>
              <w:t>Core</w:t>
            </w:r>
            <w:r w:rsidR="00B65B3A" w:rsidRPr="00B65B3A">
              <w:t>™</w:t>
            </w:r>
            <w:r w:rsidR="00B65B3A">
              <w:t xml:space="preserve"> </w:t>
            </w:r>
            <w:r>
              <w:t xml:space="preserve">2 Duo </w:t>
            </w:r>
            <w:r w:rsidR="00617BCF">
              <w:t>CPU T9400 2.53 GHz</w:t>
            </w:r>
          </w:p>
        </w:tc>
      </w:tr>
      <w:tr w:rsidR="00134370" w14:paraId="6E5D674B" w14:textId="77777777" w:rsidTr="00C11F1B">
        <w:trPr>
          <w:cnfStyle w:val="000000100000" w:firstRow="0" w:lastRow="0" w:firstColumn="0" w:lastColumn="0" w:oddVBand="0" w:evenVBand="0" w:oddHBand="1" w:evenHBand="0" w:firstRowFirstColumn="0" w:firstRowLastColumn="0" w:lastRowFirstColumn="0" w:lastRowLastColumn="0"/>
          <w:trHeight w:val="413"/>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DBDBDB" w:themeFill="accent3" w:themeFillTint="66"/>
            <w:vAlign w:val="center"/>
          </w:tcPr>
          <w:p w14:paraId="4899DB6A" w14:textId="7060BFB9" w:rsidR="00134370" w:rsidRPr="00134370" w:rsidRDefault="00617BCF" w:rsidP="00C11F1B">
            <w:pPr>
              <w:spacing w:line="240" w:lineRule="auto"/>
              <w:jc w:val="right"/>
              <w:rPr>
                <w:color w:val="auto"/>
              </w:rPr>
            </w:pPr>
            <w:r>
              <w:rPr>
                <w:color w:val="auto"/>
              </w:rPr>
              <w:t>RAM</w:t>
            </w:r>
          </w:p>
        </w:tc>
        <w:tc>
          <w:tcPr>
            <w:tcW w:w="4829" w:type="dxa"/>
            <w:gridSpan w:val="2"/>
            <w:vAlign w:val="center"/>
          </w:tcPr>
          <w:p w14:paraId="33701835" w14:textId="542FF354" w:rsidR="00134370" w:rsidRPr="00617BCF" w:rsidRDefault="00617BCF" w:rsidP="00C11F1B">
            <w:pPr>
              <w:keepNext/>
              <w:spacing w:line="240" w:lineRule="auto"/>
              <w:jc w:val="left"/>
              <w:cnfStyle w:val="000000100000" w:firstRow="0" w:lastRow="0" w:firstColumn="0" w:lastColumn="0" w:oddVBand="0" w:evenVBand="0" w:oddHBand="1" w:evenHBand="0" w:firstRowFirstColumn="0" w:firstRowLastColumn="0" w:lastRowFirstColumn="0" w:lastRowLastColumn="0"/>
            </w:pPr>
            <w:r>
              <w:t xml:space="preserve">3GB </w:t>
            </w:r>
            <w:r w:rsidR="009D27D4">
              <w:t>(</w:t>
            </w:r>
            <w:r w:rsidRPr="00617BCF">
              <w:t>DD</w:t>
            </w:r>
            <w:r>
              <w:t>R2 DRAM</w:t>
            </w:r>
            <w:r w:rsidR="009D27D4">
              <w:t>)</w:t>
            </w:r>
          </w:p>
        </w:tc>
      </w:tr>
      <w:tr w:rsidR="00B65B3A" w:rsidRPr="00D35266" w14:paraId="1652018F" w14:textId="77777777" w:rsidTr="00C11F1B">
        <w:trPr>
          <w:trHeight w:val="763"/>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EDEDED" w:themeFill="accent3" w:themeFillTint="33"/>
            <w:vAlign w:val="center"/>
          </w:tcPr>
          <w:p w14:paraId="545C8FB1" w14:textId="6FB273D6" w:rsidR="00B65B3A" w:rsidRPr="00AA0ED0" w:rsidRDefault="00B65B3A" w:rsidP="00C11F1B">
            <w:pPr>
              <w:spacing w:line="240" w:lineRule="auto"/>
              <w:jc w:val="right"/>
              <w:rPr>
                <w:color w:val="auto"/>
              </w:rPr>
            </w:pPr>
            <w:r w:rsidRPr="00AA0ED0">
              <w:rPr>
                <w:color w:val="auto"/>
              </w:rPr>
              <w:t>Placa de Rede</w:t>
            </w:r>
            <w:r w:rsidR="00AA0ED0" w:rsidRPr="00AA0ED0">
              <w:rPr>
                <w:color w:val="auto"/>
              </w:rPr>
              <w:t xml:space="preserve"> Sem Fios</w:t>
            </w:r>
          </w:p>
        </w:tc>
        <w:tc>
          <w:tcPr>
            <w:tcW w:w="4829" w:type="dxa"/>
            <w:gridSpan w:val="2"/>
            <w:vAlign w:val="center"/>
          </w:tcPr>
          <w:p w14:paraId="7E016379" w14:textId="375A3930" w:rsidR="00B65B3A" w:rsidRPr="00A62A47" w:rsidRDefault="00266BB5" w:rsidP="00C11F1B">
            <w:pPr>
              <w:keepNext/>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6C30B3">
              <w:rPr>
                <w:lang w:val="en-US"/>
              </w:rPr>
              <w:t xml:space="preserve">Broadcom Corporation BCM4312 </w:t>
            </w:r>
            <w:r w:rsidR="00A62A47" w:rsidRPr="00AA0ED0">
              <w:rPr>
                <w:lang w:val="en-US"/>
              </w:rPr>
              <w:t>(</w:t>
            </w:r>
            <w:r w:rsidR="00A62A47">
              <w:rPr>
                <w:lang w:val="en-US"/>
              </w:rPr>
              <w:t xml:space="preserve">WLAN 802.11 </w:t>
            </w:r>
            <w:r>
              <w:rPr>
                <w:lang w:val="en-US"/>
              </w:rPr>
              <w:t>a/b/g</w:t>
            </w:r>
            <w:r w:rsidR="00A62A47" w:rsidRPr="00AA0ED0">
              <w:rPr>
                <w:lang w:val="en-US"/>
              </w:rPr>
              <w:t>)</w:t>
            </w:r>
            <w:r>
              <w:rPr>
                <w:lang w:val="en-US"/>
              </w:rPr>
              <w:t xml:space="preserve"> 2.4GHz</w:t>
            </w:r>
          </w:p>
        </w:tc>
      </w:tr>
    </w:tbl>
    <w:p w14:paraId="3F99A1D0" w14:textId="4451DD59" w:rsidR="009731EF" w:rsidRPr="00C11F1B" w:rsidRDefault="009D27D4" w:rsidP="007B67E6">
      <w:pPr>
        <w:pStyle w:val="Legenda"/>
        <w:spacing w:before="240"/>
      </w:pPr>
      <w:bookmarkStart w:id="467" w:name="_Ref377576544"/>
      <w:bookmarkStart w:id="468" w:name="_Toc379391196"/>
      <w:r>
        <w:t xml:space="preserve">Tabela </w:t>
      </w:r>
      <w:r w:rsidR="0075723B">
        <w:fldChar w:fldCharType="begin"/>
      </w:r>
      <w:r w:rsidR="0075723B">
        <w:instrText xml:space="preserve"> SEQ Tabela \* ARABIC </w:instrText>
      </w:r>
      <w:r w:rsidR="0075723B">
        <w:fldChar w:fldCharType="separate"/>
      </w:r>
      <w:r w:rsidR="00AC2DDA">
        <w:rPr>
          <w:noProof/>
        </w:rPr>
        <w:t>5</w:t>
      </w:r>
      <w:r w:rsidR="0075723B">
        <w:rPr>
          <w:noProof/>
        </w:rPr>
        <w:fldChar w:fldCharType="end"/>
      </w:r>
      <w:bookmarkEnd w:id="467"/>
      <w:r>
        <w:t xml:space="preserve"> –</w:t>
      </w:r>
      <w:r w:rsidR="001A67C1">
        <w:t xml:space="preserve"> </w:t>
      </w:r>
      <w:r w:rsidR="00F125FC">
        <w:t>Características</w:t>
      </w:r>
      <w:r w:rsidR="001A67C1">
        <w:t xml:space="preserve"> do s</w:t>
      </w:r>
      <w:r>
        <w:t>ervidor</w:t>
      </w:r>
      <w:r w:rsidR="00C11F1B">
        <w:t xml:space="preserve"> </w:t>
      </w:r>
      <w:r w:rsidR="009731EF" w:rsidRPr="00772AF7">
        <w:fldChar w:fldCharType="begin" w:fldLock="1"/>
      </w:r>
      <w:r w:rsidR="00F7610E">
        <w:instrText>ADDIN CSL_CITATION { "citationItems" : [ { "id" : "ITEM-1", "itemData" : { "URL" : "http://goo.gl/VNJxJl", "author" : [ { "dropping-particle" : "", "family" : "Hewlett-Packard", "given" : "", "non-dropping-particle" : "", "parse-names" : false, "suffix" : "" } ], "id" : "ITEM-1", "issued" : { "date-parts" : [ [ "0" ] ] }, "title" : "HP Pavilion dv5-1050ev Notebook PC - Product Specifications", "type" : "webpage" }, "uris" : [ "http://www.mendeley.com/documents/?uuid=e719b562-cdf4-4438-974d-cac6c4ba1395" ] }, { "id" : "ITEM-2", "itemData" : { "author" : [ { "dropping-particle" : "", "family" : "Hewlett-Packard", "given" : "", "non-dropping-particle" : "", "parse-names" : false, "suffix" : "" } ], "id" : "ITEM-2", "issued" : { "date-parts" : [ [ "0" ] ] }, "title" : "HP Pavilion dv5-1050ep Entertainment Notebook PC Especifica\u00e7\u00f5es", "type" : "article", "volume" : "1" }, "uris" : [ "http://www.mendeley.com/documents/?uuid=b305da71-8f2d-4132-bab2-86a4ba16196a" ] } ], "mendeley" : { "previouslyFormattedCitation" : "[43], [44]" }, "properties" : { "noteIndex" : 0 }, "schema" : "https://github.com/citation-style-language/schema/raw/master/csl-citation.json" }</w:instrText>
      </w:r>
      <w:r w:rsidR="009731EF" w:rsidRPr="00772AF7">
        <w:fldChar w:fldCharType="separate"/>
      </w:r>
      <w:r w:rsidR="009A1BE8" w:rsidRPr="009A1BE8">
        <w:rPr>
          <w:noProof/>
        </w:rPr>
        <w:t>[43], [44]</w:t>
      </w:r>
      <w:bookmarkEnd w:id="468"/>
      <w:r w:rsidR="009731EF" w:rsidRPr="00772AF7">
        <w:fldChar w:fldCharType="end"/>
      </w:r>
    </w:p>
    <w:p w14:paraId="52324D7B" w14:textId="024E667C" w:rsidR="000D1D04" w:rsidRPr="009D27D4" w:rsidRDefault="009731EF" w:rsidP="009D27D4">
      <w:r>
        <w:tab/>
      </w:r>
      <w:r w:rsidR="00B0074B">
        <w:t>A aplicação móvel Android foi testada</w:t>
      </w:r>
      <w:r w:rsidR="00D60E15">
        <w:t xml:space="preserve"> num dispositivo móvel </w:t>
      </w:r>
      <w:r w:rsidR="00D60E15" w:rsidRPr="00D60E15">
        <w:rPr>
          <w:i/>
        </w:rPr>
        <w:t>(</w:t>
      </w:r>
      <w:r w:rsidRPr="00D60E15">
        <w:rPr>
          <w:i/>
        </w:rPr>
        <w:t>smartphone</w:t>
      </w:r>
      <w:r w:rsidR="00D60E15" w:rsidRPr="00D60E15">
        <w:rPr>
          <w:i/>
        </w:rPr>
        <w:t>)</w:t>
      </w:r>
      <w:r w:rsidR="00772AF7">
        <w:t xml:space="preserve"> </w:t>
      </w:r>
      <w:r>
        <w:t>Samsung Galaxy S com as seguintes características</w:t>
      </w:r>
      <w:r w:rsidR="00A62A47">
        <w:t xml:space="preserve"> (</w:t>
      </w:r>
      <w:r w:rsidR="00A62A47">
        <w:fldChar w:fldCharType="begin"/>
      </w:r>
      <w:r w:rsidR="00A62A47">
        <w:instrText xml:space="preserve"> REF _Ref377579739 \h </w:instrText>
      </w:r>
      <w:r w:rsidR="00A62A47">
        <w:fldChar w:fldCharType="separate"/>
      </w:r>
      <w:r w:rsidR="00AC2DDA">
        <w:t xml:space="preserve">Tabela </w:t>
      </w:r>
      <w:r w:rsidR="00AC2DDA">
        <w:rPr>
          <w:noProof/>
        </w:rPr>
        <w:t>6</w:t>
      </w:r>
      <w:r w:rsidR="00A62A47">
        <w:fldChar w:fldCharType="end"/>
      </w:r>
      <w:r w:rsidR="00A62A47">
        <w:t>)</w:t>
      </w:r>
      <w:r>
        <w:t>.</w:t>
      </w:r>
      <w:r>
        <w:tab/>
      </w:r>
    </w:p>
    <w:tbl>
      <w:tblPr>
        <w:tblStyle w:val="TabeladeGrelha5Escura-Destaque3"/>
        <w:tblW w:w="7792" w:type="dxa"/>
        <w:jc w:val="center"/>
        <w:tblLook w:val="04A0" w:firstRow="1" w:lastRow="0" w:firstColumn="1" w:lastColumn="0" w:noHBand="0" w:noVBand="1"/>
      </w:tblPr>
      <w:tblGrid>
        <w:gridCol w:w="2795"/>
        <w:gridCol w:w="3029"/>
        <w:gridCol w:w="1968"/>
      </w:tblGrid>
      <w:tr w:rsidR="000D1D04" w14:paraId="109D06A1" w14:textId="77777777" w:rsidTr="00BF5FF1">
        <w:trPr>
          <w:cnfStyle w:val="100000000000" w:firstRow="1" w:lastRow="0" w:firstColumn="0" w:lastColumn="0" w:oddVBand="0" w:evenVBand="0" w:oddHBand="0" w:evenHBand="0" w:firstRowFirstColumn="0" w:firstRowLastColumn="0" w:lastRowFirstColumn="0" w:lastRowLastColumn="0"/>
          <w:trHeight w:val="818"/>
          <w:jc w:val="center"/>
        </w:trPr>
        <w:tc>
          <w:tcPr>
            <w:cnfStyle w:val="001000000000" w:firstRow="0" w:lastRow="0" w:firstColumn="1" w:lastColumn="0" w:oddVBand="0" w:evenVBand="0" w:oddHBand="0" w:evenHBand="0" w:firstRowFirstColumn="0" w:firstRowLastColumn="0" w:lastRowFirstColumn="0" w:lastRowLastColumn="0"/>
            <w:tcW w:w="5824" w:type="dxa"/>
            <w:gridSpan w:val="2"/>
            <w:shd w:val="clear" w:color="auto" w:fill="000000" w:themeFill="text1"/>
            <w:vAlign w:val="center"/>
          </w:tcPr>
          <w:p w14:paraId="6ED353A7" w14:textId="37051781" w:rsidR="000D1D04" w:rsidRPr="00B0074B" w:rsidRDefault="000D1D04" w:rsidP="00B0074B">
            <w:pPr>
              <w:spacing w:line="276" w:lineRule="auto"/>
              <w:jc w:val="left"/>
            </w:pPr>
            <w:r>
              <w:t xml:space="preserve">Informações das características do </w:t>
            </w:r>
            <w:r w:rsidR="00D60E15" w:rsidRPr="00D60E15">
              <w:t>dispositivo móvel</w:t>
            </w:r>
            <w:r w:rsidR="00D60E15">
              <w:rPr>
                <w:i/>
              </w:rPr>
              <w:br/>
            </w:r>
            <w:r w:rsidR="00B0074B">
              <w:t xml:space="preserve"> [Aplicação Móvel</w:t>
            </w:r>
            <w:r>
              <w:t>]</w:t>
            </w:r>
          </w:p>
        </w:tc>
        <w:tc>
          <w:tcPr>
            <w:tcW w:w="1968" w:type="dxa"/>
            <w:shd w:val="clear" w:color="auto" w:fill="000000" w:themeFill="text1"/>
            <w:vAlign w:val="center"/>
          </w:tcPr>
          <w:p w14:paraId="3C3D240E" w14:textId="4599BCF5" w:rsidR="000D1D04" w:rsidRPr="00C57B17" w:rsidRDefault="00AC2DDA" w:rsidP="00623D28">
            <w:pPr>
              <w:spacing w:line="276" w:lineRule="auto"/>
              <w:jc w:val="right"/>
              <w:cnfStyle w:val="100000000000" w:firstRow="1" w:lastRow="0" w:firstColumn="0" w:lastColumn="0" w:oddVBand="0" w:evenVBand="0" w:oddHBand="0" w:evenHBand="0" w:firstRowFirstColumn="0" w:firstRowLastColumn="0" w:lastRowFirstColumn="0" w:lastRowLastColumn="0"/>
            </w:pPr>
            <w:r>
              <w:rPr>
                <w:b w:val="0"/>
                <w:bCs w:val="0"/>
                <w:noProof/>
                <w:color w:val="auto"/>
                <w:lang w:eastAsia="pt-PT"/>
              </w:rPr>
              <w:pict w14:anchorId="54A7F6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35pt;height:61.7pt">
                  <v:imagedata r:id="rId37" o:title="S-I9000"/>
                </v:shape>
              </w:pict>
            </w:r>
          </w:p>
        </w:tc>
      </w:tr>
      <w:tr w:rsidR="000D1D04" w14:paraId="1ACD457F" w14:textId="77777777" w:rsidTr="00BF5FF1">
        <w:trPr>
          <w:cnfStyle w:val="000000100000" w:firstRow="0" w:lastRow="0" w:firstColumn="0" w:lastColumn="0" w:oddVBand="0" w:evenVBand="0" w:oddHBand="1"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2795" w:type="dxa"/>
            <w:shd w:val="clear" w:color="auto" w:fill="DBDBDB" w:themeFill="accent3" w:themeFillTint="66"/>
            <w:vAlign w:val="center"/>
          </w:tcPr>
          <w:p w14:paraId="73140449" w14:textId="77777777" w:rsidR="000D1D04" w:rsidRPr="00134370" w:rsidRDefault="000D1D04" w:rsidP="00D92FF9">
            <w:pPr>
              <w:spacing w:line="240" w:lineRule="auto"/>
              <w:jc w:val="right"/>
              <w:rPr>
                <w:color w:val="auto"/>
              </w:rPr>
            </w:pPr>
            <w:r>
              <w:rPr>
                <w:color w:val="auto"/>
              </w:rPr>
              <w:t>Fabricante</w:t>
            </w:r>
          </w:p>
        </w:tc>
        <w:tc>
          <w:tcPr>
            <w:tcW w:w="4997" w:type="dxa"/>
            <w:gridSpan w:val="2"/>
            <w:vAlign w:val="center"/>
          </w:tcPr>
          <w:p w14:paraId="61F54E64" w14:textId="0B0DA817" w:rsidR="000D1D04" w:rsidRPr="00C57B17" w:rsidRDefault="00FF6A8B" w:rsidP="00D92FF9">
            <w:pPr>
              <w:spacing w:line="240" w:lineRule="auto"/>
              <w:jc w:val="left"/>
              <w:cnfStyle w:val="000000100000" w:firstRow="0" w:lastRow="0" w:firstColumn="0" w:lastColumn="0" w:oddVBand="0" w:evenVBand="0" w:oddHBand="1" w:evenHBand="0" w:firstRowFirstColumn="0" w:firstRowLastColumn="0" w:lastRowFirstColumn="0" w:lastRowLastColumn="0"/>
            </w:pPr>
            <w:r>
              <w:t>Samsung</w:t>
            </w:r>
          </w:p>
        </w:tc>
      </w:tr>
      <w:tr w:rsidR="000D1D04" w:rsidRPr="00B65B3A" w14:paraId="6CE394F9" w14:textId="77777777" w:rsidTr="00BF5FF1">
        <w:trPr>
          <w:trHeight w:val="379"/>
          <w:jc w:val="center"/>
        </w:trPr>
        <w:tc>
          <w:tcPr>
            <w:cnfStyle w:val="001000000000" w:firstRow="0" w:lastRow="0" w:firstColumn="1" w:lastColumn="0" w:oddVBand="0" w:evenVBand="0" w:oddHBand="0" w:evenHBand="0" w:firstRowFirstColumn="0" w:firstRowLastColumn="0" w:lastRowFirstColumn="0" w:lastRowLastColumn="0"/>
            <w:tcW w:w="2795" w:type="dxa"/>
            <w:shd w:val="clear" w:color="auto" w:fill="EDEDED" w:themeFill="accent3" w:themeFillTint="33"/>
            <w:vAlign w:val="center"/>
          </w:tcPr>
          <w:p w14:paraId="4FEFD395" w14:textId="77777777" w:rsidR="000D1D04" w:rsidRPr="00134370" w:rsidRDefault="000D1D04" w:rsidP="00D92FF9">
            <w:pPr>
              <w:spacing w:line="240" w:lineRule="auto"/>
              <w:jc w:val="right"/>
              <w:rPr>
                <w:color w:val="auto"/>
              </w:rPr>
            </w:pPr>
            <w:r>
              <w:rPr>
                <w:color w:val="auto"/>
              </w:rPr>
              <w:t>Modelo</w:t>
            </w:r>
          </w:p>
        </w:tc>
        <w:tc>
          <w:tcPr>
            <w:tcW w:w="4997" w:type="dxa"/>
            <w:gridSpan w:val="2"/>
            <w:vAlign w:val="center"/>
          </w:tcPr>
          <w:p w14:paraId="3E94C8AE" w14:textId="50F0364B" w:rsidR="000D1D04" w:rsidRPr="00B65B3A" w:rsidRDefault="00FF6A8B" w:rsidP="00D92FF9">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Pr>
                <w:lang w:val="en-US"/>
              </w:rPr>
              <w:t>Galaxy S (</w:t>
            </w:r>
            <w:r w:rsidR="007414F3">
              <w:rPr>
                <w:lang w:val="en-US"/>
              </w:rPr>
              <w:t>GT-</w:t>
            </w:r>
            <w:r>
              <w:rPr>
                <w:lang w:val="en-US"/>
              </w:rPr>
              <w:t>I9000)</w:t>
            </w:r>
          </w:p>
        </w:tc>
      </w:tr>
      <w:tr w:rsidR="000D1D04" w14:paraId="357EDC99" w14:textId="77777777" w:rsidTr="00BF5FF1">
        <w:trPr>
          <w:cnfStyle w:val="000000100000" w:firstRow="0" w:lastRow="0" w:firstColumn="0" w:lastColumn="0" w:oddVBand="0" w:evenVBand="0" w:oddHBand="1" w:evenHBand="0" w:firstRowFirstColumn="0" w:firstRowLastColumn="0" w:lastRowFirstColumn="0" w:lastRowLastColumn="0"/>
          <w:trHeight w:val="477"/>
          <w:jc w:val="center"/>
        </w:trPr>
        <w:tc>
          <w:tcPr>
            <w:cnfStyle w:val="001000000000" w:firstRow="0" w:lastRow="0" w:firstColumn="1" w:lastColumn="0" w:oddVBand="0" w:evenVBand="0" w:oddHBand="0" w:evenHBand="0" w:firstRowFirstColumn="0" w:firstRowLastColumn="0" w:lastRowFirstColumn="0" w:lastRowLastColumn="0"/>
            <w:tcW w:w="2795" w:type="dxa"/>
            <w:shd w:val="clear" w:color="auto" w:fill="DBDBDB" w:themeFill="accent3" w:themeFillTint="66"/>
            <w:vAlign w:val="center"/>
          </w:tcPr>
          <w:p w14:paraId="71D70585" w14:textId="77777777" w:rsidR="000D1D04" w:rsidRPr="00134370" w:rsidRDefault="000D1D04" w:rsidP="00D92FF9">
            <w:pPr>
              <w:spacing w:line="240" w:lineRule="auto"/>
              <w:jc w:val="right"/>
              <w:rPr>
                <w:color w:val="auto"/>
              </w:rPr>
            </w:pPr>
            <w:r w:rsidRPr="00134370">
              <w:rPr>
                <w:color w:val="auto"/>
              </w:rPr>
              <w:t>S</w:t>
            </w:r>
            <w:r>
              <w:rPr>
                <w:color w:val="auto"/>
              </w:rPr>
              <w:t>istema O</w:t>
            </w:r>
            <w:r w:rsidRPr="00134370">
              <w:rPr>
                <w:color w:val="auto"/>
              </w:rPr>
              <w:t>perativo</w:t>
            </w:r>
          </w:p>
        </w:tc>
        <w:tc>
          <w:tcPr>
            <w:tcW w:w="4997" w:type="dxa"/>
            <w:gridSpan w:val="2"/>
            <w:vAlign w:val="center"/>
          </w:tcPr>
          <w:p w14:paraId="60FBC343" w14:textId="6C2BF718" w:rsidR="000D1D04" w:rsidRPr="00C57B17" w:rsidRDefault="00FF6A8B" w:rsidP="00D92FF9">
            <w:pPr>
              <w:spacing w:line="240" w:lineRule="auto"/>
              <w:jc w:val="left"/>
              <w:cnfStyle w:val="000000100000" w:firstRow="0" w:lastRow="0" w:firstColumn="0" w:lastColumn="0" w:oddVBand="0" w:evenVBand="0" w:oddHBand="1" w:evenHBand="0" w:firstRowFirstColumn="0" w:firstRowLastColumn="0" w:lastRowFirstColumn="0" w:lastRowLastColumn="0"/>
            </w:pPr>
            <w:r>
              <w:t xml:space="preserve">Android Jelly Bean (versão 4.3.1) </w:t>
            </w:r>
          </w:p>
        </w:tc>
      </w:tr>
      <w:tr w:rsidR="000D1D04" w14:paraId="11C08DEF" w14:textId="77777777" w:rsidTr="00BF5FF1">
        <w:trPr>
          <w:trHeight w:val="460"/>
          <w:jc w:val="center"/>
        </w:trPr>
        <w:tc>
          <w:tcPr>
            <w:cnfStyle w:val="001000000000" w:firstRow="0" w:lastRow="0" w:firstColumn="1" w:lastColumn="0" w:oddVBand="0" w:evenVBand="0" w:oddHBand="0" w:evenHBand="0" w:firstRowFirstColumn="0" w:firstRowLastColumn="0" w:lastRowFirstColumn="0" w:lastRowLastColumn="0"/>
            <w:tcW w:w="2795" w:type="dxa"/>
            <w:shd w:val="clear" w:color="auto" w:fill="EDEDED" w:themeFill="accent3" w:themeFillTint="33"/>
            <w:vAlign w:val="center"/>
          </w:tcPr>
          <w:p w14:paraId="5EE1ABB4" w14:textId="77777777" w:rsidR="000D1D04" w:rsidRPr="00134370" w:rsidRDefault="000D1D04" w:rsidP="00D92FF9">
            <w:pPr>
              <w:spacing w:line="240" w:lineRule="auto"/>
              <w:jc w:val="right"/>
              <w:rPr>
                <w:color w:val="auto"/>
              </w:rPr>
            </w:pPr>
            <w:r>
              <w:rPr>
                <w:color w:val="auto"/>
              </w:rPr>
              <w:t>Processador</w:t>
            </w:r>
          </w:p>
        </w:tc>
        <w:tc>
          <w:tcPr>
            <w:tcW w:w="4997" w:type="dxa"/>
            <w:gridSpan w:val="2"/>
            <w:vAlign w:val="center"/>
          </w:tcPr>
          <w:p w14:paraId="1284F53B" w14:textId="51180C54" w:rsidR="000D1D04" w:rsidRPr="00C57B17" w:rsidRDefault="00A62A47" w:rsidP="00D92FF9">
            <w:pPr>
              <w:spacing w:line="240" w:lineRule="auto"/>
              <w:jc w:val="left"/>
              <w:cnfStyle w:val="000000000000" w:firstRow="0" w:lastRow="0" w:firstColumn="0" w:lastColumn="0" w:oddVBand="0" w:evenVBand="0" w:oddHBand="0" w:evenHBand="0" w:firstRowFirstColumn="0" w:firstRowLastColumn="0" w:lastRowFirstColumn="0" w:lastRowLastColumn="0"/>
            </w:pPr>
            <w:r w:rsidRPr="00A62A47">
              <w:t>1 GHz Cortex-A8</w:t>
            </w:r>
          </w:p>
        </w:tc>
      </w:tr>
      <w:tr w:rsidR="000D1D04" w:rsidRPr="00D35266" w14:paraId="0F8CD144" w14:textId="77777777" w:rsidTr="00BF5FF1">
        <w:trPr>
          <w:cnfStyle w:val="000000100000" w:firstRow="0" w:lastRow="0" w:firstColumn="0" w:lastColumn="0" w:oddVBand="0" w:evenVBand="0" w:oddHBand="1" w:evenHBand="0" w:firstRowFirstColumn="0" w:firstRowLastColumn="0" w:lastRowFirstColumn="0" w:lastRowLastColumn="0"/>
          <w:trHeight w:val="413"/>
          <w:jc w:val="center"/>
        </w:trPr>
        <w:tc>
          <w:tcPr>
            <w:cnfStyle w:val="001000000000" w:firstRow="0" w:lastRow="0" w:firstColumn="1" w:lastColumn="0" w:oddVBand="0" w:evenVBand="0" w:oddHBand="0" w:evenHBand="0" w:firstRowFirstColumn="0" w:firstRowLastColumn="0" w:lastRowFirstColumn="0" w:lastRowLastColumn="0"/>
            <w:tcW w:w="2795" w:type="dxa"/>
            <w:shd w:val="clear" w:color="auto" w:fill="DBDBDB" w:themeFill="accent3" w:themeFillTint="66"/>
            <w:vAlign w:val="center"/>
          </w:tcPr>
          <w:p w14:paraId="6D5C1BA5" w14:textId="597C668A" w:rsidR="000D1D04" w:rsidRPr="00AA0ED0" w:rsidRDefault="00A62A47" w:rsidP="00D92FF9">
            <w:pPr>
              <w:spacing w:line="240" w:lineRule="auto"/>
              <w:jc w:val="right"/>
              <w:rPr>
                <w:color w:val="auto"/>
              </w:rPr>
            </w:pPr>
            <w:r>
              <w:rPr>
                <w:color w:val="auto"/>
              </w:rPr>
              <w:t>Wi-Fi</w:t>
            </w:r>
          </w:p>
        </w:tc>
        <w:tc>
          <w:tcPr>
            <w:tcW w:w="4997" w:type="dxa"/>
            <w:gridSpan w:val="2"/>
            <w:vAlign w:val="center"/>
          </w:tcPr>
          <w:p w14:paraId="019D6DE0" w14:textId="4B13C670" w:rsidR="000D1D04" w:rsidRPr="00AA0ED0" w:rsidRDefault="00A62A47" w:rsidP="00D92FF9">
            <w:pPr>
              <w:keepNext/>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A62A47">
              <w:rPr>
                <w:lang w:val="en-US"/>
              </w:rPr>
              <w:t>Wi-Fi 802.11 b/g/n, DLNA, Wi-Fi hotspot</w:t>
            </w:r>
            <w:r w:rsidRPr="00AA0ED0">
              <w:rPr>
                <w:lang w:val="en-US"/>
              </w:rPr>
              <w:t xml:space="preserve"> </w:t>
            </w:r>
          </w:p>
        </w:tc>
      </w:tr>
    </w:tbl>
    <w:p w14:paraId="7BE377A5" w14:textId="73742D03" w:rsidR="00A62A47" w:rsidRPr="00A62A47" w:rsidRDefault="00A62A47" w:rsidP="007B67E6">
      <w:pPr>
        <w:pStyle w:val="Legenda"/>
        <w:spacing w:before="240"/>
      </w:pPr>
      <w:bookmarkStart w:id="469" w:name="_Ref377579739"/>
      <w:bookmarkStart w:id="470" w:name="_Toc379391197"/>
      <w:r>
        <w:t xml:space="preserve">Tabela </w:t>
      </w:r>
      <w:r w:rsidR="0075723B">
        <w:fldChar w:fldCharType="begin"/>
      </w:r>
      <w:r w:rsidR="0075723B">
        <w:instrText xml:space="preserve"> SEQ Tabela \* ARABIC </w:instrText>
      </w:r>
      <w:r w:rsidR="0075723B">
        <w:fldChar w:fldCharType="separate"/>
      </w:r>
      <w:r w:rsidR="00AC2DDA">
        <w:rPr>
          <w:noProof/>
        </w:rPr>
        <w:t>6</w:t>
      </w:r>
      <w:r w:rsidR="0075723B">
        <w:rPr>
          <w:noProof/>
        </w:rPr>
        <w:fldChar w:fldCharType="end"/>
      </w:r>
      <w:bookmarkEnd w:id="469"/>
      <w:r>
        <w:t xml:space="preserve"> – </w:t>
      </w:r>
      <w:r w:rsidR="00F125FC">
        <w:t>Características</w:t>
      </w:r>
      <w:r>
        <w:t xml:space="preserve"> do </w:t>
      </w:r>
      <w:r w:rsidR="009B4299">
        <w:t>dispositivo móvel</w:t>
      </w:r>
      <w:r w:rsidR="00C11F1B">
        <w:t xml:space="preserve"> </w:t>
      </w:r>
      <w:r w:rsidR="007414F3">
        <w:fldChar w:fldCharType="begin" w:fldLock="1"/>
      </w:r>
      <w:r w:rsidR="00F7610E">
        <w:instrText>ADDIN CSL_CITATION { "citationItems" : [ { "id" : "ITEM-1", "itemData" : { "URL" : "http://www.samsung.com/uk/consumer/mobile-devices/smartphones/android/GT-I9000HKDXEU-spec", "author" : [ { "dropping-particle" : "", "family" : "Samsung", "given" : "", "non-dropping-particle" : "", "parse-names" : false, "suffix" : "" } ], "id" : "ITEM-1", "issued" : { "date-parts" : [ [ "0" ] ] }, "title" : "Samsung Galaxy S - Tech Specs", "type" : "webpage" }, "uris" : [ "http://www.mendeley.com/documents/?uuid=13a0c48c-1549-4508-a7e3-86abc0f30e52" ] }, { "id" : "ITEM-2", "itemData" : { "URL" : "http://www.phonebunch.com/phone/samsung_i9000_galaxy_s-17/", "author" : [ { "dropping-particle" : "", "family" : "PhoneBunch", "given" : "", "non-dropping-particle" : "", "parse-names" : false, "suffix" : "" } ], "id" : "ITEM-2", "issued" : { "date-parts" : [ [ "0" ] ] }, "title" : "Samsung I9000 Galaxy S", "type" : "webpage" }, "uris" : [ "http://www.mendeley.com/documents/?uuid=d7cbeb02-664a-4cf0-a8c4-abfaccd960d0" ] } ], "mendeley" : { "previouslyFormattedCitation" : "[45], [46]" }, "properties" : { "noteIndex" : 0 }, "schema" : "https://github.com/citation-style-language/schema/raw/master/csl-citation.json" }</w:instrText>
      </w:r>
      <w:r w:rsidR="007414F3">
        <w:fldChar w:fldCharType="separate"/>
      </w:r>
      <w:r w:rsidR="009A1BE8" w:rsidRPr="009A1BE8">
        <w:rPr>
          <w:noProof/>
        </w:rPr>
        <w:t>[45], [46]</w:t>
      </w:r>
      <w:bookmarkEnd w:id="470"/>
      <w:r w:rsidR="007414F3">
        <w:fldChar w:fldCharType="end"/>
      </w:r>
      <w:r>
        <w:t xml:space="preserve"> </w:t>
      </w:r>
    </w:p>
    <w:p w14:paraId="643D0ABC" w14:textId="13807FDC" w:rsidR="00A4233E" w:rsidRDefault="00D60E15" w:rsidP="00A4233E">
      <w:r>
        <w:lastRenderedPageBreak/>
        <w:tab/>
        <w:t xml:space="preserve">A elaboração de uma plataforma de localização não seria possível sem a existência dos pontos de referência distribuídos pelo ambiente. Estes dispositivos são os pontos de acesso </w:t>
      </w:r>
      <w:r w:rsidRPr="00D60E15">
        <w:rPr>
          <w:i/>
        </w:rPr>
        <w:t>(</w:t>
      </w:r>
      <w:r w:rsidR="00C11F1B" w:rsidRPr="00D60E15">
        <w:rPr>
          <w:i/>
        </w:rPr>
        <w:t>routers</w:t>
      </w:r>
      <w:r w:rsidR="00C11F1B">
        <w:t xml:space="preserve"> Wi-Fi</w:t>
      </w:r>
      <w:r>
        <w:t xml:space="preserve">) que permitem extrapolar a posição aproximada do utilizador com base na potência do sinal </w:t>
      </w:r>
      <w:r w:rsidR="00C55624">
        <w:t>recebida desses pontos de acesso</w:t>
      </w:r>
      <w:r>
        <w:t xml:space="preserve"> no dispositivo móve</w:t>
      </w:r>
      <w:r w:rsidR="00C55624">
        <w:t xml:space="preserve">l. </w:t>
      </w:r>
      <w:r w:rsidR="007B136D">
        <w:t xml:space="preserve">Decidimos colocar cada </w:t>
      </w:r>
      <w:r w:rsidR="007B136D" w:rsidRPr="007B136D">
        <w:rPr>
          <w:i/>
        </w:rPr>
        <w:t>router</w:t>
      </w:r>
      <w:r w:rsidR="007B136D">
        <w:t xml:space="preserve"> </w:t>
      </w:r>
      <w:r w:rsidR="0019101E">
        <w:t>em</w:t>
      </w:r>
      <w:r w:rsidR="007B136D">
        <w:t xml:space="preserve"> frequência</w:t>
      </w:r>
      <w:r w:rsidR="0019101E">
        <w:t>s</w:t>
      </w:r>
      <w:r w:rsidR="007B136D">
        <w:t xml:space="preserve"> diferente</w:t>
      </w:r>
      <w:r w:rsidR="0019101E">
        <w:t>s</w:t>
      </w:r>
      <w:r w:rsidR="007B136D">
        <w:t xml:space="preserve"> para reduzir as interferências e atenuações dos sinais Wi-Fi. </w:t>
      </w:r>
      <w:r w:rsidR="00C55624">
        <w:t>Em todos os testes realizados</w:t>
      </w:r>
      <w:r>
        <w:t xml:space="preserve"> foram utilizados 4 pontos de acesso</w:t>
      </w:r>
      <w:r w:rsidR="00C55624">
        <w:t xml:space="preserve"> distintos</w:t>
      </w:r>
      <w:r>
        <w:t xml:space="preserve"> que têm as seguintes características (</w:t>
      </w:r>
      <w:r w:rsidR="00A4233E">
        <w:fldChar w:fldCharType="begin"/>
      </w:r>
      <w:r w:rsidR="00A4233E">
        <w:instrText xml:space="preserve"> REF _Ref378962046 \h </w:instrText>
      </w:r>
      <w:r w:rsidR="00A4233E">
        <w:fldChar w:fldCharType="separate"/>
      </w:r>
      <w:r w:rsidR="00AC2DDA">
        <w:t xml:space="preserve">Tabela </w:t>
      </w:r>
      <w:r w:rsidR="00AC2DDA">
        <w:rPr>
          <w:noProof/>
        </w:rPr>
        <w:t>7</w:t>
      </w:r>
      <w:r w:rsidR="00A4233E">
        <w:fldChar w:fldCharType="end"/>
      </w:r>
      <w:r w:rsidR="00A4233E">
        <w:t>).</w:t>
      </w:r>
    </w:p>
    <w:tbl>
      <w:tblPr>
        <w:tblStyle w:val="TabeladeGrelha5Escura-Destaque3"/>
        <w:tblpPr w:leftFromText="141" w:rightFromText="141" w:vertAnchor="page" w:horzAnchor="margin" w:tblpXSpec="center" w:tblpY="4726"/>
        <w:tblW w:w="11052" w:type="dxa"/>
        <w:tblLayout w:type="fixed"/>
        <w:tblLook w:val="04A0" w:firstRow="1" w:lastRow="0" w:firstColumn="1" w:lastColumn="0" w:noHBand="0" w:noVBand="1"/>
      </w:tblPr>
      <w:tblGrid>
        <w:gridCol w:w="1980"/>
        <w:gridCol w:w="2268"/>
        <w:gridCol w:w="2268"/>
        <w:gridCol w:w="2268"/>
        <w:gridCol w:w="2268"/>
      </w:tblGrid>
      <w:tr w:rsidR="002C54FB" w14:paraId="4167404C" w14:textId="77777777" w:rsidTr="00A41E30">
        <w:trPr>
          <w:cnfStyle w:val="100000000000" w:firstRow="1" w:lastRow="0" w:firstColumn="0" w:lastColumn="0" w:oddVBand="0" w:evenVBand="0" w:oddHBand="0" w:evenHBand="0" w:firstRowFirstColumn="0" w:firstRowLastColumn="0" w:lastRowFirstColumn="0" w:lastRowLastColumn="0"/>
          <w:trHeight w:val="771"/>
        </w:trPr>
        <w:tc>
          <w:tcPr>
            <w:cnfStyle w:val="001000000000" w:firstRow="0" w:lastRow="0" w:firstColumn="1" w:lastColumn="0" w:oddVBand="0" w:evenVBand="0" w:oddHBand="0" w:evenHBand="0" w:firstRowFirstColumn="0" w:firstRowLastColumn="0" w:lastRowFirstColumn="0" w:lastRowLastColumn="0"/>
            <w:tcW w:w="1980" w:type="dxa"/>
            <w:tcBorders>
              <w:right w:val="single" w:sz="4" w:space="0" w:color="FFFFFF" w:themeColor="background1"/>
            </w:tcBorders>
            <w:shd w:val="clear" w:color="auto" w:fill="auto"/>
            <w:vAlign w:val="center"/>
          </w:tcPr>
          <w:p w14:paraId="68A38379" w14:textId="77777777" w:rsidR="002C54FB" w:rsidRDefault="002C54FB" w:rsidP="002C54FB">
            <w:pPr>
              <w:spacing w:line="276" w:lineRule="auto"/>
              <w:jc w:val="right"/>
            </w:pPr>
            <w:bookmarkStart w:id="471" w:name="_Ref377661705"/>
            <w:bookmarkStart w:id="472" w:name="_Ref377661701"/>
          </w:p>
        </w:tc>
        <w:tc>
          <w:tcPr>
            <w:tcW w:w="2268" w:type="dxa"/>
            <w:tcBorders>
              <w:left w:val="single" w:sz="4" w:space="0" w:color="FFFFFF" w:themeColor="background1"/>
              <w:right w:val="single" w:sz="4" w:space="0" w:color="FFFFFF" w:themeColor="background1"/>
            </w:tcBorders>
            <w:shd w:val="clear" w:color="auto" w:fill="000000" w:themeFill="text1"/>
            <w:vAlign w:val="center"/>
          </w:tcPr>
          <w:p w14:paraId="63F7A441" w14:textId="77777777" w:rsidR="002C54FB" w:rsidRDefault="002C54FB" w:rsidP="002C54FB">
            <w:pPr>
              <w:spacing w:line="276" w:lineRule="auto"/>
              <w:jc w:val="center"/>
              <w:cnfStyle w:val="100000000000" w:firstRow="1" w:lastRow="0" w:firstColumn="0" w:lastColumn="0" w:oddVBand="0" w:evenVBand="0" w:oddHBand="0" w:evenHBand="0" w:firstRowFirstColumn="0" w:firstRowLastColumn="0" w:lastRowFirstColumn="0" w:lastRowLastColumn="0"/>
            </w:pPr>
            <w:r>
              <w:rPr>
                <w:noProof/>
                <w:lang w:eastAsia="pt-PT"/>
              </w:rPr>
              <w:drawing>
                <wp:inline distT="0" distB="0" distL="0" distR="0" wp14:anchorId="4F4EBE9E" wp14:editId="1AF3952F">
                  <wp:extent cx="960000" cy="720000"/>
                  <wp:effectExtent l="0" t="0" r="0" b="0"/>
                  <wp:docPr id="36" name="Imagem 36" descr="http://downloads.linksys.com/images/dynamic/404/554/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ownloads.linksys.com/images/dynamic/404/554/L.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flipH="1">
                            <a:off x="0" y="0"/>
                            <a:ext cx="960000" cy="720000"/>
                          </a:xfrm>
                          <a:prstGeom prst="rect">
                            <a:avLst/>
                          </a:prstGeom>
                          <a:noFill/>
                          <a:ln>
                            <a:noFill/>
                          </a:ln>
                        </pic:spPr>
                      </pic:pic>
                    </a:graphicData>
                  </a:graphic>
                </wp:inline>
              </w:drawing>
            </w:r>
          </w:p>
        </w:tc>
        <w:tc>
          <w:tcPr>
            <w:tcW w:w="2268" w:type="dxa"/>
            <w:tcBorders>
              <w:left w:val="single" w:sz="4" w:space="0" w:color="FFFFFF" w:themeColor="background1"/>
              <w:right w:val="single" w:sz="4" w:space="0" w:color="FFFFFF" w:themeColor="background1"/>
            </w:tcBorders>
            <w:shd w:val="clear" w:color="auto" w:fill="000000" w:themeFill="text1"/>
            <w:vAlign w:val="center"/>
          </w:tcPr>
          <w:p w14:paraId="2E652FA6" w14:textId="77777777" w:rsidR="002C54FB" w:rsidRDefault="002C54FB" w:rsidP="002C54FB">
            <w:pPr>
              <w:spacing w:line="276" w:lineRule="auto"/>
              <w:jc w:val="center"/>
              <w:cnfStyle w:val="100000000000" w:firstRow="1" w:lastRow="0" w:firstColumn="0" w:lastColumn="0" w:oddVBand="0" w:evenVBand="0" w:oddHBand="0" w:evenHBand="0" w:firstRowFirstColumn="0" w:firstRowLastColumn="0" w:lastRowFirstColumn="0" w:lastRowLastColumn="0"/>
            </w:pPr>
            <w:r>
              <w:rPr>
                <w:noProof/>
                <w:lang w:eastAsia="pt-PT"/>
              </w:rPr>
              <w:drawing>
                <wp:inline distT="0" distB="0" distL="0" distR="0" wp14:anchorId="0DAEE120" wp14:editId="08FF532F">
                  <wp:extent cx="853263" cy="720000"/>
                  <wp:effectExtent l="0" t="0" r="4445" b="4445"/>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sus_wl-520gu_2.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853263" cy="720000"/>
                          </a:xfrm>
                          <a:prstGeom prst="rect">
                            <a:avLst/>
                          </a:prstGeom>
                        </pic:spPr>
                      </pic:pic>
                    </a:graphicData>
                  </a:graphic>
                </wp:inline>
              </w:drawing>
            </w:r>
          </w:p>
        </w:tc>
        <w:tc>
          <w:tcPr>
            <w:tcW w:w="2268" w:type="dxa"/>
            <w:tcBorders>
              <w:left w:val="single" w:sz="4" w:space="0" w:color="FFFFFF" w:themeColor="background1"/>
              <w:right w:val="single" w:sz="4" w:space="0" w:color="FFFFFF" w:themeColor="background1"/>
            </w:tcBorders>
            <w:shd w:val="clear" w:color="auto" w:fill="000000" w:themeFill="text1"/>
            <w:vAlign w:val="center"/>
          </w:tcPr>
          <w:p w14:paraId="7AE1CB91" w14:textId="77777777" w:rsidR="002C54FB" w:rsidRDefault="002C54FB" w:rsidP="002C54FB">
            <w:pPr>
              <w:spacing w:line="276" w:lineRule="auto"/>
              <w:jc w:val="center"/>
              <w:cnfStyle w:val="100000000000" w:firstRow="1" w:lastRow="0" w:firstColumn="0" w:lastColumn="0" w:oddVBand="0" w:evenVBand="0" w:oddHBand="0" w:evenHBand="0" w:firstRowFirstColumn="0" w:firstRowLastColumn="0" w:lastRowFirstColumn="0" w:lastRowLastColumn="0"/>
            </w:pPr>
            <w:r>
              <w:rPr>
                <w:noProof/>
                <w:lang w:eastAsia="pt-PT"/>
              </w:rPr>
              <w:drawing>
                <wp:inline distT="0" distB="0" distL="0" distR="0" wp14:anchorId="4626DB49" wp14:editId="5BB7559C">
                  <wp:extent cx="876300" cy="719455"/>
                  <wp:effectExtent l="0" t="0" r="0" b="4445"/>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SL_G624T.png"/>
                          <pic:cNvPicPr/>
                        </pic:nvPicPr>
                        <pic:blipFill>
                          <a:blip r:embed="rId40">
                            <a:extLst>
                              <a:ext uri="{28A0092B-C50C-407E-A947-70E740481C1C}">
                                <a14:useLocalDpi xmlns:a14="http://schemas.microsoft.com/office/drawing/2010/main" val="0"/>
                              </a:ext>
                            </a:extLst>
                          </a:blip>
                          <a:stretch>
                            <a:fillRect/>
                          </a:stretch>
                        </pic:blipFill>
                        <pic:spPr>
                          <a:xfrm>
                            <a:off x="0" y="0"/>
                            <a:ext cx="876967" cy="720003"/>
                          </a:xfrm>
                          <a:prstGeom prst="rect">
                            <a:avLst/>
                          </a:prstGeom>
                        </pic:spPr>
                      </pic:pic>
                    </a:graphicData>
                  </a:graphic>
                </wp:inline>
              </w:drawing>
            </w:r>
          </w:p>
        </w:tc>
        <w:tc>
          <w:tcPr>
            <w:tcW w:w="2268" w:type="dxa"/>
            <w:tcBorders>
              <w:left w:val="single" w:sz="4" w:space="0" w:color="FFFFFF" w:themeColor="background1"/>
            </w:tcBorders>
            <w:shd w:val="clear" w:color="auto" w:fill="000000" w:themeFill="text1"/>
            <w:vAlign w:val="center"/>
          </w:tcPr>
          <w:p w14:paraId="434B78D4" w14:textId="77777777" w:rsidR="002C54FB" w:rsidRDefault="002C54FB" w:rsidP="002C54FB">
            <w:pPr>
              <w:spacing w:line="276" w:lineRule="auto"/>
              <w:jc w:val="center"/>
              <w:cnfStyle w:val="100000000000" w:firstRow="1" w:lastRow="0" w:firstColumn="0" w:lastColumn="0" w:oddVBand="0" w:evenVBand="0" w:oddHBand="0" w:evenHBand="0" w:firstRowFirstColumn="0" w:firstRowLastColumn="0" w:lastRowFirstColumn="0" w:lastRowLastColumn="0"/>
            </w:pPr>
            <w:r>
              <w:rPr>
                <w:noProof/>
                <w:lang w:eastAsia="pt-PT"/>
              </w:rPr>
              <w:drawing>
                <wp:inline distT="0" distB="0" distL="0" distR="0" wp14:anchorId="235C3690" wp14:editId="23A5F394">
                  <wp:extent cx="809625" cy="719455"/>
                  <wp:effectExtent l="0" t="0" r="9525" b="4445"/>
                  <wp:docPr id="43" name="Imagem 43" descr="http://images04.olx.pt/ui/15/90/20/1316969326_256729020_1-Fotos-de---Modem-wireless-NETGEAR-CVG834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images04.olx.pt/ui/15/90/20/1316969326_256729020_1-Fotos-de---Modem-wireless-NETGEAR-CVG834G-.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10242" cy="720003"/>
                          </a:xfrm>
                          <a:prstGeom prst="rect">
                            <a:avLst/>
                          </a:prstGeom>
                          <a:noFill/>
                          <a:ln>
                            <a:noFill/>
                          </a:ln>
                        </pic:spPr>
                      </pic:pic>
                    </a:graphicData>
                  </a:graphic>
                </wp:inline>
              </w:drawing>
            </w:r>
          </w:p>
        </w:tc>
      </w:tr>
      <w:tr w:rsidR="002C54FB" w14:paraId="0376E719" w14:textId="77777777" w:rsidTr="00A41E30">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1980" w:type="dxa"/>
            <w:shd w:val="clear" w:color="auto" w:fill="DBDBDB" w:themeFill="accent3" w:themeFillTint="66"/>
            <w:vAlign w:val="center"/>
          </w:tcPr>
          <w:p w14:paraId="311A70F0" w14:textId="77777777" w:rsidR="002C54FB" w:rsidRPr="00134370" w:rsidRDefault="002C54FB" w:rsidP="002C54FB">
            <w:pPr>
              <w:spacing w:line="240" w:lineRule="auto"/>
              <w:jc w:val="right"/>
              <w:rPr>
                <w:color w:val="auto"/>
              </w:rPr>
            </w:pPr>
            <w:r>
              <w:rPr>
                <w:color w:val="auto"/>
              </w:rPr>
              <w:t>Fabricante</w:t>
            </w:r>
          </w:p>
        </w:tc>
        <w:tc>
          <w:tcPr>
            <w:tcW w:w="2268" w:type="dxa"/>
            <w:vAlign w:val="center"/>
          </w:tcPr>
          <w:p w14:paraId="5E6B6C0C" w14:textId="77777777" w:rsidR="002C54FB" w:rsidRPr="00C57B17" w:rsidRDefault="002C54FB" w:rsidP="002C54FB">
            <w:pPr>
              <w:spacing w:line="240" w:lineRule="auto"/>
              <w:jc w:val="left"/>
              <w:cnfStyle w:val="000000100000" w:firstRow="0" w:lastRow="0" w:firstColumn="0" w:lastColumn="0" w:oddVBand="0" w:evenVBand="0" w:oddHBand="1" w:evenHBand="0" w:firstRowFirstColumn="0" w:firstRowLastColumn="0" w:lastRowFirstColumn="0" w:lastRowLastColumn="0"/>
            </w:pPr>
            <w:r>
              <w:t>Linksys (Cisco)</w:t>
            </w:r>
          </w:p>
        </w:tc>
        <w:tc>
          <w:tcPr>
            <w:tcW w:w="2268" w:type="dxa"/>
            <w:vAlign w:val="center"/>
          </w:tcPr>
          <w:p w14:paraId="5A1CDF6D" w14:textId="77777777" w:rsidR="002C54FB" w:rsidRDefault="002C54FB" w:rsidP="002C54FB">
            <w:pPr>
              <w:spacing w:line="240" w:lineRule="auto"/>
              <w:jc w:val="left"/>
              <w:cnfStyle w:val="000000100000" w:firstRow="0" w:lastRow="0" w:firstColumn="0" w:lastColumn="0" w:oddVBand="0" w:evenVBand="0" w:oddHBand="1" w:evenHBand="0" w:firstRowFirstColumn="0" w:firstRowLastColumn="0" w:lastRowFirstColumn="0" w:lastRowLastColumn="0"/>
            </w:pPr>
            <w:r>
              <w:t>ASUS</w:t>
            </w:r>
          </w:p>
        </w:tc>
        <w:tc>
          <w:tcPr>
            <w:tcW w:w="2268" w:type="dxa"/>
            <w:vAlign w:val="center"/>
          </w:tcPr>
          <w:p w14:paraId="20B434FD" w14:textId="77777777" w:rsidR="002C54FB" w:rsidRDefault="002C54FB" w:rsidP="002C54FB">
            <w:pPr>
              <w:spacing w:line="240" w:lineRule="auto"/>
              <w:jc w:val="left"/>
              <w:cnfStyle w:val="000000100000" w:firstRow="0" w:lastRow="0" w:firstColumn="0" w:lastColumn="0" w:oddVBand="0" w:evenVBand="0" w:oddHBand="1" w:evenHBand="0" w:firstRowFirstColumn="0" w:firstRowLastColumn="0" w:lastRowFirstColumn="0" w:lastRowLastColumn="0"/>
            </w:pPr>
            <w:r>
              <w:t>D-Link</w:t>
            </w:r>
          </w:p>
        </w:tc>
        <w:tc>
          <w:tcPr>
            <w:tcW w:w="2268" w:type="dxa"/>
            <w:vAlign w:val="center"/>
          </w:tcPr>
          <w:p w14:paraId="3C617FF6" w14:textId="77777777" w:rsidR="002C54FB" w:rsidRDefault="002C54FB" w:rsidP="002C54FB">
            <w:pPr>
              <w:spacing w:line="240" w:lineRule="auto"/>
              <w:jc w:val="left"/>
              <w:cnfStyle w:val="000000100000" w:firstRow="0" w:lastRow="0" w:firstColumn="0" w:lastColumn="0" w:oddVBand="0" w:evenVBand="0" w:oddHBand="1" w:evenHBand="0" w:firstRowFirstColumn="0" w:firstRowLastColumn="0" w:lastRowFirstColumn="0" w:lastRowLastColumn="0"/>
            </w:pPr>
            <w:r>
              <w:t>Netgear</w:t>
            </w:r>
          </w:p>
        </w:tc>
      </w:tr>
      <w:tr w:rsidR="002C54FB" w:rsidRPr="00D35266" w14:paraId="560E9D87" w14:textId="77777777" w:rsidTr="00A41E30">
        <w:trPr>
          <w:trHeight w:val="212"/>
        </w:trPr>
        <w:tc>
          <w:tcPr>
            <w:cnfStyle w:val="001000000000" w:firstRow="0" w:lastRow="0" w:firstColumn="1" w:lastColumn="0" w:oddVBand="0" w:evenVBand="0" w:oddHBand="0" w:evenHBand="0" w:firstRowFirstColumn="0" w:firstRowLastColumn="0" w:lastRowFirstColumn="0" w:lastRowLastColumn="0"/>
            <w:tcW w:w="1980" w:type="dxa"/>
            <w:shd w:val="clear" w:color="auto" w:fill="EDEDED" w:themeFill="accent3" w:themeFillTint="33"/>
            <w:vAlign w:val="center"/>
          </w:tcPr>
          <w:p w14:paraId="038C5EB0" w14:textId="77777777" w:rsidR="002C54FB" w:rsidRPr="006E3D2E" w:rsidRDefault="002C54FB" w:rsidP="002C54FB">
            <w:pPr>
              <w:spacing w:line="240" w:lineRule="auto"/>
              <w:jc w:val="right"/>
              <w:rPr>
                <w:color w:val="auto"/>
              </w:rPr>
            </w:pPr>
            <w:r w:rsidRPr="006E3D2E">
              <w:rPr>
                <w:color w:val="auto"/>
              </w:rPr>
              <w:t>Modelo</w:t>
            </w:r>
          </w:p>
        </w:tc>
        <w:tc>
          <w:tcPr>
            <w:tcW w:w="2268" w:type="dxa"/>
            <w:vAlign w:val="center"/>
          </w:tcPr>
          <w:p w14:paraId="3B1926AF" w14:textId="77777777" w:rsidR="002C54FB" w:rsidRPr="006E3D2E"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6E3D2E">
              <w:rPr>
                <w:lang w:val="en-US"/>
              </w:rPr>
              <w:t>Wireless-G ADSL2+ Gateway</w:t>
            </w:r>
            <w:r w:rsidRPr="006E3D2E">
              <w:rPr>
                <w:lang w:val="en-US"/>
              </w:rPr>
              <w:br/>
              <w:t>(WAG54G2)</w:t>
            </w:r>
          </w:p>
        </w:tc>
        <w:tc>
          <w:tcPr>
            <w:tcW w:w="2268" w:type="dxa"/>
            <w:vAlign w:val="center"/>
          </w:tcPr>
          <w:p w14:paraId="4EEDC983" w14:textId="77777777" w:rsidR="002C54FB" w:rsidRPr="006E3D2E"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F125FC">
              <w:rPr>
                <w:lang w:val="en-US"/>
              </w:rPr>
              <w:t>Wireless Router</w:t>
            </w:r>
            <w:r>
              <w:rPr>
                <w:lang w:val="en-US"/>
              </w:rPr>
              <w:br/>
              <w:t>(</w:t>
            </w:r>
            <w:r w:rsidRPr="006E3D2E">
              <w:rPr>
                <w:lang w:val="en-US"/>
              </w:rPr>
              <w:t>WL-520gU</w:t>
            </w:r>
            <w:r>
              <w:rPr>
                <w:lang w:val="en-US"/>
              </w:rPr>
              <w:t>)</w:t>
            </w:r>
          </w:p>
        </w:tc>
        <w:tc>
          <w:tcPr>
            <w:tcW w:w="2268" w:type="dxa"/>
            <w:vAlign w:val="center"/>
          </w:tcPr>
          <w:p w14:paraId="13587A70" w14:textId="77777777" w:rsidR="002C54FB" w:rsidRPr="006E3D2E"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6E3D2E">
              <w:rPr>
                <w:lang w:val="en-US"/>
              </w:rPr>
              <w:t>Wireless ADSL2+ Router</w:t>
            </w:r>
            <w:r w:rsidRPr="006E3D2E">
              <w:rPr>
                <w:lang w:val="en-US"/>
              </w:rPr>
              <w:br/>
              <w:t>(DSL-G624T)</w:t>
            </w:r>
          </w:p>
        </w:tc>
        <w:tc>
          <w:tcPr>
            <w:tcW w:w="2268" w:type="dxa"/>
            <w:vAlign w:val="center"/>
          </w:tcPr>
          <w:p w14:paraId="445DD7FB" w14:textId="77777777" w:rsidR="002C54FB"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F125FC">
              <w:rPr>
                <w:lang w:val="en-US"/>
              </w:rPr>
              <w:t>Wireless Cable Voice</w:t>
            </w:r>
            <w:r>
              <w:rPr>
                <w:lang w:val="en-US"/>
              </w:rPr>
              <w:t xml:space="preserve"> Gateway</w:t>
            </w:r>
          </w:p>
          <w:p w14:paraId="5F3381FD" w14:textId="77777777" w:rsidR="002C54FB"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Pr>
                <w:lang w:val="en-US"/>
              </w:rPr>
              <w:t>(</w:t>
            </w:r>
            <w:r w:rsidRPr="00F125FC">
              <w:rPr>
                <w:lang w:val="en-US"/>
              </w:rPr>
              <w:t>CVG834G</w:t>
            </w:r>
            <w:r>
              <w:rPr>
                <w:lang w:val="en-US"/>
              </w:rPr>
              <w:t>)</w:t>
            </w:r>
          </w:p>
        </w:tc>
      </w:tr>
      <w:tr w:rsidR="002C54FB" w14:paraId="4D20745A" w14:textId="77777777" w:rsidTr="00A41E30">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1980" w:type="dxa"/>
            <w:shd w:val="clear" w:color="auto" w:fill="DBDBDB" w:themeFill="accent3" w:themeFillTint="66"/>
            <w:vAlign w:val="center"/>
          </w:tcPr>
          <w:p w14:paraId="09BE1CFD" w14:textId="77777777" w:rsidR="002C54FB" w:rsidRPr="00134370" w:rsidRDefault="002C54FB" w:rsidP="002C54FB">
            <w:pPr>
              <w:spacing w:line="240" w:lineRule="auto"/>
              <w:jc w:val="right"/>
              <w:rPr>
                <w:color w:val="auto"/>
              </w:rPr>
            </w:pPr>
            <w:r>
              <w:rPr>
                <w:color w:val="auto"/>
              </w:rPr>
              <w:t>Padrão</w:t>
            </w:r>
          </w:p>
        </w:tc>
        <w:tc>
          <w:tcPr>
            <w:tcW w:w="2268" w:type="dxa"/>
            <w:vAlign w:val="center"/>
          </w:tcPr>
          <w:p w14:paraId="5D6ABA53" w14:textId="77777777" w:rsidR="002C54FB" w:rsidRPr="006C30B3" w:rsidRDefault="002C54FB" w:rsidP="002C54FB">
            <w:pPr>
              <w:spacing w:line="240" w:lineRule="auto"/>
              <w:jc w:val="left"/>
              <w:cnfStyle w:val="000000100000" w:firstRow="0" w:lastRow="0" w:firstColumn="0" w:lastColumn="0" w:oddVBand="0" w:evenVBand="0" w:oddHBand="1" w:evenHBand="0" w:firstRowFirstColumn="0" w:firstRowLastColumn="0" w:lastRowFirstColumn="0" w:lastRowLastColumn="0"/>
            </w:pPr>
            <w:r w:rsidRPr="006C30B3">
              <w:t>802.11b/g</w:t>
            </w:r>
          </w:p>
        </w:tc>
        <w:tc>
          <w:tcPr>
            <w:tcW w:w="2268" w:type="dxa"/>
            <w:vAlign w:val="center"/>
          </w:tcPr>
          <w:p w14:paraId="627AE6A1" w14:textId="77777777" w:rsidR="002C54FB" w:rsidRDefault="002C54FB" w:rsidP="002C54FB">
            <w:pPr>
              <w:spacing w:line="240" w:lineRule="auto"/>
              <w:jc w:val="left"/>
              <w:cnfStyle w:val="000000100000" w:firstRow="0" w:lastRow="0" w:firstColumn="0" w:lastColumn="0" w:oddVBand="0" w:evenVBand="0" w:oddHBand="1" w:evenHBand="0" w:firstRowFirstColumn="0" w:firstRowLastColumn="0" w:lastRowFirstColumn="0" w:lastRowLastColumn="0"/>
            </w:pPr>
            <w:r>
              <w:rPr>
                <w:lang w:val="en-US"/>
              </w:rPr>
              <w:t>802.11b/g</w:t>
            </w:r>
          </w:p>
        </w:tc>
        <w:tc>
          <w:tcPr>
            <w:tcW w:w="2268" w:type="dxa"/>
            <w:vAlign w:val="center"/>
          </w:tcPr>
          <w:p w14:paraId="1FEE9E95" w14:textId="77777777" w:rsidR="002C54FB" w:rsidRDefault="002C54FB" w:rsidP="002C54FB">
            <w:pPr>
              <w:spacing w:line="240" w:lineRule="auto"/>
              <w:jc w:val="left"/>
              <w:cnfStyle w:val="000000100000" w:firstRow="0" w:lastRow="0" w:firstColumn="0" w:lastColumn="0" w:oddVBand="0" w:evenVBand="0" w:oddHBand="1" w:evenHBand="0" w:firstRowFirstColumn="0" w:firstRowLastColumn="0" w:lastRowFirstColumn="0" w:lastRowLastColumn="0"/>
            </w:pPr>
            <w:r>
              <w:t>802.11b/g</w:t>
            </w:r>
          </w:p>
        </w:tc>
        <w:tc>
          <w:tcPr>
            <w:tcW w:w="2268" w:type="dxa"/>
            <w:vAlign w:val="center"/>
          </w:tcPr>
          <w:p w14:paraId="204689C8" w14:textId="77777777" w:rsidR="002C54FB" w:rsidRDefault="002C54FB" w:rsidP="002C54FB">
            <w:pPr>
              <w:spacing w:line="240" w:lineRule="auto"/>
              <w:jc w:val="left"/>
              <w:cnfStyle w:val="000000100000" w:firstRow="0" w:lastRow="0" w:firstColumn="0" w:lastColumn="0" w:oddVBand="0" w:evenVBand="0" w:oddHBand="1" w:evenHBand="0" w:firstRowFirstColumn="0" w:firstRowLastColumn="0" w:lastRowFirstColumn="0" w:lastRowLastColumn="0"/>
            </w:pPr>
            <w:r>
              <w:rPr>
                <w:lang w:val="en-US"/>
              </w:rPr>
              <w:t>802.11b/g</w:t>
            </w:r>
          </w:p>
        </w:tc>
      </w:tr>
      <w:tr w:rsidR="002C54FB" w14:paraId="2069A8D5" w14:textId="77777777" w:rsidTr="00A41E30">
        <w:trPr>
          <w:trHeight w:val="77"/>
        </w:trPr>
        <w:tc>
          <w:tcPr>
            <w:cnfStyle w:val="001000000000" w:firstRow="0" w:lastRow="0" w:firstColumn="1" w:lastColumn="0" w:oddVBand="0" w:evenVBand="0" w:oddHBand="0" w:evenHBand="0" w:firstRowFirstColumn="0" w:firstRowLastColumn="0" w:lastRowFirstColumn="0" w:lastRowLastColumn="0"/>
            <w:tcW w:w="1980" w:type="dxa"/>
            <w:shd w:val="clear" w:color="auto" w:fill="EDEDED" w:themeFill="accent3" w:themeFillTint="33"/>
            <w:vAlign w:val="center"/>
          </w:tcPr>
          <w:p w14:paraId="711C9176" w14:textId="77777777" w:rsidR="002C54FB" w:rsidRDefault="002C54FB" w:rsidP="002C54FB">
            <w:pPr>
              <w:spacing w:line="240" w:lineRule="auto"/>
              <w:jc w:val="right"/>
              <w:rPr>
                <w:color w:val="auto"/>
              </w:rPr>
            </w:pPr>
            <w:r w:rsidRPr="006E3D2E">
              <w:rPr>
                <w:color w:val="auto"/>
              </w:rPr>
              <w:t>Frequência</w:t>
            </w:r>
          </w:p>
          <w:p w14:paraId="700543DD" w14:textId="77777777" w:rsidR="002C54FB" w:rsidRPr="006E3D2E" w:rsidRDefault="002C54FB" w:rsidP="002C54FB">
            <w:pPr>
              <w:spacing w:line="240" w:lineRule="auto"/>
              <w:jc w:val="right"/>
              <w:rPr>
                <w:color w:val="auto"/>
              </w:rPr>
            </w:pPr>
            <w:r>
              <w:rPr>
                <w:color w:val="auto"/>
              </w:rPr>
              <w:t>Utilizada</w:t>
            </w:r>
          </w:p>
        </w:tc>
        <w:tc>
          <w:tcPr>
            <w:tcW w:w="2268" w:type="dxa"/>
            <w:vAlign w:val="center"/>
          </w:tcPr>
          <w:p w14:paraId="150979FC" w14:textId="77777777" w:rsidR="002C54FB"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 2.462 GHz</w:t>
            </w:r>
          </w:p>
          <w:p w14:paraId="27998666" w14:textId="77777777" w:rsidR="002C54FB" w:rsidRPr="006E3D2E"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pPr>
            <w:r>
              <w:t>(Canal 11)</w:t>
            </w:r>
          </w:p>
        </w:tc>
        <w:tc>
          <w:tcPr>
            <w:tcW w:w="2268" w:type="dxa"/>
            <w:vAlign w:val="center"/>
          </w:tcPr>
          <w:p w14:paraId="47C5C654" w14:textId="77777777" w:rsidR="002C54FB"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 2.412 GHz</w:t>
            </w:r>
          </w:p>
          <w:p w14:paraId="0956651A" w14:textId="77777777" w:rsidR="002C54FB" w:rsidRPr="006E3D2E"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pPr>
            <w:r>
              <w:t>(Canal 1)</w:t>
            </w:r>
          </w:p>
        </w:tc>
        <w:tc>
          <w:tcPr>
            <w:tcW w:w="2268" w:type="dxa"/>
            <w:vAlign w:val="center"/>
          </w:tcPr>
          <w:p w14:paraId="52714F17" w14:textId="77777777" w:rsidR="002C54FB"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pPr>
            <w:r>
              <w:t>2.457 GHz</w:t>
            </w:r>
          </w:p>
          <w:p w14:paraId="5FF40B7B" w14:textId="77777777" w:rsidR="002C54FB" w:rsidRPr="006E3D2E"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pPr>
            <w:r>
              <w:t>(Canal 10)</w:t>
            </w:r>
          </w:p>
        </w:tc>
        <w:tc>
          <w:tcPr>
            <w:tcW w:w="2268" w:type="dxa"/>
            <w:vAlign w:val="center"/>
          </w:tcPr>
          <w:p w14:paraId="30695DA1" w14:textId="77777777" w:rsidR="002C54FB"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 2.437 GHz</w:t>
            </w:r>
          </w:p>
          <w:p w14:paraId="5539AB33" w14:textId="77777777" w:rsidR="002C54FB" w:rsidRPr="006E3D2E"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pPr>
            <w:r>
              <w:t>(Canal 13)</w:t>
            </w:r>
          </w:p>
        </w:tc>
      </w:tr>
      <w:tr w:rsidR="002C54FB" w14:paraId="5D073050" w14:textId="77777777" w:rsidTr="00A41E30">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980" w:type="dxa"/>
            <w:shd w:val="clear" w:color="auto" w:fill="DBDBDB" w:themeFill="accent3" w:themeFillTint="66"/>
            <w:vAlign w:val="center"/>
          </w:tcPr>
          <w:p w14:paraId="107EBD09" w14:textId="77777777" w:rsidR="002C54FB" w:rsidRDefault="002C54FB" w:rsidP="002C54FB">
            <w:pPr>
              <w:spacing w:line="240" w:lineRule="auto"/>
              <w:jc w:val="right"/>
            </w:pPr>
            <w:r>
              <w:rPr>
                <w:color w:val="auto"/>
              </w:rPr>
              <w:t>Antena</w:t>
            </w:r>
          </w:p>
        </w:tc>
        <w:tc>
          <w:tcPr>
            <w:tcW w:w="2268" w:type="dxa"/>
            <w:vAlign w:val="center"/>
          </w:tcPr>
          <w:p w14:paraId="6926CAF3" w14:textId="77777777" w:rsidR="002C54FB" w:rsidRDefault="002C54FB" w:rsidP="002C54FB">
            <w:pPr>
              <w:spacing w:line="240" w:lineRule="auto"/>
              <w:jc w:val="left"/>
              <w:cnfStyle w:val="000000100000" w:firstRow="0" w:lastRow="0" w:firstColumn="0" w:lastColumn="0" w:oddVBand="0" w:evenVBand="0" w:oddHBand="1" w:evenHBand="0" w:firstRowFirstColumn="0" w:firstRowLastColumn="0" w:lastRowFirstColumn="0" w:lastRowLastColumn="0"/>
            </w:pPr>
            <w:r>
              <w:t>Interna omnidirecional</w:t>
            </w:r>
          </w:p>
          <w:p w14:paraId="1044AD76" w14:textId="77777777" w:rsidR="002C54FB" w:rsidRDefault="002C54FB" w:rsidP="002C54FB">
            <w:pPr>
              <w:spacing w:line="240" w:lineRule="auto"/>
              <w:jc w:val="left"/>
              <w:cnfStyle w:val="000000100000" w:firstRow="0" w:lastRow="0" w:firstColumn="0" w:lastColumn="0" w:oddVBand="0" w:evenVBand="0" w:oddHBand="1" w:evenHBand="0" w:firstRowFirstColumn="0" w:firstRowLastColumn="0" w:lastRowFirstColumn="0" w:lastRowLastColumn="0"/>
            </w:pPr>
            <w:r>
              <w:t>(2dBi)</w:t>
            </w:r>
          </w:p>
        </w:tc>
        <w:tc>
          <w:tcPr>
            <w:tcW w:w="2268" w:type="dxa"/>
            <w:vAlign w:val="center"/>
          </w:tcPr>
          <w:p w14:paraId="35BF51E6" w14:textId="77777777" w:rsidR="002C54FB" w:rsidRDefault="002C54FB" w:rsidP="002C54FB">
            <w:pPr>
              <w:spacing w:line="240" w:lineRule="auto"/>
              <w:jc w:val="left"/>
              <w:cnfStyle w:val="000000100000" w:firstRow="0" w:lastRow="0" w:firstColumn="0" w:lastColumn="0" w:oddVBand="0" w:evenVBand="0" w:oddHBand="1" w:evenHBand="0" w:firstRowFirstColumn="0" w:firstRowLastColumn="0" w:lastRowFirstColumn="0" w:lastRowLastColumn="0"/>
            </w:pPr>
            <w:r>
              <w:t>Externa omnidirecional (</w:t>
            </w:r>
            <w:r>
              <w:rPr>
                <w:bCs/>
              </w:rPr>
              <w:t>2.2</w:t>
            </w:r>
            <w:r w:rsidRPr="00E305AD">
              <w:rPr>
                <w:bCs/>
              </w:rPr>
              <w:t>dBi</w:t>
            </w:r>
            <w:r>
              <w:t>)</w:t>
            </w:r>
          </w:p>
        </w:tc>
        <w:tc>
          <w:tcPr>
            <w:tcW w:w="2268" w:type="dxa"/>
            <w:vAlign w:val="center"/>
          </w:tcPr>
          <w:p w14:paraId="07B5A9B8" w14:textId="77777777" w:rsidR="002C54FB" w:rsidRDefault="002C54FB" w:rsidP="002C54FB">
            <w:pPr>
              <w:spacing w:line="240" w:lineRule="auto"/>
              <w:jc w:val="left"/>
              <w:cnfStyle w:val="000000100000" w:firstRow="0" w:lastRow="0" w:firstColumn="0" w:lastColumn="0" w:oddVBand="0" w:evenVBand="0" w:oddHBand="1" w:evenHBand="0" w:firstRowFirstColumn="0" w:firstRowLastColumn="0" w:lastRowFirstColumn="0" w:lastRowLastColumn="0"/>
            </w:pPr>
            <w:r>
              <w:t>Externa omnidirecional</w:t>
            </w:r>
          </w:p>
          <w:p w14:paraId="5F3C9E0E" w14:textId="77777777" w:rsidR="002C54FB" w:rsidRDefault="002C54FB" w:rsidP="002C54FB">
            <w:pPr>
              <w:spacing w:line="240" w:lineRule="auto"/>
              <w:jc w:val="left"/>
              <w:cnfStyle w:val="000000100000" w:firstRow="0" w:lastRow="0" w:firstColumn="0" w:lastColumn="0" w:oddVBand="0" w:evenVBand="0" w:oddHBand="1" w:evenHBand="0" w:firstRowFirstColumn="0" w:firstRowLastColumn="0" w:lastRowFirstColumn="0" w:lastRowLastColumn="0"/>
            </w:pPr>
            <w:r>
              <w:t>(</w:t>
            </w:r>
            <w:r>
              <w:rPr>
                <w:bCs/>
              </w:rPr>
              <w:t>2.2</w:t>
            </w:r>
            <w:r w:rsidRPr="00E305AD">
              <w:rPr>
                <w:bCs/>
              </w:rPr>
              <w:t>dBi</w:t>
            </w:r>
            <w:r>
              <w:t>)</w:t>
            </w:r>
          </w:p>
        </w:tc>
        <w:tc>
          <w:tcPr>
            <w:tcW w:w="2268" w:type="dxa"/>
            <w:vAlign w:val="center"/>
          </w:tcPr>
          <w:p w14:paraId="3388715A" w14:textId="77777777" w:rsidR="002C54FB" w:rsidRDefault="002C54FB" w:rsidP="002C54FB">
            <w:pPr>
              <w:keepNext/>
              <w:spacing w:line="240" w:lineRule="auto"/>
              <w:jc w:val="left"/>
              <w:cnfStyle w:val="000000100000" w:firstRow="0" w:lastRow="0" w:firstColumn="0" w:lastColumn="0" w:oddVBand="0" w:evenVBand="0" w:oddHBand="1" w:evenHBand="0" w:firstRowFirstColumn="0" w:firstRowLastColumn="0" w:lastRowFirstColumn="0" w:lastRowLastColumn="0"/>
            </w:pPr>
            <w:r>
              <w:t>Externa omnidirecional</w:t>
            </w:r>
          </w:p>
          <w:p w14:paraId="1471639D" w14:textId="77777777" w:rsidR="002C54FB" w:rsidRDefault="002C54FB" w:rsidP="002C54FB">
            <w:pPr>
              <w:spacing w:line="240" w:lineRule="auto"/>
              <w:jc w:val="left"/>
              <w:cnfStyle w:val="000000100000" w:firstRow="0" w:lastRow="0" w:firstColumn="0" w:lastColumn="0" w:oddVBand="0" w:evenVBand="0" w:oddHBand="1" w:evenHBand="0" w:firstRowFirstColumn="0" w:firstRowLastColumn="0" w:lastRowFirstColumn="0" w:lastRowLastColumn="0"/>
            </w:pPr>
            <w:r>
              <w:t>(</w:t>
            </w:r>
            <w:r w:rsidRPr="00E305AD">
              <w:rPr>
                <w:bCs/>
              </w:rPr>
              <w:t>5dBi</w:t>
            </w:r>
            <w:r>
              <w:t>)</w:t>
            </w:r>
          </w:p>
        </w:tc>
      </w:tr>
      <w:tr w:rsidR="002C54FB" w:rsidRPr="00D35266" w14:paraId="2AED1B8B" w14:textId="77777777" w:rsidTr="00A41E30">
        <w:trPr>
          <w:trHeight w:val="3656"/>
        </w:trPr>
        <w:tc>
          <w:tcPr>
            <w:cnfStyle w:val="001000000000" w:firstRow="0" w:lastRow="0" w:firstColumn="1" w:lastColumn="0" w:oddVBand="0" w:evenVBand="0" w:oddHBand="0" w:evenHBand="0" w:firstRowFirstColumn="0" w:firstRowLastColumn="0" w:lastRowFirstColumn="0" w:lastRowLastColumn="0"/>
            <w:tcW w:w="1980" w:type="dxa"/>
            <w:shd w:val="clear" w:color="auto" w:fill="EDEDED" w:themeFill="accent3" w:themeFillTint="33"/>
            <w:vAlign w:val="center"/>
          </w:tcPr>
          <w:p w14:paraId="77D54254" w14:textId="77777777" w:rsidR="002C54FB" w:rsidRPr="00617BCF" w:rsidRDefault="002C54FB" w:rsidP="002C54FB">
            <w:pPr>
              <w:spacing w:line="240" w:lineRule="auto"/>
              <w:jc w:val="right"/>
              <w:rPr>
                <w:color w:val="auto"/>
              </w:rPr>
            </w:pPr>
            <w:r>
              <w:rPr>
                <w:color w:val="auto"/>
              </w:rPr>
              <w:t>Segurança</w:t>
            </w:r>
          </w:p>
        </w:tc>
        <w:tc>
          <w:tcPr>
            <w:tcW w:w="2268" w:type="dxa"/>
          </w:tcPr>
          <w:p w14:paraId="4B5E857A" w14:textId="77777777" w:rsidR="002C54FB" w:rsidRPr="006C30B3"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6C30B3">
              <w:rPr>
                <w:lang w:val="en-US"/>
              </w:rPr>
              <w:t>- 40/60-bit ou 104/128-bit WEP</w:t>
            </w:r>
          </w:p>
          <w:p w14:paraId="043387FE" w14:textId="77777777" w:rsidR="002C54FB" w:rsidRPr="006C30B3"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6C30B3">
              <w:rPr>
                <w:lang w:val="en-US"/>
              </w:rPr>
              <w:t xml:space="preserve">- WPA/WPA2 </w:t>
            </w:r>
            <w:r w:rsidRPr="006C30B3">
              <w:rPr>
                <w:i/>
                <w:lang w:val="en-US"/>
              </w:rPr>
              <w:t>Personal</w:t>
            </w:r>
            <w:r w:rsidRPr="006C30B3">
              <w:rPr>
                <w:lang w:val="en-US"/>
              </w:rPr>
              <w:t xml:space="preserve">  e </w:t>
            </w:r>
            <w:r w:rsidRPr="006C30B3">
              <w:rPr>
                <w:i/>
                <w:lang w:val="en-US"/>
              </w:rPr>
              <w:t>Enterprise</w:t>
            </w:r>
          </w:p>
          <w:p w14:paraId="47F4D99D" w14:textId="77777777" w:rsidR="002C54FB" w:rsidRPr="006C30B3"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6C30B3">
              <w:rPr>
                <w:lang w:val="en-US"/>
              </w:rPr>
              <w:t xml:space="preserve">- VPN </w:t>
            </w:r>
            <w:r w:rsidRPr="006C30B3">
              <w:rPr>
                <w:i/>
                <w:lang w:val="en-US"/>
              </w:rPr>
              <w:t>Passthrough</w:t>
            </w:r>
            <w:r w:rsidRPr="006C30B3">
              <w:rPr>
                <w:lang w:val="en-US"/>
              </w:rPr>
              <w:t xml:space="preserve"> (IPSec, PPPoE, PPTP, L2TP)</w:t>
            </w:r>
          </w:p>
          <w:p w14:paraId="174D3AAC" w14:textId="77777777" w:rsidR="002C54FB"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pPr>
            <w:r>
              <w:t>- Proteção DoS</w:t>
            </w:r>
          </w:p>
          <w:p w14:paraId="08D09BC6" w14:textId="77777777" w:rsidR="002C54FB"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pPr>
            <w:r>
              <w:t>- Filtragem por endereço MAC</w:t>
            </w:r>
          </w:p>
          <w:p w14:paraId="45F4B2C0" w14:textId="77777777" w:rsidR="002C54FB"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 NAT </w:t>
            </w:r>
            <w:r w:rsidRPr="006526BF">
              <w:rPr>
                <w:i/>
              </w:rPr>
              <w:t>Firewall</w:t>
            </w:r>
          </w:p>
          <w:p w14:paraId="577A55F3" w14:textId="77777777" w:rsidR="002C54FB" w:rsidRPr="00617BCF"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 SPI </w:t>
            </w:r>
            <w:r w:rsidRPr="006526BF">
              <w:rPr>
                <w:i/>
              </w:rPr>
              <w:t>Firewall</w:t>
            </w:r>
          </w:p>
        </w:tc>
        <w:tc>
          <w:tcPr>
            <w:tcW w:w="2268" w:type="dxa"/>
          </w:tcPr>
          <w:p w14:paraId="0B404231" w14:textId="77777777" w:rsidR="002C54FB"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pPr>
            <w:r>
              <w:t>- 64/128-bit WEP</w:t>
            </w:r>
          </w:p>
          <w:p w14:paraId="3B380F64" w14:textId="77777777" w:rsidR="002C54FB"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 WPA/WPA2 </w:t>
            </w:r>
            <w:r w:rsidRPr="006526BF">
              <w:rPr>
                <w:i/>
              </w:rPr>
              <w:t>Personal</w:t>
            </w:r>
            <w:r>
              <w:t xml:space="preserve"> e </w:t>
            </w:r>
            <w:r w:rsidRPr="006526BF">
              <w:rPr>
                <w:i/>
              </w:rPr>
              <w:t>Enterprise</w:t>
            </w:r>
          </w:p>
          <w:p w14:paraId="70B35501" w14:textId="77777777" w:rsidR="002C54FB"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pPr>
            <w:r>
              <w:t>- Filtragem por endereço MAC</w:t>
            </w:r>
          </w:p>
          <w:p w14:paraId="2AD0F3DC" w14:textId="77777777" w:rsidR="002C54FB" w:rsidRPr="006C30B3"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6C30B3">
              <w:rPr>
                <w:lang w:val="en-US"/>
              </w:rPr>
              <w:t xml:space="preserve">- NAT </w:t>
            </w:r>
            <w:r w:rsidRPr="006C30B3">
              <w:rPr>
                <w:i/>
                <w:lang w:val="en-US"/>
              </w:rPr>
              <w:t>Firewall</w:t>
            </w:r>
          </w:p>
          <w:p w14:paraId="2D28195D" w14:textId="77777777" w:rsidR="002C54FB" w:rsidRPr="006C30B3"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6C30B3">
              <w:rPr>
                <w:lang w:val="en-US"/>
              </w:rPr>
              <w:t xml:space="preserve">- SPI </w:t>
            </w:r>
            <w:r w:rsidRPr="006C30B3">
              <w:rPr>
                <w:i/>
                <w:lang w:val="en-US"/>
              </w:rPr>
              <w:t>Firewall</w:t>
            </w:r>
          </w:p>
          <w:p w14:paraId="7661C179" w14:textId="77777777" w:rsidR="002C54FB" w:rsidRPr="006C30B3"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6C30B3">
              <w:rPr>
                <w:lang w:val="en-US"/>
              </w:rPr>
              <w:t>- Radius com 802.1x</w:t>
            </w:r>
          </w:p>
          <w:p w14:paraId="1F48441B" w14:textId="77777777" w:rsidR="002C54FB"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pPr>
            <w:r>
              <w:t>- Filtragem por endereço MAC</w:t>
            </w:r>
          </w:p>
          <w:p w14:paraId="3269911B" w14:textId="77777777" w:rsidR="002C54FB"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pPr>
          </w:p>
          <w:p w14:paraId="16F095B9" w14:textId="77777777" w:rsidR="002C54FB" w:rsidRPr="001A149E" w:rsidRDefault="002C54FB" w:rsidP="002C54FB">
            <w:pPr>
              <w:jc w:val="left"/>
              <w:cnfStyle w:val="000000000000" w:firstRow="0" w:lastRow="0" w:firstColumn="0" w:lastColumn="0" w:oddVBand="0" w:evenVBand="0" w:oddHBand="0" w:evenHBand="0" w:firstRowFirstColumn="0" w:firstRowLastColumn="0" w:lastRowFirstColumn="0" w:lastRowLastColumn="0"/>
            </w:pPr>
          </w:p>
        </w:tc>
        <w:tc>
          <w:tcPr>
            <w:tcW w:w="2268" w:type="dxa"/>
          </w:tcPr>
          <w:p w14:paraId="26AC96AD" w14:textId="77777777" w:rsidR="002C54FB"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pPr>
            <w:r>
              <w:t>- 64/128/264-bit WEP</w:t>
            </w:r>
          </w:p>
          <w:p w14:paraId="461D34BA" w14:textId="77777777" w:rsidR="002C54FB"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 </w:t>
            </w:r>
            <w:r w:rsidRPr="006E3D2E">
              <w:t>WPA</w:t>
            </w:r>
            <w:r>
              <w:br/>
              <w:t>- 802.1x</w:t>
            </w:r>
          </w:p>
          <w:p w14:paraId="697CA127" w14:textId="77777777" w:rsidR="002C54FB" w:rsidRPr="00A62A47"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pPr>
            <w:r>
              <w:t>- Filtragem por endereço MAC</w:t>
            </w:r>
          </w:p>
        </w:tc>
        <w:tc>
          <w:tcPr>
            <w:tcW w:w="2268" w:type="dxa"/>
          </w:tcPr>
          <w:p w14:paraId="6D3F5059" w14:textId="77777777" w:rsidR="002C54FB" w:rsidRPr="006C30B3"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6C30B3">
              <w:rPr>
                <w:lang w:val="en-US"/>
              </w:rPr>
              <w:t>- 64/128-bit WEP</w:t>
            </w:r>
          </w:p>
          <w:p w14:paraId="30FA57DA" w14:textId="77777777" w:rsidR="002C54FB" w:rsidRPr="006C30B3"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6C30B3">
              <w:rPr>
                <w:lang w:val="en-US"/>
              </w:rPr>
              <w:t>- WPA/WPA2</w:t>
            </w:r>
          </w:p>
          <w:p w14:paraId="0F0900DE" w14:textId="77777777" w:rsidR="002C54FB" w:rsidRPr="006C30B3"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6C30B3">
              <w:rPr>
                <w:lang w:val="en-US"/>
              </w:rPr>
              <w:t>- WPA-PSK/WPA2-PSK</w:t>
            </w:r>
          </w:p>
          <w:p w14:paraId="677300BD" w14:textId="77777777" w:rsidR="002C54FB" w:rsidRPr="006C30B3"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6C30B3">
              <w:rPr>
                <w:lang w:val="en-US"/>
              </w:rPr>
              <w:t xml:space="preserve">- NAT </w:t>
            </w:r>
            <w:r w:rsidRPr="006C30B3">
              <w:rPr>
                <w:i/>
                <w:lang w:val="en-US"/>
              </w:rPr>
              <w:t>Firewall</w:t>
            </w:r>
          </w:p>
          <w:p w14:paraId="41F0466D" w14:textId="77777777" w:rsidR="002C54FB" w:rsidRPr="006C30B3"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6C30B3">
              <w:rPr>
                <w:lang w:val="en-US"/>
              </w:rPr>
              <w:t>- Cliente TFTP</w:t>
            </w:r>
          </w:p>
          <w:p w14:paraId="39CA8F6D" w14:textId="77777777" w:rsidR="002C54FB" w:rsidRPr="006C30B3"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6C30B3">
              <w:rPr>
                <w:lang w:val="en-US"/>
              </w:rPr>
              <w:t xml:space="preserve">- VPN </w:t>
            </w:r>
            <w:r w:rsidRPr="006C30B3">
              <w:rPr>
                <w:i/>
                <w:lang w:val="en-US"/>
              </w:rPr>
              <w:t>Passthrough</w:t>
            </w:r>
            <w:r w:rsidRPr="006C30B3">
              <w:rPr>
                <w:lang w:val="en-US"/>
              </w:rPr>
              <w:t xml:space="preserve"> (IPSec, PPTP)</w:t>
            </w:r>
          </w:p>
        </w:tc>
      </w:tr>
      <w:tr w:rsidR="002C54FB" w14:paraId="71B156F8" w14:textId="77777777" w:rsidTr="00A41E30">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980" w:type="dxa"/>
            <w:shd w:val="clear" w:color="auto" w:fill="DBDBDB" w:themeFill="accent3" w:themeFillTint="66"/>
            <w:vAlign w:val="center"/>
          </w:tcPr>
          <w:p w14:paraId="65468041" w14:textId="77777777" w:rsidR="002C54FB" w:rsidRDefault="002C54FB" w:rsidP="002C54FB">
            <w:pPr>
              <w:spacing w:line="240" w:lineRule="auto"/>
              <w:jc w:val="right"/>
              <w:rPr>
                <w:color w:val="000000" w:themeColor="text1"/>
              </w:rPr>
            </w:pPr>
            <w:r>
              <w:rPr>
                <w:color w:val="000000" w:themeColor="text1"/>
              </w:rPr>
              <w:t>Endereço MAC (BSSID)</w:t>
            </w:r>
          </w:p>
        </w:tc>
        <w:tc>
          <w:tcPr>
            <w:tcW w:w="2268" w:type="dxa"/>
            <w:vAlign w:val="center"/>
          </w:tcPr>
          <w:p w14:paraId="5CB338DE" w14:textId="77777777" w:rsidR="002C54FB" w:rsidRPr="00553B97" w:rsidRDefault="002C54FB" w:rsidP="002C54FB">
            <w:pPr>
              <w:spacing w:line="240" w:lineRule="auto"/>
              <w:jc w:val="left"/>
              <w:cnfStyle w:val="000000100000" w:firstRow="0" w:lastRow="0" w:firstColumn="0" w:lastColumn="0" w:oddVBand="0" w:evenVBand="0" w:oddHBand="1" w:evenHBand="0" w:firstRowFirstColumn="0" w:firstRowLastColumn="0" w:lastRowFirstColumn="0" w:lastRowLastColumn="0"/>
            </w:pPr>
            <w:r w:rsidRPr="00553B97">
              <w:t>0</w:t>
            </w:r>
            <w:r>
              <w:t>0:21:29:77:BD:1E</w:t>
            </w:r>
          </w:p>
        </w:tc>
        <w:tc>
          <w:tcPr>
            <w:tcW w:w="2268" w:type="dxa"/>
            <w:vAlign w:val="center"/>
          </w:tcPr>
          <w:p w14:paraId="62999522" w14:textId="77777777" w:rsidR="002C54FB" w:rsidRPr="005A0984" w:rsidRDefault="002C54FB" w:rsidP="002C54FB">
            <w:pPr>
              <w:spacing w:line="240" w:lineRule="auto"/>
              <w:jc w:val="left"/>
              <w:cnfStyle w:val="000000100000" w:firstRow="0" w:lastRow="0" w:firstColumn="0" w:lastColumn="0" w:oddVBand="0" w:evenVBand="0" w:oddHBand="1" w:evenHBand="0" w:firstRowFirstColumn="0" w:firstRowLastColumn="0" w:lastRowFirstColumn="0" w:lastRowLastColumn="0"/>
              <w:rPr>
                <w:u w:val="single"/>
              </w:rPr>
            </w:pPr>
            <w:r w:rsidRPr="002C17C1">
              <w:t>00:1F:C6:44:38:A</w:t>
            </w:r>
            <w:r>
              <w:t>9</w:t>
            </w:r>
          </w:p>
        </w:tc>
        <w:tc>
          <w:tcPr>
            <w:tcW w:w="2268" w:type="dxa"/>
            <w:vAlign w:val="center"/>
          </w:tcPr>
          <w:p w14:paraId="38FB1630" w14:textId="77777777" w:rsidR="002C54FB" w:rsidRDefault="002C54FB" w:rsidP="002C54FB">
            <w:pPr>
              <w:keepNext/>
              <w:spacing w:line="240" w:lineRule="auto"/>
              <w:jc w:val="left"/>
              <w:cnfStyle w:val="000000100000" w:firstRow="0" w:lastRow="0" w:firstColumn="0" w:lastColumn="0" w:oddVBand="0" w:evenVBand="0" w:oddHBand="1" w:evenHBand="0" w:firstRowFirstColumn="0" w:firstRowLastColumn="0" w:lastRowFirstColumn="0" w:lastRowLastColumn="0"/>
            </w:pPr>
            <w:r>
              <w:t>00:1B:11:3D:1F:66</w:t>
            </w:r>
          </w:p>
        </w:tc>
        <w:tc>
          <w:tcPr>
            <w:tcW w:w="2268" w:type="dxa"/>
            <w:vAlign w:val="center"/>
          </w:tcPr>
          <w:p w14:paraId="138F0B4D" w14:textId="77777777" w:rsidR="002C54FB" w:rsidRPr="00A62A47" w:rsidRDefault="002C54FB" w:rsidP="002C54FB">
            <w:pPr>
              <w:keepNext/>
              <w:spacing w:line="240" w:lineRule="auto"/>
              <w:jc w:val="left"/>
              <w:cnfStyle w:val="000000100000" w:firstRow="0" w:lastRow="0" w:firstColumn="0" w:lastColumn="0" w:oddVBand="0" w:evenVBand="0" w:oddHBand="1" w:evenHBand="0" w:firstRowFirstColumn="0" w:firstRowLastColumn="0" w:lastRowFirstColumn="0" w:lastRowLastColumn="0"/>
            </w:pPr>
            <w:r>
              <w:t>00:22:15:00:10:FF</w:t>
            </w:r>
          </w:p>
        </w:tc>
      </w:tr>
      <w:tr w:rsidR="002C54FB" w14:paraId="05B01628" w14:textId="77777777" w:rsidTr="00A41E30">
        <w:trPr>
          <w:trHeight w:val="513"/>
        </w:trPr>
        <w:tc>
          <w:tcPr>
            <w:cnfStyle w:val="001000000000" w:firstRow="0" w:lastRow="0" w:firstColumn="1" w:lastColumn="0" w:oddVBand="0" w:evenVBand="0" w:oddHBand="0" w:evenHBand="0" w:firstRowFirstColumn="0" w:firstRowLastColumn="0" w:lastRowFirstColumn="0" w:lastRowLastColumn="0"/>
            <w:tcW w:w="1980" w:type="dxa"/>
            <w:tcBorders>
              <w:bottom w:val="nil"/>
            </w:tcBorders>
            <w:shd w:val="clear" w:color="auto" w:fill="EDEDED" w:themeFill="accent3" w:themeFillTint="33"/>
            <w:vAlign w:val="center"/>
          </w:tcPr>
          <w:p w14:paraId="3B626BAB" w14:textId="77777777" w:rsidR="002C54FB" w:rsidRDefault="002C54FB" w:rsidP="002C54FB">
            <w:pPr>
              <w:spacing w:line="240" w:lineRule="auto"/>
              <w:jc w:val="right"/>
              <w:rPr>
                <w:color w:val="000000" w:themeColor="text1"/>
              </w:rPr>
            </w:pPr>
            <w:r>
              <w:rPr>
                <w:color w:val="000000" w:themeColor="text1"/>
              </w:rPr>
              <w:t>Nome (SSID)</w:t>
            </w:r>
          </w:p>
        </w:tc>
        <w:tc>
          <w:tcPr>
            <w:tcW w:w="2268" w:type="dxa"/>
            <w:vAlign w:val="center"/>
          </w:tcPr>
          <w:p w14:paraId="49C95776" w14:textId="77777777" w:rsidR="002C54FB" w:rsidRPr="006526BF"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rPr>
                <w:i/>
              </w:rPr>
            </w:pPr>
            <w:r w:rsidRPr="006526BF">
              <w:rPr>
                <w:i/>
              </w:rPr>
              <w:t>‘Ponto de Acesso 1’</w:t>
            </w:r>
          </w:p>
        </w:tc>
        <w:tc>
          <w:tcPr>
            <w:tcW w:w="2268" w:type="dxa"/>
            <w:vAlign w:val="center"/>
          </w:tcPr>
          <w:p w14:paraId="4C2D29A0" w14:textId="77777777" w:rsidR="002C54FB" w:rsidRPr="005A0984"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rPr>
                <w:u w:val="single"/>
              </w:rPr>
            </w:pPr>
            <w:r>
              <w:rPr>
                <w:i/>
              </w:rPr>
              <w:t>‘</w:t>
            </w:r>
            <w:r w:rsidRPr="006526BF">
              <w:rPr>
                <w:i/>
              </w:rPr>
              <w:t>Pon</w:t>
            </w:r>
            <w:r>
              <w:rPr>
                <w:i/>
              </w:rPr>
              <w:t>to de Acesso 2</w:t>
            </w:r>
            <w:r w:rsidRPr="006526BF">
              <w:rPr>
                <w:i/>
              </w:rPr>
              <w:t>’</w:t>
            </w:r>
          </w:p>
        </w:tc>
        <w:tc>
          <w:tcPr>
            <w:tcW w:w="2268" w:type="dxa"/>
            <w:vAlign w:val="center"/>
          </w:tcPr>
          <w:p w14:paraId="7BA2BE35" w14:textId="77777777" w:rsidR="002C54FB" w:rsidRDefault="002C54FB" w:rsidP="002C54FB">
            <w:pPr>
              <w:spacing w:line="240" w:lineRule="auto"/>
              <w:jc w:val="left"/>
              <w:cnfStyle w:val="000000000000" w:firstRow="0" w:lastRow="0" w:firstColumn="0" w:lastColumn="0" w:oddVBand="0" w:evenVBand="0" w:oddHBand="0" w:evenHBand="0" w:firstRowFirstColumn="0" w:firstRowLastColumn="0" w:lastRowFirstColumn="0" w:lastRowLastColumn="0"/>
            </w:pPr>
            <w:r>
              <w:rPr>
                <w:i/>
              </w:rPr>
              <w:t>‘</w:t>
            </w:r>
            <w:r w:rsidRPr="006526BF">
              <w:rPr>
                <w:i/>
              </w:rPr>
              <w:t>Pon</w:t>
            </w:r>
            <w:r>
              <w:rPr>
                <w:i/>
              </w:rPr>
              <w:t>to de Acesso 3</w:t>
            </w:r>
            <w:r w:rsidRPr="006526BF">
              <w:rPr>
                <w:i/>
              </w:rPr>
              <w:t>’</w:t>
            </w:r>
          </w:p>
        </w:tc>
        <w:tc>
          <w:tcPr>
            <w:tcW w:w="2268" w:type="dxa"/>
            <w:vAlign w:val="center"/>
          </w:tcPr>
          <w:p w14:paraId="2D67E45A" w14:textId="77777777" w:rsidR="002C54FB" w:rsidRPr="00346FD5" w:rsidRDefault="002C54FB" w:rsidP="002C54FB">
            <w:pPr>
              <w:keepNext/>
              <w:spacing w:line="240" w:lineRule="auto"/>
              <w:jc w:val="left"/>
              <w:cnfStyle w:val="000000000000" w:firstRow="0" w:lastRow="0" w:firstColumn="0" w:lastColumn="0" w:oddVBand="0" w:evenVBand="0" w:oddHBand="0" w:evenHBand="0" w:firstRowFirstColumn="0" w:firstRowLastColumn="0" w:lastRowFirstColumn="0" w:lastRowLastColumn="0"/>
              <w:rPr>
                <w:i/>
              </w:rPr>
            </w:pPr>
            <w:r w:rsidRPr="00346FD5">
              <w:rPr>
                <w:i/>
              </w:rPr>
              <w:t>‘</w:t>
            </w:r>
            <w:r>
              <w:rPr>
                <w:i/>
              </w:rPr>
              <w:t>Ponto de Acesso 4’</w:t>
            </w:r>
          </w:p>
        </w:tc>
      </w:tr>
    </w:tbl>
    <w:p w14:paraId="71A61E90" w14:textId="77777777" w:rsidR="00A4233E" w:rsidRDefault="00A4233E" w:rsidP="00A4233E">
      <w:pPr>
        <w:pStyle w:val="Legenda"/>
        <w:spacing w:before="240"/>
        <w:rPr>
          <w:noProof/>
        </w:rPr>
      </w:pPr>
      <w:bookmarkStart w:id="473" w:name="_Ref378962046"/>
      <w:bookmarkStart w:id="474" w:name="_Toc379391198"/>
      <w:bookmarkEnd w:id="471"/>
      <w:bookmarkEnd w:id="472"/>
      <w:r>
        <w:t xml:space="preserve">Tabela </w:t>
      </w:r>
      <w:r w:rsidR="0075723B">
        <w:fldChar w:fldCharType="begin"/>
      </w:r>
      <w:r w:rsidR="0075723B">
        <w:instrText xml:space="preserve"> SEQ Tabela \* ARABIC </w:instrText>
      </w:r>
      <w:r w:rsidR="0075723B">
        <w:fldChar w:fldCharType="separate"/>
      </w:r>
      <w:r w:rsidR="00AC2DDA">
        <w:rPr>
          <w:noProof/>
        </w:rPr>
        <w:t>7</w:t>
      </w:r>
      <w:r w:rsidR="0075723B">
        <w:rPr>
          <w:noProof/>
        </w:rPr>
        <w:fldChar w:fldCharType="end"/>
      </w:r>
      <w:bookmarkEnd w:id="473"/>
      <w:r>
        <w:t xml:space="preserve"> – Características dos pontos de acesso </w:t>
      </w:r>
      <w:r>
        <w:rPr>
          <w:noProof/>
        </w:rPr>
        <w:fldChar w:fldCharType="begin" w:fldLock="1"/>
      </w:r>
      <w:r>
        <w:rPr>
          <w:noProof/>
        </w:rPr>
        <w:instrText>ADDIN CSL_CITATION { "citationItems" : [ { "id" : "ITEM-1", "itemData" : { "author" : [ { "dropping-particle" : "", "family" : "Cisco", "given" : "", "non-dropping-particle" : "", "parse-names" : false, "suffix" : "" }, { "dropping-particle" : "", "family" : "Linksys", "given" : "", "non-dropping-particle" : "", "parse-names" : false, "suffix" : "" } ], "id" : "ITEM-1", "issued" : { "date-parts" : [ [ "0" ] ] }, "page" : "2", "title" : "Linksys Wireless-G ADSL2+ Gateway (Model: WAG54G2) User Guide", "type" : "article" }, "uris" : [ "http://www.mendeley.com/documents/?uuid=23771a1e-c444-4752-b9b1-af410e4eee6d" ] }, { "id" : "ITEM-2", "itemData" : { "URL" : "http://www.asus.com/Networking/WL520gU/#specifications", "author" : [ { "dropping-particle" : "", "family" : "ASUS", "given" : "", "non-dropping-particle" : "", "parse-names" : false, "suffix" : "" } ], "id" : "ITEM-2", "issued" : { "date-parts" : [ [ "0" ] ] }, "title" : "WL-520gU - Specifications", "type" : "webpage" }, "uris" : [ "http://www.mendeley.com/documents/?uuid=5a06ec8a-5fa9-4dd0-a980-17b3030f2e14" ] }, { "id" : "ITEM-3", "itemData" : { "author" : [ { "dropping-particle" : "", "family" : "D-Link", "given" : "", "non-dropping-particle" : "", "parse-names" : false, "suffix" : "" } ], "id" : "ITEM-3", "issue" : "January", "issued" : { "date-parts" : [ [ "2006" ] ] }, "page" : "110", "title" : "Wireless ADSL2+ Router (DSL-G624T) User Guide", "type" : "article" }, "uris" : [ "http://www.mendeley.com/documents/?uuid=b4dbd33a-4ef4-4ae5-8d8c-0d862b6cbc80" ] }, { "id" : "ITEM-4", "itemData" : { "author" : [ { "dropping-particle" : "", "family" : "Netgear", "given" : "", "non-dropping-particle" : "", "parse-names" : false, "suffix" : "" } ], "id" : "ITEM-4", "issue" : "November", "issued" : { "date-parts" : [ [ "2007" ] ] }, "page" : "80", "title" : "Wireless Cable Voice Gateway Model CVG834G Reference Manual", "type" : "article" }, "uris" : [ "http://www.mendeley.com/documents/?uuid=1aef44e3-c48a-41e2-8b48-69316ac0aa81" ] } ], "mendeley" : { "previouslyFormattedCitation" : "[47]\u2013[50]" }, "properties" : { "noteIndex" : 0 }, "schema" : "https://github.com/citation-style-language/schema/raw/master/csl-citation.json" }</w:instrText>
      </w:r>
      <w:r>
        <w:rPr>
          <w:noProof/>
        </w:rPr>
        <w:fldChar w:fldCharType="separate"/>
      </w:r>
      <w:r w:rsidRPr="009A1BE8">
        <w:rPr>
          <w:noProof/>
        </w:rPr>
        <w:t>[47]–[50]</w:t>
      </w:r>
      <w:bookmarkEnd w:id="474"/>
      <w:r>
        <w:rPr>
          <w:noProof/>
        </w:rPr>
        <w:fldChar w:fldCharType="end"/>
      </w:r>
    </w:p>
    <w:p w14:paraId="7658EB92" w14:textId="7C167A6D" w:rsidR="00E21A01" w:rsidRDefault="007022F7" w:rsidP="00D92FF9">
      <w:pPr>
        <w:pStyle w:val="Cabealho2"/>
        <w:ind w:left="1037"/>
      </w:pPr>
      <w:bookmarkStart w:id="475" w:name="_Toc379391127"/>
      <w:r>
        <w:lastRenderedPageBreak/>
        <w:t>Arquitetura</w:t>
      </w:r>
      <w:r w:rsidR="00210244">
        <w:t xml:space="preserve"> da P</w:t>
      </w:r>
      <w:r w:rsidR="00E21A01">
        <w:t>lataforma</w:t>
      </w:r>
      <w:bookmarkEnd w:id="475"/>
    </w:p>
    <w:p w14:paraId="7BBDD98E" w14:textId="77777777" w:rsidR="00E21A01" w:rsidRDefault="00E21A01" w:rsidP="006921A6"/>
    <w:p w14:paraId="67B73784" w14:textId="3D430701" w:rsidR="00F17742" w:rsidRDefault="004421E7" w:rsidP="00B362D2">
      <w:r>
        <w:tab/>
      </w:r>
      <w:r w:rsidR="00B362D2">
        <w:t xml:space="preserve">No início do desenvolvimento da arquitetura da plataforma de localização foram tidas em conta várias preocupações. Estas preocupações tem como objetivo desenvolver uma solução flexível, que permite a sua evolução e de fácil integração </w:t>
      </w:r>
      <w:r w:rsidR="00B362D2">
        <w:fldChar w:fldCharType="begin" w:fldLock="1"/>
      </w:r>
      <w:r w:rsidR="00F7610E">
        <w:instrText>ADDIN CSL_CITATION { "citationItems" : [ { "id" : "ITEM-1", "itemData" : { "DOI" : "9985-4-0484-X", "ISBN" : "9985-4-0484-X", "author" : [ { "dropping-particle" : "", "family" : "Martins", "given" : "Paulo", "non-dropping-particle" : "", "parse-names" : false, "suffix" : "" }, { "dropping-particle" : "", "family" : "Paredes", "given" : "Hugo", "non-dropping-particle" : "", "parse-names" : false, "suffix" : "" }, { "dropping-particle" : "", "family" : "Barroso", "given" : "Jo\u00e3o", "non-dropping-particle" : "", "parse-names" : false, "suffix" : "" }, { "dropping-particle" : "", "family" : "Reis", "given" : "Ars\u00e9nio", "non-dropping-particle" : "", "parse-names" : false, "suffix" : "" }, { "dropping-particle" : "", "family" : "Costa, Ant\u00f3nio Vasconcelos", "given" : "Alberto", "non-dropping-particle" : "", "parse-names" : false, "suffix" : "" }, { "dropping-particle" : "", "family" : "Cruz", "given" : "Jos\u00e9 B", "non-dropping-particle" : "", "parse-names" : false, "suffix" : "" } ], "container-title" : "EUNIS 2006; 12th International Conference of European University Information Systems", "id" : "ITEM-1", "issued" : { "date-parts" : [ [ "2006" ] ] }, "page" : "454-458", "publisher" : "EUNIS 2006 \u2013 European University Information Systems", "publisher-place" : "University of Tartu", "title" : "User location Services for Wi-Fi Networks", "type" : "article" }, "uris" : [ "http://www.mendeley.com/documents/?uuid=caf9633b-2837-470a-aef5-2e19ce1f670f" ] }, { "id" : "ITEM-2", "itemData" : { "abstract" : "The spread of Wi-Fi technology in mobile devices (mobile phone, PDA and portable) has contributed to the evolution and spread of Wi-Fi networks in both academic and business environment, and now many organizations have adopted Wi-Fi networks, because of its flexibility and mobility. Both inside buildings and outside, it is easy to find access points and a near total Wi-Fi coverage, which is a prerequisite for the deployment of a system capable of locating mobile devices within a Wi-Fi network. Information on the location of mobile devices may be of great importance for the monitoring and management of human resources of organizations, since the information on the location of mobile devices often corresponds to the location of its users. There is a vast array of applications that can use the information on the location of devices and it can be used by applications sensitive to the context, giving the user's mobile device information on where he is, it may be also used for statistical purposes and to monitor the network, enabling an easier scalability of the network where it is needed. This document aims to describe all the work related to the creation of one Wi-Fi mobile device location algorithm, not forgetting the study of existing systems considered of reference and the description of Wi-Fi technology, which are essential to obtain know-how in this area. Throughout this exhibition it is determined the applicability of an algorithm not only easy to implement at any place, which can work without major calibrations, but also capable of good results in terms of location precision.", "author" : [ { "dropping-particle" : "", "family" : "Carvalho", "given" : "Joel Filipe Machado", "non-dropping-particle" : "", "parse-names" : false, "suffix" : "" }, { "dropping-particle" : "", "family" : "Martins", "given" : "Paulo Nogueira", "non-dropping-particle" : "", "parse-names" : false, "suffix" : "" }, { "dropping-particle" : "", "family" : "Barroso", "given" : "Jo\u00e3o Manuel Pereira", "non-dropping-particle" : "", "parse-names" : false, "suffix" : "" } ], "id" : "ITEM-2", "issued" : { "date-parts" : [ [ "2007" ] ] }, "page" : "88", "publisher-place" : "Universidade de Tr\u00e1s-os-Montes e Alto Douro (UTAD)", "title" : "Localiza\u00e7\u00e3o de Dispositivos M\u00f3veis em Redes Wi-Fi", "type" : "article" }, "uris" : [ "http://www.mendeley.com/documents/?uuid=5a3d5333-a710-411b-b969-5fd0542a651b" ] } ], "mendeley" : { "previouslyFormattedCitation" : "[20], [51]" }, "properties" : { "noteIndex" : 0 }, "schema" : "https://github.com/citation-style-language/schema/raw/master/csl-citation.json" }</w:instrText>
      </w:r>
      <w:r w:rsidR="00B362D2">
        <w:fldChar w:fldCharType="separate"/>
      </w:r>
      <w:r w:rsidR="00B362D2" w:rsidRPr="00464F88">
        <w:rPr>
          <w:noProof/>
        </w:rPr>
        <w:t>[20], [51]</w:t>
      </w:r>
      <w:r w:rsidR="00B362D2">
        <w:fldChar w:fldCharType="end"/>
      </w:r>
      <w:r w:rsidR="00B362D2">
        <w:t>. A solução pretende-se que seja flexível a vários tipos de rede, para que a arquitetura funcione em diferentes tipos de tecnologias e topologias. Também se pretende que funcione em ambientes heterogéneos onde a arquitetu</w:t>
      </w:r>
      <w:r w:rsidR="00F17742">
        <w:t>ra e elementos sejam distintos.</w:t>
      </w:r>
    </w:p>
    <w:p w14:paraId="621BA726" w14:textId="4FDE96CD" w:rsidR="00B362D2" w:rsidRDefault="006F7DB0" w:rsidP="00F17742">
      <w:pPr>
        <w:ind w:firstLine="709"/>
      </w:pPr>
      <w:r>
        <w:t xml:space="preserve">A plataforma </w:t>
      </w:r>
      <w:r w:rsidR="008F6956">
        <w:t>também</w:t>
      </w:r>
      <w:r>
        <w:t xml:space="preserve"> tem de</w:t>
      </w:r>
      <w:r w:rsidR="00B362D2">
        <w:t xml:space="preserve"> garantir a qualquer altura a adição ou substituição de dispositivos e componentes</w:t>
      </w:r>
      <w:r w:rsidR="008F6956">
        <w:t>, isto é</w:t>
      </w:r>
      <w:r>
        <w:t xml:space="preserve"> tem de</w:t>
      </w:r>
      <w:r w:rsidR="008F6956">
        <w:t xml:space="preserve"> permitir a sua evolução</w:t>
      </w:r>
      <w:r w:rsidR="00B362D2">
        <w:t xml:space="preserve">. </w:t>
      </w:r>
      <w:r>
        <w:t>Só é possível d</w:t>
      </w:r>
      <w:r w:rsidR="00B362D2">
        <w:t>evido à modularidade da solução criada, que não afeta o real desempenho da plataforma nem é necessário nenhuma alteração na sua arquitetura. A fácil integração foi pensada para que qualquer aplicação externa possa ser integrada na solução criada.</w:t>
      </w:r>
    </w:p>
    <w:p w14:paraId="649A5DC6" w14:textId="598C510E" w:rsidR="000A3454" w:rsidRDefault="000A3454" w:rsidP="006921A6">
      <w:r>
        <w:tab/>
        <w:t xml:space="preserve">A arquitetura da plataforma desenvolvida divide-se em </w:t>
      </w:r>
      <w:r w:rsidR="003042FD">
        <w:t>cinco</w:t>
      </w:r>
      <w:r>
        <w:t xml:space="preserve"> grupos destintos, como ilustra a imagem seguinte (</w:t>
      </w:r>
      <w:r>
        <w:fldChar w:fldCharType="begin"/>
      </w:r>
      <w:r>
        <w:instrText xml:space="preserve"> REF _Ref377824331 \h </w:instrText>
      </w:r>
      <w:r>
        <w:fldChar w:fldCharType="separate"/>
      </w:r>
      <w:r w:rsidR="00AC2DDA">
        <w:t xml:space="preserve">Figura </w:t>
      </w:r>
      <w:r w:rsidR="00AC2DDA">
        <w:rPr>
          <w:noProof/>
        </w:rPr>
        <w:t>21</w:t>
      </w:r>
      <w:r>
        <w:fldChar w:fldCharType="end"/>
      </w:r>
      <w:r>
        <w:t>):</w:t>
      </w:r>
    </w:p>
    <w:p w14:paraId="26FC81D9" w14:textId="77271FA9" w:rsidR="000A3454" w:rsidRDefault="000A3454" w:rsidP="000A3454">
      <w:pPr>
        <w:pStyle w:val="PargrafodaLista"/>
        <w:numPr>
          <w:ilvl w:val="0"/>
          <w:numId w:val="21"/>
        </w:numPr>
        <w:ind w:firstLine="273"/>
      </w:pPr>
      <w:r>
        <w:t>Pontos de Acesso;</w:t>
      </w:r>
    </w:p>
    <w:p w14:paraId="21D4AE15" w14:textId="233C4A9C" w:rsidR="000A3454" w:rsidRDefault="000A3454" w:rsidP="000A3454">
      <w:pPr>
        <w:pStyle w:val="PargrafodaLista"/>
        <w:numPr>
          <w:ilvl w:val="0"/>
          <w:numId w:val="21"/>
        </w:numPr>
        <w:ind w:firstLine="273"/>
      </w:pPr>
      <w:r>
        <w:t>Dispositivos Móveis;</w:t>
      </w:r>
    </w:p>
    <w:p w14:paraId="3894C1FC" w14:textId="38A758BD" w:rsidR="000A3454" w:rsidRDefault="000A3454" w:rsidP="000A3454">
      <w:pPr>
        <w:pStyle w:val="PargrafodaLista"/>
        <w:numPr>
          <w:ilvl w:val="0"/>
          <w:numId w:val="21"/>
        </w:numPr>
        <w:ind w:firstLine="273"/>
      </w:pPr>
      <w:r>
        <w:t>Servidor;</w:t>
      </w:r>
    </w:p>
    <w:p w14:paraId="58067925" w14:textId="55FD9B89" w:rsidR="00D427DB" w:rsidRDefault="00D427DB" w:rsidP="000A3454">
      <w:pPr>
        <w:pStyle w:val="PargrafodaLista"/>
        <w:numPr>
          <w:ilvl w:val="0"/>
          <w:numId w:val="21"/>
        </w:numPr>
        <w:ind w:firstLine="273"/>
      </w:pPr>
      <w:r>
        <w:t>Base de Dados;</w:t>
      </w:r>
    </w:p>
    <w:p w14:paraId="5B070DC0" w14:textId="34A064A4" w:rsidR="000A3454" w:rsidRDefault="000A3454" w:rsidP="000A3454">
      <w:pPr>
        <w:pStyle w:val="PargrafodaLista"/>
        <w:numPr>
          <w:ilvl w:val="0"/>
          <w:numId w:val="21"/>
        </w:numPr>
        <w:ind w:firstLine="273"/>
      </w:pPr>
      <w:r>
        <w:t>Aplicações Externas.</w:t>
      </w:r>
    </w:p>
    <w:p w14:paraId="67EDC070" w14:textId="77777777" w:rsidR="000A3454" w:rsidRDefault="000A3454" w:rsidP="006921A6"/>
    <w:p w14:paraId="3BE01AAC" w14:textId="110C634D" w:rsidR="000A3454" w:rsidRDefault="000A3454" w:rsidP="006921A6">
      <w:pPr>
        <w:sectPr w:rsidR="000A3454" w:rsidSect="009923C3">
          <w:headerReference w:type="first" r:id="rId42"/>
          <w:footerReference w:type="first" r:id="rId43"/>
          <w:pgSz w:w="11906" w:h="16838"/>
          <w:pgMar w:top="1560" w:right="1440" w:bottom="1440" w:left="1440" w:header="567" w:footer="567" w:gutter="0"/>
          <w:pgNumType w:start="1"/>
          <w:cols w:space="720"/>
          <w:titlePg/>
          <w:docGrid w:linePitch="360"/>
        </w:sectPr>
      </w:pPr>
      <w:r>
        <w:t xml:space="preserve"> </w:t>
      </w:r>
    </w:p>
    <w:p w14:paraId="6721CB14" w14:textId="4B5EB2B8" w:rsidR="00044695" w:rsidRDefault="00964586" w:rsidP="00AB7C94">
      <w:pPr>
        <w:pStyle w:val="Imagem"/>
      </w:pPr>
      <w:r>
        <w:lastRenderedPageBreak/>
        <w:t xml:space="preserve"> </w:t>
      </w:r>
      <w:r w:rsidR="008A1733">
        <w:drawing>
          <wp:inline distT="0" distB="0" distL="0" distR="0" wp14:anchorId="0AFB1A95" wp14:editId="54A22756">
            <wp:extent cx="4651421" cy="784860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quitetura.png"/>
                    <pic:cNvPicPr/>
                  </pic:nvPicPr>
                  <pic:blipFill>
                    <a:blip r:embed="rId44">
                      <a:extLst>
                        <a:ext uri="{28A0092B-C50C-407E-A947-70E740481C1C}">
                          <a14:useLocalDpi xmlns:a14="http://schemas.microsoft.com/office/drawing/2010/main" val="0"/>
                        </a:ext>
                      </a:extLst>
                    </a:blip>
                    <a:stretch>
                      <a:fillRect/>
                    </a:stretch>
                  </pic:blipFill>
                  <pic:spPr>
                    <a:xfrm>
                      <a:off x="0" y="0"/>
                      <a:ext cx="4651984" cy="7849550"/>
                    </a:xfrm>
                    <a:prstGeom prst="rect">
                      <a:avLst/>
                    </a:prstGeom>
                  </pic:spPr>
                </pic:pic>
              </a:graphicData>
            </a:graphic>
          </wp:inline>
        </w:drawing>
      </w:r>
    </w:p>
    <w:p w14:paraId="423ED11E" w14:textId="28AA4509" w:rsidR="000A3454" w:rsidRDefault="00044695" w:rsidP="00AB7C94">
      <w:pPr>
        <w:pStyle w:val="Legenda"/>
        <w:sectPr w:rsidR="000A3454" w:rsidSect="00964586">
          <w:headerReference w:type="first" r:id="rId45"/>
          <w:pgSz w:w="11906" w:h="16838"/>
          <w:pgMar w:top="1440" w:right="1440" w:bottom="1560" w:left="1440" w:header="567" w:footer="567" w:gutter="0"/>
          <w:cols w:space="720"/>
          <w:titlePg/>
          <w:docGrid w:linePitch="360"/>
        </w:sectPr>
      </w:pPr>
      <w:bookmarkStart w:id="476" w:name="_Ref377824331"/>
      <w:bookmarkStart w:id="477" w:name="_Ref377824327"/>
      <w:bookmarkStart w:id="478" w:name="_Toc379391168"/>
      <w:r>
        <w:t xml:space="preserve">Figura </w:t>
      </w:r>
      <w:r w:rsidR="0075723B">
        <w:fldChar w:fldCharType="begin"/>
      </w:r>
      <w:r w:rsidR="0075723B">
        <w:instrText xml:space="preserve"> SEQ Figura \* ARABIC </w:instrText>
      </w:r>
      <w:r w:rsidR="0075723B">
        <w:fldChar w:fldCharType="separate"/>
      </w:r>
      <w:r w:rsidR="00AC2DDA">
        <w:rPr>
          <w:noProof/>
        </w:rPr>
        <w:t>21</w:t>
      </w:r>
      <w:r w:rsidR="0075723B">
        <w:rPr>
          <w:noProof/>
        </w:rPr>
        <w:fldChar w:fldCharType="end"/>
      </w:r>
      <w:bookmarkEnd w:id="476"/>
      <w:r>
        <w:t xml:space="preserve"> – Arquitetura da plataforma de localização</w:t>
      </w:r>
      <w:bookmarkEnd w:id="477"/>
      <w:r w:rsidR="008F6956">
        <w:t xml:space="preserve"> </w:t>
      </w:r>
      <w:r w:rsidR="00E35648">
        <w:fldChar w:fldCharType="begin" w:fldLock="1"/>
      </w:r>
      <w:r w:rsidR="00F7610E">
        <w:instrText>ADDIN CSL_CITATION { "citationItems" : [ { "id" : "ITEM-1", "itemData" : { "abstract" : "The spread of Wi-Fi technology in mobile devices (mobile phone, PDA and portable) has contributed to the evolution and spread of Wi-Fi networks in both academic and business environment, and now many organizations have adopted Wi-Fi networks, because of its flexibility and mobility. Both inside buildings and outside, it is easy to find access points and a near total Wi-Fi coverage, which is a prerequisite for the deployment of a system capable of locating mobile devices within a Wi-Fi network. Information on the location of mobile devices may be of great importance for the monitoring and management of human resources of organizations, since the information on the location of mobile devices often corresponds to the location of its users. There is a vast array of applications that can use the information on the location of devices and it can be used by applications sensitive to the context, giving the user's mobile device information on where he is, it may be also used for statistical purposes and to monitor the network, enabling an easier scalability of the network where it is needed. This document aims to describe all the work related to the creation of one Wi-Fi mobile device location algorithm, not forgetting the study of existing systems considered of reference and the description of Wi-Fi technology, which are essential to obtain know-how in this area. Throughout this exhibition it is determined the applicability of an algorithm not only easy to implement at any place, which can work without major calibrations, but also capable of good results in terms of location precision.", "author" : [ { "dropping-particle" : "", "family" : "Carvalho", "given" : "Joel Filipe Machado", "non-dropping-particle" : "", "parse-names" : false, "suffix" : "" }, { "dropping-particle" : "", "family" : "Martins", "given" : "Paulo Nogueira", "non-dropping-particle" : "", "parse-names" : false, "suffix" : "" }, { "dropping-particle" : "", "family" : "Barroso", "given" : "Jo\u00e3o Manuel Pereira", "non-dropping-particle" : "", "parse-names" : false, "suffix" : "" } ], "id" : "ITEM-1", "issued" : { "date-parts" : [ [ "2007" ] ] }, "page" : "88", "publisher-place" : "Universidade de Tr\u00e1s-os-Montes e Alto Douro (UTAD)", "title" : "Localiza\u00e7\u00e3o de Dispositivos M\u00f3veis em Redes Wi-Fi", "type" : "article" }, "uris" : [ "http://www.mendeley.com/documents/?uuid=5a3d5333-a710-411b-b969-5fd0542a651b" ] } ], "mendeley" : { "previouslyFormattedCitation" : "[20]" }, "properties" : { "noteIndex" : 0 }, "schema" : "https://github.com/citation-style-language/schema/raw/master/csl-citation.json" }</w:instrText>
      </w:r>
      <w:r w:rsidR="00E35648">
        <w:fldChar w:fldCharType="separate"/>
      </w:r>
      <w:r w:rsidR="00E35648" w:rsidRPr="00E35648">
        <w:rPr>
          <w:noProof/>
        </w:rPr>
        <w:t>[20]</w:t>
      </w:r>
      <w:bookmarkEnd w:id="478"/>
      <w:r w:rsidR="00E35648">
        <w:fldChar w:fldCharType="end"/>
      </w:r>
    </w:p>
    <w:p w14:paraId="04FCFA7D" w14:textId="6DD3044E" w:rsidR="00035CB0" w:rsidRPr="00D10BB9" w:rsidRDefault="0053606C" w:rsidP="00D10BB9">
      <w:pPr>
        <w:ind w:firstLine="709"/>
      </w:pPr>
      <w:r>
        <w:lastRenderedPageBreak/>
        <w:t xml:space="preserve">A </w:t>
      </w:r>
      <w:r>
        <w:fldChar w:fldCharType="begin"/>
      </w:r>
      <w:r>
        <w:instrText xml:space="preserve"> REF _Ref377824331 \h </w:instrText>
      </w:r>
      <w:r>
        <w:fldChar w:fldCharType="separate"/>
      </w:r>
      <w:r w:rsidR="00AC2DDA">
        <w:t xml:space="preserve">Figura </w:t>
      </w:r>
      <w:r w:rsidR="00AC2DDA">
        <w:rPr>
          <w:noProof/>
        </w:rPr>
        <w:t>21</w:t>
      </w:r>
      <w:r>
        <w:fldChar w:fldCharType="end"/>
      </w:r>
      <w:r w:rsidR="00035CB0">
        <w:t xml:space="preserve"> apresenta uma simplificação da arquitetura do sistema, em que os vários</w:t>
      </w:r>
      <w:r w:rsidR="00674D7E">
        <w:t xml:space="preserve"> blocos são detalhados a seguir:</w:t>
      </w:r>
    </w:p>
    <w:p w14:paraId="26829B8D" w14:textId="77777777" w:rsidR="00D10BB9" w:rsidRPr="00D10BB9" w:rsidRDefault="00035CB0" w:rsidP="00D10BB9">
      <w:pPr>
        <w:pStyle w:val="PargrafodaLista"/>
        <w:numPr>
          <w:ilvl w:val="0"/>
          <w:numId w:val="28"/>
        </w:numPr>
        <w:ind w:left="993"/>
        <w:rPr>
          <w:b/>
        </w:rPr>
      </w:pPr>
      <w:r w:rsidRPr="00674D7E">
        <w:rPr>
          <w:b/>
        </w:rPr>
        <w:t xml:space="preserve">Pontos de Acesso: </w:t>
      </w:r>
      <w:r>
        <w:t xml:space="preserve">são os </w:t>
      </w:r>
      <w:r w:rsidRPr="00674D7E">
        <w:rPr>
          <w:i/>
        </w:rPr>
        <w:t>routers</w:t>
      </w:r>
      <w:r>
        <w:t xml:space="preserve"> Wi-Fi que estão espalhados pelo recinto. Estes adaptadores servem como pontos de referência para os dispositivos móveis. Assim é fundamental conhecer a sua posição fixa no ambiente em que estão inseridos. Os pontos de acesso estão espalhados pelo edifício de forma capturar sinal Wi-Fi em toda a sua extensão. Como a posição do dispositivo móvel utiliza como referência a posição dos pontos de acesso é essencial que estes estejam distribuídos para uma melhor precisão. Cabe a quem instala a plataforma de localização determinar a posição dos pontos de acesso mais adequados à infraestrutura de rede e ao edifício em questão.</w:t>
      </w:r>
    </w:p>
    <w:p w14:paraId="138B92E0" w14:textId="77777777" w:rsidR="00EF5A5B" w:rsidRDefault="00035CB0" w:rsidP="00EF5A5B">
      <w:pPr>
        <w:pStyle w:val="PargrafodaLista"/>
        <w:numPr>
          <w:ilvl w:val="0"/>
          <w:numId w:val="28"/>
        </w:numPr>
        <w:ind w:left="993"/>
        <w:rPr>
          <w:b/>
        </w:rPr>
      </w:pPr>
      <w:r w:rsidRPr="00D10BB9">
        <w:rPr>
          <w:b/>
        </w:rPr>
        <w:t xml:space="preserve">Dispositivos Móveis: </w:t>
      </w:r>
      <w:r>
        <w:t>são responsáveis pela aquisição dos dados que permitem à plataforma de localização determinar a sua posição. Estes dados fazem parte da análise às potências dos sinais (RSSI) recebidos dos vários pontos de acesso. Estes dispositivos são essenciais para o funcionamento da plataforma, sem a informação obtida deles toda a sua localização seria impossível. No entanto, estes dispositivos têm que filtrar o conjunto de dados obtidos dos dispositivos móveis ligados, identificando os que pertencem à plataforma e em seguida enviar os dados para o servidor. Estes dispositivos móveis utilizam o sistema operacional Android mas podem ser utilizados dispositivos com outro sistema operativo. O servidor da plataforma de localização foi desenhado para comunicar com vários dispositivos distintos, apenas se torna necessário a elaboração das aplicações para cada sistema operativo distinto</w:t>
      </w:r>
      <w:r w:rsidR="00EF5A5B">
        <w:t>.</w:t>
      </w:r>
    </w:p>
    <w:p w14:paraId="288FDDC1" w14:textId="4FFDDA4A" w:rsidR="00EF5A5B" w:rsidRPr="00EF5A5B" w:rsidRDefault="00035CB0" w:rsidP="00EF5A5B">
      <w:pPr>
        <w:pStyle w:val="PargrafodaLista"/>
        <w:numPr>
          <w:ilvl w:val="0"/>
          <w:numId w:val="28"/>
        </w:numPr>
        <w:ind w:left="993"/>
        <w:rPr>
          <w:b/>
        </w:rPr>
      </w:pPr>
      <w:r w:rsidRPr="00EF5A5B">
        <w:rPr>
          <w:b/>
        </w:rPr>
        <w:t>S</w:t>
      </w:r>
      <w:r w:rsidR="00392165" w:rsidRPr="00EF5A5B">
        <w:rPr>
          <w:b/>
        </w:rPr>
        <w:t>ervidor</w:t>
      </w:r>
      <w:r w:rsidRPr="00EF5A5B">
        <w:rPr>
          <w:b/>
        </w:rPr>
        <w:t>:</w:t>
      </w:r>
      <w:r w:rsidR="00392165">
        <w:t xml:space="preserve"> </w:t>
      </w:r>
      <w:r>
        <w:t xml:space="preserve">é responsável por pedir informações e calcular a posição dos dispositivos móveis, guardar dados na base de dados, fornecer serviços através da interface e lidar com aplicações externas. O servidor </w:t>
      </w:r>
      <w:r w:rsidR="00EF5A5B">
        <w:t>da plataforma é constituído pelo processo de localização</w:t>
      </w:r>
      <w:r>
        <w:t xml:space="preserve">, serviços de armazenamento e pela interface. </w:t>
      </w:r>
      <w:r w:rsidR="00EF5A5B">
        <w:t>O processo de localização</w:t>
      </w:r>
      <w:r>
        <w:t xml:space="preserve"> representa o núcleo de todo </w:t>
      </w:r>
      <w:r w:rsidR="00EF5A5B">
        <w:t xml:space="preserve">a plataforma de </w:t>
      </w:r>
      <w:r>
        <w:t>localização. Este componente é responsável por receber todos os pedidos e processa-los caso sejam de gestão de sistema ou de localização. Também é responsável por entregar/requerer os dados ao serviço de armazenamento que se encarrega de enviar/reco</w:t>
      </w:r>
      <w:r w:rsidR="00043F5A">
        <w:t>lher os dados da base de dados.</w:t>
      </w:r>
    </w:p>
    <w:p w14:paraId="203808CB" w14:textId="77777777" w:rsidR="00EF5A5B" w:rsidRPr="00EF5A5B" w:rsidRDefault="00035CB0" w:rsidP="0053606C">
      <w:pPr>
        <w:pStyle w:val="PargrafodaLista"/>
        <w:numPr>
          <w:ilvl w:val="1"/>
          <w:numId w:val="28"/>
        </w:numPr>
        <w:ind w:left="1701"/>
        <w:rPr>
          <w:b/>
        </w:rPr>
      </w:pPr>
      <w:r w:rsidRPr="00EF5A5B">
        <w:rPr>
          <w:b/>
        </w:rPr>
        <w:lastRenderedPageBreak/>
        <w:t>I</w:t>
      </w:r>
      <w:r w:rsidR="00BA030D" w:rsidRPr="00EF5A5B">
        <w:rPr>
          <w:b/>
        </w:rPr>
        <w:t>nterface</w:t>
      </w:r>
      <w:r w:rsidRPr="00EF5A5B">
        <w:rPr>
          <w:b/>
        </w:rPr>
        <w:t>:</w:t>
      </w:r>
      <w:r w:rsidR="00BA030D">
        <w:t xml:space="preserve"> </w:t>
      </w:r>
      <w:r>
        <w:t>permite ao responsável pela plataforma fazer a gestão de todos dados através serviços de gestão, este serviço é essencial para introduzir e editar todos os dados necessários. Os serviços de localização permitem através do algoritmo de localização determinar a posição do dispositivo móvel utilizando todo o conjunto de dados disponíveis, tanto os introduzidos como os adquiridos dos dispositivos móveis. Os serviços de monitorização integrados com uma aplicação externa permitem supervisionar o utilizador associado a esse dispositivo móvel, com o intuito de o notificar de algum perigo ou auxiliar caso seja necessário. Os serviços estatísticos permitem aperfeiçoar o sistema de localização, mais propriamente as variáveis de ambiente do algoritmo utilizado.</w:t>
      </w:r>
    </w:p>
    <w:p w14:paraId="49EEFDA4" w14:textId="20B60A25" w:rsidR="005E0C6B" w:rsidRPr="00E529A3" w:rsidRDefault="00035CB0" w:rsidP="00E529A3">
      <w:pPr>
        <w:pStyle w:val="PargrafodaLista"/>
        <w:numPr>
          <w:ilvl w:val="0"/>
          <w:numId w:val="28"/>
        </w:numPr>
        <w:ind w:left="993"/>
        <w:rPr>
          <w:b/>
        </w:rPr>
      </w:pPr>
      <w:r w:rsidRPr="00E529A3">
        <w:rPr>
          <w:b/>
        </w:rPr>
        <w:t>B</w:t>
      </w:r>
      <w:r w:rsidR="008016BF" w:rsidRPr="00E529A3">
        <w:rPr>
          <w:b/>
        </w:rPr>
        <w:t>ase de dados</w:t>
      </w:r>
      <w:r w:rsidRPr="00E529A3">
        <w:rPr>
          <w:b/>
        </w:rPr>
        <w:t>:</w:t>
      </w:r>
      <w:r w:rsidR="008016BF">
        <w:t xml:space="preserve"> </w:t>
      </w:r>
      <w:r>
        <w:t xml:space="preserve">em </w:t>
      </w:r>
      <w:r w:rsidR="00DA5FFF">
        <w:t xml:space="preserve">MySQL permite armazenar todos os dados relevantes da plataforma. </w:t>
      </w:r>
      <w:r>
        <w:t xml:space="preserve">Na </w:t>
      </w:r>
      <w:r w:rsidR="00DA5FFF">
        <w:fldChar w:fldCharType="begin"/>
      </w:r>
      <w:r w:rsidR="00DA5FFF">
        <w:instrText xml:space="preserve"> REF _Ref377837482 \h </w:instrText>
      </w:r>
      <w:r w:rsidR="00DA5FFF">
        <w:fldChar w:fldCharType="separate"/>
      </w:r>
      <w:r w:rsidR="00AC2DDA">
        <w:t xml:space="preserve">Figura </w:t>
      </w:r>
      <w:r w:rsidR="00AC2DDA">
        <w:rPr>
          <w:noProof/>
        </w:rPr>
        <w:t>22</w:t>
      </w:r>
      <w:r w:rsidR="00DA5FFF">
        <w:fldChar w:fldCharType="end"/>
      </w:r>
      <w:r w:rsidR="00AB2F27">
        <w:t xml:space="preserve"> pode se</w:t>
      </w:r>
      <w:r w:rsidR="00822169">
        <w:t xml:space="preserve"> ver o modelo lógico da base de dados. Estas quatro entidades fornecem toda a informação necessária aos serviços de localização, mais propriamente ao algoritmo de localização. </w:t>
      </w:r>
    </w:p>
    <w:p w14:paraId="21AC524C" w14:textId="5E563A1C" w:rsidR="00785F3E" w:rsidRDefault="00746FD8" w:rsidP="00785F3E">
      <w:pPr>
        <w:keepNext/>
        <w:spacing w:after="0"/>
      </w:pPr>
      <w:r>
        <w:rPr>
          <w:noProof/>
          <w:lang w:eastAsia="pt-PT"/>
        </w:rPr>
        <w:drawing>
          <wp:inline distT="0" distB="0" distL="0" distR="0" wp14:anchorId="2D003085" wp14:editId="05A3893B">
            <wp:extent cx="5731510" cy="2715895"/>
            <wp:effectExtent l="0" t="0" r="2540" b="825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base de dados.png"/>
                    <pic:cNvPicPr/>
                  </pic:nvPicPr>
                  <pic:blipFill>
                    <a:blip r:embed="rId46">
                      <a:extLst>
                        <a:ext uri="{28A0092B-C50C-407E-A947-70E740481C1C}">
                          <a14:useLocalDpi xmlns:a14="http://schemas.microsoft.com/office/drawing/2010/main" val="0"/>
                        </a:ext>
                      </a:extLst>
                    </a:blip>
                    <a:stretch>
                      <a:fillRect/>
                    </a:stretch>
                  </pic:blipFill>
                  <pic:spPr>
                    <a:xfrm>
                      <a:off x="0" y="0"/>
                      <a:ext cx="5731510" cy="2715895"/>
                    </a:xfrm>
                    <a:prstGeom prst="rect">
                      <a:avLst/>
                    </a:prstGeom>
                    <a:ln w="25400" cap="rnd">
                      <a:noFill/>
                    </a:ln>
                    <a:effectLst/>
                  </pic:spPr>
                </pic:pic>
              </a:graphicData>
            </a:graphic>
          </wp:inline>
        </w:drawing>
      </w:r>
    </w:p>
    <w:p w14:paraId="05B6686D" w14:textId="3DC6B272" w:rsidR="00785F3E" w:rsidRPr="00785F3E" w:rsidRDefault="00785F3E" w:rsidP="00AB7C94">
      <w:pPr>
        <w:pStyle w:val="Legenda"/>
      </w:pPr>
      <w:bookmarkStart w:id="479" w:name="_Ref377837482"/>
      <w:bookmarkStart w:id="480" w:name="_Toc379391169"/>
      <w:r>
        <w:t xml:space="preserve">Figura </w:t>
      </w:r>
      <w:r w:rsidR="0075723B">
        <w:fldChar w:fldCharType="begin"/>
      </w:r>
      <w:r w:rsidR="0075723B">
        <w:instrText xml:space="preserve"> SEQ Figura \* ARABIC </w:instrText>
      </w:r>
      <w:r w:rsidR="0075723B">
        <w:fldChar w:fldCharType="separate"/>
      </w:r>
      <w:r w:rsidR="00AC2DDA">
        <w:rPr>
          <w:noProof/>
        </w:rPr>
        <w:t>22</w:t>
      </w:r>
      <w:r w:rsidR="0075723B">
        <w:rPr>
          <w:noProof/>
        </w:rPr>
        <w:fldChar w:fldCharType="end"/>
      </w:r>
      <w:bookmarkEnd w:id="479"/>
      <w:r>
        <w:t xml:space="preserve"> – Modelo lógico da base de dados</w:t>
      </w:r>
      <w:bookmarkEnd w:id="480"/>
    </w:p>
    <w:p w14:paraId="6498BBAB" w14:textId="67753B63" w:rsidR="00E529A3" w:rsidRDefault="00292727" w:rsidP="00E529A3">
      <w:pPr>
        <w:pStyle w:val="PargrafodaLista"/>
        <w:ind w:left="993"/>
      </w:pPr>
      <w:r>
        <w:t xml:space="preserve">A entidade </w:t>
      </w:r>
      <w:r w:rsidRPr="00822169">
        <w:rPr>
          <w:i/>
        </w:rPr>
        <w:t>planta</w:t>
      </w:r>
      <w:r>
        <w:rPr>
          <w:i/>
        </w:rPr>
        <w:t xml:space="preserve"> </w:t>
      </w:r>
      <w:r>
        <w:t xml:space="preserve">diz respeito a todas as plantas armazenadas. Decidimos criar esta entidade para guardar os dados de todos os cenários analisados, para facilitar a constante alteração de cenários durante o desenvolvimento. A entidade </w:t>
      </w:r>
      <w:r w:rsidRPr="00746FD8">
        <w:rPr>
          <w:i/>
        </w:rPr>
        <w:t>ponto_acesso</w:t>
      </w:r>
      <w:r>
        <w:t xml:space="preserve"> permite armazenar as informações relativas a </w:t>
      </w:r>
      <w:r w:rsidR="00762B1A">
        <w:t>todos os pontos</w:t>
      </w:r>
      <w:r>
        <w:t xml:space="preserve"> de acesso. Aqui são armazenados os dados de todos os pontos de acesso encontrados pelo dispositivo móvel, apesar que o processo de localização só tem em conta os </w:t>
      </w:r>
      <w:r>
        <w:lastRenderedPageBreak/>
        <w:t xml:space="preserve">pontos de acesso conhecidos e introduzidos pelo responsável pela plataforma. Para distinguir os conhecidos dos desconhecidos basta verificar se tem uma coordenada associada. Caso tenha, então trata-se de um ponto de acesso conhecido e é utilizado no processo de localização. A entidade </w:t>
      </w:r>
      <w:r w:rsidRPr="005E0C6B">
        <w:rPr>
          <w:i/>
        </w:rPr>
        <w:t>coordenadas</w:t>
      </w:r>
      <w:r>
        <w:t xml:space="preserve"> guarda a posição (x , y) numa planta específica. As coordenadas permitem definir a localização tanto dos pontos de acesso como dos sinais Wi-Fi. Devido aos vários cenários examinados esta entidade precisa de armazenar também a que planta se refere. A entidade </w:t>
      </w:r>
      <w:r w:rsidRPr="008E79D4">
        <w:rPr>
          <w:i/>
        </w:rPr>
        <w:t>sinal</w:t>
      </w:r>
      <w:r>
        <w:t xml:space="preserve"> representa o sinal Wi-Fi (RSSI) obtido pelo dispositivo móvel. Para isso é necessário saber a que ponto de acesso se refere e durante a fase de treino saber também em que local foi obtido. Durante a localização dos utilizadores e tendo em conta a sua privacidade foi decidido não armazenar a suas posições. Isto fica a cargo das aplicações externas se essa informação for rel</w:t>
      </w:r>
      <w:r w:rsidR="00E529A3">
        <w:t>evante para o serviço prestado.</w:t>
      </w:r>
    </w:p>
    <w:p w14:paraId="332C5BE3" w14:textId="52647CBE" w:rsidR="002C731F" w:rsidRDefault="002C731F" w:rsidP="00E529A3">
      <w:pPr>
        <w:pStyle w:val="PargrafodaLista"/>
        <w:numPr>
          <w:ilvl w:val="0"/>
          <w:numId w:val="28"/>
        </w:numPr>
        <w:ind w:left="993"/>
      </w:pPr>
      <w:r w:rsidRPr="00E529A3">
        <w:rPr>
          <w:b/>
        </w:rPr>
        <w:t>Aplicações Externas:</w:t>
      </w:r>
      <w:r>
        <w:t xml:space="preserve"> </w:t>
      </w:r>
      <w:r w:rsidR="00DA5FFF">
        <w:t>Toda a plataforma foi desenvolvida com o intuito no futuro ser integrada com uma ou várias aplicações externas</w:t>
      </w:r>
      <w:r>
        <w:t>.</w:t>
      </w:r>
      <w:r w:rsidRPr="002C731F">
        <w:t xml:space="preserve"> </w:t>
      </w:r>
      <w:r>
        <w:t xml:space="preserve">Estas aplicações têm como objetivo prestar algum serviço ao utilizador através da sua localização. A plataforma foi desenvolvida para fornecer vários tipos de informações a aplicações externas (através dos serviços externos), contudo será sempre necessário configurar o servidor para receber pedidos específicos e fornecer os dados formatados para cada tipo de aplicação.   </w:t>
      </w:r>
    </w:p>
    <w:p w14:paraId="631DAD5F" w14:textId="435F1EC6" w:rsidR="00DA5FFF" w:rsidRDefault="00DA5FFF" w:rsidP="002C731F">
      <w:pPr>
        <w:ind w:firstLine="709"/>
      </w:pPr>
    </w:p>
    <w:p w14:paraId="769E0F92" w14:textId="0E132698" w:rsidR="005A7224" w:rsidRDefault="00D44300" w:rsidP="00CC614D">
      <w:pPr>
        <w:pStyle w:val="Cabealho2"/>
      </w:pPr>
      <w:bookmarkStart w:id="481" w:name="_Toc379391128"/>
      <w:r>
        <w:t>S</w:t>
      </w:r>
      <w:r w:rsidR="005A7224">
        <w:t>ervidor</w:t>
      </w:r>
      <w:bookmarkEnd w:id="481"/>
    </w:p>
    <w:p w14:paraId="76807C8E" w14:textId="77777777" w:rsidR="00A3757A" w:rsidRDefault="00A3757A" w:rsidP="00A3757A"/>
    <w:p w14:paraId="58F2744F" w14:textId="77777777" w:rsidR="005B7868" w:rsidRDefault="00D44300" w:rsidP="00A3757A">
      <w:r>
        <w:tab/>
      </w:r>
      <w:r w:rsidR="005B7868">
        <w:t>Para manter toda a informação centralizada foi necessário desenvolver uma aplicação servidor que fosse responsável por comunicar com o dispositivo móvel, determinar a sua localização, armazenar dados na base de dados e que esteja preparado para comunicar com outras aplicações externas. A arquitetura presente no servidor será detalhada de seguida.</w:t>
      </w:r>
    </w:p>
    <w:p w14:paraId="05FE5539" w14:textId="6105C434" w:rsidR="00D71131" w:rsidRDefault="00D44300" w:rsidP="00D71131">
      <w:pPr>
        <w:rPr>
          <w:b/>
        </w:rPr>
      </w:pPr>
      <w:r>
        <w:t xml:space="preserve"> </w:t>
      </w:r>
    </w:p>
    <w:p w14:paraId="09180D21" w14:textId="77777777" w:rsidR="00D71131" w:rsidRDefault="00D71131" w:rsidP="00D71131">
      <w:pPr>
        <w:rPr>
          <w:b/>
        </w:rPr>
      </w:pPr>
    </w:p>
    <w:p w14:paraId="7ABC5EE9" w14:textId="77777777" w:rsidR="00D71131" w:rsidRDefault="00D71131" w:rsidP="00D71131">
      <w:pPr>
        <w:rPr>
          <w:b/>
        </w:rPr>
      </w:pPr>
    </w:p>
    <w:p w14:paraId="20A5F4ED" w14:textId="79009FA6" w:rsidR="00D44300" w:rsidRPr="00E529A3" w:rsidRDefault="00E529A3" w:rsidP="00E529A3">
      <w:pPr>
        <w:pStyle w:val="Cabealho3"/>
        <w:numPr>
          <w:ilvl w:val="0"/>
          <w:numId w:val="0"/>
        </w:numPr>
        <w:pBdr>
          <w:bottom w:val="none" w:sz="0" w:space="0" w:color="auto"/>
        </w:pBdr>
      </w:pPr>
      <w:bookmarkStart w:id="482" w:name="_Toc379391129"/>
      <w:r>
        <w:lastRenderedPageBreak/>
        <w:t>E</w:t>
      </w:r>
      <w:r w:rsidR="00043199">
        <w:t>strutura</w:t>
      </w:r>
      <w:r w:rsidRPr="00E529A3">
        <w:t xml:space="preserve"> das </w:t>
      </w:r>
      <w:r w:rsidR="00D44300" w:rsidRPr="00E529A3">
        <w:t>Classes</w:t>
      </w:r>
      <w:bookmarkEnd w:id="482"/>
    </w:p>
    <w:p w14:paraId="60A7E9DF" w14:textId="0001C7FF" w:rsidR="003B0BB1" w:rsidRDefault="00A3757A" w:rsidP="00B35A87">
      <w:pPr>
        <w:spacing w:after="0"/>
      </w:pPr>
      <w:r>
        <w:tab/>
      </w:r>
      <w:r w:rsidR="00D71131">
        <w:t xml:space="preserve">A aplicação do servidor foi escrita em linguagem Java e a </w:t>
      </w:r>
      <w:r w:rsidR="00D71131">
        <w:fldChar w:fldCharType="begin"/>
      </w:r>
      <w:r w:rsidR="00D71131">
        <w:instrText xml:space="preserve"> REF _Ref377910511 \h </w:instrText>
      </w:r>
      <w:r w:rsidR="00D71131">
        <w:fldChar w:fldCharType="separate"/>
      </w:r>
      <w:r w:rsidR="00AC2DDA">
        <w:t xml:space="preserve">Figura </w:t>
      </w:r>
      <w:r w:rsidR="00AC2DDA">
        <w:rPr>
          <w:noProof/>
        </w:rPr>
        <w:t>23</w:t>
      </w:r>
      <w:r w:rsidR="00D71131">
        <w:fldChar w:fldCharType="end"/>
      </w:r>
      <w:r w:rsidR="00D71131">
        <w:t xml:space="preserve"> representa o digrama de classes, com todas as classes que foram desenvolvidas e utilizadas. De forma a simplificar o código todas as classes foram agrupadas em </w:t>
      </w:r>
      <w:r w:rsidR="00D71131" w:rsidRPr="005A6FA9">
        <w:rPr>
          <w:i/>
        </w:rPr>
        <w:t>packages</w:t>
      </w:r>
      <w:r w:rsidR="00D71131">
        <w:t>, na seguinte forma</w:t>
      </w:r>
      <w:r w:rsidR="003B0BB1" w:rsidRPr="005A6FA9">
        <w:rPr>
          <w:i/>
        </w:rPr>
        <w:t>:</w:t>
      </w:r>
    </w:p>
    <w:p w14:paraId="25D9EF5E" w14:textId="33877EA5" w:rsidR="003B0BB1" w:rsidRPr="003B0BB1" w:rsidRDefault="003B0BB1" w:rsidP="00E529A3">
      <w:pPr>
        <w:pStyle w:val="PargrafodaLista"/>
        <w:numPr>
          <w:ilvl w:val="0"/>
          <w:numId w:val="28"/>
        </w:numPr>
        <w:ind w:left="993"/>
      </w:pPr>
      <w:r w:rsidRPr="00E529A3">
        <w:rPr>
          <w:b/>
        </w:rPr>
        <w:t>classes</w:t>
      </w:r>
      <w:r w:rsidRPr="00ED7440">
        <w:t>:</w:t>
      </w:r>
      <w:r>
        <w:rPr>
          <w:i/>
        </w:rPr>
        <w:t xml:space="preserve"> </w:t>
      </w:r>
      <w:r w:rsidR="005A6FA9">
        <w:t>t</w:t>
      </w:r>
      <w:r>
        <w:t xml:space="preserve">anto o servidor como a aplicação Android partilham este </w:t>
      </w:r>
      <w:r w:rsidRPr="003B0BB1">
        <w:rPr>
          <w:i/>
        </w:rPr>
        <w:t>package</w:t>
      </w:r>
      <w:r>
        <w:rPr>
          <w:i/>
        </w:rPr>
        <w:t>.</w:t>
      </w:r>
      <w:r>
        <w:t xml:space="preserve"> Este contém as classes Java importantes e necessárias para guardar todas as informaç</w:t>
      </w:r>
      <w:r w:rsidR="00E1404E">
        <w:t xml:space="preserve">ões relevantes </w:t>
      </w:r>
      <w:r>
        <w:t>utilizadas no processo de localização. Por isso, todas a informaç</w:t>
      </w:r>
      <w:r w:rsidR="00E1404E">
        <w:t>ões</w:t>
      </w:r>
      <w:r>
        <w:t xml:space="preserve"> destas classes são armazenadas na base de dados;</w:t>
      </w:r>
    </w:p>
    <w:p w14:paraId="6E39094B" w14:textId="50E0C157" w:rsidR="003B0BB1" w:rsidRDefault="008D65AA" w:rsidP="00E529A3">
      <w:pPr>
        <w:pStyle w:val="PargrafodaLista"/>
        <w:numPr>
          <w:ilvl w:val="0"/>
          <w:numId w:val="28"/>
        </w:numPr>
        <w:ind w:left="993"/>
      </w:pPr>
      <w:r>
        <w:t xml:space="preserve"> </w:t>
      </w:r>
      <w:r w:rsidR="00D71131" w:rsidRPr="00E529A3">
        <w:rPr>
          <w:b/>
        </w:rPr>
        <w:t>intefaceServidor</w:t>
      </w:r>
      <w:r w:rsidR="00D71131" w:rsidRPr="003B0BB1">
        <w:t>:</w:t>
      </w:r>
      <w:r w:rsidR="00D71131">
        <w:rPr>
          <w:i/>
        </w:rPr>
        <w:t xml:space="preserve"> </w:t>
      </w:r>
      <w:r w:rsidR="00D71131">
        <w:t xml:space="preserve">contém as classes necessárias para desenvolver a interface. A classe </w:t>
      </w:r>
      <w:r w:rsidR="00D71131" w:rsidRPr="008D65AA">
        <w:rPr>
          <w:i/>
        </w:rPr>
        <w:t>MenuPrincipal</w:t>
      </w:r>
      <w:r w:rsidR="00D71131">
        <w:rPr>
          <w:i/>
        </w:rPr>
        <w:t xml:space="preserve"> </w:t>
      </w:r>
      <w:r w:rsidR="00D71131">
        <w:t xml:space="preserve">é responsável por apresentar toda a informação disponível como também permite fazer a gestão dessa informação. A classe </w:t>
      </w:r>
      <w:r w:rsidR="00D71131" w:rsidRPr="003B0BB1">
        <w:rPr>
          <w:i/>
        </w:rPr>
        <w:t>PanZoom</w:t>
      </w:r>
      <w:r w:rsidR="00D71131">
        <w:t xml:space="preserve"> é a classe que permite adicionar a imagem da planta à interface e acrescentar todas as marcações necessárias;</w:t>
      </w:r>
      <w:r w:rsidR="003B0BB1">
        <w:t xml:space="preserve"> </w:t>
      </w:r>
    </w:p>
    <w:p w14:paraId="59B33D7B" w14:textId="7F02AB14" w:rsidR="00684F81" w:rsidRDefault="003B0BB1" w:rsidP="00E529A3">
      <w:pPr>
        <w:pStyle w:val="PargrafodaLista"/>
        <w:numPr>
          <w:ilvl w:val="0"/>
          <w:numId w:val="28"/>
        </w:numPr>
        <w:ind w:left="993"/>
      </w:pPr>
      <w:r w:rsidRPr="00E529A3">
        <w:rPr>
          <w:b/>
        </w:rPr>
        <w:t>carregarPlanta</w:t>
      </w:r>
      <w:r w:rsidR="00684F81" w:rsidRPr="001E5EBE">
        <w:t>:</w:t>
      </w:r>
      <w:r w:rsidR="00684F81">
        <w:t xml:space="preserve"> </w:t>
      </w:r>
      <w:r>
        <w:t>podemos ver todas as classes necessárias para importar ficheiros para a aplicação, no caso a imagem da planta</w:t>
      </w:r>
      <w:r w:rsidR="00684F81">
        <w:t>;</w:t>
      </w:r>
    </w:p>
    <w:p w14:paraId="0F645785" w14:textId="77777777" w:rsidR="00D71131" w:rsidRDefault="00D71131" w:rsidP="00E529A3">
      <w:pPr>
        <w:pStyle w:val="PargrafodaLista"/>
        <w:numPr>
          <w:ilvl w:val="0"/>
          <w:numId w:val="28"/>
        </w:numPr>
        <w:ind w:left="993"/>
      </w:pPr>
      <w:r w:rsidRPr="00E529A3">
        <w:rPr>
          <w:b/>
        </w:rPr>
        <w:t>sistemaLocalizacao</w:t>
      </w:r>
      <w:r w:rsidRPr="001E5EBE">
        <w:t>:</w:t>
      </w:r>
      <w:r>
        <w:rPr>
          <w:i/>
        </w:rPr>
        <w:t xml:space="preserve"> </w:t>
      </w:r>
      <w:r>
        <w:t>é responsável por determinar a localização do dispositivo móvel através do algoritmo escolhido</w:t>
      </w:r>
      <w:r w:rsidRPr="00D71131">
        <w:t>;</w:t>
      </w:r>
    </w:p>
    <w:p w14:paraId="177E2F9C" w14:textId="77777777" w:rsidR="00D71131" w:rsidRDefault="00D71131" w:rsidP="00E529A3">
      <w:pPr>
        <w:pStyle w:val="PargrafodaLista"/>
        <w:numPr>
          <w:ilvl w:val="0"/>
          <w:numId w:val="28"/>
        </w:numPr>
        <w:ind w:left="993"/>
      </w:pPr>
      <w:r w:rsidRPr="00E529A3">
        <w:rPr>
          <w:b/>
        </w:rPr>
        <w:t>baseDados</w:t>
      </w:r>
      <w:r w:rsidRPr="001E5EBE">
        <w:t>:</w:t>
      </w:r>
      <w:r>
        <w:t xml:space="preserve"> aqui estão as classes responsáveis por fazer a gestão de dados;</w:t>
      </w:r>
    </w:p>
    <w:p w14:paraId="418403C2" w14:textId="6DFB3244" w:rsidR="00684F81" w:rsidRPr="003B0BB1" w:rsidRDefault="00D44300" w:rsidP="00E529A3">
      <w:pPr>
        <w:pStyle w:val="PargrafodaLista"/>
        <w:numPr>
          <w:ilvl w:val="0"/>
          <w:numId w:val="28"/>
        </w:numPr>
        <w:ind w:left="993"/>
      </w:pPr>
      <w:r w:rsidRPr="00E529A3">
        <w:rPr>
          <w:b/>
        </w:rPr>
        <w:t>servidorTCP</w:t>
      </w:r>
      <w:r w:rsidRPr="001E5EBE">
        <w:t>:</w:t>
      </w:r>
      <w:r w:rsidRPr="00D44300">
        <w:t xml:space="preserve"> </w:t>
      </w:r>
      <w:r>
        <w:t xml:space="preserve">a classe principal deste </w:t>
      </w:r>
      <w:r w:rsidRPr="00D44300">
        <w:rPr>
          <w:i/>
        </w:rPr>
        <w:t>package</w:t>
      </w:r>
      <w:r w:rsidR="00762B1A">
        <w:t xml:space="preserve"> </w:t>
      </w:r>
      <w:r>
        <w:t xml:space="preserve">é o </w:t>
      </w:r>
      <w:r w:rsidRPr="00D44300">
        <w:rPr>
          <w:i/>
        </w:rPr>
        <w:t>ServidorTCP</w:t>
      </w:r>
      <w:r w:rsidR="00762B1A">
        <w:t xml:space="preserve"> </w:t>
      </w:r>
      <w:r>
        <w:t>que é responsável por fazer a ligação com o dispositivo móvel.</w:t>
      </w:r>
      <w:r w:rsidR="005A6FA9">
        <w:t xml:space="preserve"> Esta classe para além de fazer a ligação, troca mensagens, envia ficheiros (imagem da planta) e dados (sinais e pontos de acesso) para que as duas aplicações permaneçam em sintonia.</w:t>
      </w:r>
      <w:r>
        <w:t xml:space="preserve"> </w:t>
      </w:r>
    </w:p>
    <w:p w14:paraId="0715591B" w14:textId="263C823B" w:rsidR="00667F65" w:rsidRDefault="00982B96" w:rsidP="00667F65">
      <w:pPr>
        <w:keepNext/>
        <w:spacing w:after="0"/>
      </w:pPr>
      <w:r>
        <w:rPr>
          <w:noProof/>
          <w:lang w:eastAsia="pt-PT"/>
        </w:rPr>
        <w:lastRenderedPageBreak/>
        <w:drawing>
          <wp:inline distT="0" distB="0" distL="0" distR="0" wp14:anchorId="7A5CCF3F" wp14:editId="224D19BC">
            <wp:extent cx="5731510" cy="6235700"/>
            <wp:effectExtent l="0" t="0" r="254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agrama de classes.png"/>
                    <pic:cNvPicPr/>
                  </pic:nvPicPr>
                  <pic:blipFill>
                    <a:blip r:embed="rId47">
                      <a:extLst>
                        <a:ext uri="{28A0092B-C50C-407E-A947-70E740481C1C}">
                          <a14:useLocalDpi xmlns:a14="http://schemas.microsoft.com/office/drawing/2010/main" val="0"/>
                        </a:ext>
                      </a:extLst>
                    </a:blip>
                    <a:stretch>
                      <a:fillRect/>
                    </a:stretch>
                  </pic:blipFill>
                  <pic:spPr>
                    <a:xfrm>
                      <a:off x="0" y="0"/>
                      <a:ext cx="5731510" cy="6235700"/>
                    </a:xfrm>
                    <a:prstGeom prst="rect">
                      <a:avLst/>
                    </a:prstGeom>
                    <a:ln w="25400" cap="rnd">
                      <a:noFill/>
                    </a:ln>
                    <a:effectLst/>
                  </pic:spPr>
                </pic:pic>
              </a:graphicData>
            </a:graphic>
          </wp:inline>
        </w:drawing>
      </w:r>
    </w:p>
    <w:p w14:paraId="73469A65" w14:textId="24A859B6" w:rsidR="005A7224" w:rsidRDefault="00667F65" w:rsidP="00AB7C94">
      <w:pPr>
        <w:pStyle w:val="Legenda"/>
      </w:pPr>
      <w:bookmarkStart w:id="483" w:name="_Ref377910511"/>
      <w:bookmarkStart w:id="484" w:name="_Toc379391170"/>
      <w:r>
        <w:t xml:space="preserve">Figura </w:t>
      </w:r>
      <w:r w:rsidR="0075723B">
        <w:fldChar w:fldCharType="begin"/>
      </w:r>
      <w:r w:rsidR="0075723B">
        <w:instrText xml:space="preserve"> SEQ Figura \* ARABIC </w:instrText>
      </w:r>
      <w:r w:rsidR="0075723B">
        <w:fldChar w:fldCharType="separate"/>
      </w:r>
      <w:r w:rsidR="00AC2DDA">
        <w:rPr>
          <w:noProof/>
        </w:rPr>
        <w:t>23</w:t>
      </w:r>
      <w:r w:rsidR="0075723B">
        <w:rPr>
          <w:noProof/>
        </w:rPr>
        <w:fldChar w:fldCharType="end"/>
      </w:r>
      <w:bookmarkEnd w:id="483"/>
      <w:r>
        <w:t xml:space="preserve"> – Diagrama de classes</w:t>
      </w:r>
      <w:r w:rsidR="0015407D">
        <w:t xml:space="preserve"> - S</w:t>
      </w:r>
      <w:r>
        <w:t>ervidor</w:t>
      </w:r>
      <w:bookmarkEnd w:id="484"/>
      <w:r>
        <w:t xml:space="preserve"> </w:t>
      </w:r>
    </w:p>
    <w:p w14:paraId="52E7AA60" w14:textId="77777777" w:rsidR="00B35A87" w:rsidRPr="00B35A87" w:rsidRDefault="00B35A87" w:rsidP="00B35A87"/>
    <w:p w14:paraId="7B285D5C" w14:textId="7F3F45BF" w:rsidR="00667F65" w:rsidRPr="00E529A3" w:rsidRDefault="00A85832" w:rsidP="00E529A3">
      <w:pPr>
        <w:pStyle w:val="Cabealho3"/>
        <w:numPr>
          <w:ilvl w:val="0"/>
          <w:numId w:val="0"/>
        </w:numPr>
        <w:pBdr>
          <w:bottom w:val="none" w:sz="0" w:space="0" w:color="auto"/>
        </w:pBdr>
      </w:pPr>
      <w:bookmarkStart w:id="485" w:name="_Toc379391130"/>
      <w:r w:rsidRPr="00E529A3">
        <w:t>Interface</w:t>
      </w:r>
      <w:bookmarkEnd w:id="485"/>
    </w:p>
    <w:p w14:paraId="05D78C16" w14:textId="12F52901" w:rsidR="00D23FF4" w:rsidRDefault="00D71131" w:rsidP="008A1733">
      <w:pPr>
        <w:ind w:firstLine="709"/>
      </w:pPr>
      <w:r>
        <w:t>Para facilitar a visualização e gestão de toda a plataforma de localização ao responsável a aplicação do servidor foi estruturado num painel com várias abas/guias. Cada aba com um propó</w:t>
      </w:r>
      <w:r w:rsidR="00915BF3">
        <w:t>sito único e a qualquer momento se pode mover</w:t>
      </w:r>
      <w:r>
        <w:t xml:space="preserve"> </w:t>
      </w:r>
      <w:r w:rsidR="00915BF3">
        <w:t xml:space="preserve">para a </w:t>
      </w:r>
      <w:r>
        <w:t>aba</w:t>
      </w:r>
      <w:r w:rsidR="001E17B3">
        <w:t xml:space="preserve"> </w:t>
      </w:r>
      <w:r>
        <w:t>desejada. Foram desenvolvidas as seguintes seis</w:t>
      </w:r>
      <w:r w:rsidR="00E529A3">
        <w:t xml:space="preserve"> abas</w:t>
      </w:r>
      <w:r>
        <w:t>:</w:t>
      </w:r>
    </w:p>
    <w:p w14:paraId="3CE57D57" w14:textId="34BFC865" w:rsidR="00D23FF4" w:rsidRPr="00E529A3" w:rsidRDefault="00D23FF4" w:rsidP="00D23FF4">
      <w:pPr>
        <w:pStyle w:val="PargrafodaLista"/>
        <w:numPr>
          <w:ilvl w:val="0"/>
          <w:numId w:val="27"/>
        </w:numPr>
        <w:ind w:left="1134"/>
      </w:pPr>
      <w:r w:rsidRPr="00E529A3">
        <w:lastRenderedPageBreak/>
        <w:t>Servidor;</w:t>
      </w:r>
    </w:p>
    <w:p w14:paraId="318E221F" w14:textId="087CEBE5" w:rsidR="00D23FF4" w:rsidRDefault="00D23FF4" w:rsidP="00D23FF4">
      <w:pPr>
        <w:pStyle w:val="PargrafodaLista"/>
        <w:numPr>
          <w:ilvl w:val="0"/>
          <w:numId w:val="27"/>
        </w:numPr>
        <w:ind w:left="1134"/>
      </w:pPr>
      <w:r>
        <w:t>Pontos de Acesso;</w:t>
      </w:r>
    </w:p>
    <w:p w14:paraId="50CDF6AB" w14:textId="2EFEC1F1" w:rsidR="00D23FF4" w:rsidRDefault="00D23FF4" w:rsidP="00D23FF4">
      <w:pPr>
        <w:pStyle w:val="PargrafodaLista"/>
        <w:numPr>
          <w:ilvl w:val="0"/>
          <w:numId w:val="27"/>
        </w:numPr>
        <w:ind w:left="1134"/>
      </w:pPr>
      <w:r>
        <w:t>Planta;</w:t>
      </w:r>
    </w:p>
    <w:p w14:paraId="3B7267A4" w14:textId="60FE10EF" w:rsidR="00D23FF4" w:rsidRDefault="00D23FF4" w:rsidP="00D23FF4">
      <w:pPr>
        <w:pStyle w:val="PargrafodaLista"/>
        <w:numPr>
          <w:ilvl w:val="0"/>
          <w:numId w:val="27"/>
        </w:numPr>
        <w:ind w:left="1134"/>
      </w:pPr>
      <w:r>
        <w:t>Posicionar Pontos de Acesso;</w:t>
      </w:r>
    </w:p>
    <w:p w14:paraId="360460B0" w14:textId="70A71F46" w:rsidR="00D23FF4" w:rsidRDefault="00D23FF4" w:rsidP="00D23FF4">
      <w:pPr>
        <w:pStyle w:val="PargrafodaLista"/>
        <w:numPr>
          <w:ilvl w:val="0"/>
          <w:numId w:val="27"/>
        </w:numPr>
        <w:ind w:left="1134"/>
      </w:pPr>
      <w:r>
        <w:t>Fase de Treino;</w:t>
      </w:r>
    </w:p>
    <w:p w14:paraId="4263259F" w14:textId="65526DEE" w:rsidR="00D23FF4" w:rsidRDefault="00E529A3" w:rsidP="00D23FF4">
      <w:pPr>
        <w:pStyle w:val="PargrafodaLista"/>
        <w:numPr>
          <w:ilvl w:val="0"/>
          <w:numId w:val="27"/>
        </w:numPr>
        <w:ind w:left="1134"/>
      </w:pPr>
      <w:r>
        <w:t>Localização.</w:t>
      </w:r>
    </w:p>
    <w:p w14:paraId="05D152D1" w14:textId="118BA168" w:rsidR="00D23FF4" w:rsidRDefault="00D23FF4" w:rsidP="00D23FF4">
      <w:r>
        <w:tab/>
      </w:r>
      <w:r w:rsidR="00893702">
        <w:t>A</w:t>
      </w:r>
      <w:r>
        <w:t xml:space="preserve"> aba “Servidor”</w:t>
      </w:r>
      <w:r w:rsidR="00625EA0">
        <w:t xml:space="preserve"> (</w:t>
      </w:r>
      <w:r w:rsidR="000E50BE">
        <w:fldChar w:fldCharType="begin"/>
      </w:r>
      <w:r w:rsidR="000E50BE">
        <w:instrText xml:space="preserve"> REF _Ref378010346 \h </w:instrText>
      </w:r>
      <w:r w:rsidR="000E50BE">
        <w:fldChar w:fldCharType="separate"/>
      </w:r>
      <w:r w:rsidR="00AC2DDA">
        <w:t xml:space="preserve">Figura </w:t>
      </w:r>
      <w:r w:rsidR="00AC2DDA">
        <w:rPr>
          <w:noProof/>
        </w:rPr>
        <w:t>24</w:t>
      </w:r>
      <w:r w:rsidR="000E50BE">
        <w:fldChar w:fldCharType="end"/>
      </w:r>
      <w:r w:rsidR="00625EA0">
        <w:t>)</w:t>
      </w:r>
      <w:r>
        <w:t xml:space="preserve"> permite </w:t>
      </w:r>
      <w:r w:rsidR="00893702">
        <w:t xml:space="preserve">iniciar e parar o servidor, identificar o seu estado (ligado – verde ou desligado - </w:t>
      </w:r>
      <w:r w:rsidR="00586A8A">
        <w:t>vermelho) como</w:t>
      </w:r>
      <w:r w:rsidR="00893702">
        <w:t xml:space="preserve"> também ver o registo de todas as operações que são realizadas na aplicaç</w:t>
      </w:r>
      <w:r w:rsidR="00625EA0">
        <w:t>ão.</w:t>
      </w:r>
    </w:p>
    <w:p w14:paraId="10BF7F97" w14:textId="6EC19747" w:rsidR="000E50BE" w:rsidRDefault="004824DA" w:rsidP="00AB7C94">
      <w:pPr>
        <w:pStyle w:val="Imagem"/>
      </w:pPr>
      <w:r>
        <w:drawing>
          <wp:inline distT="0" distB="0" distL="0" distR="0" wp14:anchorId="13D577CE" wp14:editId="061AE268">
            <wp:extent cx="5731510" cy="4036695"/>
            <wp:effectExtent l="0" t="0" r="2540" b="190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ba Servdor.png"/>
                    <pic:cNvPicPr/>
                  </pic:nvPicPr>
                  <pic:blipFill>
                    <a:blip r:embed="rId48">
                      <a:extLst>
                        <a:ext uri="{28A0092B-C50C-407E-A947-70E740481C1C}">
                          <a14:useLocalDpi xmlns:a14="http://schemas.microsoft.com/office/drawing/2010/main" val="0"/>
                        </a:ext>
                      </a:extLst>
                    </a:blip>
                    <a:stretch>
                      <a:fillRect/>
                    </a:stretch>
                  </pic:blipFill>
                  <pic:spPr>
                    <a:xfrm>
                      <a:off x="0" y="0"/>
                      <a:ext cx="5731510" cy="4036695"/>
                    </a:xfrm>
                    <a:prstGeom prst="rect">
                      <a:avLst/>
                    </a:prstGeom>
                  </pic:spPr>
                </pic:pic>
              </a:graphicData>
            </a:graphic>
          </wp:inline>
        </w:drawing>
      </w:r>
    </w:p>
    <w:p w14:paraId="1686B23F" w14:textId="725F51D0" w:rsidR="000E50BE" w:rsidRPr="000E50BE" w:rsidRDefault="000E50BE" w:rsidP="00AB7C94">
      <w:pPr>
        <w:pStyle w:val="Legenda"/>
      </w:pPr>
      <w:bookmarkStart w:id="486" w:name="_Ref378010346"/>
      <w:bookmarkStart w:id="487" w:name="_Ref378010342"/>
      <w:bookmarkStart w:id="488" w:name="_Toc379391171"/>
      <w:r>
        <w:t xml:space="preserve">Figura </w:t>
      </w:r>
      <w:r w:rsidR="0075723B">
        <w:fldChar w:fldCharType="begin"/>
      </w:r>
      <w:r w:rsidR="0075723B">
        <w:instrText xml:space="preserve"> SEQ Figura \* ARABIC </w:instrText>
      </w:r>
      <w:r w:rsidR="0075723B">
        <w:fldChar w:fldCharType="separate"/>
      </w:r>
      <w:r w:rsidR="00AC2DDA">
        <w:rPr>
          <w:noProof/>
        </w:rPr>
        <w:t>24</w:t>
      </w:r>
      <w:r w:rsidR="0075723B">
        <w:rPr>
          <w:noProof/>
        </w:rPr>
        <w:fldChar w:fldCharType="end"/>
      </w:r>
      <w:bookmarkEnd w:id="486"/>
      <w:r>
        <w:t xml:space="preserve"> – Aba “Servidor”</w:t>
      </w:r>
      <w:bookmarkEnd w:id="487"/>
      <w:bookmarkEnd w:id="488"/>
    </w:p>
    <w:p w14:paraId="7DEDC2BE" w14:textId="0C50CBE4" w:rsidR="00586A8A" w:rsidRDefault="00586A8A" w:rsidP="00D23FF4">
      <w:r>
        <w:tab/>
        <w:t>A segunda aba designada “Pontos de Acesso” (</w:t>
      </w:r>
      <w:r w:rsidR="000E50BE">
        <w:fldChar w:fldCharType="begin"/>
      </w:r>
      <w:r w:rsidR="000E50BE">
        <w:instrText xml:space="preserve"> REF _Ref378010559 \h </w:instrText>
      </w:r>
      <w:r w:rsidR="000E50BE">
        <w:fldChar w:fldCharType="separate"/>
      </w:r>
      <w:r w:rsidR="00AC2DDA">
        <w:t xml:space="preserve">Figura </w:t>
      </w:r>
      <w:r w:rsidR="00AC2DDA">
        <w:rPr>
          <w:noProof/>
        </w:rPr>
        <w:t>25</w:t>
      </w:r>
      <w:r w:rsidR="000E50BE">
        <w:fldChar w:fldCharType="end"/>
      </w:r>
      <w:r>
        <w:t xml:space="preserve">) foi criada para que o responsável pela plataforma possa inserir manualmente os pontos de acesso pertencentes à plataforma. Para isso tem de inserir o nome da rede (SSID) do respetivo ponto de acesso ou então pode inserir um nome à sua escolha para facilitar a organização dos pontos. </w:t>
      </w:r>
      <w:r w:rsidR="00625EA0">
        <w:t xml:space="preserve">E também o respetivo BSSID que pode ser verificado na aplicação móvel Android. </w:t>
      </w:r>
      <w:r w:rsidR="001800EE">
        <w:t>Na parte de</w:t>
      </w:r>
      <w:r w:rsidR="00551188">
        <w:t xml:space="preserve"> baixo</w:t>
      </w:r>
      <w:r w:rsidR="001800EE">
        <w:t xml:space="preserve"> da </w:t>
      </w:r>
      <w:r w:rsidR="001800EE">
        <w:lastRenderedPageBreak/>
        <w:t>janela</w:t>
      </w:r>
      <w:r w:rsidR="00551188">
        <w:t xml:space="preserve"> são apresentados</w:t>
      </w:r>
      <w:r w:rsidR="001800EE">
        <w:t xml:space="preserve"> numa tabela</w:t>
      </w:r>
      <w:r w:rsidR="00551188">
        <w:t xml:space="preserve"> todas as informações dos pontos de acesso e o respetivo identificador.</w:t>
      </w:r>
    </w:p>
    <w:p w14:paraId="716EDC96" w14:textId="1599DF9A" w:rsidR="000E50BE" w:rsidRDefault="004824DA" w:rsidP="00AB7C94">
      <w:pPr>
        <w:pStyle w:val="Imagem"/>
      </w:pPr>
      <w:r>
        <w:drawing>
          <wp:inline distT="0" distB="0" distL="0" distR="0" wp14:anchorId="4B23D0F1" wp14:editId="432735F9">
            <wp:extent cx="5731510" cy="4036695"/>
            <wp:effectExtent l="0" t="0" r="2540" b="190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ba Pontos de Acesso.png"/>
                    <pic:cNvPicPr/>
                  </pic:nvPicPr>
                  <pic:blipFill>
                    <a:blip r:embed="rId49">
                      <a:extLst>
                        <a:ext uri="{28A0092B-C50C-407E-A947-70E740481C1C}">
                          <a14:useLocalDpi xmlns:a14="http://schemas.microsoft.com/office/drawing/2010/main" val="0"/>
                        </a:ext>
                      </a:extLst>
                    </a:blip>
                    <a:stretch>
                      <a:fillRect/>
                    </a:stretch>
                  </pic:blipFill>
                  <pic:spPr>
                    <a:xfrm>
                      <a:off x="0" y="0"/>
                      <a:ext cx="5731510" cy="4036695"/>
                    </a:xfrm>
                    <a:prstGeom prst="rect">
                      <a:avLst/>
                    </a:prstGeom>
                  </pic:spPr>
                </pic:pic>
              </a:graphicData>
            </a:graphic>
          </wp:inline>
        </w:drawing>
      </w:r>
    </w:p>
    <w:p w14:paraId="6BCD45E7" w14:textId="7A9CCFF5" w:rsidR="000E50BE" w:rsidRPr="000E50BE" w:rsidRDefault="000E50BE" w:rsidP="00AB7C94">
      <w:pPr>
        <w:pStyle w:val="Legenda"/>
      </w:pPr>
      <w:bookmarkStart w:id="489" w:name="_Ref378010559"/>
      <w:bookmarkStart w:id="490" w:name="_Ref378282523"/>
      <w:bookmarkStart w:id="491" w:name="_Toc379391172"/>
      <w:r>
        <w:t xml:space="preserve">Figura </w:t>
      </w:r>
      <w:r w:rsidR="0075723B">
        <w:fldChar w:fldCharType="begin"/>
      </w:r>
      <w:r w:rsidR="0075723B">
        <w:instrText xml:space="preserve"> SEQ Figura \* ARABIC </w:instrText>
      </w:r>
      <w:r w:rsidR="0075723B">
        <w:fldChar w:fldCharType="separate"/>
      </w:r>
      <w:r w:rsidR="00AC2DDA">
        <w:rPr>
          <w:noProof/>
        </w:rPr>
        <w:t>25</w:t>
      </w:r>
      <w:r w:rsidR="0075723B">
        <w:rPr>
          <w:noProof/>
        </w:rPr>
        <w:fldChar w:fldCharType="end"/>
      </w:r>
      <w:bookmarkEnd w:id="489"/>
      <w:r>
        <w:t xml:space="preserve"> – Aba “Pontos de Acesso”</w:t>
      </w:r>
      <w:bookmarkEnd w:id="490"/>
      <w:bookmarkEnd w:id="491"/>
    </w:p>
    <w:p w14:paraId="618400A7" w14:textId="77777777" w:rsidR="00B375B1" w:rsidRDefault="00586A8A" w:rsidP="00B375B1">
      <w:r>
        <w:tab/>
      </w:r>
      <w:r w:rsidR="00B375B1">
        <w:t>A aba “Planta” (</w:t>
      </w:r>
      <w:r w:rsidR="00B375B1">
        <w:fldChar w:fldCharType="begin"/>
      </w:r>
      <w:r w:rsidR="00B375B1">
        <w:instrText xml:space="preserve"> REF _Ref378010684 \h </w:instrText>
      </w:r>
      <w:r w:rsidR="00B375B1">
        <w:fldChar w:fldCharType="separate"/>
      </w:r>
      <w:r w:rsidR="00AC2DDA">
        <w:t xml:space="preserve">Figura </w:t>
      </w:r>
      <w:r w:rsidR="00AC2DDA">
        <w:rPr>
          <w:noProof/>
        </w:rPr>
        <w:t>26</w:t>
      </w:r>
      <w:r w:rsidR="00B375B1">
        <w:fldChar w:fldCharType="end"/>
      </w:r>
      <w:r w:rsidR="00B375B1">
        <w:t>) permite introduzir todos os dados sobre a planta do edifico em questão. Os dados necessários são o nome da planta, a largura e altura real do edifício em metros e a imagem da planta. Automaticamente o servidor determina o número de coordenadas existentes e as dimensões da imagem. Na parte de baixo é apresentada a imagem da planta que pode ser arrastada e ampliada.</w:t>
      </w:r>
    </w:p>
    <w:p w14:paraId="708C3250" w14:textId="13AAE094" w:rsidR="000E50BE" w:rsidRDefault="004824DA" w:rsidP="004A437B">
      <w:pPr>
        <w:spacing w:after="0"/>
      </w:pPr>
      <w:r>
        <w:rPr>
          <w:noProof/>
          <w:lang w:eastAsia="pt-PT"/>
        </w:rPr>
        <w:lastRenderedPageBreak/>
        <w:drawing>
          <wp:inline distT="0" distB="0" distL="0" distR="0" wp14:anchorId="1D764AC2" wp14:editId="22AA5C2E">
            <wp:extent cx="5731510" cy="4036695"/>
            <wp:effectExtent l="0" t="0" r="2540" b="190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ba Planta.png"/>
                    <pic:cNvPicPr/>
                  </pic:nvPicPr>
                  <pic:blipFill>
                    <a:blip r:embed="rId50">
                      <a:extLst>
                        <a:ext uri="{28A0092B-C50C-407E-A947-70E740481C1C}">
                          <a14:useLocalDpi xmlns:a14="http://schemas.microsoft.com/office/drawing/2010/main" val="0"/>
                        </a:ext>
                      </a:extLst>
                    </a:blip>
                    <a:stretch>
                      <a:fillRect/>
                    </a:stretch>
                  </pic:blipFill>
                  <pic:spPr>
                    <a:xfrm>
                      <a:off x="0" y="0"/>
                      <a:ext cx="5731510" cy="4036695"/>
                    </a:xfrm>
                    <a:prstGeom prst="rect">
                      <a:avLst/>
                    </a:prstGeom>
                  </pic:spPr>
                </pic:pic>
              </a:graphicData>
            </a:graphic>
          </wp:inline>
        </w:drawing>
      </w:r>
    </w:p>
    <w:p w14:paraId="225B7C01" w14:textId="5D07E362" w:rsidR="000E50BE" w:rsidRPr="000E50BE" w:rsidRDefault="000E50BE" w:rsidP="00AB7C94">
      <w:pPr>
        <w:pStyle w:val="Legenda"/>
      </w:pPr>
      <w:bookmarkStart w:id="492" w:name="_Ref378010684"/>
      <w:bookmarkStart w:id="493" w:name="_Toc379391173"/>
      <w:r>
        <w:t xml:space="preserve">Figura </w:t>
      </w:r>
      <w:r w:rsidR="0075723B">
        <w:fldChar w:fldCharType="begin"/>
      </w:r>
      <w:r w:rsidR="0075723B">
        <w:instrText xml:space="preserve"> SEQ Figura \* ARABIC </w:instrText>
      </w:r>
      <w:r w:rsidR="0075723B">
        <w:fldChar w:fldCharType="separate"/>
      </w:r>
      <w:r w:rsidR="00AC2DDA">
        <w:rPr>
          <w:noProof/>
        </w:rPr>
        <w:t>26</w:t>
      </w:r>
      <w:r w:rsidR="0075723B">
        <w:rPr>
          <w:noProof/>
        </w:rPr>
        <w:fldChar w:fldCharType="end"/>
      </w:r>
      <w:bookmarkEnd w:id="492"/>
      <w:r>
        <w:t xml:space="preserve"> – Aba “Planta”</w:t>
      </w:r>
      <w:bookmarkEnd w:id="493"/>
    </w:p>
    <w:p w14:paraId="18D8736F" w14:textId="5BD535D7" w:rsidR="00586A8A" w:rsidRDefault="00551188" w:rsidP="00D23FF4">
      <w:r>
        <w:t xml:space="preserve"> </w:t>
      </w:r>
      <w:r>
        <w:tab/>
      </w:r>
      <w:r w:rsidR="00B375B1">
        <w:t>A aba “Posicionar Pontos de Acesso” (</w:t>
      </w:r>
      <w:r w:rsidR="00B375B1">
        <w:fldChar w:fldCharType="begin"/>
      </w:r>
      <w:r w:rsidR="00B375B1">
        <w:instrText xml:space="preserve"> REF _Ref378010810 \h </w:instrText>
      </w:r>
      <w:r w:rsidR="00B375B1">
        <w:fldChar w:fldCharType="separate"/>
      </w:r>
      <w:r w:rsidR="00AC2DDA">
        <w:t xml:space="preserve">Figura </w:t>
      </w:r>
      <w:r w:rsidR="00AC2DDA">
        <w:rPr>
          <w:noProof/>
        </w:rPr>
        <w:t>27</w:t>
      </w:r>
      <w:r w:rsidR="00B375B1">
        <w:fldChar w:fldCharType="end"/>
      </w:r>
      <w:r w:rsidR="00B375B1">
        <w:t xml:space="preserve">), como o próprio nome indica, ajuda a definir a localização de cada ponto de acesso. Na parte superior é apresentado a tabela com os pontos de acesso já introduzidos anteriormente e em baixo a imagem com a planta do edifico. Para atribuir uma posição a um ponto de acesso basta colocar o ponteiro do rato na posição pretendida na imagem, e clicar no lado direito. Será apresentado um pin com a respetiva posição, depois basta associar essa posição ao ponto de acesso. </w:t>
      </w:r>
    </w:p>
    <w:p w14:paraId="623BFC09" w14:textId="0C8C72BB" w:rsidR="000E50BE" w:rsidRDefault="004824DA" w:rsidP="00AB7C94">
      <w:pPr>
        <w:pStyle w:val="Imagem"/>
      </w:pPr>
      <w:r>
        <w:lastRenderedPageBreak/>
        <w:drawing>
          <wp:inline distT="0" distB="0" distL="0" distR="0" wp14:anchorId="031A1CD2" wp14:editId="62B2E63E">
            <wp:extent cx="5731510" cy="4036695"/>
            <wp:effectExtent l="0" t="0" r="2540" b="1905"/>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ba Posicionar Pontos de Acesso.png"/>
                    <pic:cNvPicPr/>
                  </pic:nvPicPr>
                  <pic:blipFill>
                    <a:blip r:embed="rId51">
                      <a:extLst>
                        <a:ext uri="{28A0092B-C50C-407E-A947-70E740481C1C}">
                          <a14:useLocalDpi xmlns:a14="http://schemas.microsoft.com/office/drawing/2010/main" val="0"/>
                        </a:ext>
                      </a:extLst>
                    </a:blip>
                    <a:stretch>
                      <a:fillRect/>
                    </a:stretch>
                  </pic:blipFill>
                  <pic:spPr>
                    <a:xfrm>
                      <a:off x="0" y="0"/>
                      <a:ext cx="5731510" cy="4036695"/>
                    </a:xfrm>
                    <a:prstGeom prst="rect">
                      <a:avLst/>
                    </a:prstGeom>
                  </pic:spPr>
                </pic:pic>
              </a:graphicData>
            </a:graphic>
          </wp:inline>
        </w:drawing>
      </w:r>
    </w:p>
    <w:p w14:paraId="1A7C1633" w14:textId="3C0271BA" w:rsidR="000E50BE" w:rsidRPr="000E50BE" w:rsidRDefault="000E50BE" w:rsidP="00AB7C94">
      <w:pPr>
        <w:pStyle w:val="Legenda"/>
      </w:pPr>
      <w:bookmarkStart w:id="494" w:name="_Ref378010810"/>
      <w:bookmarkStart w:id="495" w:name="_Toc379391174"/>
      <w:r>
        <w:t xml:space="preserve">Figura </w:t>
      </w:r>
      <w:r w:rsidR="0075723B">
        <w:fldChar w:fldCharType="begin"/>
      </w:r>
      <w:r w:rsidR="0075723B">
        <w:instrText xml:space="preserve"> SEQ Figura \* ARABIC </w:instrText>
      </w:r>
      <w:r w:rsidR="0075723B">
        <w:fldChar w:fldCharType="separate"/>
      </w:r>
      <w:r w:rsidR="00AC2DDA">
        <w:rPr>
          <w:noProof/>
        </w:rPr>
        <w:t>27</w:t>
      </w:r>
      <w:r w:rsidR="0075723B">
        <w:rPr>
          <w:noProof/>
        </w:rPr>
        <w:fldChar w:fldCharType="end"/>
      </w:r>
      <w:bookmarkEnd w:id="494"/>
      <w:r>
        <w:t xml:space="preserve"> – Aba “Posicionar Pontos de Acesso”</w:t>
      </w:r>
      <w:bookmarkEnd w:id="495"/>
    </w:p>
    <w:p w14:paraId="69EDE36F" w14:textId="7148A91B" w:rsidR="00B375B1" w:rsidRDefault="001800EE" w:rsidP="00B375B1">
      <w:r>
        <w:tab/>
      </w:r>
      <w:r w:rsidR="00B375B1">
        <w:t>A aba “Fase de Treino” (</w:t>
      </w:r>
      <w:r w:rsidR="00B375B1">
        <w:fldChar w:fldCharType="begin"/>
      </w:r>
      <w:r w:rsidR="00B375B1">
        <w:instrText xml:space="preserve"> REF _Ref378011118 \h </w:instrText>
      </w:r>
      <w:r w:rsidR="00B375B1">
        <w:fldChar w:fldCharType="separate"/>
      </w:r>
      <w:r w:rsidR="00AC2DDA">
        <w:t xml:space="preserve">Figura </w:t>
      </w:r>
      <w:r w:rsidR="00AC2DDA">
        <w:rPr>
          <w:noProof/>
        </w:rPr>
        <w:t>28</w:t>
      </w:r>
      <w:r w:rsidR="00B375B1">
        <w:fldChar w:fldCharType="end"/>
      </w:r>
      <w:r w:rsidR="00B375B1">
        <w:t xml:space="preserve">) permite </w:t>
      </w:r>
      <w:r w:rsidR="00B375B1" w:rsidRPr="00B53BD0">
        <w:rPr>
          <w:i/>
        </w:rPr>
        <w:t>treinar</w:t>
      </w:r>
      <w:r w:rsidR="00B375B1">
        <w:t xml:space="preserve"> a plataforma. Foi criada porque o algoritmo de localização (ver secção</w:t>
      </w:r>
      <w:r w:rsidR="005F2561">
        <w:t xml:space="preserve"> </w:t>
      </w:r>
      <w:r w:rsidR="005F2561">
        <w:fldChar w:fldCharType="begin"/>
      </w:r>
      <w:r w:rsidR="005F2561">
        <w:instrText xml:space="preserve"> REF _Ref379387206 \r \h </w:instrText>
      </w:r>
      <w:r w:rsidR="005F2561">
        <w:fldChar w:fldCharType="separate"/>
      </w:r>
      <w:r w:rsidR="00AC2DDA">
        <w:t>6.3</w:t>
      </w:r>
      <w:r w:rsidR="005F2561">
        <w:fldChar w:fldCharType="end"/>
      </w:r>
      <w:r w:rsidR="00B375B1">
        <w:t>) utiliza uma variável que depende do am</w:t>
      </w:r>
      <w:r w:rsidR="00EE15C6">
        <w:t xml:space="preserve">biente em que está inserido. </w:t>
      </w:r>
      <w:r w:rsidR="00EE15C6" w:rsidRPr="00EE15C6">
        <w:t>P</w:t>
      </w:r>
      <w:r w:rsidR="00B375B1" w:rsidRPr="00EE15C6">
        <w:t>ara</w:t>
      </w:r>
      <w:r w:rsidR="00B375B1">
        <w:t xml:space="preserve"> determinar essa variável é necessário analisar o ambiente</w:t>
      </w:r>
      <w:r w:rsidR="005D6597">
        <w:t xml:space="preserve"> em causa</w:t>
      </w:r>
      <w:r w:rsidR="00C923A7">
        <w:t>.</w:t>
      </w:r>
      <w:r w:rsidR="00B375B1">
        <w:t xml:space="preserve"> </w:t>
      </w:r>
      <w:r w:rsidR="00C923A7">
        <w:t xml:space="preserve">Todo o </w:t>
      </w:r>
      <w:r w:rsidR="00B375B1">
        <w:t>processo de localizaçã</w:t>
      </w:r>
      <w:r w:rsidR="00A816DB">
        <w:t>o está explicado com detalhe no</w:t>
      </w:r>
      <w:r w:rsidR="00C923A7">
        <w:t xml:space="preserve"> capítulo VI</w:t>
      </w:r>
      <w:r w:rsidR="00B375B1">
        <w:t xml:space="preserve">. Esta aba também está dividida em duas partes. Em cima a tabela com o conjunto de sinais captados pelo dispositivo móvel, a sua posição real, como também a quantidade de erro em metros. Em baixo encontra-se a planta do edifício. Na planta posiciona-se o ponteiro do rato no mesmo local onde se encontra o dispositivo móvel. Depois de marcar com o pin nessa posição o servidor irá pedir o conjunto de sinais captados pelo dispositivo móvel e automaticamente calcula a sua posição através do algoritmo. O erro é calculado determinando </w:t>
      </w:r>
      <w:r w:rsidR="00BE27FC">
        <w:t xml:space="preserve">a </w:t>
      </w:r>
      <w:r w:rsidR="00B375B1">
        <w:t>distância de dois pontos (posição real e calculada) num plano cartesiano. Automaticamente na imagem aparecerá a posição real e a posição calculada (ícone com um X).</w:t>
      </w:r>
    </w:p>
    <w:p w14:paraId="1B492140" w14:textId="57015111" w:rsidR="00D13CA4" w:rsidRDefault="004824DA" w:rsidP="00AB7C94">
      <w:pPr>
        <w:pStyle w:val="Imagem"/>
      </w:pPr>
      <w:r>
        <w:lastRenderedPageBreak/>
        <w:drawing>
          <wp:inline distT="0" distB="0" distL="0" distR="0" wp14:anchorId="688FDF9A" wp14:editId="77B666E6">
            <wp:extent cx="5731510" cy="4036695"/>
            <wp:effectExtent l="0" t="0" r="2540" b="1905"/>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ba Fase de Treino.png"/>
                    <pic:cNvPicPr/>
                  </pic:nvPicPr>
                  <pic:blipFill>
                    <a:blip r:embed="rId52">
                      <a:extLst>
                        <a:ext uri="{28A0092B-C50C-407E-A947-70E740481C1C}">
                          <a14:useLocalDpi xmlns:a14="http://schemas.microsoft.com/office/drawing/2010/main" val="0"/>
                        </a:ext>
                      </a:extLst>
                    </a:blip>
                    <a:stretch>
                      <a:fillRect/>
                    </a:stretch>
                  </pic:blipFill>
                  <pic:spPr>
                    <a:xfrm>
                      <a:off x="0" y="0"/>
                      <a:ext cx="5731510" cy="4036695"/>
                    </a:xfrm>
                    <a:prstGeom prst="rect">
                      <a:avLst/>
                    </a:prstGeom>
                  </pic:spPr>
                </pic:pic>
              </a:graphicData>
            </a:graphic>
          </wp:inline>
        </w:drawing>
      </w:r>
    </w:p>
    <w:p w14:paraId="1846E7B4" w14:textId="00829B3D" w:rsidR="00C2047D" w:rsidRDefault="00D13CA4" w:rsidP="00AB7C94">
      <w:pPr>
        <w:pStyle w:val="Legenda"/>
      </w:pPr>
      <w:bookmarkStart w:id="496" w:name="_Ref378011118"/>
      <w:bookmarkStart w:id="497" w:name="_Toc379391175"/>
      <w:r>
        <w:t xml:space="preserve">Figura </w:t>
      </w:r>
      <w:r w:rsidR="0075723B">
        <w:fldChar w:fldCharType="begin"/>
      </w:r>
      <w:r w:rsidR="0075723B">
        <w:instrText xml:space="preserve"> SEQ Figura \* ARABIC </w:instrText>
      </w:r>
      <w:r w:rsidR="0075723B">
        <w:fldChar w:fldCharType="separate"/>
      </w:r>
      <w:r w:rsidR="00AC2DDA">
        <w:rPr>
          <w:noProof/>
        </w:rPr>
        <w:t>28</w:t>
      </w:r>
      <w:r w:rsidR="0075723B">
        <w:rPr>
          <w:noProof/>
        </w:rPr>
        <w:fldChar w:fldCharType="end"/>
      </w:r>
      <w:bookmarkEnd w:id="496"/>
      <w:r>
        <w:t xml:space="preserve"> – Aba “Fase de Treino”</w:t>
      </w:r>
      <w:bookmarkEnd w:id="497"/>
    </w:p>
    <w:p w14:paraId="0BACE2BD" w14:textId="34883C83" w:rsidR="00C2047D" w:rsidRDefault="00C2047D" w:rsidP="00D23FF4">
      <w:r>
        <w:tab/>
        <w:t>Por fim a aba “Localização” (</w:t>
      </w:r>
      <w:r w:rsidR="003758F0">
        <w:fldChar w:fldCharType="begin"/>
      </w:r>
      <w:r w:rsidR="003758F0">
        <w:instrText xml:space="preserve"> REF _Ref378014560 \h </w:instrText>
      </w:r>
      <w:r w:rsidR="003758F0">
        <w:fldChar w:fldCharType="separate"/>
      </w:r>
      <w:r w:rsidR="00AC2DDA">
        <w:t xml:space="preserve">Figura </w:t>
      </w:r>
      <w:r w:rsidR="00AC2DDA">
        <w:rPr>
          <w:noProof/>
        </w:rPr>
        <w:t>29</w:t>
      </w:r>
      <w:r w:rsidR="003758F0">
        <w:fldChar w:fldCharType="end"/>
      </w:r>
      <w:r>
        <w:t>) permite mostrar a localização do dispositivo móvel já com as variáveis de ambiente definidas. Apenas mostra a imagem da planta e basta clicar no botão “Localizar” para automaticamente mostrar na imagem um ícone com a respetiva localização.</w:t>
      </w:r>
    </w:p>
    <w:p w14:paraId="0029A537" w14:textId="71594EF3" w:rsidR="003758F0" w:rsidRPr="000C1AC9" w:rsidRDefault="00107666" w:rsidP="004824DA">
      <w:pPr>
        <w:keepNext/>
        <w:spacing w:after="0"/>
        <w:rPr>
          <w:b/>
        </w:rPr>
      </w:pPr>
      <w:r>
        <w:lastRenderedPageBreak/>
        <w:tab/>
      </w:r>
      <w:r>
        <w:tab/>
      </w:r>
      <w:r>
        <w:tab/>
      </w:r>
      <w:r>
        <w:tab/>
      </w:r>
      <w:r>
        <w:tab/>
      </w:r>
      <w:r w:rsidR="004824DA">
        <w:rPr>
          <w:b/>
          <w:noProof/>
          <w:lang w:eastAsia="pt-PT"/>
        </w:rPr>
        <w:drawing>
          <wp:inline distT="0" distB="0" distL="0" distR="0" wp14:anchorId="0A36AA01" wp14:editId="122E9D5D">
            <wp:extent cx="5731510" cy="4036695"/>
            <wp:effectExtent l="0" t="0" r="2540" b="1905"/>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ba Localizar.png"/>
                    <pic:cNvPicPr/>
                  </pic:nvPicPr>
                  <pic:blipFill>
                    <a:blip r:embed="rId53">
                      <a:extLst>
                        <a:ext uri="{28A0092B-C50C-407E-A947-70E740481C1C}">
                          <a14:useLocalDpi xmlns:a14="http://schemas.microsoft.com/office/drawing/2010/main" val="0"/>
                        </a:ext>
                      </a:extLst>
                    </a:blip>
                    <a:stretch>
                      <a:fillRect/>
                    </a:stretch>
                  </pic:blipFill>
                  <pic:spPr>
                    <a:xfrm>
                      <a:off x="0" y="0"/>
                      <a:ext cx="5731510" cy="4036695"/>
                    </a:xfrm>
                    <a:prstGeom prst="rect">
                      <a:avLst/>
                    </a:prstGeom>
                  </pic:spPr>
                </pic:pic>
              </a:graphicData>
            </a:graphic>
          </wp:inline>
        </w:drawing>
      </w:r>
    </w:p>
    <w:p w14:paraId="77DE459C" w14:textId="76A2089F" w:rsidR="003758F0" w:rsidRPr="003758F0" w:rsidRDefault="003758F0" w:rsidP="00AB7C94">
      <w:pPr>
        <w:pStyle w:val="Legenda"/>
      </w:pPr>
      <w:bookmarkStart w:id="498" w:name="_Ref378014560"/>
      <w:bookmarkStart w:id="499" w:name="_Toc379391176"/>
      <w:r>
        <w:t xml:space="preserve">Figura </w:t>
      </w:r>
      <w:r w:rsidR="0075723B">
        <w:fldChar w:fldCharType="begin"/>
      </w:r>
      <w:r w:rsidR="0075723B">
        <w:instrText xml:space="preserve"> SEQ Figura \* ARABIC </w:instrText>
      </w:r>
      <w:r w:rsidR="0075723B">
        <w:fldChar w:fldCharType="separate"/>
      </w:r>
      <w:r w:rsidR="00AC2DDA">
        <w:rPr>
          <w:noProof/>
        </w:rPr>
        <w:t>29</w:t>
      </w:r>
      <w:r w:rsidR="0075723B">
        <w:rPr>
          <w:noProof/>
        </w:rPr>
        <w:fldChar w:fldCharType="end"/>
      </w:r>
      <w:bookmarkEnd w:id="498"/>
      <w:r>
        <w:t xml:space="preserve"> – Aba “Localização”</w:t>
      </w:r>
      <w:bookmarkEnd w:id="499"/>
    </w:p>
    <w:p w14:paraId="2728A1E4" w14:textId="77777777" w:rsidR="005A6FA9" w:rsidRPr="00667F65" w:rsidRDefault="005A6FA9" w:rsidP="00667F65"/>
    <w:p w14:paraId="1E5C18C5" w14:textId="1AEF8758" w:rsidR="00A7424F" w:rsidRDefault="00A87EC4" w:rsidP="00CC614D">
      <w:pPr>
        <w:pStyle w:val="Cabealho2"/>
      </w:pPr>
      <w:bookmarkStart w:id="500" w:name="_Toc379391131"/>
      <w:r>
        <w:t xml:space="preserve">Aplicação </w:t>
      </w:r>
      <w:r w:rsidR="00A7424F" w:rsidRPr="00667F65">
        <w:t>Android</w:t>
      </w:r>
      <w:bookmarkEnd w:id="500"/>
    </w:p>
    <w:p w14:paraId="5CD7626C" w14:textId="77777777" w:rsidR="005A6FA9" w:rsidRDefault="005A6FA9" w:rsidP="005A6FA9">
      <w:r>
        <w:tab/>
      </w:r>
    </w:p>
    <w:p w14:paraId="2CBE728A" w14:textId="397D1655" w:rsidR="00B1447C" w:rsidRPr="005C2689" w:rsidRDefault="005A6FA9" w:rsidP="005C2689">
      <w:pPr>
        <w:rPr>
          <w:i/>
        </w:rPr>
      </w:pPr>
      <w:r>
        <w:tab/>
      </w:r>
      <w:r w:rsidR="005C2689">
        <w:t>Foi necessário criar uma aplicação para os dispositivos móveis, de forma a comunicarem com o servidor. Esta aplicação é capaz de capturar informação dos sinais Wi-Fi recebidos e enviar essa informação ao servidor, sempre que solicitada. Para além disso determinámos que devia apresentar informações sobre os pontos de acesso e a planta do edifico que se encontram no servidor. Em seguid</w:t>
      </w:r>
      <w:r w:rsidR="00043199">
        <w:t>a</w:t>
      </w:r>
      <w:r w:rsidR="00573E23">
        <w:t xml:space="preserve"> são explicados como foram estruturadas as classes d</w:t>
      </w:r>
      <w:r w:rsidR="005C2689">
        <w:t>a aplicação e algumas imagens da sua interface.</w:t>
      </w:r>
    </w:p>
    <w:p w14:paraId="0090AD58" w14:textId="77777777" w:rsidR="005C2689" w:rsidRDefault="005C2689" w:rsidP="005A6FA9"/>
    <w:p w14:paraId="184BB676" w14:textId="77777777" w:rsidR="00573E23" w:rsidRDefault="00573E23" w:rsidP="005A6FA9"/>
    <w:p w14:paraId="213CD9C6" w14:textId="1D39B9A6" w:rsidR="00B1447C" w:rsidRPr="00043199" w:rsidRDefault="00043199" w:rsidP="00043199">
      <w:pPr>
        <w:pStyle w:val="Cabealho3"/>
        <w:numPr>
          <w:ilvl w:val="0"/>
          <w:numId w:val="0"/>
        </w:numPr>
        <w:pBdr>
          <w:bottom w:val="none" w:sz="0" w:space="0" w:color="auto"/>
        </w:pBdr>
      </w:pPr>
      <w:bookmarkStart w:id="501" w:name="_Toc379391132"/>
      <w:r>
        <w:lastRenderedPageBreak/>
        <w:t xml:space="preserve">Estrutura das </w:t>
      </w:r>
      <w:r w:rsidR="00B1447C" w:rsidRPr="00043199">
        <w:t>Classes</w:t>
      </w:r>
      <w:bookmarkEnd w:id="501"/>
    </w:p>
    <w:p w14:paraId="3042C3B2" w14:textId="63A65B19" w:rsidR="00B1447C" w:rsidRDefault="00B1447C" w:rsidP="00B35A87">
      <w:pPr>
        <w:spacing w:after="0"/>
        <w:rPr>
          <w:i/>
        </w:rPr>
      </w:pPr>
      <w:r>
        <w:tab/>
        <w:t>Esta aplicação também foi desenvolvida em li</w:t>
      </w:r>
      <w:r w:rsidR="00CC2B7C">
        <w:t xml:space="preserve">nguagem Java e a </w:t>
      </w:r>
      <w:r>
        <w:fldChar w:fldCharType="begin"/>
      </w:r>
      <w:r>
        <w:instrText xml:space="preserve"> REF _Ref377917322 \h </w:instrText>
      </w:r>
      <w:r>
        <w:fldChar w:fldCharType="separate"/>
      </w:r>
      <w:r w:rsidR="00AC2DDA">
        <w:t xml:space="preserve">Figura </w:t>
      </w:r>
      <w:r w:rsidR="00AC2DDA">
        <w:rPr>
          <w:noProof/>
        </w:rPr>
        <w:t>30</w:t>
      </w:r>
      <w:r>
        <w:fldChar w:fldCharType="end"/>
      </w:r>
      <w:r>
        <w:t xml:space="preserve"> representa </w:t>
      </w:r>
      <w:r w:rsidR="00E70D91">
        <w:t>o seu diagrama de classes</w:t>
      </w:r>
      <w:r>
        <w:t>.</w:t>
      </w:r>
      <w:r w:rsidR="00E70D91">
        <w:t xml:space="preserve"> </w:t>
      </w:r>
      <w:r w:rsidR="002525C7">
        <w:t>Esta</w:t>
      </w:r>
      <w:r w:rsidR="00E70D91">
        <w:t xml:space="preserve"> aplicação foi </w:t>
      </w:r>
      <w:r w:rsidR="00F40486">
        <w:t>organizada</w:t>
      </w:r>
      <w:r w:rsidR="00E70D91">
        <w:t xml:space="preserve"> </w:t>
      </w:r>
      <w:r w:rsidR="00F40486">
        <w:t>nos</w:t>
      </w:r>
      <w:r w:rsidR="00E70D91">
        <w:t xml:space="preserve"> seguintes </w:t>
      </w:r>
      <w:r w:rsidR="00E70D91" w:rsidRPr="00E70D91">
        <w:rPr>
          <w:i/>
        </w:rPr>
        <w:t>packages:</w:t>
      </w:r>
    </w:p>
    <w:p w14:paraId="621EE18A" w14:textId="2404456C" w:rsidR="00F40486" w:rsidRPr="005C2689" w:rsidRDefault="00F40486" w:rsidP="0059455D">
      <w:pPr>
        <w:pStyle w:val="PargrafodaLista"/>
        <w:numPr>
          <w:ilvl w:val="0"/>
          <w:numId w:val="28"/>
        </w:numPr>
        <w:ind w:left="1134"/>
        <w:rPr>
          <w:u w:val="single"/>
        </w:rPr>
      </w:pPr>
      <w:r w:rsidRPr="00EB20F0">
        <w:rPr>
          <w:b/>
        </w:rPr>
        <w:t>classes</w:t>
      </w:r>
      <w:r w:rsidRPr="0034461E">
        <w:t>:</w:t>
      </w:r>
      <w:r w:rsidRPr="00F40486">
        <w:t xml:space="preserve"> </w:t>
      </w:r>
      <w:r w:rsidR="005C2689">
        <w:t>esta classe é partilhada pelas duas aplicações e a informação destas classes são armazenadas na base de dados. Estas classes definem os protocolos de comun</w:t>
      </w:r>
      <w:r w:rsidR="00546320">
        <w:t>icação entre as duas aplicações;</w:t>
      </w:r>
    </w:p>
    <w:p w14:paraId="50A23734" w14:textId="6DA7B579" w:rsidR="00654925" w:rsidRPr="005C2689" w:rsidRDefault="00F40486" w:rsidP="0059455D">
      <w:pPr>
        <w:pStyle w:val="PargrafodaLista"/>
        <w:numPr>
          <w:ilvl w:val="0"/>
          <w:numId w:val="28"/>
        </w:numPr>
        <w:ind w:left="1134"/>
        <w:rPr>
          <w:u w:val="single"/>
        </w:rPr>
      </w:pPr>
      <w:r w:rsidRPr="00EB20F0">
        <w:rPr>
          <w:b/>
        </w:rPr>
        <w:t>atividadePrincipal</w:t>
      </w:r>
      <w:r w:rsidRPr="0034461E">
        <w:t>:</w:t>
      </w:r>
      <w:r>
        <w:t xml:space="preserve"> </w:t>
      </w:r>
      <w:r w:rsidR="005C2689">
        <w:t xml:space="preserve">aqui é apresentado a classe da atividade principal </w:t>
      </w:r>
      <w:r w:rsidR="005C2689" w:rsidRPr="00B659DE">
        <w:rPr>
          <w:i/>
        </w:rPr>
        <w:t>(MainActivity)</w:t>
      </w:r>
      <w:r w:rsidR="005C2689">
        <w:t xml:space="preserve"> </w:t>
      </w:r>
      <w:r w:rsidR="005C2689">
        <w:rPr>
          <w:i/>
        </w:rPr>
        <w:t>responsável</w:t>
      </w:r>
      <w:r w:rsidR="005C2689">
        <w:t xml:space="preserve"> por interligar as restantes atividades. Esta classe permite ter acesso a todas as funcionalidades da barra de ações como também apresentar os menus para conectar com o servidor. A qualquer momento é possível alternar entre aba “Pontos de Acesso” e a “Planta”. Este package contem os seguintse </w:t>
      </w:r>
      <w:r w:rsidR="005C2689">
        <w:rPr>
          <w:i/>
        </w:rPr>
        <w:t>sub-packages:</w:t>
      </w:r>
    </w:p>
    <w:p w14:paraId="7FEB7B64" w14:textId="298E46FF" w:rsidR="00B659DE" w:rsidRDefault="00B659DE" w:rsidP="00AB49F5">
      <w:pPr>
        <w:pStyle w:val="PargrafodaLista"/>
        <w:numPr>
          <w:ilvl w:val="1"/>
          <w:numId w:val="28"/>
        </w:numPr>
        <w:ind w:left="1843"/>
        <w:rPr>
          <w:u w:val="single"/>
        </w:rPr>
      </w:pPr>
      <w:r w:rsidRPr="00EB20F0">
        <w:rPr>
          <w:b/>
        </w:rPr>
        <w:t>planta</w:t>
      </w:r>
      <w:r w:rsidRPr="0034461E">
        <w:t>:</w:t>
      </w:r>
      <w:r w:rsidRPr="00B659DE">
        <w:t xml:space="preserve"> </w:t>
      </w:r>
      <w:r>
        <w:t>aqui estão as classes responsáveis por apresentar toda a informação da aba “</w:t>
      </w:r>
      <w:r w:rsidR="00654925">
        <w:t>Planta</w:t>
      </w:r>
      <w:r>
        <w:t>”</w:t>
      </w:r>
      <w:r w:rsidR="00654925">
        <w:t xml:space="preserve"> </w:t>
      </w:r>
      <w:r w:rsidR="00654925" w:rsidRPr="00654925">
        <w:rPr>
          <w:i/>
        </w:rPr>
        <w:t>(PlantaFragment)</w:t>
      </w:r>
      <w:r w:rsidR="00546320">
        <w:t>;</w:t>
      </w:r>
    </w:p>
    <w:p w14:paraId="08A5E06B" w14:textId="56E1AEF6" w:rsidR="00DB14C2" w:rsidRPr="00DB14C2" w:rsidRDefault="00B659DE" w:rsidP="00AB49F5">
      <w:pPr>
        <w:pStyle w:val="PargrafodaLista"/>
        <w:numPr>
          <w:ilvl w:val="1"/>
          <w:numId w:val="28"/>
        </w:numPr>
        <w:ind w:left="1843"/>
        <w:rPr>
          <w:u w:val="single"/>
        </w:rPr>
      </w:pPr>
      <w:r w:rsidRPr="00EB20F0">
        <w:rPr>
          <w:b/>
        </w:rPr>
        <w:t>pontosAcesso</w:t>
      </w:r>
      <w:r w:rsidRPr="0034461E">
        <w:t>:</w:t>
      </w:r>
      <w:r w:rsidR="00654925" w:rsidRPr="00654925">
        <w:t xml:space="preserve"> </w:t>
      </w:r>
      <w:r w:rsidR="002525C7">
        <w:t>aqui situam-se agrupadas as</w:t>
      </w:r>
      <w:r w:rsidR="00654925">
        <w:t xml:space="preserve"> classes necessárias pela aba “Pontos de Acesso” </w:t>
      </w:r>
      <w:r w:rsidR="00654925" w:rsidRPr="00654925">
        <w:rPr>
          <w:i/>
        </w:rPr>
        <w:t>(PontosAcessoFragment)</w:t>
      </w:r>
      <w:r w:rsidR="00654925">
        <w:t xml:space="preserve">. </w:t>
      </w:r>
    </w:p>
    <w:p w14:paraId="2CA1CF9B" w14:textId="524660A7" w:rsidR="00EA6B0C" w:rsidRDefault="00654925" w:rsidP="0059455D">
      <w:pPr>
        <w:pStyle w:val="PargrafodaLista"/>
        <w:numPr>
          <w:ilvl w:val="0"/>
          <w:numId w:val="28"/>
        </w:numPr>
        <w:ind w:left="1134"/>
      </w:pPr>
      <w:r w:rsidRPr="00EB20F0">
        <w:rPr>
          <w:b/>
        </w:rPr>
        <w:t>clienteTCP</w:t>
      </w:r>
      <w:r w:rsidRPr="0034461E">
        <w:t>:</w:t>
      </w:r>
      <w:r>
        <w:t xml:space="preserve"> </w:t>
      </w:r>
      <w:r w:rsidR="006846E9">
        <w:t xml:space="preserve">a principal classe neste </w:t>
      </w:r>
      <w:r w:rsidR="006846E9" w:rsidRPr="006846E9">
        <w:rPr>
          <w:i/>
        </w:rPr>
        <w:t>package</w:t>
      </w:r>
      <w:r w:rsidR="006846E9">
        <w:t xml:space="preserve"> é o </w:t>
      </w:r>
      <w:r w:rsidR="006846E9" w:rsidRPr="006846E9">
        <w:rPr>
          <w:i/>
        </w:rPr>
        <w:t>ClienteTCP</w:t>
      </w:r>
      <w:r w:rsidR="006846E9">
        <w:t xml:space="preserve">, que permite estabelecer uma comunicação com o servidor mais propriamente com a classe </w:t>
      </w:r>
      <w:r w:rsidR="006846E9" w:rsidRPr="006846E9">
        <w:rPr>
          <w:i/>
        </w:rPr>
        <w:t>ServidorTCP</w:t>
      </w:r>
      <w:r w:rsidR="006846E9">
        <w:rPr>
          <w:i/>
        </w:rPr>
        <w:t>.</w:t>
      </w:r>
      <w:r w:rsidR="006846E9">
        <w:t xml:space="preserve"> Permitindo receber dados e enviar os sinais Wi-Fi utilizados no processo de localização.</w:t>
      </w:r>
    </w:p>
    <w:p w14:paraId="24C20FDD" w14:textId="10E8D320" w:rsidR="00667F65" w:rsidRDefault="00986E4F" w:rsidP="00AB7C94">
      <w:pPr>
        <w:pStyle w:val="Imagem"/>
      </w:pPr>
      <w:r>
        <w:lastRenderedPageBreak/>
        <w:drawing>
          <wp:inline distT="0" distB="0" distL="0" distR="0" wp14:anchorId="637C1653" wp14:editId="786BAC13">
            <wp:extent cx="5731510" cy="4591050"/>
            <wp:effectExtent l="0" t="0" r="254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iagrama de classes android.png"/>
                    <pic:cNvPicPr/>
                  </pic:nvPicPr>
                  <pic:blipFill>
                    <a:blip r:embed="rId54">
                      <a:extLst>
                        <a:ext uri="{28A0092B-C50C-407E-A947-70E740481C1C}">
                          <a14:useLocalDpi xmlns:a14="http://schemas.microsoft.com/office/drawing/2010/main" val="0"/>
                        </a:ext>
                      </a:extLst>
                    </a:blip>
                    <a:stretch>
                      <a:fillRect/>
                    </a:stretch>
                  </pic:blipFill>
                  <pic:spPr>
                    <a:xfrm>
                      <a:off x="0" y="0"/>
                      <a:ext cx="5731510" cy="4591050"/>
                    </a:xfrm>
                    <a:prstGeom prst="rect">
                      <a:avLst/>
                    </a:prstGeom>
                    <a:ln w="25400" cap="rnd">
                      <a:noFill/>
                    </a:ln>
                    <a:effectLst/>
                  </pic:spPr>
                </pic:pic>
              </a:graphicData>
            </a:graphic>
          </wp:inline>
        </w:drawing>
      </w:r>
    </w:p>
    <w:p w14:paraId="24D88F05" w14:textId="64237ED0" w:rsidR="00667F65" w:rsidRDefault="00667F65" w:rsidP="00AB7C94">
      <w:pPr>
        <w:pStyle w:val="Legenda"/>
      </w:pPr>
      <w:bookmarkStart w:id="502" w:name="_Ref377917322"/>
      <w:bookmarkStart w:id="503" w:name="_Toc379391177"/>
      <w:r>
        <w:t xml:space="preserve">Figura </w:t>
      </w:r>
      <w:r w:rsidR="0075723B">
        <w:fldChar w:fldCharType="begin"/>
      </w:r>
      <w:r w:rsidR="0075723B">
        <w:instrText xml:space="preserve"> SEQ Figura \* ARABIC </w:instrText>
      </w:r>
      <w:r w:rsidR="0075723B">
        <w:fldChar w:fldCharType="separate"/>
      </w:r>
      <w:r w:rsidR="00AC2DDA">
        <w:rPr>
          <w:noProof/>
        </w:rPr>
        <w:t>30</w:t>
      </w:r>
      <w:r w:rsidR="0075723B">
        <w:rPr>
          <w:noProof/>
        </w:rPr>
        <w:fldChar w:fldCharType="end"/>
      </w:r>
      <w:bookmarkEnd w:id="502"/>
      <w:r>
        <w:t xml:space="preserve"> – Diagrama de classes aplicação Android</w:t>
      </w:r>
      <w:bookmarkEnd w:id="503"/>
    </w:p>
    <w:p w14:paraId="033B88F9" w14:textId="77777777" w:rsidR="00901122" w:rsidRPr="00901122" w:rsidRDefault="00901122" w:rsidP="00901122"/>
    <w:p w14:paraId="6AD7D3F3" w14:textId="696635C6" w:rsidR="008A1733" w:rsidRDefault="00A85832" w:rsidP="00901122">
      <w:pPr>
        <w:pStyle w:val="Cabealho3"/>
        <w:numPr>
          <w:ilvl w:val="0"/>
          <w:numId w:val="0"/>
        </w:numPr>
        <w:pBdr>
          <w:bottom w:val="none" w:sz="0" w:space="0" w:color="auto"/>
        </w:pBdr>
      </w:pPr>
      <w:bookmarkStart w:id="504" w:name="_Toc379391133"/>
      <w:r w:rsidRPr="00807251">
        <w:t>Interfac</w:t>
      </w:r>
      <w:r w:rsidR="00901122">
        <w:t>e</w:t>
      </w:r>
      <w:bookmarkEnd w:id="504"/>
    </w:p>
    <w:p w14:paraId="679054BD" w14:textId="1F79303B" w:rsidR="00E548FD" w:rsidRDefault="00551CCE" w:rsidP="008A1733">
      <w:pPr>
        <w:ind w:firstLine="709"/>
      </w:pPr>
      <w:r>
        <w:t>A interface desta aplicação foi simplificada visto que a aplicação executa em segundo plano. O objetivo é providenciar um sistema transparente ao utilizador. Todavia, foram implementadas duas abas para informar sobre o procedimento do sistema.</w:t>
      </w:r>
      <w:r w:rsidR="00573E23">
        <w:t xml:space="preserve"> Nestas duas abas é possível conectar com servidor a qualquer momento, basta para isso</w:t>
      </w:r>
      <w:r w:rsidR="00E548FD">
        <w:t xml:space="preserve"> clicar na tecla de menu e</w:t>
      </w:r>
      <w:r w:rsidR="00573E23">
        <w:t xml:space="preserve"> selecionar “Conectar”</w:t>
      </w:r>
      <w:r w:rsidR="00E548FD">
        <w:t>. Q</w:t>
      </w:r>
      <w:r w:rsidR="006A4454">
        <w:t xml:space="preserve">uando </w:t>
      </w:r>
      <w:r w:rsidR="005A738D">
        <w:t xml:space="preserve">se </w:t>
      </w:r>
      <w:r w:rsidR="00E548FD">
        <w:t>pretender pode</w:t>
      </w:r>
      <w:r w:rsidR="005A738D">
        <w:t>-se</w:t>
      </w:r>
      <w:r w:rsidR="00E548FD">
        <w:t xml:space="preserve"> desligar do servidor no mesmo menu, selecionando “Desconectar”. No canto superior direito encontra-se o atalho para atualizar com o servidor toda a informação da respetiva aba selecionada. </w:t>
      </w:r>
    </w:p>
    <w:p w14:paraId="35CDFB5F" w14:textId="3170A66F" w:rsidR="00991949" w:rsidRPr="00991949" w:rsidRDefault="009471CF" w:rsidP="00E548FD">
      <w:pPr>
        <w:ind w:firstLine="709"/>
        <w:rPr>
          <w:b/>
          <w:color w:val="FF0000"/>
        </w:rPr>
      </w:pPr>
      <w:r>
        <w:t>A aba “Pontos de Acesso”</w:t>
      </w:r>
      <w:r w:rsidR="00551CCE">
        <w:t xml:space="preserve"> apresentam toda a informação obtida pelos pontos de acesso que se encontram associados à plataforma. As duas capturas do ecrã, apresentadas na </w:t>
      </w:r>
      <w:r w:rsidR="00551CCE">
        <w:fldChar w:fldCharType="begin"/>
      </w:r>
      <w:r w:rsidR="00551CCE">
        <w:instrText xml:space="preserve"> REF _Ref377995066 \h </w:instrText>
      </w:r>
      <w:r w:rsidR="00551CCE">
        <w:fldChar w:fldCharType="separate"/>
      </w:r>
      <w:r w:rsidR="00AC2DDA">
        <w:t xml:space="preserve">Figura </w:t>
      </w:r>
      <w:r w:rsidR="00AC2DDA">
        <w:rPr>
          <w:noProof/>
        </w:rPr>
        <w:t>31</w:t>
      </w:r>
      <w:r w:rsidR="00551CCE">
        <w:fldChar w:fldCharType="end"/>
      </w:r>
      <w:r w:rsidR="00551CCE">
        <w:t xml:space="preserve">, mostram um exemplo da informação que é apresentada antes e depois de a aplicação estar </w:t>
      </w:r>
      <w:r w:rsidR="00551CCE">
        <w:lastRenderedPageBreak/>
        <w:t>associado ao servidor. Como se pode ver, antes de conectar, os pontos de acesso eram desconhecidos e não faziam parte da plataforma de localização e por isso têm um ponto de interrogação. Depois de conectar a aplicação Android ao servidor os pontos de acesso já estão numerados pela ordem de inserção no servidor. No final da lista são apresentados todos os pontos de acesso que não fazem parte da plataforma mas foram obtidos sinais provenientes deles. Adicionalmente, é apresentada toda a informação sobre os pontos de acesso.</w:t>
      </w:r>
    </w:p>
    <w:p w14:paraId="0B3F957F" w14:textId="4218A60F" w:rsidR="00DB14C2" w:rsidRDefault="004E5658" w:rsidP="00AB7C94">
      <w:pPr>
        <w:pStyle w:val="Imagem"/>
      </w:pPr>
      <w:r>
        <w:drawing>
          <wp:inline distT="0" distB="0" distL="0" distR="0" wp14:anchorId="46A76BDC" wp14:editId="1FE1ABAB">
            <wp:extent cx="4096406" cy="3240000"/>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ba pontos e acesso.png"/>
                    <pic:cNvPicPr/>
                  </pic:nvPicPr>
                  <pic:blipFill>
                    <a:blip r:embed="rId55">
                      <a:extLst>
                        <a:ext uri="{28A0092B-C50C-407E-A947-70E740481C1C}">
                          <a14:useLocalDpi xmlns:a14="http://schemas.microsoft.com/office/drawing/2010/main" val="0"/>
                        </a:ext>
                      </a:extLst>
                    </a:blip>
                    <a:stretch>
                      <a:fillRect/>
                    </a:stretch>
                  </pic:blipFill>
                  <pic:spPr>
                    <a:xfrm>
                      <a:off x="0" y="0"/>
                      <a:ext cx="4096406" cy="3240000"/>
                    </a:xfrm>
                    <a:prstGeom prst="rect">
                      <a:avLst/>
                    </a:prstGeom>
                  </pic:spPr>
                </pic:pic>
              </a:graphicData>
            </a:graphic>
          </wp:inline>
        </w:drawing>
      </w:r>
    </w:p>
    <w:p w14:paraId="328C131D" w14:textId="7E84C6C8" w:rsidR="00DE3BE2" w:rsidRDefault="00DE3BE2" w:rsidP="00AB7C94">
      <w:pPr>
        <w:pStyle w:val="Legenda"/>
      </w:pPr>
      <w:bookmarkStart w:id="505" w:name="_Ref377995066"/>
      <w:bookmarkStart w:id="506" w:name="_Toc379391178"/>
      <w:r>
        <w:t xml:space="preserve">Figura </w:t>
      </w:r>
      <w:r w:rsidR="0075723B">
        <w:fldChar w:fldCharType="begin"/>
      </w:r>
      <w:r w:rsidR="0075723B">
        <w:instrText xml:space="preserve"> SEQ Figura \* ARABIC </w:instrText>
      </w:r>
      <w:r w:rsidR="0075723B">
        <w:fldChar w:fldCharType="separate"/>
      </w:r>
      <w:r w:rsidR="00AC2DDA">
        <w:rPr>
          <w:noProof/>
        </w:rPr>
        <w:t>31</w:t>
      </w:r>
      <w:r w:rsidR="0075723B">
        <w:rPr>
          <w:noProof/>
        </w:rPr>
        <w:fldChar w:fldCharType="end"/>
      </w:r>
      <w:bookmarkEnd w:id="505"/>
      <w:r>
        <w:t xml:space="preserve"> –</w:t>
      </w:r>
      <w:r w:rsidR="00290302">
        <w:t xml:space="preserve"> A</w:t>
      </w:r>
      <w:r>
        <w:t xml:space="preserve">ba </w:t>
      </w:r>
      <w:r w:rsidR="00290302">
        <w:t>“Pontos de A</w:t>
      </w:r>
      <w:r>
        <w:t>cesso</w:t>
      </w:r>
      <w:r w:rsidR="00290302">
        <w:t>”</w:t>
      </w:r>
      <w:r>
        <w:t xml:space="preserve"> antes e depois</w:t>
      </w:r>
      <w:r w:rsidR="00290302">
        <w:br/>
      </w:r>
      <w:r>
        <w:t xml:space="preserve"> de conectado com o servidor</w:t>
      </w:r>
      <w:bookmarkEnd w:id="506"/>
    </w:p>
    <w:p w14:paraId="7156678B" w14:textId="5C5ABBC5" w:rsidR="00991949" w:rsidRPr="00D524FA" w:rsidRDefault="00DE3BE2" w:rsidP="00D35266">
      <w:pPr>
        <w:pStyle w:val="Legenda"/>
        <w:jc w:val="left"/>
      </w:pPr>
      <w:r>
        <w:tab/>
      </w:r>
      <w:r w:rsidR="00551CCE">
        <w:t xml:space="preserve">Na </w:t>
      </w:r>
      <w:r w:rsidR="00D35266">
        <w:fldChar w:fldCharType="begin"/>
      </w:r>
      <w:r w:rsidR="00D35266">
        <w:instrText xml:space="preserve"> REF _Ref384062497 \h </w:instrText>
      </w:r>
      <w:r w:rsidR="00D35266">
        <w:fldChar w:fldCharType="separate"/>
      </w:r>
      <w:r w:rsidR="00AC2DDA">
        <w:t xml:space="preserve">Figura </w:t>
      </w:r>
      <w:r w:rsidR="00AC2DDA">
        <w:rPr>
          <w:noProof/>
        </w:rPr>
        <w:t>32</w:t>
      </w:r>
      <w:r w:rsidR="00D35266">
        <w:fldChar w:fldCharType="end"/>
      </w:r>
      <w:r w:rsidR="00013198">
        <w:t xml:space="preserve"> está representado a aba </w:t>
      </w:r>
      <w:r w:rsidR="00551CCE">
        <w:t xml:space="preserve">“Planta”, antes e depois de a aplicação estar associada ao servidor. Como se pode verificar pelo estado </w:t>
      </w:r>
      <w:r w:rsidR="00551CCE" w:rsidRPr="00B53BD0">
        <w:rPr>
          <w:i/>
        </w:rPr>
        <w:t>antes</w:t>
      </w:r>
      <w:r w:rsidR="00551CCE">
        <w:t>, apenas é mostrado um exemplar de uma planta. No entanto depois de conectado com o servidor a aplicação mostra a imagem da planta do edifício em causa que foi importado no servidor pelo responsável pela plataforma. A planta é ajustada ao ecrã do Android mas pode ser ampliada para ver melhor as divisões. Também são apresentadas as posições de cada ponto de acesso na respetiva planta através do seu identificador, que pode ser consultado na aba “Pontos de acesso”.</w:t>
      </w:r>
    </w:p>
    <w:p w14:paraId="00B9BA0E" w14:textId="0CA8C84B" w:rsidR="00290302" w:rsidRDefault="00290302" w:rsidP="00AB7C94">
      <w:pPr>
        <w:pStyle w:val="Imagem"/>
      </w:pPr>
    </w:p>
    <w:p w14:paraId="504B5B77" w14:textId="7600CACE" w:rsidR="004E5658" w:rsidRDefault="004E5658" w:rsidP="00AB7C94">
      <w:pPr>
        <w:pStyle w:val="Legenda"/>
      </w:pPr>
      <w:bookmarkStart w:id="507" w:name="_Ref378014621"/>
      <w:r>
        <w:rPr>
          <w:noProof/>
          <w:lang w:eastAsia="pt-PT"/>
        </w:rPr>
        <w:drawing>
          <wp:inline distT="0" distB="0" distL="0" distR="0" wp14:anchorId="1771343A" wp14:editId="6CED646B">
            <wp:extent cx="3952993" cy="3240000"/>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ba planta.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952993" cy="3240000"/>
                    </a:xfrm>
                    <a:prstGeom prst="rect">
                      <a:avLst/>
                    </a:prstGeom>
                  </pic:spPr>
                </pic:pic>
              </a:graphicData>
            </a:graphic>
          </wp:inline>
        </w:drawing>
      </w:r>
    </w:p>
    <w:p w14:paraId="7D3843A0" w14:textId="575372A7" w:rsidR="00290302" w:rsidRPr="00290302" w:rsidRDefault="00290302" w:rsidP="00AB7C94">
      <w:pPr>
        <w:pStyle w:val="Legenda"/>
      </w:pPr>
      <w:bookmarkStart w:id="508" w:name="_Ref384062497"/>
      <w:bookmarkStart w:id="509" w:name="_Toc379391179"/>
      <w:r>
        <w:t xml:space="preserve">Figura </w:t>
      </w:r>
      <w:r w:rsidR="0075723B">
        <w:fldChar w:fldCharType="begin"/>
      </w:r>
      <w:r w:rsidR="0075723B">
        <w:instrText xml:space="preserve"> SEQ Figura \* ARABIC </w:instrText>
      </w:r>
      <w:r w:rsidR="0075723B">
        <w:fldChar w:fldCharType="separate"/>
      </w:r>
      <w:r w:rsidR="00AC2DDA">
        <w:rPr>
          <w:noProof/>
        </w:rPr>
        <w:t>32</w:t>
      </w:r>
      <w:r w:rsidR="0075723B">
        <w:rPr>
          <w:noProof/>
        </w:rPr>
        <w:fldChar w:fldCharType="end"/>
      </w:r>
      <w:bookmarkEnd w:id="507"/>
      <w:bookmarkEnd w:id="508"/>
      <w:r>
        <w:t xml:space="preserve"> –</w:t>
      </w:r>
      <w:r w:rsidR="00D13CA4">
        <w:t xml:space="preserve"> Aba</w:t>
      </w:r>
      <w:r>
        <w:t xml:space="preserve"> “Planta” antes e depois de conectado com o servidor</w:t>
      </w:r>
      <w:bookmarkEnd w:id="509"/>
    </w:p>
    <w:p w14:paraId="3ED23077" w14:textId="4E6D24A7" w:rsidR="00B659DE" w:rsidRDefault="00DB14C2" w:rsidP="00AB7C94">
      <w:pPr>
        <w:pStyle w:val="Imagem"/>
      </w:pPr>
      <w:r w:rsidRPr="00DB14C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DB14C2">
        <w:t xml:space="preserve"> </w:t>
      </w:r>
      <w:r w:rsidR="00B659DE">
        <w:br w:type="page"/>
      </w:r>
    </w:p>
    <w:p w14:paraId="5BE49F6C" w14:textId="77777777" w:rsidR="004725D3" w:rsidRPr="006C2FB0" w:rsidRDefault="004725D3" w:rsidP="006921A6">
      <w:pPr>
        <w:rPr>
          <w:b/>
        </w:rPr>
      </w:pPr>
    </w:p>
    <w:p w14:paraId="209A1AE0" w14:textId="77777777" w:rsidR="004725D3" w:rsidRPr="006075EB" w:rsidRDefault="004725D3" w:rsidP="006921A6"/>
    <w:p w14:paraId="5305CE74" w14:textId="77777777" w:rsidR="004725D3" w:rsidRPr="006075EB" w:rsidRDefault="004725D3" w:rsidP="006921A6"/>
    <w:p w14:paraId="20CE1222" w14:textId="77777777" w:rsidR="004725D3" w:rsidRDefault="004725D3" w:rsidP="006921A6"/>
    <w:p w14:paraId="1C9A5B99" w14:textId="1093FAE8" w:rsidR="004725D3" w:rsidRPr="003C2500" w:rsidRDefault="004725D3" w:rsidP="006921A6">
      <w:pPr>
        <w:pStyle w:val="Cabealho1"/>
      </w:pPr>
      <w:bookmarkStart w:id="510" w:name="_Ref378006450"/>
      <w:bookmarkStart w:id="511" w:name="_Ref378006455"/>
      <w:bookmarkStart w:id="512" w:name="_Toc379391134"/>
      <w:r w:rsidRPr="003C2500">
        <w:t>Capítulo VI:</w:t>
      </w:r>
      <w:r w:rsidR="00BD0848" w:rsidRPr="003C2500">
        <w:br/>
      </w:r>
      <w:r w:rsidR="004B6112">
        <w:t>Processo</w:t>
      </w:r>
      <w:r w:rsidRPr="003C2500">
        <w:t xml:space="preserve"> de Localização</w:t>
      </w:r>
      <w:bookmarkEnd w:id="510"/>
      <w:bookmarkEnd w:id="511"/>
      <w:bookmarkEnd w:id="512"/>
    </w:p>
    <w:p w14:paraId="68B8CDBA" w14:textId="77777777" w:rsidR="004725D3" w:rsidRDefault="004725D3" w:rsidP="006921A6"/>
    <w:p w14:paraId="119DAFD7" w14:textId="08E1F23B" w:rsidR="00F659F7" w:rsidRDefault="008F672E" w:rsidP="00F659F7">
      <w:r>
        <w:tab/>
      </w:r>
      <w:r w:rsidR="00F659F7">
        <w:t xml:space="preserve">Neste capítulo é apresentado o processo de localização que foi utilizado para calcular a posição do dispositivo móvel. Também são explicados o modo de funcionamento do sistema criado, em que são detalhados todos os passos necessários para o funcionamento ótimo da plataforma. No fim explicamos como funciona o algoritmo de localização </w:t>
      </w:r>
      <w:r w:rsidR="00F659F7">
        <w:rPr>
          <w:i/>
        </w:rPr>
        <w:t>indoor</w:t>
      </w:r>
      <w:r w:rsidR="00F659F7">
        <w:t xml:space="preserve">, que tipos de parâmetros são necessários e como foram obtidos e é feito uma pequena comparação dos resultados obtidos.  </w:t>
      </w:r>
    </w:p>
    <w:p w14:paraId="092158FC" w14:textId="197BAD74" w:rsidR="00C70664" w:rsidRDefault="00C70664" w:rsidP="00427E8E"/>
    <w:p w14:paraId="6D3B23E1" w14:textId="77777777" w:rsidR="00D46230" w:rsidRPr="00D46230" w:rsidRDefault="00D46230" w:rsidP="00D46230">
      <w:pPr>
        <w:pStyle w:val="PargrafodaLista"/>
        <w:numPr>
          <w:ilvl w:val="0"/>
          <w:numId w:val="1"/>
        </w:numPr>
        <w:pBdr>
          <w:bottom w:val="single" w:sz="12" w:space="1" w:color="auto"/>
        </w:pBdr>
        <w:spacing w:before="240" w:line="240" w:lineRule="auto"/>
        <w:outlineLvl w:val="1"/>
        <w:rPr>
          <w:b/>
          <w:bCs/>
          <w:vanish/>
          <w:sz w:val="40"/>
          <w:szCs w:val="32"/>
        </w:rPr>
      </w:pPr>
      <w:bookmarkStart w:id="513" w:name="_Toc374468261"/>
      <w:bookmarkStart w:id="514" w:name="_Toc375516700"/>
      <w:bookmarkStart w:id="515" w:name="_Toc376794414"/>
      <w:bookmarkStart w:id="516" w:name="_Toc377142362"/>
      <w:bookmarkStart w:id="517" w:name="_Toc377239712"/>
      <w:bookmarkStart w:id="518" w:name="_Toc377657629"/>
      <w:bookmarkStart w:id="519" w:name="_Toc377659492"/>
      <w:bookmarkStart w:id="520" w:name="_Toc377661970"/>
      <w:bookmarkStart w:id="521" w:name="_Toc377663905"/>
      <w:bookmarkStart w:id="522" w:name="_Toc377664006"/>
      <w:bookmarkStart w:id="523" w:name="_Toc377843843"/>
      <w:bookmarkStart w:id="524" w:name="_Toc377910449"/>
      <w:bookmarkStart w:id="525" w:name="_Toc378014864"/>
      <w:bookmarkStart w:id="526" w:name="_Toc378018922"/>
      <w:bookmarkStart w:id="527" w:name="_Toc378236908"/>
      <w:bookmarkStart w:id="528" w:name="_Toc378279593"/>
      <w:bookmarkStart w:id="529" w:name="_Toc378282250"/>
      <w:bookmarkStart w:id="530" w:name="_Toc378282924"/>
      <w:bookmarkStart w:id="531" w:name="_Toc378286317"/>
      <w:bookmarkStart w:id="532" w:name="_Toc378519849"/>
      <w:bookmarkStart w:id="533" w:name="_Toc378529443"/>
      <w:bookmarkStart w:id="534" w:name="_Toc378535635"/>
      <w:bookmarkStart w:id="535" w:name="_Toc378697816"/>
      <w:bookmarkStart w:id="536" w:name="_Toc378699150"/>
      <w:bookmarkStart w:id="537" w:name="_Toc378713778"/>
      <w:bookmarkStart w:id="538" w:name="_Toc378770481"/>
      <w:bookmarkStart w:id="539" w:name="_Toc378858672"/>
      <w:bookmarkStart w:id="540" w:name="_Toc378885731"/>
      <w:bookmarkStart w:id="541" w:name="_Toc378886884"/>
      <w:bookmarkStart w:id="542" w:name="_Toc378944871"/>
      <w:bookmarkStart w:id="543" w:name="_Toc378958837"/>
      <w:bookmarkStart w:id="544" w:name="_Toc378959493"/>
      <w:bookmarkStart w:id="545" w:name="_Toc378959919"/>
      <w:bookmarkStart w:id="546" w:name="_Toc378960389"/>
      <w:bookmarkStart w:id="547" w:name="_Toc378961588"/>
      <w:bookmarkStart w:id="548" w:name="_Toc378962370"/>
      <w:bookmarkStart w:id="549" w:name="_Toc379376108"/>
      <w:bookmarkStart w:id="550" w:name="_Toc379380168"/>
      <w:bookmarkStart w:id="551" w:name="_Toc379385612"/>
      <w:bookmarkStart w:id="552" w:name="_Toc379386965"/>
      <w:bookmarkStart w:id="553" w:name="_Toc379390606"/>
      <w:bookmarkStart w:id="554" w:name="_Toc379390732"/>
      <w:bookmarkStart w:id="555" w:name="_Toc379391135"/>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p>
    <w:p w14:paraId="293DAE14" w14:textId="6147DE79" w:rsidR="00722C3E" w:rsidRDefault="00722C3E" w:rsidP="00CC614D">
      <w:pPr>
        <w:pStyle w:val="Cabealho2"/>
      </w:pPr>
      <w:bookmarkStart w:id="556" w:name="_Toc379391136"/>
      <w:r>
        <w:t>Modo de Funcionamento</w:t>
      </w:r>
      <w:bookmarkEnd w:id="556"/>
    </w:p>
    <w:p w14:paraId="0CEB2325" w14:textId="77777777" w:rsidR="004B6112" w:rsidRDefault="004B6112" w:rsidP="00722C3E">
      <w:r>
        <w:tab/>
      </w:r>
    </w:p>
    <w:p w14:paraId="6F72E756" w14:textId="4E640A8D" w:rsidR="00427E8E" w:rsidRDefault="004B6112" w:rsidP="00427E8E">
      <w:r>
        <w:tab/>
      </w:r>
      <w:r w:rsidR="00427E8E">
        <w:t xml:space="preserve">A </w:t>
      </w:r>
      <w:r w:rsidR="00427E8E" w:rsidRPr="00427E8E">
        <w:fldChar w:fldCharType="begin"/>
      </w:r>
      <w:r w:rsidR="00427E8E" w:rsidRPr="00427E8E">
        <w:instrText xml:space="preserve"> REF _Ref377829428 \h  \* MERGEFORMAT </w:instrText>
      </w:r>
      <w:r w:rsidR="00427E8E" w:rsidRPr="00427E8E">
        <w:fldChar w:fldCharType="separate"/>
      </w:r>
      <w:r w:rsidR="00AC2DDA">
        <w:t xml:space="preserve">Figura </w:t>
      </w:r>
      <w:r w:rsidR="00AC2DDA">
        <w:rPr>
          <w:noProof/>
        </w:rPr>
        <w:t>33</w:t>
      </w:r>
      <w:r w:rsidR="00427E8E" w:rsidRPr="00427E8E">
        <w:fldChar w:fldCharType="end"/>
      </w:r>
      <w:r w:rsidR="00427E8E" w:rsidRPr="00427E8E">
        <w:t xml:space="preserve"> representa o diagrama de sequência com todos os passos essenciais no processo de localização. Podendo visualizar-se</w:t>
      </w:r>
      <w:r w:rsidR="00427E8E">
        <w:t xml:space="preserve"> todas as trocas de mensagens existentes entre as várias entidades no processo de localização da plataforma desenvolvida. </w:t>
      </w:r>
      <w:r w:rsidR="00045EC3">
        <w:t>No decorrer desta secção</w:t>
      </w:r>
      <w:r w:rsidR="00427E8E">
        <w:t xml:space="preserve"> sempre que for </w:t>
      </w:r>
      <w:r w:rsidR="00EE5594">
        <w:t>mencionado</w:t>
      </w:r>
      <w:r w:rsidR="00427E8E">
        <w:t xml:space="preserve"> passos</w:t>
      </w:r>
      <w:r w:rsidR="00045EC3">
        <w:t xml:space="preserve"> e a respetiva numeração</w:t>
      </w:r>
      <w:r w:rsidR="00427E8E">
        <w:t xml:space="preserve"> </w:t>
      </w:r>
      <w:r w:rsidR="00AC0743">
        <w:t>significam</w:t>
      </w:r>
      <w:r w:rsidR="00427E8E">
        <w:t xml:space="preserve"> </w:t>
      </w:r>
      <w:r w:rsidR="00045EC3">
        <w:t>os</w:t>
      </w:r>
      <w:r w:rsidR="00427E8E">
        <w:t xml:space="preserve"> </w:t>
      </w:r>
      <w:r w:rsidR="0022102C">
        <w:t>utilizados n</w:t>
      </w:r>
      <w:r w:rsidR="00200D29">
        <w:t>este</w:t>
      </w:r>
      <w:r w:rsidR="00045EC3">
        <w:t xml:space="preserve"> diagrama de sequência.</w:t>
      </w:r>
    </w:p>
    <w:p w14:paraId="7023DFEA" w14:textId="4492FD3D" w:rsidR="009F15F5" w:rsidRDefault="004B6112" w:rsidP="00722C3E">
      <w:r>
        <w:tab/>
      </w:r>
      <w:r w:rsidR="00722C3E">
        <w:t>A localização de dispositivos móveis num edifício tem como base as coordenadas fixas dos pontos de acesso</w:t>
      </w:r>
      <w:r>
        <w:t xml:space="preserve">. </w:t>
      </w:r>
      <w:r w:rsidR="00722C3E">
        <w:t>A localização estende-se a toda área abrangida pela rede Wi-Fi</w:t>
      </w:r>
      <w:r w:rsidR="00C07831">
        <w:t xml:space="preserve"> </w:t>
      </w:r>
      <w:r w:rsidR="00AD1A50">
        <w:t>delimitada</w:t>
      </w:r>
      <w:r w:rsidR="00C07831">
        <w:t xml:space="preserve"> pelos pontos de acesso</w:t>
      </w:r>
      <w:r w:rsidR="00722C3E">
        <w:t xml:space="preserve">. Assim sendo, foi necessário </w:t>
      </w:r>
      <w:r w:rsidR="00FE7A82">
        <w:t>a</w:t>
      </w:r>
      <w:r w:rsidR="00B3398B">
        <w:t xml:space="preserve">tribuir coordenadas a todos os </w:t>
      </w:r>
      <w:r w:rsidR="00FE7A82">
        <w:t>pontos de acesso</w:t>
      </w:r>
      <w:r>
        <w:t xml:space="preserve"> </w:t>
      </w:r>
      <w:r w:rsidR="00B3398B">
        <w:t>(p</w:t>
      </w:r>
      <w:r>
        <w:t>asso</w:t>
      </w:r>
      <w:r w:rsidR="00B3398B">
        <w:t>s</w:t>
      </w:r>
      <w:r>
        <w:t xml:space="preserve"> 8</w:t>
      </w:r>
      <w:r w:rsidR="00B3398B">
        <w:t xml:space="preserve"> e 9)</w:t>
      </w:r>
      <w:r w:rsidR="0059184C">
        <w:t xml:space="preserve"> numa</w:t>
      </w:r>
      <w:r w:rsidR="00B3398B">
        <w:t xml:space="preserve"> imagem de uma</w:t>
      </w:r>
      <w:r w:rsidR="0059184C">
        <w:t xml:space="preserve"> pla</w:t>
      </w:r>
      <w:r w:rsidR="00B3398B">
        <w:t>nta (</w:t>
      </w:r>
      <w:r w:rsidR="00C07831">
        <w:t>passo</w:t>
      </w:r>
      <w:r w:rsidR="00B3398B">
        <w:t>s</w:t>
      </w:r>
      <w:r w:rsidR="00C07831">
        <w:t xml:space="preserve"> </w:t>
      </w:r>
      <w:r w:rsidR="0059184C">
        <w:t>6</w:t>
      </w:r>
      <w:r w:rsidR="00B3398B">
        <w:t xml:space="preserve"> e 7)</w:t>
      </w:r>
      <w:r w:rsidR="00FE7A82">
        <w:t xml:space="preserve">. Esta </w:t>
      </w:r>
      <w:r w:rsidR="00FE7A82">
        <w:lastRenderedPageBreak/>
        <w:t>georreferenci</w:t>
      </w:r>
      <w:r w:rsidR="00C07831">
        <w:t>ação dos pontos de acesso serve</w:t>
      </w:r>
      <w:r w:rsidR="00FE7A82">
        <w:t xml:space="preserve"> de base para</w:t>
      </w:r>
      <w:r w:rsidR="004C44AB">
        <w:t xml:space="preserve"> todo o processo de localização</w:t>
      </w:r>
      <w:r w:rsidR="00FE7A82">
        <w:t xml:space="preserve"> </w:t>
      </w:r>
      <w:r w:rsidR="004C44AB">
        <w:t xml:space="preserve">em </w:t>
      </w:r>
      <w:r w:rsidR="00FE7A82">
        <w:t xml:space="preserve">todos os algoritmos de localização </w:t>
      </w:r>
      <w:r w:rsidR="00AC0743" w:rsidRPr="00C07831">
        <w:rPr>
          <w:i/>
        </w:rPr>
        <w:t>indoor</w:t>
      </w:r>
      <w:r w:rsidR="00AC0743">
        <w:t xml:space="preserve"> existentes.</w:t>
      </w:r>
      <w:r w:rsidR="00FE7A82">
        <w:t xml:space="preserve"> Os pontos de acesso atuam como pontos de referência para os dispositivos móveis permitindo determinar a sua posição através desta relação. </w:t>
      </w:r>
    </w:p>
    <w:p w14:paraId="3308D3B3" w14:textId="77777777" w:rsidR="009B1D56" w:rsidRDefault="009B1D56" w:rsidP="009B1D56">
      <w:pPr>
        <w:spacing w:after="0"/>
      </w:pPr>
      <w:r>
        <w:rPr>
          <w:noProof/>
          <w:lang w:eastAsia="pt-PT"/>
        </w:rPr>
        <w:drawing>
          <wp:inline distT="0" distB="0" distL="0" distR="0" wp14:anchorId="5DCEA916" wp14:editId="5C39A834">
            <wp:extent cx="5731510" cy="4344035"/>
            <wp:effectExtent l="0" t="0" r="254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diagrama de sequência.png"/>
                    <pic:cNvPicPr/>
                  </pic:nvPicPr>
                  <pic:blipFill>
                    <a:blip r:embed="rId57">
                      <a:extLst>
                        <a:ext uri="{28A0092B-C50C-407E-A947-70E740481C1C}">
                          <a14:useLocalDpi xmlns:a14="http://schemas.microsoft.com/office/drawing/2010/main" val="0"/>
                        </a:ext>
                      </a:extLst>
                    </a:blip>
                    <a:stretch>
                      <a:fillRect/>
                    </a:stretch>
                  </pic:blipFill>
                  <pic:spPr>
                    <a:xfrm>
                      <a:off x="0" y="0"/>
                      <a:ext cx="5731510" cy="4344035"/>
                    </a:xfrm>
                    <a:prstGeom prst="rect">
                      <a:avLst/>
                    </a:prstGeom>
                    <a:ln w="25400" cap="rnd">
                      <a:noFill/>
                    </a:ln>
                    <a:effectLst/>
                  </pic:spPr>
                </pic:pic>
              </a:graphicData>
            </a:graphic>
          </wp:inline>
        </w:drawing>
      </w:r>
    </w:p>
    <w:p w14:paraId="74AE4D0C" w14:textId="77777777" w:rsidR="009B1D56" w:rsidRPr="007B2746" w:rsidRDefault="009B1D56" w:rsidP="00AB7C94">
      <w:pPr>
        <w:pStyle w:val="Legenda"/>
      </w:pPr>
      <w:bookmarkStart w:id="557" w:name="_Ref377829428"/>
      <w:bookmarkStart w:id="558" w:name="_Toc379391180"/>
      <w:r>
        <w:t xml:space="preserve">Figura </w:t>
      </w:r>
      <w:r w:rsidR="0075723B">
        <w:fldChar w:fldCharType="begin"/>
      </w:r>
      <w:r w:rsidR="0075723B">
        <w:instrText xml:space="preserve"> SEQ Figura \* ARABIC </w:instrText>
      </w:r>
      <w:r w:rsidR="0075723B">
        <w:fldChar w:fldCharType="separate"/>
      </w:r>
      <w:r w:rsidR="00AC2DDA">
        <w:rPr>
          <w:noProof/>
        </w:rPr>
        <w:t>33</w:t>
      </w:r>
      <w:r w:rsidR="0075723B">
        <w:rPr>
          <w:noProof/>
        </w:rPr>
        <w:fldChar w:fldCharType="end"/>
      </w:r>
      <w:bookmarkEnd w:id="557"/>
      <w:r>
        <w:t xml:space="preserve"> – Diagrama de sequência do processo de localização</w:t>
      </w:r>
      <w:bookmarkEnd w:id="558"/>
      <w:r>
        <w:t xml:space="preserve"> </w:t>
      </w:r>
    </w:p>
    <w:p w14:paraId="0EDF17B1" w14:textId="06F4B0C2" w:rsidR="00722C3E" w:rsidRDefault="009F15F5" w:rsidP="00FC735F">
      <w:r>
        <w:tab/>
      </w:r>
      <w:r w:rsidR="004B44CF">
        <w:t>Torna-se impossível descobrir a localização do dispositivo móvel apenas através das coordenadas dos pontos de acesso, é necessário associar a cada coordenada o respetivo ponto de acesso que se refere</w:t>
      </w:r>
      <w:r w:rsidR="004B6112">
        <w:t xml:space="preserve"> </w:t>
      </w:r>
      <w:r w:rsidR="00B3398B">
        <w:t>(</w:t>
      </w:r>
      <w:r w:rsidR="004B6112">
        <w:t>passo</w:t>
      </w:r>
      <w:r w:rsidR="00B3398B">
        <w:t>s</w:t>
      </w:r>
      <w:r w:rsidR="004B6112">
        <w:t xml:space="preserve"> 4</w:t>
      </w:r>
      <w:r w:rsidR="00B3398B">
        <w:t xml:space="preserve"> e 5)</w:t>
      </w:r>
      <w:r w:rsidR="004B44CF">
        <w:t>. A identificação do ponto de acesso combinado</w:t>
      </w:r>
      <w:r>
        <w:t xml:space="preserve"> com sua coordenada no espaço </w:t>
      </w:r>
      <w:r w:rsidR="004B44CF">
        <w:t xml:space="preserve">permite limitar a localização do dispositivo móvel </w:t>
      </w:r>
      <w:r w:rsidR="00B3398B">
        <w:t xml:space="preserve">à </w:t>
      </w:r>
      <w:r w:rsidR="004B44CF">
        <w:t xml:space="preserve">área </w:t>
      </w:r>
      <w:r>
        <w:t xml:space="preserve">de </w:t>
      </w:r>
      <w:r w:rsidR="004B44CF">
        <w:t xml:space="preserve">cobertura do próprio ponto. </w:t>
      </w:r>
      <w:r>
        <w:t>C</w:t>
      </w:r>
      <w:r w:rsidR="004B44CF">
        <w:t>ada ponto de acesso permite</w:t>
      </w:r>
      <w:r>
        <w:t xml:space="preserve"> áreas de</w:t>
      </w:r>
      <w:r w:rsidR="004B44CF">
        <w:t xml:space="preserve"> coberturas</w:t>
      </w:r>
      <w:r>
        <w:t xml:space="preserve"> grandes, portanto</w:t>
      </w:r>
      <w:r w:rsidR="00B3398B">
        <w:t xml:space="preserve"> para aperfeiçoar a localização</w:t>
      </w:r>
      <w:r>
        <w:t xml:space="preserve"> é necessário considerar a potência </w:t>
      </w:r>
      <w:r w:rsidR="0059184C">
        <w:t>do sinal</w:t>
      </w:r>
      <w:r>
        <w:t xml:space="preserve"> Wi-Fi recebido</w:t>
      </w:r>
      <w:r w:rsidR="00B3398B">
        <w:t>.</w:t>
      </w:r>
      <w:r w:rsidR="0059184C">
        <w:t xml:space="preserve"> </w:t>
      </w:r>
      <w:r w:rsidR="00421453">
        <w:t>Através da potência do sinal recebido no dispositivo móvel de vários pontos de acesso</w:t>
      </w:r>
      <w:r w:rsidR="0059184C">
        <w:t xml:space="preserve"> </w:t>
      </w:r>
      <w:r w:rsidR="00B3398B">
        <w:t>(</w:t>
      </w:r>
      <w:r w:rsidR="0059184C">
        <w:t xml:space="preserve">passos </w:t>
      </w:r>
      <w:r w:rsidR="00B3398B">
        <w:t>12</w:t>
      </w:r>
      <w:r w:rsidR="0059184C">
        <w:t xml:space="preserve"> e </w:t>
      </w:r>
      <w:r w:rsidR="00B3398B">
        <w:t>19)</w:t>
      </w:r>
      <w:r w:rsidR="00421453">
        <w:t xml:space="preserve"> é possível decifrar a sua posição aproximada </w:t>
      </w:r>
      <w:r w:rsidR="00421453">
        <w:fldChar w:fldCharType="begin" w:fldLock="1"/>
      </w:r>
      <w:r w:rsidR="00F7610E">
        <w:instrText>ADDIN CSL_CITATION { "citationItems" : [ { "id" : "ITEM-1", "itemData" : { "abstract" : "The spread of Wi-Fi technology in mobile devices (mobile phone, PDA and portable) has contributed to the evolution and spread of Wi-Fi networks in both academic and business environment, and now many organizations have adopted Wi-Fi networks, because of its flexibility and mobility. Both inside buildings and outside, it is easy to find access points and a near total Wi-Fi coverage, which is a prerequisite for the deployment of a system capable of locating mobile devices within a Wi-Fi network. Information on the location of mobile devices may be of great importance for the monitoring and management of human resources of organizations, since the information on the location of mobile devices often corresponds to the location of its users. There is a vast array of applications that can use the information on the location of devices and it can be used by applications sensitive to the context, giving the user's mobile device information on where he is, it may be also used for statistical purposes and to monitor the network, enabling an easier scalability of the network where it is needed. This document aims to describe all the work related to the creation of one Wi-Fi mobile device location algorithm, not forgetting the study of existing systems considered of reference and the description of Wi-Fi technology, which are essential to obtain know-how in this area. Throughout this exhibition it is determined the applicability of an algorithm not only easy to implement at any place, which can work without major calibrations, but also capable of good results in terms of location precision.", "author" : [ { "dropping-particle" : "", "family" : "Carvalho", "given" : "Joel Filipe Machado", "non-dropping-particle" : "", "parse-names" : false, "suffix" : "" }, { "dropping-particle" : "", "family" : "Martins", "given" : "Paulo Nogueira", "non-dropping-particle" : "", "parse-names" : false, "suffix" : "" }, { "dropping-particle" : "", "family" : "Barroso", "given" : "Jo\u00e3o Manuel Pereira", "non-dropping-particle" : "", "parse-names" : false, "suffix" : "" } ], "id" : "ITEM-1", "issued" : { "date-parts" : [ [ "2007" ] ] }, "page" : "88", "publisher-place" : "Universidade de Tr\u00e1s-os-Montes e Alto Douro (UTAD)", "title" : "Localiza\u00e7\u00e3o de Dispositivos M\u00f3veis em Redes Wi-Fi", "type" : "article" }, "uris" : [ "http://www.mendeley.com/documents/?uuid=5a3d5333-a710-411b-b969-5fd0542a651b" ] } ], "mendeley" : { "previouslyFormattedCitation" : "[20]" }, "properties" : { "noteIndex" : 0 }, "schema" : "https://github.com/citation-style-language/schema/raw/master/csl-citation.json" }</w:instrText>
      </w:r>
      <w:r w:rsidR="00421453">
        <w:fldChar w:fldCharType="separate"/>
      </w:r>
      <w:r w:rsidR="00421453" w:rsidRPr="00421453">
        <w:rPr>
          <w:noProof/>
        </w:rPr>
        <w:t>[20]</w:t>
      </w:r>
      <w:r w:rsidR="00421453">
        <w:fldChar w:fldCharType="end"/>
      </w:r>
      <w:r w:rsidR="00421453">
        <w:t>. A secção seguinte (Secção</w:t>
      </w:r>
      <w:r w:rsidR="0040194D">
        <w:t xml:space="preserve"> </w:t>
      </w:r>
      <w:r w:rsidR="0040194D">
        <w:fldChar w:fldCharType="begin"/>
      </w:r>
      <w:r w:rsidR="0040194D">
        <w:instrText xml:space="preserve"> REF _Ref378625040 \r \h </w:instrText>
      </w:r>
      <w:r w:rsidR="0040194D">
        <w:fldChar w:fldCharType="separate"/>
      </w:r>
      <w:r w:rsidR="00AC2DDA">
        <w:t>6.2</w:t>
      </w:r>
      <w:r w:rsidR="0040194D">
        <w:fldChar w:fldCharType="end"/>
      </w:r>
      <w:r w:rsidR="00421453">
        <w:t>) explica com detalhe o algoritmo de localização utilizado que retorna a posição do dispositivo móvel, através das potências do sinal Wi-Fi captadas</w:t>
      </w:r>
      <w:r w:rsidR="004C44AB">
        <w:t xml:space="preserve"> de</w:t>
      </w:r>
      <w:r w:rsidR="00421453">
        <w:t xml:space="preserve"> diferentes pontos de acesso</w:t>
      </w:r>
      <w:r w:rsidR="0059184C">
        <w:t xml:space="preserve"> </w:t>
      </w:r>
      <w:r w:rsidR="00B3398B">
        <w:t>(</w:t>
      </w:r>
      <w:r w:rsidR="004B6112">
        <w:t>passo</w:t>
      </w:r>
      <w:r w:rsidR="0059184C">
        <w:t>s 14 e 21</w:t>
      </w:r>
      <w:r w:rsidR="00B3398B">
        <w:t>)</w:t>
      </w:r>
      <w:r w:rsidR="00421453">
        <w:t>.</w:t>
      </w:r>
    </w:p>
    <w:p w14:paraId="18A150D3" w14:textId="651B47C4" w:rsidR="00EE5594" w:rsidRPr="00EE5594" w:rsidRDefault="00FC735F" w:rsidP="00EE5594">
      <w:r>
        <w:lastRenderedPageBreak/>
        <w:tab/>
      </w:r>
      <w:r w:rsidR="00EE5594">
        <w:t xml:space="preserve">O processo de localização inicia-se sempre que há um pedido de localização por parte do responsável pela plataforma (passos 10 e 17). Se o dispositivo móvel se encontrar ativo e conectado e receber um pedido de localização do servidor, são feitas 3 leituras dos RSSI. Estas três leituras obrigam a uma real atualização dos valores RSSI obtidos nessa localização através da classe </w:t>
      </w:r>
      <w:r w:rsidR="00B7740C">
        <w:t>WifiManager</w:t>
      </w:r>
      <w:r w:rsidR="00DF3B6A" w:rsidRPr="00DF3B6A">
        <w:rPr>
          <w:rStyle w:val="Refdenotaderodap"/>
          <w:b/>
        </w:rPr>
        <w:footnoteReference w:id="2"/>
      </w:r>
      <w:r w:rsidR="00DF3B6A">
        <w:t xml:space="preserve"> d</w:t>
      </w:r>
      <w:r w:rsidR="00B7740C">
        <w:t>o</w:t>
      </w:r>
      <w:r w:rsidR="00EE5594">
        <w:t xml:space="preserve"> Android (</w:t>
      </w:r>
      <w:r w:rsidR="00EE5594">
        <w:fldChar w:fldCharType="begin"/>
      </w:r>
      <w:r w:rsidR="00EE5594">
        <w:instrText xml:space="preserve"> REF _Ref377137802 \h  \* MERGEFORMAT </w:instrText>
      </w:r>
      <w:r w:rsidR="00EE5594">
        <w:fldChar w:fldCharType="separate"/>
      </w:r>
      <w:r w:rsidR="00AC2DDA">
        <w:t>Tabela 8</w:t>
      </w:r>
      <w:r w:rsidR="00EE5594">
        <w:fldChar w:fldCharType="end"/>
      </w:r>
      <w:r w:rsidR="00EE5594">
        <w:t xml:space="preserve">). Estas leituras são realizadas no próprio dispositivo móvel e só a última leitura é aceite e utilizada pelo servidor da plataforma. No caso de não existir nenhuma leitura RSSI válida o dispositivo móvel encontra-se fora do alcance da rede de localização, logo torna-se impossível determinar a sua localização. Se forem captados um ou mais RSSI já é possível calcular a localização aproximada do dispositivo móvel, quantos mais RSSI forem obtidos melhor será a precisão. </w:t>
      </w:r>
    </w:p>
    <w:tbl>
      <w:tblPr>
        <w:tblStyle w:val="TabeladeGrelha5Escura-Destaque3"/>
        <w:tblW w:w="9100" w:type="dxa"/>
        <w:jc w:val="center"/>
        <w:tblLook w:val="04A0" w:firstRow="1" w:lastRow="0" w:firstColumn="1" w:lastColumn="0" w:noHBand="0" w:noVBand="1"/>
      </w:tblPr>
      <w:tblGrid>
        <w:gridCol w:w="1442"/>
        <w:gridCol w:w="1441"/>
        <w:gridCol w:w="6217"/>
      </w:tblGrid>
      <w:tr w:rsidR="00EE5594" w:rsidRPr="00C26547" w14:paraId="76FDE946" w14:textId="77777777" w:rsidTr="000050D0">
        <w:trPr>
          <w:cnfStyle w:val="100000000000" w:firstRow="1" w:lastRow="0" w:firstColumn="0" w:lastColumn="0" w:oddVBand="0" w:evenVBand="0" w:oddHBand="0" w:evenHBand="0" w:firstRowFirstColumn="0" w:firstRowLastColumn="0" w:lastRowFirstColumn="0" w:lastRowLastColumn="0"/>
          <w:trHeight w:val="453"/>
          <w:jc w:val="center"/>
        </w:trPr>
        <w:tc>
          <w:tcPr>
            <w:cnfStyle w:val="001000000000" w:firstRow="0" w:lastRow="0" w:firstColumn="1" w:lastColumn="0" w:oddVBand="0" w:evenVBand="0" w:oddHBand="0" w:evenHBand="0" w:firstRowFirstColumn="0" w:firstRowLastColumn="0" w:lastRowFirstColumn="0" w:lastRowLastColumn="0"/>
            <w:tcW w:w="9100" w:type="dxa"/>
            <w:gridSpan w:val="3"/>
            <w:shd w:val="clear" w:color="auto" w:fill="000000" w:themeFill="text1"/>
            <w:vAlign w:val="center"/>
          </w:tcPr>
          <w:p w14:paraId="53AEE116" w14:textId="2AEBFE84" w:rsidR="00EE5594" w:rsidRPr="00C57B17" w:rsidRDefault="00EE5594" w:rsidP="00AA2DB5">
            <w:pPr>
              <w:pStyle w:val="Cabealho6"/>
              <w:outlineLvl w:val="5"/>
              <w:rPr>
                <w:rFonts w:ascii="NewsGotT" w:hAnsi="NewsGotT"/>
                <w:color w:val="auto"/>
              </w:rPr>
            </w:pPr>
            <w:r>
              <w:rPr>
                <w:rFonts w:ascii="NewsGotT" w:hAnsi="NewsGotT"/>
                <w:color w:val="auto"/>
              </w:rPr>
              <w:t>Campos [</w:t>
            </w:r>
            <w:r w:rsidRPr="00AA2DB5">
              <w:rPr>
                <w:rFonts w:ascii="NewsGotT" w:hAnsi="NewsGotT"/>
                <w:color w:val="auto"/>
              </w:rPr>
              <w:t xml:space="preserve">da classe </w:t>
            </w:r>
            <w:r w:rsidRPr="00AA2DB5">
              <w:rPr>
                <w:rFonts w:ascii="NewsGotT" w:hAnsi="NewsGotT"/>
                <w:i/>
                <w:color w:val="auto"/>
              </w:rPr>
              <w:t>ScanResult</w:t>
            </w:r>
            <w:r w:rsidRPr="00AA2DB5">
              <w:rPr>
                <w:rFonts w:ascii="NewsGotT" w:hAnsi="NewsGotT"/>
                <w:color w:val="auto"/>
              </w:rPr>
              <w:t xml:space="preserve"> </w:t>
            </w:r>
            <w:r>
              <w:rPr>
                <w:rFonts w:ascii="NewsGotT" w:hAnsi="NewsGotT"/>
                <w:color w:val="auto"/>
              </w:rPr>
              <w:t>no sistema operativo Android]</w:t>
            </w:r>
          </w:p>
        </w:tc>
      </w:tr>
      <w:tr w:rsidR="00EE5594" w14:paraId="63068B53" w14:textId="77777777" w:rsidTr="000050D0">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1442" w:type="dxa"/>
            <w:shd w:val="clear" w:color="auto" w:fill="DBDBDB" w:themeFill="accent3" w:themeFillTint="66"/>
            <w:vAlign w:val="center"/>
          </w:tcPr>
          <w:p w14:paraId="05EB0BEF" w14:textId="77777777" w:rsidR="00EE5594" w:rsidRPr="00C57B17" w:rsidRDefault="00EE5594" w:rsidP="00D117EA">
            <w:pPr>
              <w:spacing w:line="276" w:lineRule="auto"/>
              <w:jc w:val="right"/>
              <w:rPr>
                <w:b w:val="0"/>
                <w:color w:val="auto"/>
              </w:rPr>
            </w:pPr>
            <w:r>
              <w:rPr>
                <w:b w:val="0"/>
                <w:color w:val="auto"/>
              </w:rPr>
              <w:t>public String</w:t>
            </w:r>
          </w:p>
        </w:tc>
        <w:tc>
          <w:tcPr>
            <w:tcW w:w="1441" w:type="dxa"/>
            <w:vAlign w:val="center"/>
          </w:tcPr>
          <w:p w14:paraId="253579B6" w14:textId="77777777" w:rsidR="00EE5594" w:rsidRPr="00AA2DB5" w:rsidRDefault="00EE5594" w:rsidP="00D117EA">
            <w:pPr>
              <w:spacing w:line="276" w:lineRule="auto"/>
              <w:jc w:val="left"/>
              <w:cnfStyle w:val="000000100000" w:firstRow="0" w:lastRow="0" w:firstColumn="0" w:lastColumn="0" w:oddVBand="0" w:evenVBand="0" w:oddHBand="1" w:evenHBand="0" w:firstRowFirstColumn="0" w:firstRowLastColumn="0" w:lastRowFirstColumn="0" w:lastRowLastColumn="0"/>
              <w:rPr>
                <w:b/>
              </w:rPr>
            </w:pPr>
            <w:r w:rsidRPr="00AA2DB5">
              <w:rPr>
                <w:b/>
              </w:rPr>
              <w:t>BSSID</w:t>
            </w:r>
          </w:p>
        </w:tc>
        <w:tc>
          <w:tcPr>
            <w:tcW w:w="6217" w:type="dxa"/>
          </w:tcPr>
          <w:p w14:paraId="0F8B0334" w14:textId="77777777" w:rsidR="00EE5594" w:rsidRPr="00C57B17" w:rsidRDefault="00EE5594" w:rsidP="00346FD5">
            <w:pPr>
              <w:spacing w:line="276" w:lineRule="auto"/>
              <w:jc w:val="left"/>
              <w:cnfStyle w:val="000000100000" w:firstRow="0" w:lastRow="0" w:firstColumn="0" w:lastColumn="0" w:oddVBand="0" w:evenVBand="0" w:oddHBand="1" w:evenHBand="0" w:firstRowFirstColumn="0" w:firstRowLastColumn="0" w:lastRowFirstColumn="0" w:lastRowLastColumn="0"/>
            </w:pPr>
            <w:r>
              <w:t>O endereço MAC da interface de ponto de acesso para o SSID específico.</w:t>
            </w:r>
          </w:p>
        </w:tc>
      </w:tr>
      <w:tr w:rsidR="00EE5594" w14:paraId="515C56FF" w14:textId="77777777" w:rsidTr="000050D0">
        <w:trPr>
          <w:trHeight w:val="235"/>
          <w:jc w:val="center"/>
        </w:trPr>
        <w:tc>
          <w:tcPr>
            <w:cnfStyle w:val="001000000000" w:firstRow="0" w:lastRow="0" w:firstColumn="1" w:lastColumn="0" w:oddVBand="0" w:evenVBand="0" w:oddHBand="0" w:evenHBand="0" w:firstRowFirstColumn="0" w:firstRowLastColumn="0" w:lastRowFirstColumn="0" w:lastRowLastColumn="0"/>
            <w:tcW w:w="1442" w:type="dxa"/>
            <w:shd w:val="clear" w:color="auto" w:fill="EDEDED" w:themeFill="accent3" w:themeFillTint="33"/>
            <w:vAlign w:val="center"/>
          </w:tcPr>
          <w:p w14:paraId="0D1BDA27" w14:textId="77777777" w:rsidR="00EE5594" w:rsidRPr="00C57B17" w:rsidRDefault="00EE5594" w:rsidP="00D117EA">
            <w:pPr>
              <w:spacing w:line="276" w:lineRule="auto"/>
              <w:jc w:val="right"/>
              <w:rPr>
                <w:b w:val="0"/>
                <w:color w:val="auto"/>
              </w:rPr>
            </w:pPr>
            <w:r>
              <w:rPr>
                <w:b w:val="0"/>
                <w:color w:val="auto"/>
              </w:rPr>
              <w:t>public String</w:t>
            </w:r>
          </w:p>
        </w:tc>
        <w:tc>
          <w:tcPr>
            <w:tcW w:w="1441" w:type="dxa"/>
            <w:vAlign w:val="center"/>
          </w:tcPr>
          <w:p w14:paraId="008CCC55" w14:textId="77777777" w:rsidR="00EE5594" w:rsidRPr="00AA2DB5" w:rsidRDefault="00EE5594" w:rsidP="00D117EA">
            <w:pPr>
              <w:spacing w:line="276" w:lineRule="auto"/>
              <w:jc w:val="left"/>
              <w:cnfStyle w:val="000000000000" w:firstRow="0" w:lastRow="0" w:firstColumn="0" w:lastColumn="0" w:oddVBand="0" w:evenVBand="0" w:oddHBand="0" w:evenHBand="0" w:firstRowFirstColumn="0" w:firstRowLastColumn="0" w:lastRowFirstColumn="0" w:lastRowLastColumn="0"/>
              <w:rPr>
                <w:b/>
              </w:rPr>
            </w:pPr>
            <w:r>
              <w:rPr>
                <w:b/>
              </w:rPr>
              <w:t>SSID</w:t>
            </w:r>
          </w:p>
        </w:tc>
        <w:tc>
          <w:tcPr>
            <w:tcW w:w="6217" w:type="dxa"/>
          </w:tcPr>
          <w:p w14:paraId="34879B44" w14:textId="77777777" w:rsidR="00EE5594" w:rsidRPr="00C57B17" w:rsidRDefault="00EE5594" w:rsidP="00D117EA">
            <w:pPr>
              <w:spacing w:line="276" w:lineRule="auto"/>
              <w:jc w:val="left"/>
              <w:cnfStyle w:val="000000000000" w:firstRow="0" w:lastRow="0" w:firstColumn="0" w:lastColumn="0" w:oddVBand="0" w:evenVBand="0" w:oddHBand="0" w:evenHBand="0" w:firstRowFirstColumn="0" w:firstRowLastColumn="0" w:lastRowFirstColumn="0" w:lastRowLastColumn="0"/>
            </w:pPr>
            <w:r>
              <w:t>Nome da rede.</w:t>
            </w:r>
          </w:p>
        </w:tc>
      </w:tr>
      <w:tr w:rsidR="00EE5594" w14:paraId="55629DD0" w14:textId="77777777" w:rsidTr="000050D0">
        <w:trPr>
          <w:cnfStyle w:val="000000100000" w:firstRow="0" w:lastRow="0" w:firstColumn="0" w:lastColumn="0" w:oddVBand="0" w:evenVBand="0" w:oddHBand="1" w:evenHBand="0" w:firstRowFirstColumn="0" w:firstRowLastColumn="0" w:lastRowFirstColumn="0" w:lastRowLastColumn="0"/>
          <w:trHeight w:val="644"/>
          <w:jc w:val="center"/>
        </w:trPr>
        <w:tc>
          <w:tcPr>
            <w:cnfStyle w:val="001000000000" w:firstRow="0" w:lastRow="0" w:firstColumn="1" w:lastColumn="0" w:oddVBand="0" w:evenVBand="0" w:oddHBand="0" w:evenHBand="0" w:firstRowFirstColumn="0" w:firstRowLastColumn="0" w:lastRowFirstColumn="0" w:lastRowLastColumn="0"/>
            <w:tcW w:w="1442" w:type="dxa"/>
            <w:shd w:val="clear" w:color="auto" w:fill="DBDBDB" w:themeFill="accent3" w:themeFillTint="66"/>
            <w:vAlign w:val="center"/>
          </w:tcPr>
          <w:p w14:paraId="5E824B11" w14:textId="77777777" w:rsidR="00EE5594" w:rsidRPr="00C57B17" w:rsidRDefault="00EE5594" w:rsidP="00D117EA">
            <w:pPr>
              <w:spacing w:line="276" w:lineRule="auto"/>
              <w:jc w:val="right"/>
              <w:rPr>
                <w:b w:val="0"/>
                <w:color w:val="auto"/>
              </w:rPr>
            </w:pPr>
            <w:r>
              <w:rPr>
                <w:b w:val="0"/>
                <w:color w:val="auto"/>
              </w:rPr>
              <w:t>public String</w:t>
            </w:r>
          </w:p>
        </w:tc>
        <w:tc>
          <w:tcPr>
            <w:tcW w:w="1441" w:type="dxa"/>
            <w:vAlign w:val="center"/>
          </w:tcPr>
          <w:p w14:paraId="4786A5D7" w14:textId="77777777" w:rsidR="00EE5594" w:rsidRPr="00AA2DB5" w:rsidRDefault="00EE5594" w:rsidP="00D117EA">
            <w:pPr>
              <w:spacing w:line="276" w:lineRule="auto"/>
              <w:jc w:val="left"/>
              <w:cnfStyle w:val="000000100000" w:firstRow="0" w:lastRow="0" w:firstColumn="0" w:lastColumn="0" w:oddVBand="0" w:evenVBand="0" w:oddHBand="1" w:evenHBand="0" w:firstRowFirstColumn="0" w:firstRowLastColumn="0" w:lastRowFirstColumn="0" w:lastRowLastColumn="0"/>
              <w:rPr>
                <w:b/>
              </w:rPr>
            </w:pPr>
            <w:r>
              <w:rPr>
                <w:b/>
              </w:rPr>
              <w:t>capabilities</w:t>
            </w:r>
          </w:p>
        </w:tc>
        <w:tc>
          <w:tcPr>
            <w:tcW w:w="6217" w:type="dxa"/>
          </w:tcPr>
          <w:p w14:paraId="1394FAB5" w14:textId="77777777" w:rsidR="00EE5594" w:rsidRPr="00C57B17" w:rsidRDefault="00EE5594" w:rsidP="00D117EA">
            <w:pPr>
              <w:spacing w:line="276" w:lineRule="auto"/>
              <w:jc w:val="left"/>
              <w:cnfStyle w:val="000000100000" w:firstRow="0" w:lastRow="0" w:firstColumn="0" w:lastColumn="0" w:oddVBand="0" w:evenVBand="0" w:oddHBand="1" w:evenHBand="0" w:firstRowFirstColumn="0" w:firstRowLastColumn="0" w:lastRowFirstColumn="0" w:lastRowLastColumn="0"/>
            </w:pPr>
            <w:r w:rsidRPr="00AA2DB5">
              <w:t xml:space="preserve">Descreve a autenticação, </w:t>
            </w:r>
            <w:r>
              <w:t>gestão de chaves, e os</w:t>
            </w:r>
            <w:r w:rsidRPr="00AA2DB5">
              <w:t xml:space="preserve"> esquemas de criptografia suportados pelo ponto de acesso.</w:t>
            </w:r>
          </w:p>
        </w:tc>
      </w:tr>
      <w:tr w:rsidR="00EE5594" w14:paraId="4304A769" w14:textId="77777777" w:rsidTr="000050D0">
        <w:trPr>
          <w:trHeight w:val="644"/>
          <w:jc w:val="center"/>
        </w:trPr>
        <w:tc>
          <w:tcPr>
            <w:cnfStyle w:val="001000000000" w:firstRow="0" w:lastRow="0" w:firstColumn="1" w:lastColumn="0" w:oddVBand="0" w:evenVBand="0" w:oddHBand="0" w:evenHBand="0" w:firstRowFirstColumn="0" w:firstRowLastColumn="0" w:lastRowFirstColumn="0" w:lastRowLastColumn="0"/>
            <w:tcW w:w="1442" w:type="dxa"/>
            <w:shd w:val="clear" w:color="auto" w:fill="EDEDED" w:themeFill="accent3" w:themeFillTint="33"/>
            <w:vAlign w:val="center"/>
          </w:tcPr>
          <w:p w14:paraId="434D06E9" w14:textId="77777777" w:rsidR="00EE5594" w:rsidRPr="00C57B17" w:rsidRDefault="00EE5594" w:rsidP="00D117EA">
            <w:pPr>
              <w:jc w:val="right"/>
              <w:rPr>
                <w:b w:val="0"/>
                <w:color w:val="auto"/>
              </w:rPr>
            </w:pPr>
            <w:r>
              <w:rPr>
                <w:b w:val="0"/>
                <w:color w:val="auto"/>
              </w:rPr>
              <w:t>public int</w:t>
            </w:r>
          </w:p>
        </w:tc>
        <w:tc>
          <w:tcPr>
            <w:tcW w:w="1441" w:type="dxa"/>
            <w:vAlign w:val="center"/>
          </w:tcPr>
          <w:p w14:paraId="7D0EE405" w14:textId="77777777" w:rsidR="00EE5594" w:rsidRPr="00AA2DB5" w:rsidRDefault="00EE5594" w:rsidP="00D117EA">
            <w:pPr>
              <w:spacing w:line="276" w:lineRule="auto"/>
              <w:jc w:val="left"/>
              <w:cnfStyle w:val="000000000000" w:firstRow="0" w:lastRow="0" w:firstColumn="0" w:lastColumn="0" w:oddVBand="0" w:evenVBand="0" w:oddHBand="0" w:evenHBand="0" w:firstRowFirstColumn="0" w:firstRowLastColumn="0" w:lastRowFirstColumn="0" w:lastRowLastColumn="0"/>
              <w:rPr>
                <w:b/>
              </w:rPr>
            </w:pPr>
            <w:r>
              <w:rPr>
                <w:b/>
              </w:rPr>
              <w:t>frequency</w:t>
            </w:r>
          </w:p>
        </w:tc>
        <w:tc>
          <w:tcPr>
            <w:tcW w:w="6217" w:type="dxa"/>
          </w:tcPr>
          <w:p w14:paraId="3F4E89AE" w14:textId="77777777" w:rsidR="00EE5594" w:rsidRPr="00C57B17" w:rsidRDefault="00EE5594" w:rsidP="00D117EA">
            <w:pPr>
              <w:spacing w:line="276" w:lineRule="auto"/>
              <w:jc w:val="left"/>
              <w:cnfStyle w:val="000000000000" w:firstRow="0" w:lastRow="0" w:firstColumn="0" w:lastColumn="0" w:oddVBand="0" w:evenVBand="0" w:oddHBand="0" w:evenHBand="0" w:firstRowFirstColumn="0" w:firstRowLastColumn="0" w:lastRowFirstColumn="0" w:lastRowLastColumn="0"/>
            </w:pPr>
            <w:r>
              <w:t>A frequ</w:t>
            </w:r>
            <w:r w:rsidRPr="00D117EA">
              <w:t>ência em MHz do canal pelo qual o cliente está se comunicando com o ponto de acesso.</w:t>
            </w:r>
          </w:p>
        </w:tc>
      </w:tr>
      <w:tr w:rsidR="00EE5594" w14:paraId="0DB56FEB" w14:textId="77777777" w:rsidTr="000050D0">
        <w:trPr>
          <w:cnfStyle w:val="000000100000" w:firstRow="0" w:lastRow="0" w:firstColumn="0" w:lastColumn="0" w:oddVBand="0" w:evenVBand="0" w:oddHBand="1" w:evenHBand="0" w:firstRowFirstColumn="0" w:firstRowLastColumn="0" w:lastRowFirstColumn="0" w:lastRowLastColumn="0"/>
          <w:trHeight w:val="409"/>
          <w:jc w:val="center"/>
        </w:trPr>
        <w:tc>
          <w:tcPr>
            <w:cnfStyle w:val="001000000000" w:firstRow="0" w:lastRow="0" w:firstColumn="1" w:lastColumn="0" w:oddVBand="0" w:evenVBand="0" w:oddHBand="0" w:evenHBand="0" w:firstRowFirstColumn="0" w:firstRowLastColumn="0" w:lastRowFirstColumn="0" w:lastRowLastColumn="0"/>
            <w:tcW w:w="1442" w:type="dxa"/>
            <w:shd w:val="clear" w:color="auto" w:fill="DBDBDB" w:themeFill="accent3" w:themeFillTint="66"/>
            <w:vAlign w:val="center"/>
          </w:tcPr>
          <w:p w14:paraId="249740C3" w14:textId="77777777" w:rsidR="00EE5594" w:rsidRPr="00C57B17" w:rsidRDefault="00EE5594" w:rsidP="00D117EA">
            <w:pPr>
              <w:jc w:val="right"/>
              <w:rPr>
                <w:b w:val="0"/>
                <w:color w:val="auto"/>
              </w:rPr>
            </w:pPr>
            <w:r>
              <w:rPr>
                <w:b w:val="0"/>
                <w:color w:val="auto"/>
              </w:rPr>
              <w:t>public int</w:t>
            </w:r>
          </w:p>
        </w:tc>
        <w:tc>
          <w:tcPr>
            <w:tcW w:w="1441" w:type="dxa"/>
            <w:vAlign w:val="center"/>
          </w:tcPr>
          <w:p w14:paraId="599C359B" w14:textId="77777777" w:rsidR="00EE5594" w:rsidRPr="00AA2DB5" w:rsidRDefault="00EE5594" w:rsidP="00AA2DB5">
            <w:pPr>
              <w:jc w:val="left"/>
              <w:cnfStyle w:val="000000100000" w:firstRow="0" w:lastRow="0" w:firstColumn="0" w:lastColumn="0" w:oddVBand="0" w:evenVBand="0" w:oddHBand="1" w:evenHBand="0" w:firstRowFirstColumn="0" w:firstRowLastColumn="0" w:lastRowFirstColumn="0" w:lastRowLastColumn="0"/>
              <w:rPr>
                <w:b/>
              </w:rPr>
            </w:pPr>
            <w:r>
              <w:rPr>
                <w:b/>
              </w:rPr>
              <w:t>level</w:t>
            </w:r>
          </w:p>
        </w:tc>
        <w:tc>
          <w:tcPr>
            <w:tcW w:w="6217" w:type="dxa"/>
          </w:tcPr>
          <w:p w14:paraId="58C1610F" w14:textId="77777777" w:rsidR="00EE5594" w:rsidRPr="00C57B17" w:rsidRDefault="00EE5594" w:rsidP="00D117EA">
            <w:pPr>
              <w:spacing w:line="276" w:lineRule="auto"/>
              <w:jc w:val="left"/>
              <w:cnfStyle w:val="000000100000" w:firstRow="0" w:lastRow="0" w:firstColumn="0" w:lastColumn="0" w:oddVBand="0" w:evenVBand="0" w:oddHBand="1" w:evenHBand="0" w:firstRowFirstColumn="0" w:firstRowLastColumn="0" w:lastRowFirstColumn="0" w:lastRowLastColumn="0"/>
            </w:pPr>
            <w:r w:rsidRPr="00D117EA">
              <w:t>O nível do sinal detetado em dBm</w:t>
            </w:r>
            <w:r>
              <w:t xml:space="preserve"> (RSSI)</w:t>
            </w:r>
            <w:r w:rsidRPr="00D117EA">
              <w:t>.</w:t>
            </w:r>
          </w:p>
        </w:tc>
      </w:tr>
      <w:tr w:rsidR="00EE5594" w14:paraId="00373F50" w14:textId="77777777" w:rsidTr="000050D0">
        <w:trPr>
          <w:trHeight w:val="951"/>
          <w:jc w:val="center"/>
        </w:trPr>
        <w:tc>
          <w:tcPr>
            <w:cnfStyle w:val="001000000000" w:firstRow="0" w:lastRow="0" w:firstColumn="1" w:lastColumn="0" w:oddVBand="0" w:evenVBand="0" w:oddHBand="0" w:evenHBand="0" w:firstRowFirstColumn="0" w:firstRowLastColumn="0" w:lastRowFirstColumn="0" w:lastRowLastColumn="0"/>
            <w:tcW w:w="1442" w:type="dxa"/>
            <w:shd w:val="clear" w:color="auto" w:fill="EDEDED" w:themeFill="accent3" w:themeFillTint="33"/>
            <w:vAlign w:val="center"/>
          </w:tcPr>
          <w:p w14:paraId="04933A54" w14:textId="77777777" w:rsidR="00EE5594" w:rsidRPr="00D117EA" w:rsidRDefault="00EE5594" w:rsidP="00D117EA">
            <w:pPr>
              <w:jc w:val="right"/>
              <w:rPr>
                <w:b w:val="0"/>
                <w:color w:val="auto"/>
              </w:rPr>
            </w:pPr>
            <w:r w:rsidRPr="00D117EA">
              <w:rPr>
                <w:b w:val="0"/>
                <w:color w:val="auto"/>
              </w:rPr>
              <w:t>public long</w:t>
            </w:r>
          </w:p>
        </w:tc>
        <w:tc>
          <w:tcPr>
            <w:tcW w:w="1441" w:type="dxa"/>
            <w:vAlign w:val="center"/>
          </w:tcPr>
          <w:p w14:paraId="1F316596" w14:textId="77777777" w:rsidR="00EE5594" w:rsidRPr="00D117EA" w:rsidRDefault="00EE5594" w:rsidP="00AA2DB5">
            <w:pPr>
              <w:jc w:val="left"/>
              <w:cnfStyle w:val="000000000000" w:firstRow="0" w:lastRow="0" w:firstColumn="0" w:lastColumn="0" w:oddVBand="0" w:evenVBand="0" w:oddHBand="0" w:evenHBand="0" w:firstRowFirstColumn="0" w:firstRowLastColumn="0" w:lastRowFirstColumn="0" w:lastRowLastColumn="0"/>
              <w:rPr>
                <w:b/>
              </w:rPr>
            </w:pPr>
            <w:r>
              <w:rPr>
                <w:b/>
              </w:rPr>
              <w:t>timestamp</w:t>
            </w:r>
          </w:p>
        </w:tc>
        <w:tc>
          <w:tcPr>
            <w:tcW w:w="6217" w:type="dxa"/>
          </w:tcPr>
          <w:p w14:paraId="4512E064" w14:textId="77777777" w:rsidR="00EE5594" w:rsidRPr="00D117EA" w:rsidRDefault="00EE5594" w:rsidP="000050D0">
            <w:pPr>
              <w:keepNext/>
              <w:spacing w:line="276" w:lineRule="auto"/>
              <w:jc w:val="left"/>
              <w:cnfStyle w:val="000000000000" w:firstRow="0" w:lastRow="0" w:firstColumn="0" w:lastColumn="0" w:oddVBand="0" w:evenVBand="0" w:oddHBand="0" w:evenHBand="0" w:firstRowFirstColumn="0" w:firstRowLastColumn="0" w:lastRowFirstColumn="0" w:lastRowLastColumn="0"/>
              <w:rPr>
                <w:b/>
              </w:rPr>
            </w:pPr>
            <w:r>
              <w:t>Função do Tempo de S</w:t>
            </w:r>
            <w:r w:rsidRPr="00D117EA">
              <w:t xml:space="preserve">incronização Função </w:t>
            </w:r>
            <w:r w:rsidRPr="00D117EA">
              <w:rPr>
                <w:i/>
              </w:rPr>
              <w:t>(Time Synchronization Function</w:t>
            </w:r>
            <w:r w:rsidRPr="00D117EA">
              <w:t xml:space="preserve"> </w:t>
            </w:r>
            <w:r>
              <w:t xml:space="preserve">- </w:t>
            </w:r>
            <w:r w:rsidRPr="00D117EA">
              <w:t xml:space="preserve">TSF) </w:t>
            </w:r>
            <w:r>
              <w:t>carimbo da horas em microssegundos quando est</w:t>
            </w:r>
            <w:r w:rsidRPr="00D117EA">
              <w:t>e resultado foi visto pela última vez.</w:t>
            </w:r>
          </w:p>
        </w:tc>
      </w:tr>
    </w:tbl>
    <w:p w14:paraId="62849183" w14:textId="63CDCEAB" w:rsidR="00EE5594" w:rsidRDefault="00EE5594" w:rsidP="00AB7C94">
      <w:pPr>
        <w:pStyle w:val="Legenda"/>
      </w:pPr>
      <w:bookmarkStart w:id="559" w:name="_Ref377137802"/>
      <w:bookmarkStart w:id="560" w:name="_Toc379391199"/>
      <w:r>
        <w:t xml:space="preserve">Tabela </w:t>
      </w:r>
      <w:r w:rsidR="0075723B">
        <w:fldChar w:fldCharType="begin"/>
      </w:r>
      <w:r w:rsidR="0075723B">
        <w:instrText xml:space="preserve"> SEQ Tabela \* ARABIC </w:instrText>
      </w:r>
      <w:r w:rsidR="0075723B">
        <w:fldChar w:fldCharType="separate"/>
      </w:r>
      <w:r w:rsidR="00AC2DDA">
        <w:rPr>
          <w:noProof/>
        </w:rPr>
        <w:t>8</w:t>
      </w:r>
      <w:r w:rsidR="0075723B">
        <w:rPr>
          <w:noProof/>
        </w:rPr>
        <w:fldChar w:fldCharType="end"/>
      </w:r>
      <w:bookmarkEnd w:id="559"/>
      <w:r>
        <w:t xml:space="preserve"> – Variáveis do </w:t>
      </w:r>
      <w:r w:rsidRPr="000050D0">
        <w:rPr>
          <w:i/>
        </w:rPr>
        <w:t>ScanResult</w:t>
      </w:r>
      <w:r w:rsidR="00AC0743">
        <w:t xml:space="preserve"> </w:t>
      </w:r>
      <w:r>
        <w:t xml:space="preserve">do sistema operativo Android </w:t>
      </w:r>
      <w:r>
        <w:fldChar w:fldCharType="begin" w:fldLock="1"/>
      </w:r>
      <w:r w:rsidR="00F7610E">
        <w:instrText>ADDIN CSL_CITATION { "citationItems" : [ { "id" : "ITEM-1", "itemData" : { "URL" : "http://developer.android.com/reference/android/net/wifi/ScanResult.html", "author" : [ { "dropping-particle" : "", "family" : "Android Developers", "given" : "", "non-dropping-particle" : "", "parse-names" : false, "suffix" : "" } ], "id" : "ITEM-1", "issued" : { "date-parts" : [ [ "0" ] ] }, "title" : "ScanResult", "type" : "webpage" }, "uris" : [ "http://www.mendeley.com/documents/?uuid=1fbc8299-3424-458b-8660-66d1be7af973" ] } ], "mendeley" : { "previouslyFormattedCitation" : "[52]" }, "properties" : { "noteIndex" : 0 }, "schema" : "https://github.com/citation-style-language/schema/raw/master/csl-citation.json" }</w:instrText>
      </w:r>
      <w:r>
        <w:fldChar w:fldCharType="separate"/>
      </w:r>
      <w:r w:rsidRPr="009A1BE8">
        <w:rPr>
          <w:noProof/>
        </w:rPr>
        <w:t>[52]</w:t>
      </w:r>
      <w:bookmarkEnd w:id="560"/>
      <w:r>
        <w:fldChar w:fldCharType="end"/>
      </w:r>
    </w:p>
    <w:p w14:paraId="37775973" w14:textId="37776F0D" w:rsidR="00DB7C7A" w:rsidRDefault="000B494E" w:rsidP="00FC735F">
      <w:r>
        <w:tab/>
      </w:r>
      <w:r w:rsidR="001B1BAA">
        <w:t xml:space="preserve">Todo o processo de localização da plataforma é realizado no servidor, por isso torna-se necessário enviar-lhe o conjunto de dados RSSI obtidos pelo dispositivo móvel. Posteriormente à receção do pedido de localização, o dispositivo móvel encarrega-se de obter os RSSI e armazena localmente (passos 12 e 19). Como os dois dispositivos estão conectados entre si é criado um canal entre os dois sempre que é necessário enviar pedidos ou dados. Assim sendo </w:t>
      </w:r>
      <w:r w:rsidR="001B1BAA">
        <w:lastRenderedPageBreak/>
        <w:t>o conjunto de RSSI obtidos é enviado pelo canal criado entre os dois (passos 13 e 20). No final o canal é fechado e o servidor armazena essa informação na base de dados.</w:t>
      </w:r>
    </w:p>
    <w:p w14:paraId="4352E139" w14:textId="355C977D" w:rsidR="001B1BAA" w:rsidRDefault="006F4CF0" w:rsidP="00FC735F">
      <w:r>
        <w:tab/>
      </w:r>
      <w:r w:rsidR="001B1BAA">
        <w:t>O algoritmo de localização (passos 14 e 21) utiliza o conjunto de dados obtidos pelo dispositivo móvel e todas as características dos pontos de acesso armazenadas na base de dados para determinar posição do dispositivo móvel. Na fase de treino (passos 10-16) o responsável pela plataforma tem de introduzir a posição real do dispositivo móvel</w:t>
      </w:r>
      <w:r w:rsidR="000B0DC5">
        <w:t xml:space="preserve"> (passo 10)</w:t>
      </w:r>
      <w:r w:rsidR="001B1BAA">
        <w:t>. Assim torna-se possível calcular o erro entre a posição calcula pelo algoritmo e a posição real (passo 15). Este erro permite ajustar as variáveis de ambiente determinantes para o algoritmo (passo 16). Por fim depois da fase de treino estar concluída passa-se à localização do dispositivo móvel já com o algoritmo otimizado (passos 17-22), para isso basta ir recorrer à informação disponível na base de dados.</w:t>
      </w:r>
    </w:p>
    <w:p w14:paraId="5B85617F" w14:textId="5D972CA2" w:rsidR="000B494E" w:rsidRDefault="008D3A11" w:rsidP="001B1BAA">
      <w:pPr>
        <w:ind w:firstLine="709"/>
      </w:pPr>
      <w:r>
        <w:t>T</w:t>
      </w:r>
      <w:r w:rsidR="00E74626">
        <w:t>odos</w:t>
      </w:r>
      <w:r>
        <w:t xml:space="preserve"> os dados são</w:t>
      </w:r>
      <w:r w:rsidR="00E74626">
        <w:t xml:space="preserve"> armazenados no servidor permitindo que a informaç</w:t>
      </w:r>
      <w:r>
        <w:t>ão fica centralizada, facilitando</w:t>
      </w:r>
      <w:r w:rsidR="00E74626">
        <w:t xml:space="preserve"> todo o processo de localização</w:t>
      </w:r>
      <w:r>
        <w:t xml:space="preserve"> que</w:t>
      </w:r>
      <w:r w:rsidR="00E74626">
        <w:t xml:space="preserve"> utiliza os dados guardados na base de dados da plataforma.</w:t>
      </w:r>
      <w:r>
        <w:t xml:space="preserve"> F</w:t>
      </w:r>
      <w:r w:rsidR="00E74626">
        <w:t xml:space="preserve">acilmente é </w:t>
      </w:r>
      <w:r>
        <w:t>possível</w:t>
      </w:r>
      <w:r w:rsidR="00E74626">
        <w:t xml:space="preserve"> </w:t>
      </w:r>
      <w:r>
        <w:t xml:space="preserve">criar ou relacionar a plataforma com outras aplicações externas que </w:t>
      </w:r>
      <w:r w:rsidR="00C214A5">
        <w:t>carecem</w:t>
      </w:r>
      <w:r>
        <w:t xml:space="preserve"> de informações sobre a localização de algum utilizador. </w:t>
      </w:r>
      <w:r w:rsidR="00130E59">
        <w:t>A plataforma de localização foi desenvolvida com intuito de ser integrado num sistema HCS, ou seja, uma ou várias aplicações externas que</w:t>
      </w:r>
      <w:r w:rsidR="00AE59D8">
        <w:t xml:space="preserve"> conhecendo a</w:t>
      </w:r>
      <w:r w:rsidR="00130E59">
        <w:t xml:space="preserve"> </w:t>
      </w:r>
      <w:r w:rsidR="006F4CF0">
        <w:t>posição</w:t>
      </w:r>
      <w:r w:rsidR="00130E59">
        <w:t xml:space="preserve"> do utilizador lhe fornece vários serviços distintos</w:t>
      </w:r>
      <w:r w:rsidR="005904EB">
        <w:t xml:space="preserve"> (</w:t>
      </w:r>
      <w:r w:rsidR="005904EB">
        <w:fldChar w:fldCharType="begin"/>
      </w:r>
      <w:r w:rsidR="005904EB">
        <w:instrText xml:space="preserve"> REF _Ref377239622 \h </w:instrText>
      </w:r>
      <w:r w:rsidR="005904EB">
        <w:fldChar w:fldCharType="separate"/>
      </w:r>
      <w:r w:rsidR="00AC2DDA">
        <w:t xml:space="preserve">Figura </w:t>
      </w:r>
      <w:r w:rsidR="00AC2DDA">
        <w:rPr>
          <w:noProof/>
        </w:rPr>
        <w:t>34</w:t>
      </w:r>
      <w:r w:rsidR="005904EB">
        <w:fldChar w:fldCharType="end"/>
      </w:r>
      <w:r w:rsidR="005904EB">
        <w:t>)</w:t>
      </w:r>
      <w:r w:rsidR="00130E59">
        <w:t>.</w:t>
      </w:r>
    </w:p>
    <w:p w14:paraId="18E23B26" w14:textId="094575CB" w:rsidR="00E90FB9" w:rsidRDefault="00165ED4" w:rsidP="00E90FB9">
      <w:pPr>
        <w:keepNext/>
        <w:spacing w:after="0"/>
      </w:pPr>
      <w:r>
        <w:rPr>
          <w:noProof/>
          <w:lang w:eastAsia="pt-PT"/>
        </w:rPr>
        <w:drawing>
          <wp:inline distT="0" distB="0" distL="0" distR="0" wp14:anchorId="48C4AFF5" wp14:editId="0C4D5394">
            <wp:extent cx="5731510" cy="2308225"/>
            <wp:effectExtent l="0" t="0" r="254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quema localização.png"/>
                    <pic:cNvPicPr/>
                  </pic:nvPicPr>
                  <pic:blipFill>
                    <a:blip r:embed="rId58">
                      <a:extLst>
                        <a:ext uri="{28A0092B-C50C-407E-A947-70E740481C1C}">
                          <a14:useLocalDpi xmlns:a14="http://schemas.microsoft.com/office/drawing/2010/main" val="0"/>
                        </a:ext>
                      </a:extLst>
                    </a:blip>
                    <a:stretch>
                      <a:fillRect/>
                    </a:stretch>
                  </pic:blipFill>
                  <pic:spPr>
                    <a:xfrm>
                      <a:off x="0" y="0"/>
                      <a:ext cx="5731510" cy="2308225"/>
                    </a:xfrm>
                    <a:prstGeom prst="rect">
                      <a:avLst/>
                    </a:prstGeom>
                    <a:ln w="25400" cap="rnd">
                      <a:noFill/>
                    </a:ln>
                    <a:effectLst/>
                  </pic:spPr>
                </pic:pic>
              </a:graphicData>
            </a:graphic>
          </wp:inline>
        </w:drawing>
      </w:r>
    </w:p>
    <w:p w14:paraId="0719177D" w14:textId="2185D835" w:rsidR="00DB7C7A" w:rsidRDefault="00E90FB9" w:rsidP="00AB7C94">
      <w:pPr>
        <w:pStyle w:val="Legenda"/>
      </w:pPr>
      <w:bookmarkStart w:id="561" w:name="_Ref377239622"/>
      <w:bookmarkStart w:id="562" w:name="_Toc379391181"/>
      <w:r>
        <w:t xml:space="preserve">Figura </w:t>
      </w:r>
      <w:r w:rsidR="0075723B">
        <w:fldChar w:fldCharType="begin"/>
      </w:r>
      <w:r w:rsidR="0075723B">
        <w:instrText xml:space="preserve"> SEQ Figura \* ARABIC </w:instrText>
      </w:r>
      <w:r w:rsidR="0075723B">
        <w:fldChar w:fldCharType="separate"/>
      </w:r>
      <w:r w:rsidR="00AC2DDA">
        <w:rPr>
          <w:noProof/>
        </w:rPr>
        <w:t>34</w:t>
      </w:r>
      <w:r w:rsidR="0075723B">
        <w:rPr>
          <w:noProof/>
        </w:rPr>
        <w:fldChar w:fldCharType="end"/>
      </w:r>
      <w:bookmarkEnd w:id="561"/>
      <w:r>
        <w:t xml:space="preserve"> – Esquema de funcionamento do sistema de localização</w:t>
      </w:r>
      <w:r w:rsidR="000C1AC9">
        <w:t xml:space="preserve"> </w:t>
      </w:r>
      <w:r>
        <w:fldChar w:fldCharType="begin" w:fldLock="1"/>
      </w:r>
      <w:r w:rsidR="00F7610E">
        <w:instrText>ADDIN CSL_CITATION { "citationItems" : [ { "id" : "ITEM-1", "itemData" : { "abstract" : "The spread of Wi-Fi technology in mobile devices (mobile phone, PDA and portable) has contributed to the evolution and spread of Wi-Fi networks in both academic and business environment, and now many organizations have adopted Wi-Fi networks, because of its flexibility and mobility. Both inside buildings and outside, it is easy to find access points and a near total Wi-Fi coverage, which is a prerequisite for the deployment of a system capable of locating mobile devices within a Wi-Fi network. Information on the location of mobile devices may be of great importance for the monitoring and management of human resources of organizations, since the information on the location of mobile devices often corresponds to the location of its users. There is a vast array of applications that can use the information on the location of devices and it can be used by applications sensitive to the context, giving the user's mobile device information on where he is, it may be also used for statistical purposes and to monitor the network, enabling an easier scalability of the network where it is needed. This document aims to describe all the work related to the creation of one Wi-Fi mobile device location algorithm, not forgetting the study of existing systems considered of reference and the description of Wi-Fi technology, which are essential to obtain know-how in this area. Throughout this exhibition it is determined the applicability of an algorithm not only easy to implement at any place, which can work without major calibrations, but also capable of good results in terms of location precision.", "author" : [ { "dropping-particle" : "", "family" : "Carvalho", "given" : "Joel Filipe Machado", "non-dropping-particle" : "", "parse-names" : false, "suffix" : "" }, { "dropping-particle" : "", "family" : "Martins", "given" : "Paulo Nogueira", "non-dropping-particle" : "", "parse-names" : false, "suffix" : "" }, { "dropping-particle" : "", "family" : "Barroso", "given" : "Jo\u00e3o Manuel Pereira", "non-dropping-particle" : "", "parse-names" : false, "suffix" : "" } ], "id" : "ITEM-1", "issued" : { "date-parts" : [ [ "2007" ] ] }, "page" : "88", "publisher-place" : "Universidade de Tr\u00e1s-os-Montes e Alto Douro (UTAD)", "title" : "Localiza\u00e7\u00e3o de Dispositivos M\u00f3veis em Redes Wi-Fi", "type" : "article" }, "uris" : [ "http://www.mendeley.com/documents/?uuid=5a3d5333-a710-411b-b969-5fd0542a651b" ] } ], "mendeley" : { "previouslyFormattedCitation" : "[20]" }, "properties" : { "noteIndex" : 0 }, "schema" : "https://github.com/citation-style-language/schema/raw/master/csl-citation.json" }</w:instrText>
      </w:r>
      <w:r>
        <w:fldChar w:fldCharType="separate"/>
      </w:r>
      <w:r w:rsidRPr="00E90FB9">
        <w:rPr>
          <w:noProof/>
        </w:rPr>
        <w:t>[20]</w:t>
      </w:r>
      <w:bookmarkEnd w:id="562"/>
      <w:r>
        <w:fldChar w:fldCharType="end"/>
      </w:r>
    </w:p>
    <w:p w14:paraId="4FA75CD6" w14:textId="4167FC4D" w:rsidR="00DA5FFF" w:rsidRPr="006C2987" w:rsidRDefault="006C2987" w:rsidP="006C2987">
      <w:pPr>
        <w:ind w:firstLine="709"/>
      </w:pPr>
      <w:r>
        <w:t xml:space="preserve">Os </w:t>
      </w:r>
      <w:r w:rsidRPr="006C2987">
        <w:rPr>
          <w:i/>
        </w:rPr>
        <w:t>Web</w:t>
      </w:r>
      <w:r>
        <w:t xml:space="preserve"> </w:t>
      </w:r>
      <w:r w:rsidRPr="006C2987">
        <w:rPr>
          <w:i/>
        </w:rPr>
        <w:t>Services</w:t>
      </w:r>
      <w:r>
        <w:t xml:space="preserve"> Internos </w:t>
      </w:r>
      <w:r w:rsidR="00CF5F70">
        <w:t>são</w:t>
      </w:r>
      <w:r>
        <w:t xml:space="preserve"> o</w:t>
      </w:r>
      <w:r w:rsidR="00CF5F70">
        <w:t>s</w:t>
      </w:r>
      <w:r>
        <w:t xml:space="preserve"> componente</w:t>
      </w:r>
      <w:r w:rsidR="00CF5F70">
        <w:t>s</w:t>
      </w:r>
      <w:r w:rsidR="00DD23F9">
        <w:t xml:space="preserve"> do s</w:t>
      </w:r>
      <w:r>
        <w:t>ervidor respons</w:t>
      </w:r>
      <w:r w:rsidR="00CF5F70">
        <w:t>áveis</w:t>
      </w:r>
      <w:r>
        <w:t xml:space="preserve"> por comunicar com o dispositivo móvel. Recebe os sinais Wi-Fi dos dispositivos móveis e envia esses dados estruturados para serem armazenados na base de dados.</w:t>
      </w:r>
      <w:r w:rsidR="00CF5F70">
        <w:t xml:space="preserve"> Uma aplicação externa integrada com </w:t>
      </w:r>
      <w:r w:rsidR="00CF5F70">
        <w:lastRenderedPageBreak/>
        <w:t xml:space="preserve">a plataforma de localização desenvolvida é conectada com o servidor através dos componentes </w:t>
      </w:r>
      <w:r w:rsidR="00CF5F70" w:rsidRPr="00CF5F70">
        <w:rPr>
          <w:i/>
        </w:rPr>
        <w:t>Web</w:t>
      </w:r>
      <w:r w:rsidR="00CF5F70">
        <w:t xml:space="preserve"> </w:t>
      </w:r>
      <w:r w:rsidR="00CF5F70" w:rsidRPr="00CF5F70">
        <w:rPr>
          <w:i/>
        </w:rPr>
        <w:t>Services</w:t>
      </w:r>
      <w:r w:rsidR="00CF5F70">
        <w:t xml:space="preserve"> Externos. </w:t>
      </w:r>
      <w:r w:rsidR="002631E5">
        <w:t>A</w:t>
      </w:r>
      <w:r w:rsidR="00CF5F70">
        <w:t>s aplicações externas</w:t>
      </w:r>
      <w:r w:rsidR="002631E5">
        <w:t xml:space="preserve"> perfeitamente integradas sempre que precisam solicitam ao servidor a localização de um utilizador. Durante o processo de localização o algoritmo acede à base de dados para recolher os sinais Wi-Fi armazenados e as características dos pontos de acesso. Estes dados permitem ao algoritmo decifrar a localização do utilizador que é prontamente reenviado para a aplicação que o solicitou.</w:t>
      </w:r>
    </w:p>
    <w:p w14:paraId="65DC330C" w14:textId="77777777" w:rsidR="000C1AC9" w:rsidRPr="00DA5FFF" w:rsidRDefault="000C1AC9" w:rsidP="00DA5FFF"/>
    <w:p w14:paraId="18DA70C7" w14:textId="77777777" w:rsidR="00AE59D8" w:rsidRDefault="00AE59D8" w:rsidP="00CC614D">
      <w:pPr>
        <w:pStyle w:val="Cabealho2"/>
      </w:pPr>
      <w:bookmarkStart w:id="563" w:name="_Ref378625040"/>
      <w:bookmarkStart w:id="564" w:name="_Ref378625045"/>
      <w:bookmarkStart w:id="565" w:name="_Toc379391137"/>
      <w:r>
        <w:t>Sistema de Coordenadas</w:t>
      </w:r>
      <w:bookmarkEnd w:id="563"/>
      <w:bookmarkEnd w:id="564"/>
      <w:bookmarkEnd w:id="565"/>
    </w:p>
    <w:p w14:paraId="0F2539F8" w14:textId="77777777" w:rsidR="00AE59D8" w:rsidRDefault="00AE59D8" w:rsidP="00AE59D8"/>
    <w:p w14:paraId="222D9100" w14:textId="437D0360" w:rsidR="00AE59D8" w:rsidRPr="000C1AC9" w:rsidRDefault="00AE59D8" w:rsidP="00AE59D8">
      <w:pPr>
        <w:rPr>
          <w:rFonts w:ascii="Times New Roman" w:hAnsi="Times New Roman" w:cs="Times New Roman"/>
          <w:szCs w:val="24"/>
          <w:lang w:eastAsia="pt-PT"/>
        </w:rPr>
      </w:pPr>
      <w:r>
        <w:tab/>
      </w:r>
      <w:r w:rsidR="000C1AC9">
        <w:t xml:space="preserve">Para desenvolver um sistema de localização, é necessário construir um sistema de coordenadas que permita reconhecer e localizar o dispositivo móvel numa planta. Assim sendo o sistema de coordenadas </w:t>
      </w:r>
      <w:r w:rsidR="00DD23F9">
        <w:t>adotado</w:t>
      </w:r>
      <w:r w:rsidR="000C1AC9">
        <w:t xml:space="preserve"> e mais conhecido foi o plano cartesiano ou sistema de coordenadas cartesianas. É formado por dois eixos perpendiculares, um horizontal e outro vertical que se cruzam na origem das coordenadas. Este sistema de coordenadas foi escolhido por ser muito simples a sua implementação e porque podemos associar o plano cartesiano com a latitude e a longitude. Esta relação permitiu a criação do atual sistema de posicionamento exterior (GPS) </w:t>
      </w:r>
      <w:r>
        <w:fldChar w:fldCharType="begin" w:fldLock="1"/>
      </w:r>
      <w:r w:rsidR="00F7610E">
        <w:instrText>ADDIN CSL_CITATION { "citationItems" : [ { "id" : "ITEM-1", "itemData" : { "URL" : "http://www.mundoeducacao.com/matematica/plano-cartesiano.htm", "author" : [ { "dropping-particle" : "da", "family" : "Silva", "given" : "Marcos No\u00e9 Pedro", "non-dropping-particle" : "", "parse-names" : false, "suffix" : "" } ], "id" : "ITEM-1", "issued" : { "date-parts" : [ [ "0" ] ] }, "title" : "Plano Cartesiano - Mundo Educa\u00e7\u00e3o", "type" : "webpage" }, "uris" : [ "http://www.mendeley.com/documents/?uuid=488b1a2a-fde9-4dd7-b818-6d78ccb17316" ] } ], "mendeley" : { "previouslyFormattedCitation" : "[53]" }, "properties" : { "noteIndex" : 0 }, "schema" : "https://github.com/citation-style-language/schema/raw/master/csl-citation.json" }</w:instrText>
      </w:r>
      <w:r>
        <w:fldChar w:fldCharType="separate"/>
      </w:r>
      <w:r w:rsidR="009A1BE8" w:rsidRPr="009A1BE8">
        <w:rPr>
          <w:noProof/>
        </w:rPr>
        <w:t>[53]</w:t>
      </w:r>
      <w:r>
        <w:fldChar w:fldCharType="end"/>
      </w:r>
      <w:r w:rsidR="000C1AC9">
        <w:t>.</w:t>
      </w:r>
    </w:p>
    <w:p w14:paraId="49205F6D" w14:textId="5EB3F3BE" w:rsidR="00AE59D8" w:rsidRDefault="00AE59D8" w:rsidP="00AE59D8">
      <w:r>
        <w:tab/>
        <w:t xml:space="preserve">A planta do edifico é uma imagem que reproduz o edifico seguindo uma escala. Para atribuir uma coordenada a uma posição na planta decidimos recorrer à resolução da imagem. A resolução de uma imagem descreve o nível de detalhe que a imagem contém. A resolução é frequentemente usada como a contagem de pixéis em imagens digitais. Assim a resolução de uma imagem em pixéis é um conjunto de dois números inteiros e positivos, o primeiro é a quantidade de colunas de pixéis (largura) e o segundo é a quantidade de linhas de pixéis (altura). Podemos facilmente utilizar a resolução de uma imagem em pixéis como um sistema de coordenadas cartesianos. Por exemplo, numa imagem o </w:t>
      </w:r>
      <w:r w:rsidR="002C2EA9" w:rsidRPr="002C2EA9">
        <w:rPr>
          <w:i/>
        </w:rPr>
        <w:t>pixel</w:t>
      </w:r>
      <w:r>
        <w:t xml:space="preserve"> que se enco</w:t>
      </w:r>
      <w:r w:rsidR="002C2EA9">
        <w:t>ntra na coluna 30 e na linha 45</w:t>
      </w:r>
      <w:r>
        <w:t xml:space="preserve"> pode representar a posição (30, 45) no sistema de coordenadas cartesiano.</w:t>
      </w:r>
    </w:p>
    <w:p w14:paraId="79F9BBCD" w14:textId="69FACA85" w:rsidR="00AE59D8" w:rsidRPr="002F2BC2" w:rsidRDefault="00AE59D8" w:rsidP="00AE59D8">
      <w:pPr>
        <w:rPr>
          <w:u w:val="single"/>
        </w:rPr>
      </w:pPr>
      <w:r>
        <w:tab/>
      </w:r>
      <w:r w:rsidR="002F2BC2">
        <w:t xml:space="preserve">Neste projeto a leitura da imagem e consequente atribuição de coordenadas é feito percorrendo a imagem da parte superior esquerda até ao canto inferior direita. Para simplificar o projeto decidimos apenas recorrer ao primeiro quadrante do plano cartesiano, ou seja, as coordenadas (abcissas e ordenadas) são sempre positivas. Mas porque a origem das ordenadas </w:t>
      </w:r>
      <w:r w:rsidR="002F2BC2">
        <w:lastRenderedPageBreak/>
        <w:t>é a posição superio</w:t>
      </w:r>
      <w:r w:rsidR="0041726D">
        <w:t>r esquerda da imagem, foi preciso</w:t>
      </w:r>
      <w:r w:rsidR="002F2BC2">
        <w:t xml:space="preserve"> inverter o plano cartesiano</w:t>
      </w:r>
      <w:r w:rsidR="00A83BB7">
        <w:t xml:space="preserve"> como mostra a </w:t>
      </w:r>
      <w:r w:rsidR="002F2BC2">
        <w:fldChar w:fldCharType="begin"/>
      </w:r>
      <w:r w:rsidR="002F2BC2">
        <w:instrText xml:space="preserve"> REF _Ref376711384 \h </w:instrText>
      </w:r>
      <w:r w:rsidR="002F2BC2">
        <w:fldChar w:fldCharType="separate"/>
      </w:r>
      <w:r w:rsidR="00AC2DDA">
        <w:t xml:space="preserve">Figura </w:t>
      </w:r>
      <w:r w:rsidR="00AC2DDA">
        <w:rPr>
          <w:noProof/>
        </w:rPr>
        <w:t>35</w:t>
      </w:r>
      <w:r w:rsidR="002F2BC2">
        <w:fldChar w:fldCharType="end"/>
      </w:r>
      <w:r w:rsidR="002F2BC2">
        <w:t>.</w:t>
      </w:r>
    </w:p>
    <w:p w14:paraId="4FED1C8C" w14:textId="1559DFD6" w:rsidR="00AC0743" w:rsidRDefault="00AC0743" w:rsidP="00AC0743">
      <w:r>
        <w:tab/>
        <w:t xml:space="preserve">Um expectável problema na utilização deste processo é que duas imagens com a mesma representação gráfica podem ter resoluções diferentes. Numa imagem de 1 por 1 polegada, com uma resolução de 72 pontos por polegada </w:t>
      </w:r>
      <w:r>
        <w:rPr>
          <w:i/>
        </w:rPr>
        <w:t xml:space="preserve">(pixels per inch - </w:t>
      </w:r>
      <w:r>
        <w:t xml:space="preserve">ppi) contém um total de 5184 pixéis (ou seja, 72 pixéis x 72 pixéis). A mesma imagem com uma resolução de 300 ppi já contém um total de 90 000 pixéis </w:t>
      </w:r>
      <w:r>
        <w:fldChar w:fldCharType="begin" w:fldLock="1"/>
      </w:r>
      <w:r w:rsidR="00F7610E">
        <w:instrText>ADDIN CSL_CITATION { "citationItems" : [ { "id" : "ITEM-1", "itemData" : { "URL" : "http://paginas.fe.up.pt/~ee03037/tmp/api11/imagem_resol.pdf", "id" : "ITEM-1", "issued" : { "date-parts" : [ [ "0" ] ] }, "title" : "Tamanho e resolu\u00e7\u00e3o da imagem", "type" : "webpage" }, "uris" : [ "http://www.mendeley.com/documents/?uuid=7f1bf11c-eb75-43d8-8e26-aa29fa649469" ] } ], "mendeley" : { "previouslyFormattedCitation" : "[54]" }, "properties" : { "noteIndex" : 0 }, "schema" : "https://github.com/citation-style-language/schema/raw/master/csl-citation.json" }</w:instrText>
      </w:r>
      <w:r>
        <w:fldChar w:fldCharType="separate"/>
      </w:r>
      <w:r>
        <w:rPr>
          <w:noProof/>
        </w:rPr>
        <w:t>[54]</w:t>
      </w:r>
      <w:r>
        <w:fldChar w:fldCharType="end"/>
      </w:r>
      <w:r>
        <w:t>.</w:t>
      </w:r>
    </w:p>
    <w:p w14:paraId="54EC33AA" w14:textId="77777777" w:rsidR="00AC0743" w:rsidRDefault="00AC0743" w:rsidP="00AB7C94">
      <w:pPr>
        <w:pStyle w:val="Imagem"/>
      </w:pPr>
      <w:r>
        <w:drawing>
          <wp:inline distT="0" distB="0" distL="0" distR="0" wp14:anchorId="460C7F47" wp14:editId="687BA2CE">
            <wp:extent cx="4013361" cy="4495800"/>
            <wp:effectExtent l="0" t="0" r="635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stema de coordenadas1.png"/>
                    <pic:cNvPicPr/>
                  </pic:nvPicPr>
                  <pic:blipFill>
                    <a:blip r:embed="rId59">
                      <a:extLst>
                        <a:ext uri="{28A0092B-C50C-407E-A947-70E740481C1C}">
                          <a14:useLocalDpi xmlns:a14="http://schemas.microsoft.com/office/drawing/2010/main" val="0"/>
                        </a:ext>
                      </a:extLst>
                    </a:blip>
                    <a:stretch>
                      <a:fillRect/>
                    </a:stretch>
                  </pic:blipFill>
                  <pic:spPr>
                    <a:xfrm>
                      <a:off x="0" y="0"/>
                      <a:ext cx="4014337" cy="4496893"/>
                    </a:xfrm>
                    <a:prstGeom prst="rect">
                      <a:avLst/>
                    </a:prstGeom>
                    <a:ln w="25400" cap="rnd">
                      <a:noFill/>
                    </a:ln>
                    <a:effectLst/>
                  </pic:spPr>
                </pic:pic>
              </a:graphicData>
            </a:graphic>
          </wp:inline>
        </w:drawing>
      </w:r>
    </w:p>
    <w:p w14:paraId="0486E504" w14:textId="77777777" w:rsidR="00AC0743" w:rsidRPr="00DC7E7B" w:rsidRDefault="00AC0743" w:rsidP="00AB7C94">
      <w:pPr>
        <w:pStyle w:val="Legenda"/>
      </w:pPr>
      <w:bookmarkStart w:id="566" w:name="_Ref376711384"/>
      <w:bookmarkStart w:id="567" w:name="_Toc379391182"/>
      <w:r>
        <w:t xml:space="preserve">Figura </w:t>
      </w:r>
      <w:r w:rsidR="0075723B">
        <w:fldChar w:fldCharType="begin"/>
      </w:r>
      <w:r w:rsidR="0075723B">
        <w:instrText xml:space="preserve"> SEQ Figura \* ARABIC </w:instrText>
      </w:r>
      <w:r w:rsidR="0075723B">
        <w:fldChar w:fldCharType="separate"/>
      </w:r>
      <w:r w:rsidR="00AC2DDA">
        <w:rPr>
          <w:noProof/>
        </w:rPr>
        <w:t>35</w:t>
      </w:r>
      <w:r w:rsidR="0075723B">
        <w:rPr>
          <w:noProof/>
        </w:rPr>
        <w:fldChar w:fldCharType="end"/>
      </w:r>
      <w:bookmarkEnd w:id="566"/>
      <w:r>
        <w:t xml:space="preserve"> – Representação do sistema de coordenadas invertido</w:t>
      </w:r>
      <w:bookmarkEnd w:id="567"/>
    </w:p>
    <w:p w14:paraId="1F29B0FD" w14:textId="1D77A690" w:rsidR="00AC0743" w:rsidRDefault="002C2EA9" w:rsidP="00AC0743">
      <w:pPr>
        <w:ind w:firstLine="709"/>
      </w:pPr>
      <w:r>
        <w:t>A solução para resolver tal problema passou por utilizar as dimensões reais do edifício. Através das dimensões reais conseguimos agrupar conjuntos de pixéis, formando várias áreas quadradas, com as mesmas dimensões e cada área representa uma coordenada distinta</w:t>
      </w:r>
      <w:r w:rsidR="00AC0743" w:rsidRPr="00AC0743">
        <w:t xml:space="preserve"> </w:t>
      </w:r>
      <w:r w:rsidR="00AC0743">
        <w:t>O meio metro quadrado foi a dimensão da escala escolhida para representar a área que uma pessoa ocupa, a esta escala chamamos Escala Corrigida (EC), sendo que a escala original (1:1) será denominada de Escala Original (EO).</w:t>
      </w:r>
    </w:p>
    <w:p w14:paraId="0D6F7011" w14:textId="57ADDE0C" w:rsidR="00AE59D8" w:rsidRDefault="00AE59D8" w:rsidP="00AE59D8">
      <w:r>
        <w:lastRenderedPageBreak/>
        <w:tab/>
        <w:t>Esta solução permite reduzir significativamente o número de coordenadas existentes, para além de concebermos uma escala normalizada para todas as plantas de edifícios. Com</w:t>
      </w:r>
      <w:r w:rsidR="00CB322E">
        <w:t xml:space="preserve">o podemos ver a </w:t>
      </w:r>
      <w:r>
        <w:fldChar w:fldCharType="begin"/>
      </w:r>
      <w:r>
        <w:instrText xml:space="preserve"> REF _Ref376706046 \h </w:instrText>
      </w:r>
      <w:r>
        <w:fldChar w:fldCharType="separate"/>
      </w:r>
      <w:r w:rsidR="00AC2DDA">
        <w:t xml:space="preserve">Figura </w:t>
      </w:r>
      <w:r w:rsidR="00AC2DDA">
        <w:rPr>
          <w:noProof/>
        </w:rPr>
        <w:t>36</w:t>
      </w:r>
      <w:r>
        <w:fldChar w:fldCharType="end"/>
      </w:r>
      <w:r>
        <w:t xml:space="preserve"> representa duas plantas iguais, com as mesmas dimensões reais (1x1 metros), mas com diferentes resoluções. Através desta solução podemos dividir as imagens em apenas quatro coordenadas distintas independentemente da sua resolução. Sempre que for necessário obter uma coordenada primeiro obtém-se o </w:t>
      </w:r>
      <w:r w:rsidR="002C2EA9" w:rsidRPr="002C2EA9">
        <w:rPr>
          <w:i/>
        </w:rPr>
        <w:t>pixel</w:t>
      </w:r>
      <w:r w:rsidR="002C2EA9">
        <w:t xml:space="preserve"> </w:t>
      </w:r>
      <w:r>
        <w:t>respet</w:t>
      </w:r>
      <w:r w:rsidR="004735B9">
        <w:t>ivo na EO e depois é convertido para a EC</w:t>
      </w:r>
      <w:r>
        <w:t>. Como se pode vez a azul, na primeira imagem uma coordenada é composta por um conjunto de 4 pixéis enquanto a segunda imagem é composto por um conjunto de 36 pixéis.</w:t>
      </w:r>
    </w:p>
    <w:p w14:paraId="072AEA43" w14:textId="77777777" w:rsidR="00AE59D8" w:rsidRDefault="00AE59D8" w:rsidP="00AB7C94">
      <w:pPr>
        <w:pStyle w:val="Imagem"/>
      </w:pPr>
      <w:r>
        <w:t xml:space="preserve"> </w:t>
      </w:r>
      <w:r>
        <w:drawing>
          <wp:inline distT="0" distB="0" distL="0" distR="0" wp14:anchorId="1E2A0B32" wp14:editId="74F07150">
            <wp:extent cx="5144218" cy="3057952"/>
            <wp:effectExtent l="0" t="0" r="0" b="952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ordenadas.png"/>
                    <pic:cNvPicPr/>
                  </pic:nvPicPr>
                  <pic:blipFill>
                    <a:blip r:embed="rId60">
                      <a:extLst>
                        <a:ext uri="{28A0092B-C50C-407E-A947-70E740481C1C}">
                          <a14:useLocalDpi xmlns:a14="http://schemas.microsoft.com/office/drawing/2010/main" val="0"/>
                        </a:ext>
                      </a:extLst>
                    </a:blip>
                    <a:stretch>
                      <a:fillRect/>
                    </a:stretch>
                  </pic:blipFill>
                  <pic:spPr>
                    <a:xfrm>
                      <a:off x="0" y="0"/>
                      <a:ext cx="5144218" cy="3057952"/>
                    </a:xfrm>
                    <a:prstGeom prst="rect">
                      <a:avLst/>
                    </a:prstGeom>
                    <a:ln w="25400" cap="rnd">
                      <a:noFill/>
                    </a:ln>
                    <a:effectLst/>
                  </pic:spPr>
                </pic:pic>
              </a:graphicData>
            </a:graphic>
          </wp:inline>
        </w:drawing>
      </w:r>
    </w:p>
    <w:p w14:paraId="1469B4A7" w14:textId="77777777" w:rsidR="00AE59D8" w:rsidRDefault="00AE59D8" w:rsidP="00AB7C94">
      <w:pPr>
        <w:pStyle w:val="Legenda"/>
      </w:pPr>
      <w:bookmarkStart w:id="568" w:name="_Ref376706046"/>
      <w:bookmarkStart w:id="569" w:name="_Toc379391183"/>
      <w:r>
        <w:t xml:space="preserve">Figura </w:t>
      </w:r>
      <w:r w:rsidR="0075723B">
        <w:fldChar w:fldCharType="begin"/>
      </w:r>
      <w:r w:rsidR="0075723B">
        <w:instrText xml:space="preserve"> SEQ Figura \* ARABIC </w:instrText>
      </w:r>
      <w:r w:rsidR="0075723B">
        <w:fldChar w:fldCharType="separate"/>
      </w:r>
      <w:r w:rsidR="00AC2DDA">
        <w:rPr>
          <w:noProof/>
        </w:rPr>
        <w:t>36</w:t>
      </w:r>
      <w:r w:rsidR="0075723B">
        <w:rPr>
          <w:noProof/>
        </w:rPr>
        <w:fldChar w:fldCharType="end"/>
      </w:r>
      <w:bookmarkEnd w:id="568"/>
      <w:r>
        <w:t xml:space="preserve"> – Solução desenvolvida para os sistemas de coordenadas</w:t>
      </w:r>
      <w:bookmarkEnd w:id="569"/>
    </w:p>
    <w:p w14:paraId="1802B6CB" w14:textId="18A2FD63" w:rsidR="00FA22A7" w:rsidRDefault="00AE59D8" w:rsidP="00FA22A7">
      <w:r>
        <w:tab/>
        <w:t xml:space="preserve">Para realizar esta conversão de </w:t>
      </w:r>
      <w:r w:rsidRPr="00913C7C">
        <w:rPr>
          <w:i/>
        </w:rPr>
        <w:t>pixel</w:t>
      </w:r>
      <w:r w:rsidR="002F4A0F">
        <w:rPr>
          <w:i/>
        </w:rPr>
        <w:t xml:space="preserve"> </w:t>
      </w:r>
      <w:r w:rsidR="002F4A0F">
        <w:t>(EO)</w:t>
      </w:r>
      <w:r w:rsidR="00AC0743">
        <w:t xml:space="preserve"> </w:t>
      </w:r>
      <w:r>
        <w:t>para o sistema de coordenadas pretendido</w:t>
      </w:r>
      <w:r w:rsidR="002F4A0F">
        <w:t xml:space="preserve"> (EC)</w:t>
      </w:r>
      <w:r>
        <w:t xml:space="preserve"> é necessário primeiro calcular a escala de cada eixo. Por exemplo, a escala no eixo das abcissas (</w:t>
      </w:r>
      <m:oMath>
        <m:sSub>
          <m:sSubPr>
            <m:ctrlPr>
              <w:rPr>
                <w:rFonts w:ascii="Cambria Math" w:hAnsi="Cambria Math"/>
                <w:i/>
              </w:rPr>
            </m:ctrlPr>
          </m:sSubPr>
          <m:e>
            <m:r>
              <w:rPr>
                <w:rFonts w:ascii="Cambria Math" w:hAnsi="Cambria Math"/>
              </w:rPr>
              <m:t>escala</m:t>
            </m:r>
          </m:e>
          <m:sub>
            <m:r>
              <w:rPr>
                <w:rFonts w:ascii="Cambria Math" w:hAnsi="Cambria Math"/>
              </w:rPr>
              <m:t>x</m:t>
            </m:r>
          </m:sub>
        </m:sSub>
      </m:oMath>
      <w:r>
        <w:t>) é c</w:t>
      </w:r>
      <w:r w:rsidR="00713500">
        <w:t xml:space="preserve">alculado como mostra  a </w:t>
      </w:r>
      <w:r>
        <w:t>equação (</w:t>
      </w:r>
      <w:r w:rsidR="00713500">
        <w:fldChar w:fldCharType="begin"/>
      </w:r>
      <w:r w:rsidR="00713500">
        <w:instrText xml:space="preserve"> REF _Ref378284298 \h </w:instrText>
      </w:r>
      <w:r w:rsidR="00713500">
        <w:fldChar w:fldCharType="separate"/>
      </w:r>
      <w:r w:rsidR="00AC2DDA">
        <w:t xml:space="preserve">Eq. </w:t>
      </w:r>
      <w:r w:rsidR="00AC2DDA">
        <w:rPr>
          <w:noProof/>
        </w:rPr>
        <w:t>6</w:t>
      </w:r>
      <w:r w:rsidR="00713500">
        <w:fldChar w:fldCharType="end"/>
      </w:r>
      <w:r>
        <w:t xml:space="preserve">). </w:t>
      </w:r>
    </w:p>
    <w:tbl>
      <w:tblPr>
        <w:tblStyle w:val="Tabelacomgrelha"/>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92"/>
      </w:tblGrid>
      <w:tr w:rsidR="00FA22A7" w14:paraId="5974DA89" w14:textId="77777777" w:rsidTr="007A5382">
        <w:tc>
          <w:tcPr>
            <w:tcW w:w="8080" w:type="dxa"/>
            <w:vAlign w:val="center"/>
          </w:tcPr>
          <w:p w14:paraId="3B4D49AF" w14:textId="51D7DC1D" w:rsidR="00FA22A7" w:rsidRPr="008B74E0" w:rsidRDefault="0075723B" w:rsidP="00AB7C94">
            <w:pPr>
              <w:pStyle w:val="Legenda"/>
            </w:pPr>
            <m:oMathPara>
              <m:oMath>
                <m:sSub>
                  <m:sSubPr>
                    <m:ctrlPr>
                      <w:rPr>
                        <w:rFonts w:ascii="Cambria Math" w:hAnsi="Cambria Math"/>
                      </w:rPr>
                    </m:ctrlPr>
                  </m:sSubPr>
                  <m:e>
                    <m:r>
                      <w:rPr>
                        <w:rFonts w:ascii="Cambria Math" w:hAnsi="Cambria Math"/>
                      </w:rPr>
                      <m:t>escala</m:t>
                    </m:r>
                  </m:e>
                  <m:sub>
                    <m:r>
                      <w:rPr>
                        <w:rFonts w:ascii="Cambria Math" w:hAnsi="Cambria Math"/>
                      </w:rPr>
                      <m:t>x</m:t>
                    </m:r>
                  </m:sub>
                </m:sSub>
                <m:r>
                  <m:rPr>
                    <m:sty m:val="p"/>
                  </m:rPr>
                  <w:rPr>
                    <w:rFonts w:ascii="Cambria Math" w:hAnsi="Cambria Math"/>
                  </w:rPr>
                  <m:t>=</m:t>
                </m:r>
                <m:f>
                  <m:fPr>
                    <m:ctrlPr>
                      <w:rPr>
                        <w:rFonts w:ascii="Cambria Math" w:hAnsi="Cambria Math"/>
                      </w:rPr>
                    </m:ctrlPr>
                  </m:fPr>
                  <m:num>
                    <m:r>
                      <w:rPr>
                        <w:rFonts w:ascii="Cambria Math" w:hAnsi="Cambria Math"/>
                      </w:rPr>
                      <m:t>escala</m:t>
                    </m:r>
                    <m:r>
                      <m:rPr>
                        <m:sty m:val="p"/>
                      </m:rPr>
                      <w:rPr>
                        <w:rFonts w:ascii="Cambria Math" w:hAnsi="Cambria Math"/>
                      </w:rPr>
                      <m:t>*</m:t>
                    </m:r>
                    <m:sSub>
                      <m:sSubPr>
                        <m:ctrlPr>
                          <w:rPr>
                            <w:rFonts w:ascii="Cambria Math" w:hAnsi="Cambria Math"/>
                          </w:rPr>
                        </m:ctrlPr>
                      </m:sSubPr>
                      <m:e>
                        <m:r>
                          <w:rPr>
                            <w:rFonts w:ascii="Cambria Math" w:hAnsi="Cambria Math"/>
                          </w:rPr>
                          <m:t>largura</m:t>
                        </m:r>
                      </m:e>
                      <m:sub>
                        <m:r>
                          <w:rPr>
                            <w:rFonts w:ascii="Cambria Math" w:hAnsi="Cambria Math"/>
                          </w:rPr>
                          <m:t>Pix</m:t>
                        </m:r>
                        <m:r>
                          <m:rPr>
                            <m:sty m:val="p"/>
                          </m:rPr>
                          <w:rPr>
                            <w:rFonts w:ascii="Cambria Math" w:hAnsi="Cambria Math"/>
                          </w:rPr>
                          <m:t>é</m:t>
                        </m:r>
                        <m:r>
                          <w:rPr>
                            <w:rFonts w:ascii="Cambria Math" w:hAnsi="Cambria Math"/>
                          </w:rPr>
                          <m:t>is</m:t>
                        </m:r>
                      </m:sub>
                    </m:sSub>
                  </m:num>
                  <m:den>
                    <m:sSub>
                      <m:sSubPr>
                        <m:ctrlPr>
                          <w:rPr>
                            <w:rFonts w:ascii="Cambria Math" w:hAnsi="Cambria Math"/>
                          </w:rPr>
                        </m:ctrlPr>
                      </m:sSubPr>
                      <m:e>
                        <m:r>
                          <w:rPr>
                            <w:rFonts w:ascii="Cambria Math" w:hAnsi="Cambria Math"/>
                          </w:rPr>
                          <m:t>largura</m:t>
                        </m:r>
                      </m:e>
                      <m:sub>
                        <m:r>
                          <w:rPr>
                            <w:rFonts w:ascii="Cambria Math" w:hAnsi="Cambria Math"/>
                          </w:rPr>
                          <m:t>Real</m:t>
                        </m:r>
                      </m:sub>
                    </m:sSub>
                  </m:den>
                </m:f>
              </m:oMath>
            </m:oMathPara>
          </w:p>
        </w:tc>
        <w:tc>
          <w:tcPr>
            <w:tcW w:w="992" w:type="dxa"/>
            <w:vAlign w:val="bottom"/>
          </w:tcPr>
          <w:p w14:paraId="1F109019" w14:textId="77777777" w:rsidR="00FA22A7" w:rsidRDefault="00FA22A7" w:rsidP="009A5062">
            <w:pPr>
              <w:pStyle w:val="Legenda"/>
              <w:jc w:val="right"/>
            </w:pPr>
            <w:bookmarkStart w:id="570" w:name="_Ref378284298"/>
            <w:r>
              <w:t xml:space="preserve">Eq. </w:t>
            </w:r>
            <w:r w:rsidR="0075723B">
              <w:fldChar w:fldCharType="begin"/>
            </w:r>
            <w:r w:rsidR="0075723B">
              <w:instrText xml:space="preserve"> SEQ Eq. \* ARABIC </w:instrText>
            </w:r>
            <w:r w:rsidR="0075723B">
              <w:fldChar w:fldCharType="separate"/>
            </w:r>
            <w:r w:rsidR="00AC2DDA">
              <w:rPr>
                <w:noProof/>
              </w:rPr>
              <w:t>6</w:t>
            </w:r>
            <w:r w:rsidR="0075723B">
              <w:rPr>
                <w:noProof/>
              </w:rPr>
              <w:fldChar w:fldCharType="end"/>
            </w:r>
            <w:bookmarkEnd w:id="570"/>
          </w:p>
        </w:tc>
      </w:tr>
    </w:tbl>
    <w:p w14:paraId="364439DE" w14:textId="05F1CF49" w:rsidR="00AE59D8" w:rsidRDefault="00AE59D8" w:rsidP="002F4A0F">
      <w:pPr>
        <w:spacing w:before="240"/>
        <w:ind w:firstLine="709"/>
      </w:pPr>
      <w:r>
        <w:t xml:space="preserve">A </w:t>
      </w:r>
      <m:oMath>
        <m:r>
          <w:rPr>
            <w:rFonts w:ascii="Cambria Math" w:hAnsi="Cambria Math"/>
          </w:rPr>
          <m:t>escala</m:t>
        </m:r>
      </m:oMath>
      <w:r>
        <w:t xml:space="preserve"> são os 0.5 metros quadrados escolhidos para representar a área que cada pessoa ocupa, a </w:t>
      </w:r>
      <m:oMath>
        <m:sSub>
          <m:sSubPr>
            <m:ctrlPr>
              <w:rPr>
                <w:rFonts w:ascii="Cambria Math" w:hAnsi="Cambria Math"/>
                <w:i/>
              </w:rPr>
            </m:ctrlPr>
          </m:sSubPr>
          <m:e>
            <m:r>
              <w:rPr>
                <w:rFonts w:ascii="Cambria Math" w:hAnsi="Cambria Math"/>
              </w:rPr>
              <m:t>escala</m:t>
            </m:r>
          </m:e>
          <m:sub>
            <m:r>
              <w:rPr>
                <w:rFonts w:ascii="Cambria Math" w:hAnsi="Cambria Math"/>
              </w:rPr>
              <m:t>Pixéis</m:t>
            </m:r>
          </m:sub>
        </m:sSub>
      </m:oMath>
      <w:r>
        <w:t xml:space="preserve"> é a largura da imagem em ppi e por fim a </w:t>
      </w:r>
      <m:oMath>
        <m:sSub>
          <m:sSubPr>
            <m:ctrlPr>
              <w:rPr>
                <w:rFonts w:ascii="Cambria Math" w:hAnsi="Cambria Math"/>
                <w:i/>
              </w:rPr>
            </m:ctrlPr>
          </m:sSubPr>
          <m:e>
            <m:r>
              <w:rPr>
                <w:rFonts w:ascii="Cambria Math" w:hAnsi="Cambria Math"/>
              </w:rPr>
              <m:t>largura</m:t>
            </m:r>
          </m:e>
          <m:sub>
            <m:r>
              <w:rPr>
                <w:rFonts w:ascii="Cambria Math" w:hAnsi="Cambria Math"/>
              </w:rPr>
              <m:t>Real</m:t>
            </m:r>
          </m:sub>
        </m:sSub>
      </m:oMath>
      <w:r>
        <w:t xml:space="preserve"> é a largura real do edifício</w:t>
      </w:r>
      <w:r w:rsidRPr="00754723">
        <w:t xml:space="preserve"> </w:t>
      </w:r>
      <w:r>
        <w:t>em metros que a imagem pretende representar.</w:t>
      </w:r>
      <w:r w:rsidRPr="0035232C">
        <w:t xml:space="preserve"> </w:t>
      </w:r>
      <w:r>
        <w:t>A escala dos eixos das ordenada</w:t>
      </w:r>
      <w:r w:rsidR="00713500">
        <w:t>s</w:t>
      </w:r>
      <w:r>
        <w:t xml:space="preserve"> (</w:t>
      </w:r>
      <m:oMath>
        <m:sSub>
          <m:sSubPr>
            <m:ctrlPr>
              <w:rPr>
                <w:rFonts w:ascii="Cambria Math" w:hAnsi="Cambria Math"/>
                <w:i/>
              </w:rPr>
            </m:ctrlPr>
          </m:sSubPr>
          <m:e>
            <m:r>
              <w:rPr>
                <w:rFonts w:ascii="Cambria Math" w:hAnsi="Cambria Math"/>
              </w:rPr>
              <m:t>escala</m:t>
            </m:r>
          </m:e>
          <m:sub>
            <m:r>
              <w:rPr>
                <w:rFonts w:ascii="Cambria Math" w:hAnsi="Cambria Math"/>
              </w:rPr>
              <m:t>y</m:t>
            </m:r>
          </m:sub>
        </m:sSub>
      </m:oMath>
      <w:r>
        <w:t>) é calculado de maneira semelhante mas recorrendo à altura em vez da largura.</w:t>
      </w:r>
    </w:p>
    <w:p w14:paraId="14C826AF" w14:textId="2368EE57" w:rsidR="00AE59D8" w:rsidRDefault="00AE59D8" w:rsidP="00713500">
      <w:pPr>
        <w:spacing w:before="240"/>
      </w:pPr>
      <w:r>
        <w:lastRenderedPageBreak/>
        <w:tab/>
      </w:r>
      <w:r w:rsidR="00BE5AC5">
        <w:t>P</w:t>
      </w:r>
      <w:r w:rsidR="009140E6">
        <w:t>ara obter a coordenada (</w:t>
      </w:r>
      <m:oMath>
        <m:sSub>
          <m:sSubPr>
            <m:ctrlPr>
              <w:rPr>
                <w:rFonts w:ascii="Cambria Math" w:hAnsi="Cambria Math"/>
                <w:color w:val="000000" w:themeColor="text1"/>
              </w:rPr>
            </m:ctrlPr>
          </m:sSubPr>
          <m:e>
            <m:r>
              <w:rPr>
                <w:rFonts w:ascii="Cambria Math" w:hAnsi="Cambria Math"/>
                <w:color w:val="000000" w:themeColor="text1"/>
              </w:rPr>
              <m:t>coord</m:t>
            </m:r>
          </m:e>
          <m:sub>
            <m:r>
              <w:rPr>
                <w:rFonts w:ascii="Cambria Math" w:hAnsi="Cambria Math"/>
                <w:color w:val="000000" w:themeColor="text1"/>
              </w:rPr>
              <m:t>x</m:t>
            </m:r>
          </m:sub>
        </m:sSub>
      </m:oMath>
      <w:r w:rsidR="009140E6">
        <w:t xml:space="preserve"> , </w:t>
      </w:r>
      <m:oMath>
        <m:sSub>
          <m:sSubPr>
            <m:ctrlPr>
              <w:rPr>
                <w:rFonts w:ascii="Cambria Math" w:hAnsi="Cambria Math"/>
                <w:color w:val="000000" w:themeColor="text1"/>
              </w:rPr>
            </m:ctrlPr>
          </m:sSubPr>
          <m:e>
            <m:r>
              <w:rPr>
                <w:rFonts w:ascii="Cambria Math" w:hAnsi="Cambria Math"/>
                <w:color w:val="000000" w:themeColor="text1"/>
              </w:rPr>
              <m:t>coord</m:t>
            </m:r>
          </m:e>
          <m:sub>
            <m:r>
              <w:rPr>
                <w:rFonts w:ascii="Cambria Math" w:hAnsi="Cambria Math"/>
                <w:color w:val="000000" w:themeColor="text1"/>
              </w:rPr>
              <m:t>y</m:t>
            </m:r>
          </m:sub>
        </m:sSub>
      </m:oMath>
      <w:r>
        <w:t xml:space="preserve">) </w:t>
      </w:r>
      <w:r w:rsidR="002F4A0F">
        <w:t xml:space="preserve">na EC </w:t>
      </w:r>
      <w:r>
        <w:t xml:space="preserve">basta saber a posição do </w:t>
      </w:r>
      <w:r w:rsidRPr="0035232C">
        <w:rPr>
          <w:i/>
        </w:rPr>
        <w:t>pixel</w:t>
      </w:r>
      <w:r>
        <w:t xml:space="preserve">  (</w:t>
      </w:r>
      <m:oMath>
        <m:sSub>
          <m:sSubPr>
            <m:ctrlPr>
              <w:rPr>
                <w:rFonts w:ascii="Cambria Math" w:hAnsi="Cambria Math"/>
                <w:i/>
              </w:rPr>
            </m:ctrlPr>
          </m:sSubPr>
          <m:e>
            <m:r>
              <w:rPr>
                <w:rFonts w:ascii="Cambria Math" w:hAnsi="Cambria Math"/>
              </w:rPr>
              <m:t>pixel</m:t>
            </m:r>
          </m:e>
          <m:sub>
            <m:r>
              <w:rPr>
                <w:rFonts w:ascii="Cambria Math" w:hAnsi="Cambria Math"/>
              </w:rPr>
              <m:t>x</m:t>
            </m:r>
          </m:sub>
        </m:sSub>
        <m:r>
          <w:rPr>
            <w:rFonts w:ascii="Cambria Math" w:hAnsi="Cambria Math"/>
          </w:rPr>
          <m:t xml:space="preserve"> , </m:t>
        </m:r>
        <m:sSub>
          <m:sSubPr>
            <m:ctrlPr>
              <w:rPr>
                <w:rFonts w:ascii="Cambria Math" w:hAnsi="Cambria Math"/>
                <w:i/>
              </w:rPr>
            </m:ctrlPr>
          </m:sSubPr>
          <m:e>
            <m:r>
              <w:rPr>
                <w:rFonts w:ascii="Cambria Math" w:hAnsi="Cambria Math"/>
              </w:rPr>
              <m:t>pixel</m:t>
            </m:r>
          </m:e>
          <m:sub>
            <m:r>
              <w:rPr>
                <w:rFonts w:ascii="Cambria Math" w:hAnsi="Cambria Math"/>
              </w:rPr>
              <m:t>y</m:t>
            </m:r>
          </m:sub>
        </m:sSub>
      </m:oMath>
      <w:r>
        <w:t>) que se deseja converter e dividir cada posição</w:t>
      </w:r>
      <w:r w:rsidR="00FA22A7">
        <w:t xml:space="preserve"> pela escal</w:t>
      </w:r>
      <w:r w:rsidR="00BE5AC5">
        <w:t>a respetiva</w:t>
      </w:r>
      <w:r w:rsidR="006349A8">
        <w:t xml:space="preserve"> arredondada para cima</w:t>
      </w:r>
      <w:r w:rsidR="00BE5AC5">
        <w:t>. Na equação</w:t>
      </w:r>
      <w:r>
        <w:t xml:space="preserve"> (</w:t>
      </w:r>
      <w:r w:rsidR="00FA22A7">
        <w:fldChar w:fldCharType="begin"/>
      </w:r>
      <w:r w:rsidR="00FA22A7">
        <w:instrText xml:space="preserve"> REF _Ref378284412 \h </w:instrText>
      </w:r>
      <w:r w:rsidR="00FA22A7">
        <w:fldChar w:fldCharType="separate"/>
      </w:r>
      <w:r w:rsidR="00AC2DDA">
        <w:t xml:space="preserve">Eq. </w:t>
      </w:r>
      <w:r w:rsidR="00AC2DDA">
        <w:rPr>
          <w:noProof/>
        </w:rPr>
        <w:t>7</w:t>
      </w:r>
      <w:r w:rsidR="00FA22A7">
        <w:fldChar w:fldCharType="end"/>
      </w:r>
      <w:r>
        <w:t>) está representado como se calcula a coordenada das abcissas</w:t>
      </w:r>
      <w:r w:rsidR="001607D4">
        <w:t xml:space="preserve"> (</w:t>
      </w:r>
      <m:oMath>
        <m:sSub>
          <m:sSubPr>
            <m:ctrlPr>
              <w:rPr>
                <w:rFonts w:ascii="Cambria Math" w:hAnsi="Cambria Math"/>
              </w:rPr>
            </m:ctrlPr>
          </m:sSubPr>
          <m:e>
            <m:r>
              <w:rPr>
                <w:rFonts w:ascii="Cambria Math" w:hAnsi="Cambria Math"/>
              </w:rPr>
              <m:t>coord</m:t>
            </m:r>
          </m:e>
          <m:sub>
            <m:r>
              <w:rPr>
                <w:rFonts w:ascii="Cambria Math" w:hAnsi="Cambria Math"/>
              </w:rPr>
              <m:t>x</m:t>
            </m:r>
          </m:sub>
        </m:sSub>
      </m:oMath>
      <w:r w:rsidR="001607D4">
        <w:t>)</w:t>
      </w:r>
      <w:r>
        <w:t>.</w:t>
      </w:r>
    </w:p>
    <w:tbl>
      <w:tblPr>
        <w:tblStyle w:val="Tabelacomgrelha"/>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92"/>
      </w:tblGrid>
      <w:tr w:rsidR="006349A8" w14:paraId="3A8E18F6" w14:textId="77777777" w:rsidTr="007A5382">
        <w:tc>
          <w:tcPr>
            <w:tcW w:w="8080" w:type="dxa"/>
            <w:vAlign w:val="bottom"/>
          </w:tcPr>
          <w:p w14:paraId="144CD0F8" w14:textId="1B62E539" w:rsidR="006349A8" w:rsidRPr="008B74E0" w:rsidRDefault="0075723B" w:rsidP="007F3876">
            <w:pPr>
              <w:pStyle w:val="Legenda"/>
            </w:pPr>
            <m:oMathPara>
              <m:oMath>
                <m:sSub>
                  <m:sSubPr>
                    <m:ctrlPr>
                      <w:rPr>
                        <w:rFonts w:ascii="Cambria Math" w:hAnsi="Cambria Math"/>
                      </w:rPr>
                    </m:ctrlPr>
                  </m:sSubPr>
                  <m:e>
                    <m:r>
                      <w:rPr>
                        <w:rFonts w:ascii="Cambria Math" w:hAnsi="Cambria Math"/>
                      </w:rPr>
                      <m:t>coord</m:t>
                    </m:r>
                  </m:e>
                  <m:sub>
                    <m:r>
                      <w:rPr>
                        <w:rFonts w:ascii="Cambria Math" w:hAnsi="Cambria Math"/>
                      </w:rPr>
                      <m:t>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ixel</m:t>
                        </m:r>
                      </m:e>
                      <m:sub>
                        <m:r>
                          <w:rPr>
                            <w:rFonts w:ascii="Cambria Math" w:hAnsi="Cambria Math"/>
                          </w:rPr>
                          <m:t>x</m:t>
                        </m:r>
                      </m:sub>
                    </m:sSub>
                  </m:num>
                  <m:den>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escala</m:t>
                                </m:r>
                              </m:e>
                              <m:sub>
                                <m:r>
                                  <w:rPr>
                                    <w:rFonts w:ascii="Cambria Math" w:hAnsi="Cambria Math"/>
                                  </w:rPr>
                                  <m:t>x</m:t>
                                </m:r>
                              </m:sub>
                            </m:sSub>
                          </m:e>
                        </m:d>
                      </m:e>
                    </m:d>
                  </m:den>
                </m:f>
                <m:r>
                  <m:rPr>
                    <m:sty m:val="p"/>
                  </m:rPr>
                  <w:rPr>
                    <w:rFonts w:ascii="Cambria Math" w:hAnsi="Cambria Math"/>
                  </w:rPr>
                  <m:t xml:space="preserve">  </m:t>
                </m:r>
              </m:oMath>
            </m:oMathPara>
          </w:p>
        </w:tc>
        <w:tc>
          <w:tcPr>
            <w:tcW w:w="992" w:type="dxa"/>
            <w:vAlign w:val="bottom"/>
          </w:tcPr>
          <w:p w14:paraId="61F9786F" w14:textId="77777777" w:rsidR="006349A8" w:rsidRDefault="006349A8" w:rsidP="009A5062">
            <w:pPr>
              <w:pStyle w:val="Legenda"/>
              <w:jc w:val="right"/>
            </w:pPr>
            <w:bookmarkStart w:id="571" w:name="_Ref378284412"/>
            <w:r>
              <w:t xml:space="preserve">Eq. </w:t>
            </w:r>
            <w:r w:rsidR="0075723B">
              <w:fldChar w:fldCharType="begin"/>
            </w:r>
            <w:r w:rsidR="0075723B">
              <w:instrText xml:space="preserve"> SEQ Eq. \* ARABIC </w:instrText>
            </w:r>
            <w:r w:rsidR="0075723B">
              <w:fldChar w:fldCharType="separate"/>
            </w:r>
            <w:r w:rsidR="00AC2DDA">
              <w:rPr>
                <w:noProof/>
              </w:rPr>
              <w:t>7</w:t>
            </w:r>
            <w:r w:rsidR="0075723B">
              <w:rPr>
                <w:noProof/>
              </w:rPr>
              <w:fldChar w:fldCharType="end"/>
            </w:r>
            <w:bookmarkEnd w:id="571"/>
          </w:p>
        </w:tc>
      </w:tr>
    </w:tbl>
    <w:p w14:paraId="209A5443" w14:textId="7EAA2E33" w:rsidR="008B74E0" w:rsidRDefault="009140E6" w:rsidP="009B1D56">
      <w:pPr>
        <w:spacing w:before="240"/>
      </w:pPr>
      <w:r>
        <w:tab/>
      </w:r>
      <w:r w:rsidR="00142093">
        <w:t xml:space="preserve">Para </w:t>
      </w:r>
      <w:r w:rsidR="00802CBE">
        <w:rPr>
          <w:color w:val="000000" w:themeColor="text1"/>
        </w:rPr>
        <w:t>representar na planta estas</w:t>
      </w:r>
      <w:r w:rsidR="00142093">
        <w:rPr>
          <w:color w:val="000000" w:themeColor="text1"/>
        </w:rPr>
        <w:t xml:space="preserve"> coordenadas</w:t>
      </w:r>
      <w:r w:rsidR="00EF42AF">
        <w:rPr>
          <w:color w:val="000000" w:themeColor="text1"/>
        </w:rPr>
        <w:t xml:space="preserve"> </w:t>
      </w:r>
      <w:r w:rsidR="00EF42AF">
        <w:t>(</w:t>
      </w:r>
      <m:oMath>
        <m:sSub>
          <m:sSubPr>
            <m:ctrlPr>
              <w:rPr>
                <w:rFonts w:ascii="Cambria Math" w:hAnsi="Cambria Math"/>
                <w:color w:val="000000" w:themeColor="text1"/>
              </w:rPr>
            </m:ctrlPr>
          </m:sSubPr>
          <m:e>
            <m:r>
              <w:rPr>
                <w:rFonts w:ascii="Cambria Math" w:hAnsi="Cambria Math"/>
                <w:color w:val="000000" w:themeColor="text1"/>
              </w:rPr>
              <m:t>coord</m:t>
            </m:r>
          </m:e>
          <m:sub>
            <m:r>
              <w:rPr>
                <w:rFonts w:ascii="Cambria Math" w:hAnsi="Cambria Math"/>
                <w:color w:val="000000" w:themeColor="text1"/>
              </w:rPr>
              <m:t>x</m:t>
            </m:r>
          </m:sub>
        </m:sSub>
      </m:oMath>
      <w:r w:rsidR="00EF42AF">
        <w:t xml:space="preserve"> , </w:t>
      </w:r>
      <m:oMath>
        <m:sSub>
          <m:sSubPr>
            <m:ctrlPr>
              <w:rPr>
                <w:rFonts w:ascii="Cambria Math" w:hAnsi="Cambria Math"/>
                <w:color w:val="000000" w:themeColor="text1"/>
              </w:rPr>
            </m:ctrlPr>
          </m:sSubPr>
          <m:e>
            <m:r>
              <w:rPr>
                <w:rFonts w:ascii="Cambria Math" w:hAnsi="Cambria Math"/>
                <w:color w:val="000000" w:themeColor="text1"/>
              </w:rPr>
              <m:t>coord</m:t>
            </m:r>
          </m:e>
          <m:sub>
            <m:r>
              <w:rPr>
                <w:rFonts w:ascii="Cambria Math" w:hAnsi="Cambria Math"/>
                <w:color w:val="000000" w:themeColor="text1"/>
              </w:rPr>
              <m:t>y</m:t>
            </m:r>
          </m:sub>
        </m:sSub>
      </m:oMath>
      <w:r w:rsidR="00EF42AF">
        <w:t>)</w:t>
      </w:r>
      <w:r w:rsidR="00142093">
        <w:rPr>
          <w:color w:val="000000" w:themeColor="text1"/>
        </w:rPr>
        <w:t xml:space="preserve">, </w:t>
      </w:r>
      <w:r>
        <w:t xml:space="preserve">falta </w:t>
      </w:r>
      <w:r w:rsidR="005B499A">
        <w:t>encontrar</w:t>
      </w:r>
      <w:r w:rsidR="00085381">
        <w:t xml:space="preserve"> o</w:t>
      </w:r>
      <w:r>
        <w:t xml:space="preserve"> </w:t>
      </w:r>
      <w:r w:rsidR="00F37E2F">
        <w:t xml:space="preserve">novo </w:t>
      </w:r>
      <w:r w:rsidRPr="00142093">
        <w:rPr>
          <w:i/>
        </w:rPr>
        <w:t>pixel</w:t>
      </w:r>
      <w:r w:rsidR="00085381">
        <w:rPr>
          <w:i/>
        </w:rPr>
        <w:t xml:space="preserve"> </w:t>
      </w:r>
      <w:r w:rsidR="00085381">
        <w:t>(</w:t>
      </w:r>
      <m:oMath>
        <m:sSub>
          <m:sSubPr>
            <m:ctrlPr>
              <w:rPr>
                <w:rFonts w:ascii="Cambria Math" w:hAnsi="Cambria Math"/>
                <w:color w:val="000000" w:themeColor="text1"/>
              </w:rPr>
            </m:ctrlPr>
          </m:sSubPr>
          <m:e>
            <m:r>
              <w:rPr>
                <w:rFonts w:ascii="Cambria Math" w:hAnsi="Cambria Math"/>
                <w:color w:val="000000" w:themeColor="text1"/>
              </w:rPr>
              <m:t>nPixel</m:t>
            </m:r>
          </m:e>
          <m:sub>
            <m:r>
              <w:rPr>
                <w:rFonts w:ascii="Cambria Math" w:hAnsi="Cambria Math"/>
                <w:color w:val="000000" w:themeColor="text1"/>
              </w:rPr>
              <m:t>x</m:t>
            </m:r>
          </m:sub>
        </m:sSub>
      </m:oMath>
      <w:r w:rsidR="00085381">
        <w:t xml:space="preserve"> , </w:t>
      </w:r>
      <m:oMath>
        <m:sSub>
          <m:sSubPr>
            <m:ctrlPr>
              <w:rPr>
                <w:rFonts w:ascii="Cambria Math" w:hAnsi="Cambria Math"/>
                <w:color w:val="000000" w:themeColor="text1"/>
              </w:rPr>
            </m:ctrlPr>
          </m:sSubPr>
          <m:e>
            <m:r>
              <w:rPr>
                <w:rFonts w:ascii="Cambria Math" w:hAnsi="Cambria Math"/>
                <w:color w:val="000000" w:themeColor="text1"/>
              </w:rPr>
              <m:t>nPixel</m:t>
            </m:r>
          </m:e>
          <m:sub>
            <m:r>
              <w:rPr>
                <w:rFonts w:ascii="Cambria Math" w:hAnsi="Cambria Math"/>
                <w:color w:val="000000" w:themeColor="text1"/>
              </w:rPr>
              <m:t>y</m:t>
            </m:r>
          </m:sub>
        </m:sSub>
      </m:oMath>
      <w:r w:rsidR="00085381">
        <w:rPr>
          <w:color w:val="000000" w:themeColor="text1"/>
        </w:rPr>
        <w:t>)</w:t>
      </w:r>
      <w:r w:rsidR="00BE5AC5">
        <w:rPr>
          <w:color w:val="000000" w:themeColor="text1"/>
        </w:rPr>
        <w:t xml:space="preserve"> </w:t>
      </w:r>
      <w:r w:rsidR="00142093">
        <w:rPr>
          <w:color w:val="000000" w:themeColor="text1"/>
        </w:rPr>
        <w:t xml:space="preserve">da imagem </w:t>
      </w:r>
      <w:r w:rsidR="00BE5AC5">
        <w:rPr>
          <w:color w:val="000000" w:themeColor="text1"/>
        </w:rPr>
        <w:t>que</w:t>
      </w:r>
      <w:r w:rsidR="00142093">
        <w:rPr>
          <w:color w:val="000000" w:themeColor="text1"/>
        </w:rPr>
        <w:t xml:space="preserve"> as representa</w:t>
      </w:r>
      <w:r w:rsidR="00BE5AC5">
        <w:rPr>
          <w:color w:val="000000" w:themeColor="text1"/>
        </w:rPr>
        <w:t xml:space="preserve">. </w:t>
      </w:r>
      <w:r w:rsidR="00BE5AC5">
        <w:t>A</w:t>
      </w:r>
      <w:r w:rsidR="00E53B5F">
        <w:t>s equações</w:t>
      </w:r>
      <w:r w:rsidR="00142093">
        <w:t xml:space="preserve"> (</w:t>
      </w:r>
      <w:r w:rsidR="009A5062">
        <w:fldChar w:fldCharType="begin"/>
      </w:r>
      <w:r w:rsidR="009A5062">
        <w:instrText xml:space="preserve"> REF _Ref378960735 \h </w:instrText>
      </w:r>
      <w:r w:rsidR="009A5062">
        <w:fldChar w:fldCharType="separate"/>
      </w:r>
      <w:r w:rsidR="00AC2DDA">
        <w:t xml:space="preserve">Eq. </w:t>
      </w:r>
      <w:r w:rsidR="00AC2DDA">
        <w:rPr>
          <w:noProof/>
        </w:rPr>
        <w:t>8</w:t>
      </w:r>
      <w:r w:rsidR="009A5062">
        <w:fldChar w:fldCharType="end"/>
      </w:r>
      <w:r w:rsidR="009A5062">
        <w:t xml:space="preserve"> </w:t>
      </w:r>
      <w:r w:rsidR="00E53B5F">
        <w:t xml:space="preserve">e </w:t>
      </w:r>
      <w:r w:rsidR="00333050">
        <w:fldChar w:fldCharType="begin"/>
      </w:r>
      <w:r w:rsidR="00333050">
        <w:instrText xml:space="preserve"> REF _Ref378958176 \h </w:instrText>
      </w:r>
      <w:r w:rsidR="00333050">
        <w:fldChar w:fldCharType="separate"/>
      </w:r>
      <w:r w:rsidR="00AC2DDA">
        <w:t xml:space="preserve">Eq. </w:t>
      </w:r>
      <w:r w:rsidR="00AC2DDA">
        <w:rPr>
          <w:noProof/>
        </w:rPr>
        <w:t>9</w:t>
      </w:r>
      <w:r w:rsidR="00333050">
        <w:fldChar w:fldCharType="end"/>
      </w:r>
      <w:r w:rsidR="00142093">
        <w:t>)</w:t>
      </w:r>
      <w:r w:rsidR="00BE5AC5">
        <w:t xml:space="preserve"> </w:t>
      </w:r>
      <w:r w:rsidR="00142093">
        <w:t>mostra</w:t>
      </w:r>
      <w:r w:rsidR="00E53B5F">
        <w:t>m as duas formas para</w:t>
      </w:r>
      <w:r w:rsidR="00BE5AC5">
        <w:t xml:space="preserve"> converte</w:t>
      </w:r>
      <w:r w:rsidR="00E53B5F">
        <w:t>r</w:t>
      </w:r>
      <w:r w:rsidR="00BE5AC5">
        <w:t xml:space="preserve"> </w:t>
      </w:r>
      <w:r w:rsidR="00F37E2F">
        <w:t>uma</w:t>
      </w:r>
      <w:r w:rsidR="008B74E0">
        <w:t xml:space="preserve"> </w:t>
      </w:r>
      <w:r w:rsidR="00085381">
        <w:t>coordenada das abcissas (</w:t>
      </w:r>
      <m:oMath>
        <m:sSub>
          <m:sSubPr>
            <m:ctrlPr>
              <w:rPr>
                <w:rFonts w:ascii="Cambria Math" w:hAnsi="Cambria Math"/>
                <w:color w:val="000000" w:themeColor="text1"/>
              </w:rPr>
            </m:ctrlPr>
          </m:sSubPr>
          <m:e>
            <m:r>
              <w:rPr>
                <w:rFonts w:ascii="Cambria Math" w:hAnsi="Cambria Math"/>
                <w:color w:val="000000" w:themeColor="text1"/>
              </w:rPr>
              <m:t>coord</m:t>
            </m:r>
          </m:e>
          <m:sub>
            <m:r>
              <w:rPr>
                <w:rFonts w:ascii="Cambria Math" w:hAnsi="Cambria Math"/>
                <w:color w:val="000000" w:themeColor="text1"/>
              </w:rPr>
              <m:t>x</m:t>
            </m:r>
          </m:sub>
        </m:sSub>
      </m:oMath>
      <w:r w:rsidR="00085381">
        <w:rPr>
          <w:color w:val="000000" w:themeColor="text1"/>
        </w:rPr>
        <w:t>)</w:t>
      </w:r>
      <w:r w:rsidR="00E53B5F">
        <w:rPr>
          <w:color w:val="000000" w:themeColor="text1"/>
        </w:rPr>
        <w:t xml:space="preserve"> </w:t>
      </w:r>
      <w:r w:rsidR="00085381">
        <w:t>para o respetivo</w:t>
      </w:r>
      <w:r w:rsidR="00F37E2F">
        <w:t xml:space="preserve"> novo</w:t>
      </w:r>
      <w:r w:rsidR="00085381">
        <w:t xml:space="preserve"> </w:t>
      </w:r>
      <w:r w:rsidRPr="00EF42AF">
        <w:rPr>
          <w:i/>
        </w:rPr>
        <w:t>pixel</w:t>
      </w:r>
      <w:r>
        <w:t xml:space="preserve"> </w:t>
      </w:r>
      <w:r w:rsidR="00085381">
        <w:t>(</w:t>
      </w:r>
      <m:oMath>
        <m:sSub>
          <m:sSubPr>
            <m:ctrlPr>
              <w:rPr>
                <w:rFonts w:ascii="Cambria Math" w:hAnsi="Cambria Math"/>
                <w:color w:val="000000" w:themeColor="text1"/>
              </w:rPr>
            </m:ctrlPr>
          </m:sSubPr>
          <m:e>
            <m:r>
              <w:rPr>
                <w:rFonts w:ascii="Cambria Math" w:hAnsi="Cambria Math"/>
                <w:color w:val="000000" w:themeColor="text1"/>
              </w:rPr>
              <m:t>nPixel</m:t>
            </m:r>
          </m:e>
          <m:sub>
            <m:r>
              <w:rPr>
                <w:rFonts w:ascii="Cambria Math" w:hAnsi="Cambria Math"/>
                <w:color w:val="000000" w:themeColor="text1"/>
              </w:rPr>
              <m:t>x</m:t>
            </m:r>
          </m:sub>
        </m:sSub>
      </m:oMath>
      <w:r w:rsidR="00085381">
        <w:t xml:space="preserve">) </w:t>
      </w:r>
      <w:r>
        <w:t>na imagem</w:t>
      </w:r>
      <w:r w:rsidR="008B74E0">
        <w:t>.</w:t>
      </w:r>
    </w:p>
    <w:p w14:paraId="3D975B6E" w14:textId="13338316" w:rsidR="008B74E0" w:rsidRDefault="008B74E0" w:rsidP="008B74E0">
      <w:pPr>
        <w:spacing w:before="240"/>
        <w:ind w:firstLine="709"/>
      </w:pPr>
      <w:r>
        <w:t>Se a coordenada que se pretende converter arredondada para cima for diferente</w:t>
      </w:r>
      <w:r w:rsidR="00333050">
        <w:t xml:space="preserve"> ao</w:t>
      </w:r>
      <w:r>
        <w:t xml:space="preserve"> número de coordenadas do respetivo eixo</w:t>
      </w:r>
      <w:r w:rsidR="00C20B56">
        <w:t xml:space="preserve"> (</w:t>
      </w:r>
      <m:oMath>
        <m:sSub>
          <m:sSubPr>
            <m:ctrlPr>
              <w:rPr>
                <w:rFonts w:ascii="Cambria Math" w:hAnsi="Cambria Math"/>
              </w:rPr>
            </m:ctrlPr>
          </m:sSubPr>
          <m:e>
            <m:r>
              <m:rPr>
                <m:sty m:val="p"/>
              </m:rPr>
              <w:rPr>
                <w:rFonts w:ascii="Cambria Math" w:hAnsi="Cambria Math"/>
              </w:rPr>
              <m:t>#</m:t>
            </m:r>
            <m:r>
              <w:rPr>
                <w:rFonts w:ascii="Cambria Math" w:hAnsi="Cambria Math"/>
              </w:rPr>
              <m:t>coord</m:t>
            </m:r>
          </m:e>
          <m:sub>
            <m:r>
              <w:rPr>
                <w:rFonts w:ascii="Cambria Math" w:hAnsi="Cambria Math"/>
              </w:rPr>
              <m:t>x</m:t>
            </m:r>
          </m:sub>
        </m:sSub>
      </m:oMath>
      <w:r w:rsidR="007F3876">
        <w:t xml:space="preserve"> - </w:t>
      </w:r>
      <w:r w:rsidR="00C20B56">
        <w:fldChar w:fldCharType="begin"/>
      </w:r>
      <w:r w:rsidR="00C20B56">
        <w:instrText xml:space="preserve"> REF _Ref378878053 \h </w:instrText>
      </w:r>
      <w:r w:rsidR="00C20B56">
        <w:fldChar w:fldCharType="separate"/>
      </w:r>
      <w:r w:rsidR="00AC2DDA" w:rsidRPr="00477C13">
        <w:t xml:space="preserve">Eq. </w:t>
      </w:r>
      <w:r w:rsidR="00AC2DDA">
        <w:rPr>
          <w:noProof/>
        </w:rPr>
        <w:t>10</w:t>
      </w:r>
      <w:r w:rsidR="00C20B56">
        <w:fldChar w:fldCharType="end"/>
      </w:r>
      <w:r w:rsidR="00C20B56">
        <w:t>)</w:t>
      </w:r>
      <w:r>
        <w:t xml:space="preserve"> </w:t>
      </w:r>
      <w:r w:rsidR="00333050">
        <w:t xml:space="preserve">também arredondado para cima </w:t>
      </w:r>
      <w:r>
        <w:t>(</w:t>
      </w:r>
      <m:oMath>
        <m:d>
          <m:dPr>
            <m:begChr m:val="⌈"/>
            <m:endChr m:val=""/>
            <m:ctrlPr>
              <w:rPr>
                <w:rFonts w:ascii="Cambria Math" w:hAnsi="Cambria Math"/>
                <w:bCs/>
                <w:i/>
                <w:color w:val="000000" w:themeColor="text1"/>
                <w:sz w:val="22"/>
                <w:szCs w:val="20"/>
              </w:rPr>
            </m:ctrlPr>
          </m:dPr>
          <m:e>
            <m:d>
              <m:dPr>
                <m:begChr m:val=""/>
                <m:endChr m:val="⌉"/>
                <m:ctrlPr>
                  <w:rPr>
                    <w:rFonts w:ascii="Cambria Math" w:hAnsi="Cambria Math"/>
                    <w:bCs/>
                    <w:i/>
                    <w:color w:val="000000" w:themeColor="text1"/>
                    <w:sz w:val="22"/>
                    <w:szCs w:val="20"/>
                  </w:rPr>
                </m:ctrlPr>
              </m:dPr>
              <m:e>
                <m:sSub>
                  <m:sSubPr>
                    <m:ctrlPr>
                      <w:rPr>
                        <w:rFonts w:ascii="Cambria Math" w:hAnsi="Cambria Math"/>
                        <w:i/>
                        <w:color w:val="000000" w:themeColor="text1"/>
                        <w:sz w:val="22"/>
                        <w:szCs w:val="20"/>
                      </w:rPr>
                    </m:ctrlPr>
                  </m:sSubPr>
                  <m:e>
                    <m:r>
                      <w:rPr>
                        <w:rFonts w:ascii="Cambria Math" w:hAnsi="Cambria Math"/>
                        <w:color w:val="000000" w:themeColor="text1"/>
                        <w:sz w:val="22"/>
                        <w:szCs w:val="20"/>
                      </w:rPr>
                      <m:t>coord</m:t>
                    </m:r>
                    <m:ctrlPr>
                      <w:rPr>
                        <w:rFonts w:ascii="Cambria Math" w:hAnsi="Cambria Math"/>
                        <w:bCs/>
                        <w:i/>
                        <w:color w:val="000000" w:themeColor="text1"/>
                        <w:sz w:val="22"/>
                        <w:szCs w:val="20"/>
                      </w:rPr>
                    </m:ctrlPr>
                  </m:e>
                  <m:sub>
                    <m:r>
                      <w:rPr>
                        <w:rFonts w:ascii="Cambria Math" w:hAnsi="Cambria Math"/>
                        <w:color w:val="000000" w:themeColor="text1"/>
                        <w:sz w:val="22"/>
                        <w:szCs w:val="20"/>
                      </w:rPr>
                      <m:t>x</m:t>
                    </m:r>
                  </m:sub>
                </m:sSub>
              </m:e>
            </m:d>
          </m:e>
        </m:d>
        <m:r>
          <w:rPr>
            <w:rFonts w:ascii="Cambria Math" w:hAnsi="Cambria Math"/>
            <w:color w:val="000000" w:themeColor="text1"/>
            <w:sz w:val="22"/>
            <w:szCs w:val="20"/>
          </w:rPr>
          <m:t>≠</m:t>
        </m:r>
        <m:d>
          <m:dPr>
            <m:begChr m:val="⌈"/>
            <m:endChr m:val=""/>
            <m:ctrlPr>
              <w:rPr>
                <w:rFonts w:ascii="Cambria Math" w:hAnsi="Cambria Math"/>
                <w:bCs/>
                <w:i/>
                <w:color w:val="000000" w:themeColor="text1"/>
                <w:sz w:val="22"/>
                <w:szCs w:val="20"/>
              </w:rPr>
            </m:ctrlPr>
          </m:dPr>
          <m:e>
            <m:d>
              <m:dPr>
                <m:begChr m:val=""/>
                <m:endChr m:val="⌉"/>
                <m:ctrlPr>
                  <w:rPr>
                    <w:rFonts w:ascii="Cambria Math" w:hAnsi="Cambria Math"/>
                    <w:bCs/>
                    <w:i/>
                    <w:color w:val="000000" w:themeColor="text1"/>
                    <w:sz w:val="22"/>
                    <w:szCs w:val="20"/>
                  </w:rPr>
                </m:ctrlPr>
              </m:dPr>
              <m:e>
                <m:sSub>
                  <m:sSubPr>
                    <m:ctrlPr>
                      <w:rPr>
                        <w:rFonts w:ascii="Cambria Math" w:hAnsi="Cambria Math"/>
                        <w:i/>
                        <w:color w:val="000000" w:themeColor="text1"/>
                        <w:sz w:val="22"/>
                        <w:szCs w:val="20"/>
                      </w:rPr>
                    </m:ctrlPr>
                  </m:sSubPr>
                  <m:e>
                    <m:r>
                      <w:rPr>
                        <w:rFonts w:ascii="Cambria Math" w:hAnsi="Cambria Math"/>
                        <w:color w:val="000000" w:themeColor="text1"/>
                        <w:sz w:val="22"/>
                        <w:szCs w:val="20"/>
                      </w:rPr>
                      <m:t>#coord</m:t>
                    </m:r>
                  </m:e>
                  <m:sub>
                    <m:r>
                      <w:rPr>
                        <w:rFonts w:ascii="Cambria Math" w:hAnsi="Cambria Math"/>
                        <w:color w:val="000000" w:themeColor="text1"/>
                        <w:sz w:val="22"/>
                        <w:szCs w:val="20"/>
                      </w:rPr>
                      <m:t>x</m:t>
                    </m:r>
                  </m:sub>
                </m:sSub>
              </m:e>
            </m:d>
          </m:e>
        </m:d>
      </m:oMath>
      <w:r>
        <w:rPr>
          <w:bCs/>
          <w:color w:val="000000" w:themeColor="text1"/>
          <w:sz w:val="22"/>
          <w:szCs w:val="20"/>
        </w:rPr>
        <w:t>)</w:t>
      </w:r>
      <w:r w:rsidR="009A5062">
        <w:rPr>
          <w:bCs/>
          <w:color w:val="000000" w:themeColor="text1"/>
          <w:sz w:val="22"/>
          <w:szCs w:val="20"/>
        </w:rPr>
        <w:t xml:space="preserve">, </w:t>
      </w:r>
      <w:r>
        <w:t>utiliza-se a</w:t>
      </w:r>
      <w:r w:rsidR="00333050">
        <w:t xml:space="preserve"> seguinte equação</w:t>
      </w:r>
      <w:r>
        <w:t>:</w:t>
      </w:r>
    </w:p>
    <w:tbl>
      <w:tblPr>
        <w:tblStyle w:val="Tabelacomgrelha"/>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850"/>
      </w:tblGrid>
      <w:tr w:rsidR="00E53B5F" w14:paraId="12AD0D67" w14:textId="77777777" w:rsidTr="007A5382">
        <w:tc>
          <w:tcPr>
            <w:tcW w:w="8222" w:type="dxa"/>
            <w:vAlign w:val="bottom"/>
          </w:tcPr>
          <w:p w14:paraId="7624D8F9" w14:textId="685663FB" w:rsidR="00E53B5F" w:rsidRPr="00E53B5F" w:rsidRDefault="0075723B" w:rsidP="00AB7C94">
            <w:pPr>
              <w:pStyle w:val="Legenda"/>
              <w:rPr>
                <w:b/>
              </w:rPr>
            </w:pPr>
            <m:oMathPara>
              <m:oMathParaPr>
                <m:jc m:val="center"/>
              </m:oMathParaPr>
              <m:oMath>
                <m:sSub>
                  <m:sSubPr>
                    <m:ctrlPr>
                      <w:rPr>
                        <w:rFonts w:ascii="Cambria Math" w:hAnsi="Cambria Math"/>
                      </w:rPr>
                    </m:ctrlPr>
                  </m:sSubPr>
                  <m:e>
                    <m:r>
                      <w:rPr>
                        <w:rFonts w:ascii="Cambria Math" w:hAnsi="Cambria Math"/>
                      </w:rPr>
                      <m:t>nPixel</m:t>
                    </m:r>
                  </m:e>
                  <m:sub>
                    <m:r>
                      <w:rPr>
                        <w:rFonts w:ascii="Cambria Math" w:hAnsi="Cambria Math"/>
                      </w:rPr>
                      <m:t>x</m:t>
                    </m:r>
                  </m:sub>
                </m:sSub>
                <m:r>
                  <m:rPr>
                    <m:sty m:val="p"/>
                  </m:rPr>
                  <w:rPr>
                    <w:rFonts w:ascii="Cambria Math" w:hAnsi="Cambria Math"/>
                  </w:rPr>
                  <m:t xml:space="preserve">= </m:t>
                </m:r>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coord</m:t>
                            </m:r>
                          </m:e>
                          <m:sub>
                            <m:r>
                              <w:rPr>
                                <w:rFonts w:ascii="Cambria Math" w:hAnsi="Cambria Math"/>
                              </w:rPr>
                              <m:t>x</m:t>
                            </m:r>
                          </m:sub>
                        </m:sSub>
                      </m:e>
                    </m:d>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escala</m:t>
                            </m:r>
                          </m:e>
                          <m:sub>
                            <m:r>
                              <w:rPr>
                                <w:rFonts w:ascii="Cambria Math" w:hAnsi="Cambria Math"/>
                              </w:rPr>
                              <m:t>x</m:t>
                            </m:r>
                          </m:sub>
                        </m:sSub>
                      </m:e>
                    </m:d>
                  </m:e>
                </m:d>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escala</m:t>
                                </m:r>
                              </m:e>
                              <m:sub>
                                <m:r>
                                  <w:rPr>
                                    <w:rFonts w:ascii="Cambria Math" w:hAnsi="Cambria Math"/>
                                  </w:rPr>
                                  <m:t>x</m:t>
                                </m:r>
                              </m:sub>
                            </m:sSub>
                          </m:e>
                        </m:d>
                      </m:e>
                    </m:d>
                  </m:num>
                  <m:den>
                    <m:r>
                      <m:rPr>
                        <m:sty m:val="p"/>
                      </m:rPr>
                      <w:rPr>
                        <w:rFonts w:ascii="Cambria Math" w:hAnsi="Cambria Math"/>
                      </w:rPr>
                      <m:t>2</m:t>
                    </m:r>
                  </m:den>
                </m:f>
                <m:r>
                  <m:rPr>
                    <m:sty m:val="p"/>
                  </m:rPr>
                  <w:rPr>
                    <w:rFonts w:ascii="Cambria Math" w:hAnsi="Cambria Math"/>
                  </w:rPr>
                  <m:t xml:space="preserve"> </m:t>
                </m:r>
              </m:oMath>
            </m:oMathPara>
          </w:p>
        </w:tc>
        <w:tc>
          <w:tcPr>
            <w:tcW w:w="850" w:type="dxa"/>
            <w:vAlign w:val="bottom"/>
          </w:tcPr>
          <w:p w14:paraId="7EA4C882" w14:textId="77777777" w:rsidR="00E53B5F" w:rsidRDefault="00E53B5F" w:rsidP="009A5062">
            <w:pPr>
              <w:pStyle w:val="Legenda"/>
              <w:jc w:val="right"/>
            </w:pPr>
            <w:bookmarkStart w:id="572" w:name="_Ref378960735"/>
            <w:r>
              <w:t xml:space="preserve">Eq. </w:t>
            </w:r>
            <w:r w:rsidR="0075723B">
              <w:fldChar w:fldCharType="begin"/>
            </w:r>
            <w:r w:rsidR="0075723B">
              <w:instrText xml:space="preserve"> SEQ Eq. \* ARABIC </w:instrText>
            </w:r>
            <w:r w:rsidR="0075723B">
              <w:fldChar w:fldCharType="separate"/>
            </w:r>
            <w:r w:rsidR="00AC2DDA">
              <w:rPr>
                <w:noProof/>
              </w:rPr>
              <w:t>8</w:t>
            </w:r>
            <w:r w:rsidR="0075723B">
              <w:rPr>
                <w:noProof/>
              </w:rPr>
              <w:fldChar w:fldCharType="end"/>
            </w:r>
            <w:bookmarkEnd w:id="572"/>
          </w:p>
        </w:tc>
      </w:tr>
    </w:tbl>
    <w:p w14:paraId="12E53E42" w14:textId="3A11CB34" w:rsidR="00E53B5F" w:rsidRDefault="008B74E0" w:rsidP="009B1D56">
      <w:pPr>
        <w:spacing w:before="240"/>
      </w:pPr>
      <w:r>
        <w:tab/>
      </w:r>
      <w:r w:rsidR="009A5062">
        <w:t>Caso sejam</w:t>
      </w:r>
      <w:r w:rsidR="00333050">
        <w:t xml:space="preserve"> iguais</w:t>
      </w:r>
      <w:r>
        <w:t xml:space="preserve"> (</w:t>
      </w:r>
      <m:oMath>
        <m:d>
          <m:dPr>
            <m:begChr m:val="⌈"/>
            <m:endChr m:val=""/>
            <m:ctrlPr>
              <w:rPr>
                <w:rFonts w:ascii="Cambria Math" w:hAnsi="Cambria Math"/>
                <w:bCs/>
                <w:i/>
                <w:color w:val="000000" w:themeColor="text1"/>
                <w:sz w:val="22"/>
                <w:szCs w:val="20"/>
              </w:rPr>
            </m:ctrlPr>
          </m:dPr>
          <m:e>
            <m:d>
              <m:dPr>
                <m:begChr m:val=""/>
                <m:endChr m:val="⌉"/>
                <m:ctrlPr>
                  <w:rPr>
                    <w:rFonts w:ascii="Cambria Math" w:hAnsi="Cambria Math"/>
                    <w:bCs/>
                    <w:i/>
                    <w:color w:val="000000" w:themeColor="text1"/>
                    <w:sz w:val="22"/>
                    <w:szCs w:val="20"/>
                  </w:rPr>
                </m:ctrlPr>
              </m:dPr>
              <m:e>
                <m:sSub>
                  <m:sSubPr>
                    <m:ctrlPr>
                      <w:rPr>
                        <w:rFonts w:ascii="Cambria Math" w:hAnsi="Cambria Math"/>
                        <w:i/>
                        <w:color w:val="000000" w:themeColor="text1"/>
                        <w:sz w:val="22"/>
                        <w:szCs w:val="20"/>
                      </w:rPr>
                    </m:ctrlPr>
                  </m:sSubPr>
                  <m:e>
                    <m:r>
                      <w:rPr>
                        <w:rFonts w:ascii="Cambria Math" w:hAnsi="Cambria Math"/>
                        <w:color w:val="000000" w:themeColor="text1"/>
                        <w:sz w:val="22"/>
                        <w:szCs w:val="20"/>
                      </w:rPr>
                      <m:t>coord</m:t>
                    </m:r>
                    <m:ctrlPr>
                      <w:rPr>
                        <w:rFonts w:ascii="Cambria Math" w:hAnsi="Cambria Math"/>
                        <w:bCs/>
                        <w:i/>
                        <w:color w:val="000000" w:themeColor="text1"/>
                        <w:sz w:val="22"/>
                        <w:szCs w:val="20"/>
                      </w:rPr>
                    </m:ctrlPr>
                  </m:e>
                  <m:sub>
                    <m:r>
                      <w:rPr>
                        <w:rFonts w:ascii="Cambria Math" w:hAnsi="Cambria Math"/>
                        <w:color w:val="000000" w:themeColor="text1"/>
                        <w:sz w:val="22"/>
                        <w:szCs w:val="20"/>
                      </w:rPr>
                      <m:t>x</m:t>
                    </m:r>
                  </m:sub>
                </m:sSub>
              </m:e>
            </m:d>
          </m:e>
        </m:d>
        <m:r>
          <w:rPr>
            <w:rFonts w:ascii="Cambria Math" w:hAnsi="Cambria Math"/>
            <w:color w:val="000000" w:themeColor="text1"/>
            <w:sz w:val="22"/>
            <w:szCs w:val="20"/>
          </w:rPr>
          <m:t>=</m:t>
        </m:r>
        <m:d>
          <m:dPr>
            <m:begChr m:val="⌈"/>
            <m:endChr m:val=""/>
            <m:ctrlPr>
              <w:rPr>
                <w:rFonts w:ascii="Cambria Math" w:hAnsi="Cambria Math"/>
                <w:bCs/>
                <w:i/>
                <w:color w:val="000000" w:themeColor="text1"/>
                <w:sz w:val="22"/>
                <w:szCs w:val="20"/>
              </w:rPr>
            </m:ctrlPr>
          </m:dPr>
          <m:e>
            <m:d>
              <m:dPr>
                <m:begChr m:val=""/>
                <m:endChr m:val="⌉"/>
                <m:ctrlPr>
                  <w:rPr>
                    <w:rFonts w:ascii="Cambria Math" w:hAnsi="Cambria Math"/>
                    <w:bCs/>
                    <w:i/>
                    <w:color w:val="000000" w:themeColor="text1"/>
                    <w:sz w:val="22"/>
                    <w:szCs w:val="20"/>
                  </w:rPr>
                </m:ctrlPr>
              </m:dPr>
              <m:e>
                <m:sSub>
                  <m:sSubPr>
                    <m:ctrlPr>
                      <w:rPr>
                        <w:rFonts w:ascii="Cambria Math" w:hAnsi="Cambria Math"/>
                        <w:i/>
                        <w:color w:val="000000" w:themeColor="text1"/>
                        <w:sz w:val="22"/>
                        <w:szCs w:val="20"/>
                      </w:rPr>
                    </m:ctrlPr>
                  </m:sSubPr>
                  <m:e>
                    <m:r>
                      <w:rPr>
                        <w:rFonts w:ascii="Cambria Math" w:hAnsi="Cambria Math"/>
                        <w:color w:val="000000" w:themeColor="text1"/>
                        <w:sz w:val="22"/>
                        <w:szCs w:val="20"/>
                      </w:rPr>
                      <m:t>#coord</m:t>
                    </m:r>
                  </m:e>
                  <m:sub>
                    <m:r>
                      <w:rPr>
                        <w:rFonts w:ascii="Cambria Math" w:hAnsi="Cambria Math"/>
                        <w:color w:val="000000" w:themeColor="text1"/>
                        <w:sz w:val="22"/>
                        <w:szCs w:val="20"/>
                      </w:rPr>
                      <m:t>x</m:t>
                    </m:r>
                  </m:sub>
                </m:sSub>
              </m:e>
            </m:d>
          </m:e>
        </m:d>
      </m:oMath>
      <w:r>
        <w:t xml:space="preserve">), ou seja </w:t>
      </w:r>
      <w:r w:rsidR="00C24119">
        <w:t>se a</w:t>
      </w:r>
      <w:r w:rsidR="00333050">
        <w:t xml:space="preserve"> coordenada pertencer ao limite</w:t>
      </w:r>
      <w:r>
        <w:t xml:space="preserve"> m</w:t>
      </w:r>
      <w:r w:rsidR="00333050">
        <w:t>áximo</w:t>
      </w:r>
      <w:r>
        <w:t xml:space="preserve"> da planta </w:t>
      </w:r>
      <w:r w:rsidR="00333050">
        <w:t xml:space="preserve">no eixo das abcissas, </w:t>
      </w:r>
      <w:r w:rsidR="009A5062">
        <w:t>então usa-se</w:t>
      </w:r>
      <w:r w:rsidR="00333050">
        <w:t xml:space="preserve"> a</w:t>
      </w:r>
      <w:r>
        <w:t xml:space="preserve"> seguinte </w:t>
      </w:r>
      <w:r w:rsidR="009A5062">
        <w:t>equação</w:t>
      </w:r>
      <w:r w:rsidR="00333050">
        <w:t>:</w:t>
      </w:r>
    </w:p>
    <w:tbl>
      <w:tblPr>
        <w:tblStyle w:val="Tabelacomgrelha"/>
        <w:tblW w:w="184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64"/>
        <w:gridCol w:w="708"/>
        <w:gridCol w:w="283"/>
        <w:gridCol w:w="8789"/>
        <w:gridCol w:w="283"/>
      </w:tblGrid>
      <w:tr w:rsidR="007F3876" w14:paraId="08CAABA8" w14:textId="12ED6570" w:rsidTr="003368ED">
        <w:tc>
          <w:tcPr>
            <w:tcW w:w="9355" w:type="dxa"/>
            <w:gridSpan w:val="3"/>
            <w:vAlign w:val="center"/>
          </w:tcPr>
          <w:p w14:paraId="37170294" w14:textId="774C5C1A" w:rsidR="007F3876" w:rsidRPr="006B0D38" w:rsidRDefault="0075723B" w:rsidP="007F3876">
            <w:pPr>
              <w:pStyle w:val="Legenda"/>
              <w:spacing w:line="240" w:lineRule="auto"/>
              <w:jc w:val="right"/>
            </w:pPr>
            <m:oMathPara>
              <m:oMathParaPr>
                <m:jc m:val="left"/>
              </m:oMathParaPr>
              <m:oMath>
                <m:sSub>
                  <m:sSubPr>
                    <m:ctrlPr>
                      <w:rPr>
                        <w:rFonts w:ascii="Cambria Math" w:hAnsi="Cambria Math"/>
                      </w:rPr>
                    </m:ctrlPr>
                  </m:sSubPr>
                  <m:e>
                    <m:r>
                      <w:rPr>
                        <w:rFonts w:ascii="Cambria Math" w:hAnsi="Cambria Math"/>
                      </w:rPr>
                      <m:t>nPixel</m:t>
                    </m:r>
                  </m:e>
                  <m:sub>
                    <m:r>
                      <w:rPr>
                        <w:rFonts w:ascii="Cambria Math" w:hAnsi="Cambria Math"/>
                      </w:rPr>
                      <m:t>x</m:t>
                    </m:r>
                  </m:sub>
                </m:sSub>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escala</m:t>
                            </m:r>
                          </m:e>
                          <m:sub>
                            <m:r>
                              <w:rPr>
                                <w:rFonts w:ascii="Cambria Math" w:hAnsi="Cambria Math"/>
                              </w:rPr>
                              <m:t>x</m:t>
                            </m:r>
                          </m:sub>
                        </m:sSub>
                      </m:e>
                    </m:d>
                  </m:e>
                </m:d>
                <m:r>
                  <m:rPr>
                    <m:sty m:val="p"/>
                  </m:rPr>
                  <w:rPr>
                    <w:rFonts w:ascii="Cambria Math" w:hAnsi="Cambria Math"/>
                  </w:rPr>
                  <m:t>*</m:t>
                </m:r>
                <m:d>
                  <m:dPr>
                    <m:ctrlPr>
                      <w:rPr>
                        <w:rFonts w:ascii="Cambria Math" w:hAnsi="Cambria Math"/>
                      </w:rPr>
                    </m:ctrlPr>
                  </m:dPr>
                  <m:e>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m:t>
                                </m:r>
                                <m:r>
                                  <w:rPr>
                                    <w:rFonts w:ascii="Cambria Math" w:hAnsi="Cambria Math"/>
                                  </w:rPr>
                                  <m:t>coord</m:t>
                                </m:r>
                              </m:e>
                              <m:sub>
                                <m:r>
                                  <w:rPr>
                                    <w:rFonts w:ascii="Cambria Math" w:hAnsi="Cambria Math"/>
                                  </w:rPr>
                                  <m:t>x</m:t>
                                </m:r>
                              </m:sub>
                            </m:sSub>
                          </m:e>
                        </m:d>
                      </m:e>
                    </m:d>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argura</m:t>
                        </m:r>
                      </m:e>
                      <m:sub>
                        <m:r>
                          <w:rPr>
                            <w:rFonts w:ascii="Cambria Math" w:hAnsi="Cambria Math"/>
                          </w:rPr>
                          <m:t>Real</m:t>
                        </m:r>
                      </m:sub>
                    </m:sSub>
                    <m:r>
                      <m:rPr>
                        <m:sty m:val="p"/>
                      </m:rPr>
                      <w:rPr>
                        <w:rFonts w:ascii="Cambria Math" w:hAnsi="Cambria Math"/>
                      </w:rPr>
                      <m:t>-</m:t>
                    </m:r>
                    <m:d>
                      <m:dPr>
                        <m:ctrlPr>
                          <w:rPr>
                            <w:rFonts w:ascii="Cambria Math" w:hAnsi="Cambria Math"/>
                          </w:rPr>
                        </m:ctrlPr>
                      </m:dPr>
                      <m:e>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escala</m:t>
                                    </m:r>
                                  </m:e>
                                  <m:sub>
                                    <m:r>
                                      <w:rPr>
                                        <w:rFonts w:ascii="Cambria Math" w:hAnsi="Cambria Math"/>
                                      </w:rPr>
                                      <m:t>x</m:t>
                                    </m:r>
                                  </m:sub>
                                </m:sSub>
                              </m:e>
                            </m:d>
                          </m:e>
                        </m:d>
                        <m:r>
                          <m:rPr>
                            <m:sty m:val="p"/>
                          </m:rPr>
                          <w:rPr>
                            <w:rFonts w:ascii="Cambria Math" w:hAnsi="Cambria Math"/>
                          </w:rPr>
                          <m:t>*</m:t>
                        </m:r>
                        <m:d>
                          <m:dPr>
                            <m:ctrlPr>
                              <w:rPr>
                                <w:rFonts w:ascii="Cambria Math" w:hAnsi="Cambria Math"/>
                              </w:rPr>
                            </m:ctrlPr>
                          </m:dPr>
                          <m:e>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m:t>
                                        </m:r>
                                        <m:r>
                                          <w:rPr>
                                            <w:rFonts w:ascii="Cambria Math" w:hAnsi="Cambria Math"/>
                                          </w:rPr>
                                          <m:t>coord</m:t>
                                        </m:r>
                                      </m:e>
                                      <m:sub>
                                        <m:r>
                                          <w:rPr>
                                            <w:rFonts w:ascii="Cambria Math" w:hAnsi="Cambria Math"/>
                                          </w:rPr>
                                          <m:t>x</m:t>
                                        </m:r>
                                      </m:sub>
                                    </m:sSub>
                                  </m:e>
                                </m:d>
                              </m:e>
                            </m:d>
                            <m:r>
                              <m:rPr>
                                <m:sty m:val="p"/>
                              </m:rPr>
                              <w:rPr>
                                <w:rFonts w:ascii="Cambria Math" w:hAnsi="Cambria Math"/>
                              </w:rPr>
                              <m:t>-1</m:t>
                            </m:r>
                          </m:e>
                        </m:d>
                      </m:e>
                    </m:d>
                  </m:num>
                  <m:den>
                    <m:r>
                      <m:rPr>
                        <m:sty m:val="p"/>
                      </m:rPr>
                      <w:rPr>
                        <w:rFonts w:ascii="Cambria Math" w:hAnsi="Cambria Math"/>
                      </w:rPr>
                      <m:t>2</m:t>
                    </m:r>
                  </m:den>
                </m:f>
              </m:oMath>
            </m:oMathPara>
          </w:p>
        </w:tc>
        <w:tc>
          <w:tcPr>
            <w:tcW w:w="9072" w:type="dxa"/>
            <w:gridSpan w:val="2"/>
          </w:tcPr>
          <w:p w14:paraId="385941C5" w14:textId="77777777" w:rsidR="007F3876" w:rsidRPr="007F3876" w:rsidRDefault="007F3876" w:rsidP="009A5062">
            <w:pPr>
              <w:pStyle w:val="Legenda"/>
              <w:jc w:val="right"/>
              <w:rPr>
                <w:rFonts w:ascii="NewsGotT" w:eastAsia="Times New Roman" w:hAnsi="NewsGotT" w:cs="Times New Roman"/>
                <w:sz w:val="22"/>
              </w:rPr>
            </w:pPr>
          </w:p>
        </w:tc>
      </w:tr>
      <w:tr w:rsidR="007F3876" w14:paraId="2F6FAE5D" w14:textId="533CF25D" w:rsidTr="003368ED">
        <w:trPr>
          <w:gridAfter w:val="1"/>
          <w:wAfter w:w="283" w:type="dxa"/>
        </w:trPr>
        <w:tc>
          <w:tcPr>
            <w:tcW w:w="8364" w:type="dxa"/>
            <w:vAlign w:val="center"/>
          </w:tcPr>
          <w:p w14:paraId="20D565E7" w14:textId="77777777" w:rsidR="007F3876" w:rsidRDefault="007F3876" w:rsidP="00AB7C94">
            <w:pPr>
              <w:pStyle w:val="Legenda"/>
              <w:rPr>
                <w:rFonts w:ascii="NewsGotT" w:eastAsia="Times New Roman" w:hAnsi="NewsGotT" w:cs="Times New Roman"/>
              </w:rPr>
            </w:pPr>
          </w:p>
        </w:tc>
        <w:tc>
          <w:tcPr>
            <w:tcW w:w="708" w:type="dxa"/>
            <w:vAlign w:val="bottom"/>
          </w:tcPr>
          <w:p w14:paraId="35B30265" w14:textId="16BC340F" w:rsidR="007F3876" w:rsidRDefault="007F3876" w:rsidP="003368ED">
            <w:pPr>
              <w:pStyle w:val="Legenda"/>
              <w:ind w:left="-132" w:firstLine="24"/>
              <w:jc w:val="right"/>
            </w:pPr>
            <w:bookmarkStart w:id="573" w:name="_Ref378958176"/>
            <w:r>
              <w:t xml:space="preserve">Eq. </w:t>
            </w:r>
            <w:r w:rsidR="0075723B">
              <w:fldChar w:fldCharType="begin"/>
            </w:r>
            <w:r w:rsidR="0075723B">
              <w:instrText xml:space="preserve"> SEQ Eq. \* ARABIC </w:instrText>
            </w:r>
            <w:r w:rsidR="0075723B">
              <w:fldChar w:fldCharType="separate"/>
            </w:r>
            <w:r w:rsidR="00AC2DDA">
              <w:rPr>
                <w:noProof/>
              </w:rPr>
              <w:t>9</w:t>
            </w:r>
            <w:r w:rsidR="0075723B">
              <w:rPr>
                <w:noProof/>
              </w:rPr>
              <w:fldChar w:fldCharType="end"/>
            </w:r>
            <w:bookmarkEnd w:id="573"/>
          </w:p>
        </w:tc>
        <w:tc>
          <w:tcPr>
            <w:tcW w:w="9072" w:type="dxa"/>
            <w:gridSpan w:val="2"/>
          </w:tcPr>
          <w:p w14:paraId="642AC4C8" w14:textId="77777777" w:rsidR="007F3876" w:rsidRDefault="007F3876" w:rsidP="009A5062">
            <w:pPr>
              <w:pStyle w:val="Legenda"/>
              <w:jc w:val="right"/>
            </w:pPr>
          </w:p>
        </w:tc>
      </w:tr>
    </w:tbl>
    <w:p w14:paraId="6AF034BA" w14:textId="0D1BE5E5" w:rsidR="006349A8" w:rsidRPr="007E0A50" w:rsidRDefault="00C20B56" w:rsidP="003368ED">
      <w:pPr>
        <w:ind w:firstLine="709"/>
      </w:pPr>
      <w:r>
        <w:t xml:space="preserve">A equação seguinte </w:t>
      </w:r>
      <w:r w:rsidR="007E0A50">
        <w:t>(</w:t>
      </w:r>
      <w:r w:rsidR="007E0A50">
        <w:fldChar w:fldCharType="begin"/>
      </w:r>
      <w:r w:rsidR="007E0A50">
        <w:instrText xml:space="preserve"> REF _Ref378878053 \h  \* MERGEFORMAT </w:instrText>
      </w:r>
      <w:r w:rsidR="007E0A50">
        <w:fldChar w:fldCharType="separate"/>
      </w:r>
      <w:r w:rsidR="00AC2DDA" w:rsidRPr="00477C13">
        <w:t xml:space="preserve">Eq. </w:t>
      </w:r>
      <w:r w:rsidR="00AC2DDA">
        <w:t>10</w:t>
      </w:r>
      <w:r w:rsidR="007E0A50">
        <w:fldChar w:fldCharType="end"/>
      </w:r>
      <w:r>
        <w:t xml:space="preserve">) </w:t>
      </w:r>
      <w:r w:rsidR="007E0A50">
        <w:t>revela</w:t>
      </w:r>
      <w:r w:rsidR="005B499A">
        <w:t xml:space="preserve"> como se calcula o número </w:t>
      </w:r>
      <w:r w:rsidR="00020DA6">
        <w:t>de</w:t>
      </w:r>
      <w:r w:rsidR="007E0A50">
        <w:t xml:space="preserve"> coordenadas</w:t>
      </w:r>
      <w:r w:rsidR="005B499A">
        <w:t xml:space="preserve"> </w:t>
      </w:r>
      <w:r w:rsidR="00F5509A">
        <w:t>para o</w:t>
      </w:r>
      <w:r w:rsidR="00020DA6">
        <w:t xml:space="preserve"> eixo das</w:t>
      </w:r>
      <w:r w:rsidR="007E0A50">
        <w:t xml:space="preserve"> abcissas (</w:t>
      </w:r>
      <m:oMath>
        <m:sSub>
          <m:sSubPr>
            <m:ctrlPr>
              <w:rPr>
                <w:rFonts w:ascii="Cambria Math" w:hAnsi="Cambria Math"/>
              </w:rPr>
            </m:ctrlPr>
          </m:sSubPr>
          <m:e>
            <m:r>
              <m:rPr>
                <m:sty m:val="p"/>
              </m:rPr>
              <w:rPr>
                <w:rFonts w:ascii="Cambria Math" w:hAnsi="Cambria Math"/>
              </w:rPr>
              <m:t>#</m:t>
            </m:r>
            <m:r>
              <w:rPr>
                <w:rFonts w:ascii="Cambria Math" w:hAnsi="Cambria Math"/>
              </w:rPr>
              <m:t>coord</m:t>
            </m:r>
          </m:e>
          <m:sub>
            <m:r>
              <w:rPr>
                <w:rFonts w:ascii="Cambria Math" w:hAnsi="Cambria Math"/>
              </w:rPr>
              <m:t>x</m:t>
            </m:r>
          </m:sub>
        </m:sSub>
      </m:oMath>
      <w:r w:rsidR="007E0A50">
        <w:t>)</w:t>
      </w:r>
      <w:r>
        <w:t xml:space="preserve"> necessário</w:t>
      </w:r>
      <w:r w:rsidR="009A5062">
        <w:t xml:space="preserve"> para o calculo do </w:t>
      </w:r>
      <m:oMath>
        <m:sSub>
          <m:sSubPr>
            <m:ctrlPr>
              <w:rPr>
                <w:rFonts w:ascii="Cambria Math" w:hAnsi="Cambria Math"/>
              </w:rPr>
            </m:ctrlPr>
          </m:sSubPr>
          <m:e>
            <m:r>
              <w:rPr>
                <w:rFonts w:ascii="Cambria Math" w:hAnsi="Cambria Math"/>
              </w:rPr>
              <m:t>nPixel</m:t>
            </m:r>
          </m:e>
          <m:sub>
            <m:r>
              <w:rPr>
                <w:rFonts w:ascii="Cambria Math" w:hAnsi="Cambria Math"/>
              </w:rPr>
              <m:t>x</m:t>
            </m:r>
          </m:sub>
        </m:sSub>
      </m:oMath>
      <w:r w:rsidR="007E0A50">
        <w:t>.</w:t>
      </w:r>
    </w:p>
    <w:tbl>
      <w:tblPr>
        <w:tblStyle w:val="Tabelacomgrelha"/>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850"/>
      </w:tblGrid>
      <w:tr w:rsidR="007E0A50" w14:paraId="63392CF8" w14:textId="77777777" w:rsidTr="00C20B56">
        <w:tc>
          <w:tcPr>
            <w:tcW w:w="8222" w:type="dxa"/>
            <w:vAlign w:val="center"/>
          </w:tcPr>
          <w:p w14:paraId="12065AB5" w14:textId="2719B7AD" w:rsidR="007E0A50" w:rsidRPr="00980679" w:rsidRDefault="0075723B" w:rsidP="00A526F2">
            <w:pPr>
              <w:spacing w:before="240" w:line="240" w:lineRule="auto"/>
              <w:jc w:val="center"/>
              <w:rPr>
                <w:i/>
                <w:sz w:val="20"/>
                <w:szCs w:val="20"/>
              </w:rPr>
            </w:pPr>
            <m:oMathPara>
              <m:oMathParaPr>
                <m:jc m:val="center"/>
              </m:oMathParaPr>
              <m:oMath>
                <m:sSub>
                  <m:sSubPr>
                    <m:ctrlPr>
                      <w:rPr>
                        <w:rFonts w:ascii="Cambria Math" w:hAnsi="Cambria Math"/>
                        <w:i/>
                        <w:color w:val="000000" w:themeColor="text1"/>
                        <w:szCs w:val="20"/>
                      </w:rPr>
                    </m:ctrlPr>
                  </m:sSubPr>
                  <m:e>
                    <m:r>
                      <w:rPr>
                        <w:rFonts w:ascii="Cambria Math" w:hAnsi="Cambria Math"/>
                        <w:color w:val="000000" w:themeColor="text1"/>
                        <w:szCs w:val="20"/>
                      </w:rPr>
                      <m:t>#coord</m:t>
                    </m:r>
                  </m:e>
                  <m:sub>
                    <m:r>
                      <w:rPr>
                        <w:rFonts w:ascii="Cambria Math" w:hAnsi="Cambria Math"/>
                        <w:color w:val="000000" w:themeColor="text1"/>
                        <w:szCs w:val="20"/>
                      </w:rPr>
                      <m:t>x</m:t>
                    </m:r>
                  </m:sub>
                </m:sSub>
                <m:r>
                  <w:rPr>
                    <w:rFonts w:ascii="Cambria Math" w:hAnsi="Cambria Math"/>
                    <w:color w:val="000000" w:themeColor="text1"/>
                    <w:szCs w:val="20"/>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largura</m:t>
                        </m:r>
                      </m:e>
                      <m:sub>
                        <m:r>
                          <w:rPr>
                            <w:rFonts w:ascii="Cambria Math" w:hAnsi="Cambria Math"/>
                            <w:color w:val="000000" w:themeColor="text1"/>
                          </w:rPr>
                          <m:t>Real</m:t>
                        </m:r>
                      </m:sub>
                    </m:sSub>
                  </m:num>
                  <m:den>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escala</m:t>
                                </m:r>
                              </m:e>
                              <m:sub>
                                <m:r>
                                  <w:rPr>
                                    <w:rFonts w:ascii="Cambria Math" w:hAnsi="Cambria Math"/>
                                    <w:color w:val="000000" w:themeColor="text1"/>
                                  </w:rPr>
                                  <m:t>x</m:t>
                                </m:r>
                              </m:sub>
                            </m:sSub>
                          </m:e>
                        </m:d>
                      </m:e>
                    </m:d>
                  </m:den>
                </m:f>
              </m:oMath>
            </m:oMathPara>
          </w:p>
        </w:tc>
        <w:tc>
          <w:tcPr>
            <w:tcW w:w="850" w:type="dxa"/>
            <w:vAlign w:val="bottom"/>
          </w:tcPr>
          <w:p w14:paraId="18D29F62" w14:textId="05E27CDC" w:rsidR="007E0A50" w:rsidRPr="00477C13" w:rsidRDefault="007E0A50" w:rsidP="009A5062">
            <w:pPr>
              <w:pStyle w:val="Legenda"/>
              <w:jc w:val="right"/>
              <w:rPr>
                <w:sz w:val="20"/>
                <w:szCs w:val="20"/>
              </w:rPr>
            </w:pPr>
            <w:bookmarkStart w:id="574" w:name="_Ref378878053"/>
            <w:r w:rsidRPr="00477C13">
              <w:t xml:space="preserve">Eq. </w:t>
            </w:r>
            <w:r w:rsidR="0075723B">
              <w:fldChar w:fldCharType="begin"/>
            </w:r>
            <w:r w:rsidR="0075723B">
              <w:instrText xml:space="preserve"> SEQ Eq. \* ARABIC </w:instrText>
            </w:r>
            <w:r w:rsidR="0075723B">
              <w:fldChar w:fldCharType="separate"/>
            </w:r>
            <w:r w:rsidR="00AC2DDA">
              <w:rPr>
                <w:noProof/>
              </w:rPr>
              <w:t>10</w:t>
            </w:r>
            <w:r w:rsidR="0075723B">
              <w:rPr>
                <w:noProof/>
              </w:rPr>
              <w:fldChar w:fldCharType="end"/>
            </w:r>
            <w:bookmarkEnd w:id="574"/>
          </w:p>
        </w:tc>
      </w:tr>
    </w:tbl>
    <w:p w14:paraId="10191477" w14:textId="3ED12661" w:rsidR="007E0A50" w:rsidRDefault="00020DA6" w:rsidP="00020DA6">
      <w:pPr>
        <w:spacing w:before="240"/>
        <w:ind w:firstLine="708"/>
      </w:pPr>
      <w:bookmarkStart w:id="575" w:name="_Ref377129335"/>
      <w:r>
        <w:t xml:space="preserve">Desta forma se conclui a conversão de um </w:t>
      </w:r>
      <w:r w:rsidRPr="007E0A50">
        <w:rPr>
          <w:i/>
        </w:rPr>
        <w:t>pixel</w:t>
      </w:r>
      <w:r>
        <w:t xml:space="preserve"> que se encontra na EO para uma coordenada na EC.</w:t>
      </w:r>
    </w:p>
    <w:p w14:paraId="2CA13C47" w14:textId="77777777" w:rsidR="001B3759" w:rsidRDefault="001B3759" w:rsidP="00F07719">
      <w:pPr>
        <w:spacing w:before="240"/>
      </w:pPr>
    </w:p>
    <w:p w14:paraId="15BD7431" w14:textId="4CF54DBF" w:rsidR="004725D3" w:rsidRDefault="004725D3" w:rsidP="00CC614D">
      <w:pPr>
        <w:pStyle w:val="Cabealho2"/>
      </w:pPr>
      <w:bookmarkStart w:id="576" w:name="_Ref379387200"/>
      <w:bookmarkStart w:id="577" w:name="_Ref379387206"/>
      <w:bookmarkStart w:id="578" w:name="_Toc379391138"/>
      <w:r>
        <w:lastRenderedPageBreak/>
        <w:t>Algoritmo</w:t>
      </w:r>
      <w:r w:rsidR="00B26F6C">
        <w:t xml:space="preserve"> de L</w:t>
      </w:r>
      <w:r>
        <w:t>ocalização</w:t>
      </w:r>
      <w:bookmarkEnd w:id="575"/>
      <w:bookmarkEnd w:id="576"/>
      <w:bookmarkEnd w:id="577"/>
      <w:bookmarkEnd w:id="578"/>
    </w:p>
    <w:p w14:paraId="516078F9" w14:textId="77777777" w:rsidR="00A51B78" w:rsidRDefault="00A51B78" w:rsidP="006921A6"/>
    <w:p w14:paraId="0C9D002F" w14:textId="6F96578F" w:rsidR="00447BCF" w:rsidRDefault="00A51B78" w:rsidP="00447BCF">
      <w:r>
        <w:tab/>
      </w:r>
      <w:r w:rsidR="00447BCF">
        <w:t>Existem algoritmos que calculam a posição de um dispositivo móvel através dos dados obtidos de vários pontos de acesso. Para escolher um, primeiro analisamos os projetos relacionados com o objetivo de encontrar o algoritmo que satisfizesse os requisitos mínimos da nossa plataforma de localização. Estes requisitos passam por recorrer a pontos de acesso Wi-Fi distribuídos pelo edifico. O segundo requisito impõe que o algoritmo execute em dispositivos móveis de baixo dese</w:t>
      </w:r>
      <w:r w:rsidR="00761F45">
        <w:t>mpenho com uma antena Wi-Fi. O</w:t>
      </w:r>
      <w:r w:rsidR="00447BCF">
        <w:t xml:space="preserve"> último requisito pretende que a aplicação seja de fácil configuração, uma vez que se trata de um ambiente controlado.</w:t>
      </w:r>
    </w:p>
    <w:p w14:paraId="7E1CD121" w14:textId="43C3A549" w:rsidR="00447BCF" w:rsidRDefault="00447BCF" w:rsidP="00447BCF">
      <w:r w:rsidRPr="000F7CA6">
        <w:tab/>
      </w:r>
      <w:r>
        <w:t xml:space="preserve">Thomas Konrad e Paul Wölfel </w:t>
      </w:r>
      <w:r>
        <w:fldChar w:fldCharType="begin" w:fldLock="1"/>
      </w:r>
      <w:r w:rsidR="00F7610E">
        <w:instrText>ADDIN CSL_CITATION { "citationItems" : [ { "id" : "ITEM-1", "itemData" : { "abstract" : "WiFi Compass is an Android application, which has been developed to localize IEEE 802.11 Wireless LAN access points in indoor environments. Therefore, the user moves through a building and measures the signal strength of different Base Service Set Identifiers (BSSIDs). This information is then used to estimate the positions of the access point using trilateration. The current user position can be determined both automatically by using the built-in acceleration sensor and magnetic field sensor of the Android device or manually by setting the user position on the map. The thesis contains detailed descriptions and adjustments of the algorithms that serve as a base of WiFi Compass. For both the user tracking and the access point position estimation, several different methods were identified and tested in a real-world scenario. The methods, which have shown to perform best in practice, have been implemented as default algorithms in the application.", "author" : [ { "dropping-particle" : "", "family" : "Konrad", "given" : "Thomas", "non-dropping-particle" : "", "parse-names" : false, "suffix" : "" }, { "dropping-particle" : "", "family" : "W\u00f6lfel", "given" : "Paul", "non-dropping-particle" : "", "parse-names" : false, "suffix" : "" } ], "id" : "ITEM-1", "issued" : { "date-parts" : [ [ "2012" ] ] }, "page" : "113", "publisher" : "St. P\u00f6lten University", "title" : "WiFi Compass - WiFi Access Point Localization with Android Devices", "type" : "thesis", "volume" : "2012" }, "uris" : [ "http://www.mendeley.com/documents/?uuid=f0b8a59e-75a8-4170-a79a-35588112c829" ] } ], "mendeley" : { "previouslyFormattedCitation" : "[55]" }, "properties" : { "noteIndex" : 0 }, "schema" : "https://github.com/citation-style-language/schema/raw/master/csl-citation.json" }</w:instrText>
      </w:r>
      <w:r>
        <w:fldChar w:fldCharType="separate"/>
      </w:r>
      <w:r>
        <w:rPr>
          <w:noProof/>
        </w:rPr>
        <w:t>[55]</w:t>
      </w:r>
      <w:r>
        <w:fldChar w:fldCharType="end"/>
      </w:r>
      <w:r>
        <w:t xml:space="preserve"> testaram os três algoritmos mais utilizados em sistemas de localização </w:t>
      </w:r>
      <w:r w:rsidR="00F33BE1">
        <w:rPr>
          <w:i/>
        </w:rPr>
        <w:t>indoor</w:t>
      </w:r>
      <w:r w:rsidR="00F33BE1">
        <w:t>:</w:t>
      </w:r>
      <w:r w:rsidR="00F33BE1">
        <w:rPr>
          <w:i/>
        </w:rPr>
        <w:t xml:space="preserve"> </w:t>
      </w:r>
      <w:r>
        <w:rPr>
          <w:i/>
        </w:rPr>
        <w:t>Weighted Centroid, Advanced Trilateration e Local Signal Strength Gradient</w:t>
      </w:r>
      <w:r>
        <w:t xml:space="preserve">. Depois de realizarem todos os testes e efetuada a respetiva comparação entre todos os algoritmos chegaram à conclusão que o melhor algoritmo é o </w:t>
      </w:r>
      <w:r>
        <w:rPr>
          <w:i/>
        </w:rPr>
        <w:t>Weighted Centroid.</w:t>
      </w:r>
      <w:r>
        <w:t xml:space="preserve"> Este algoritmo destaca-se por ter a melhor precisão, verificando-se o menor erro máximo em todos os cenários examinados. Também tem o tempo de execução mais rápido, devido à sua simplicidade e aos poucos cálculos necessários, levando a que seja o mais fácil de implementar. Por fim este algoritmo também se destaca dos restantes, porque apenas necessita de dois pontos de acesso para estimar a posição do dispositivo móvel.</w:t>
      </w:r>
    </w:p>
    <w:p w14:paraId="097E3A86" w14:textId="328FD8D3" w:rsidR="00A516DE" w:rsidRDefault="00447BCF" w:rsidP="00447BCF">
      <w:pPr>
        <w:ind w:firstLine="709"/>
      </w:pPr>
      <w:r w:rsidRPr="0007366B">
        <w:t>Por estes motivos o algoritmo</w:t>
      </w:r>
      <w:r>
        <w:t xml:space="preserve"> </w:t>
      </w:r>
      <w:r w:rsidRPr="000F7CA6">
        <w:rPr>
          <w:i/>
        </w:rPr>
        <w:t>Weighed Centroid</w:t>
      </w:r>
      <w:r>
        <w:t xml:space="preserve"> foi o</w:t>
      </w:r>
      <w:r w:rsidRPr="0007366B">
        <w:t xml:space="preserve"> escolhido para ser implementado na plataforma de localizaç</w:t>
      </w:r>
      <w:r>
        <w:t>ão.</w:t>
      </w:r>
    </w:p>
    <w:p w14:paraId="537DD79D" w14:textId="77777777" w:rsidR="00447BCF" w:rsidRPr="00D53F79" w:rsidRDefault="00447BCF" w:rsidP="00447BCF">
      <w:pPr>
        <w:rPr>
          <w:b/>
          <w:bCs/>
          <w:i/>
          <w:sz w:val="36"/>
          <w:szCs w:val="32"/>
        </w:rPr>
      </w:pPr>
    </w:p>
    <w:p w14:paraId="477B09A3" w14:textId="03B9C9C5" w:rsidR="008312F4" w:rsidRPr="00112F0B" w:rsidRDefault="008312F4" w:rsidP="008312F4">
      <w:pPr>
        <w:pStyle w:val="Cabealho3"/>
        <w:numPr>
          <w:ilvl w:val="0"/>
          <w:numId w:val="0"/>
        </w:numPr>
        <w:ind w:left="721"/>
        <w:rPr>
          <w:lang w:val="en-US"/>
        </w:rPr>
      </w:pPr>
      <w:bookmarkStart w:id="579" w:name="_Toc379391139"/>
      <w:r w:rsidRPr="00112F0B">
        <w:rPr>
          <w:i/>
          <w:lang w:val="en-US"/>
        </w:rPr>
        <w:t>Weighed Centroid</w:t>
      </w:r>
      <w:bookmarkEnd w:id="579"/>
    </w:p>
    <w:p w14:paraId="47807620" w14:textId="77777777" w:rsidR="008312F4" w:rsidRDefault="008312F4" w:rsidP="003B51D5">
      <w:pPr>
        <w:rPr>
          <w:lang w:val="en-US"/>
        </w:rPr>
      </w:pPr>
    </w:p>
    <w:p w14:paraId="1EE6B308" w14:textId="2C494A29" w:rsidR="0010420A" w:rsidRDefault="008312F4" w:rsidP="003B51D5">
      <w:r>
        <w:rPr>
          <w:lang w:val="en-US"/>
        </w:rPr>
        <w:tab/>
      </w:r>
      <w:r w:rsidR="00A516DE" w:rsidRPr="00D45FBD">
        <w:rPr>
          <w:lang w:val="en-US"/>
        </w:rPr>
        <w:t xml:space="preserve">O algoritmo </w:t>
      </w:r>
      <w:r w:rsidR="00A516DE" w:rsidRPr="00D45FBD">
        <w:rPr>
          <w:i/>
          <w:lang w:val="en-US"/>
        </w:rPr>
        <w:t>Weighed Centroid</w:t>
      </w:r>
      <w:r w:rsidR="00A516DE" w:rsidRPr="00D45FBD">
        <w:rPr>
          <w:lang w:val="en-US"/>
        </w:rPr>
        <w:t xml:space="preserve">  </w:t>
      </w:r>
      <w:r w:rsidR="00A516DE">
        <w:fldChar w:fldCharType="begin" w:fldLock="1"/>
      </w:r>
      <w:r w:rsidR="00F7610E">
        <w:rPr>
          <w:lang w:val="en-US"/>
        </w:rPr>
        <w:instrText>ADDIN CSL_CITATION { "citationItems" : [ { "id" : "ITEM-1", "itemData" : { "abstract" : "WiFi Compass is an Android application, which has been developed to localize IEEE 802.11 Wireless LAN access points in indoor environments. Therefore, the user moves through a building and measures the signal strength of different Base Service Set Identifiers (BSSIDs). This information is then used to estimate the positions of the access point using trilateration. The current user position can be determined both automatically by using the built-in acceleration sensor and magnetic field sensor of the Android device or manually by setting the user position on the map. The thesis contains detailed descriptions and adjustments of the algorithms that serve as a base of WiFi Compass. For both the user tracking and the access point position estimation, several different methods were identified and tested in a real-world scenario. The methods, which have shown to perform best in practice, have been implemented as default algorithms in the application.", "author" : [ { "dropping-particle" : "", "family" : "Konrad", "given" : "Thomas", "non-dropping-particle" : "", "parse-names" : false, "suffix" : "" }, { "dropping-particle" : "", "family" : "W\u00f6lfel", "given" : "Paul", "non-dropping-particle" : "", "parse-names" : false, "suffix" : "" } ], "id" : "ITEM-1", "issued" : { "date-parts" : [ [ "2012" ] ] }, "page" : "113", "publisher" : "St. P\u00f6lten University", "title" : "WiFi Compass - WiFi Access Point Localization with Android Devices", "type" : "thesis", "volume" : "2012" }, "uris" : [ "http://www.mendeley.com/documents/?uuid=f0b8a59e-75a8-4170-a79a-35588112c829" ] }, { "id" : "ITEM-2", "itemData" : { "DOI" : "10.1007/978-3-642-00975-4", "ISBN" : "978-3-642-00974-7", "abstract" : "Many previous studies have examined the placement of access points (APs) to improve the community\u2019s understanding of the deployment and behavioral characteristics of wireless networks. A key implicit assumption in these studies is that one can estimate the AP location accurately from wardriving-like measurements. However, existing localization algorithms exhibit high error because they over-simplify the complex nature of signal propagation. In this work, we propose a novel approach that localizes APs using directional information derived from local signal strength variations. Our algorithm only uses signal strength information, and improves localization accuracy over existing techniques. Furthermore, the algorithm is robust to the sampling biases and non-uniform shadowing, which are common in wardriving measurements.", "author" : [ { "dropping-particle" : "", "family" : "Han", "given" : "Dongsu", "non-dropping-particle" : "", "parse-names" : false, "suffix" : "" }, { "dropping-particle" : "", "family" : "Andersen", "given" : "David G.", "non-dropping-particle" : "", "parse-names" : false, "suffix" : "" }, { "dropping-particle" : "", "family" : "Kaminsky", "given" : "M</w:instrText>
      </w:r>
      <w:r w:rsidR="00F7610E" w:rsidRPr="0085513B">
        <w:instrText>ichael", "non-dropping-particle" : "", "parse-names" : false, "suffix" : "" }, { "dropping-particle" : "", "family" : "Papagiannaki", "given" : "Konstantina", "non-dropping-particle" : "", "parse-names" : false, "suffix" : "" }, { "dropping-particle" : "", "family" : "Seshan", "given" : "Srinivasan", "non-dropping-particle" : "", "parse-names" : false, "suffix" : "" } ], "collection-editor" : "Lecture Notes in Computer Science", "container-title" : "Passive and Active Network Measurement", "editor" : [ { "dropping-particle" : "", "family" : "Moon", "given" : "Sue B.", "non-dropping-particle" : "", "parse-names" : false, "suffix" : "" }, { "dropping-particle" : "", "family" : "Teixeira", "given" : "Renata", "non-dropping-particle" : "", "parse-names" : false, "suffix" : "" }, { "dropping-particle" : "", "family" : "Uhlig", "given" : "Steve", "non-dropping-particle" : "", "parse-names" : false, "suffix" : "" } ], "id" : "ITEM-2", "issued" : { "date-parts" : [ [ "2009" ] ] }, "page" : "99-108", "publisher" : "Springer Berlin Heidelberg", "publisher-place" : "Berlin, Heidelberg", "title" : "Access Point Localization Using Local Signal Strength Gradient", "type" : "chapter", "volume" : "5448" }, "uris" : [ "http://www.mendeley.com/documents/?uuid=5d67cd76-652c-4b11-b1ff-0892aa599950" ] } ], "mendeley" : { "previouslyFormattedCitation" : "[55], [56]" }, "properties" : { "noteIndex" : 0 }, "schema" : "https://github.com/citation-style-language/schema/raw/master/csl-citation.json" }</w:instrText>
      </w:r>
      <w:r w:rsidR="00A516DE">
        <w:fldChar w:fldCharType="separate"/>
      </w:r>
      <w:r w:rsidR="00A516DE" w:rsidRPr="00281765">
        <w:rPr>
          <w:noProof/>
        </w:rPr>
        <w:t>[55], [56]</w:t>
      </w:r>
      <w:r w:rsidR="00A516DE">
        <w:fldChar w:fldCharType="end"/>
      </w:r>
      <w:r w:rsidR="00A516DE" w:rsidRPr="00281765">
        <w:rPr>
          <w:i/>
        </w:rPr>
        <w:t xml:space="preserve"> </w:t>
      </w:r>
      <w:r w:rsidR="00A516DE" w:rsidRPr="00281765">
        <w:t xml:space="preserve">calcula o centróide do geométrico formado por todos os pontos de acesso e depois essa coordenada x e y é ajustada com recurso à intensidade do sinal. </w:t>
      </w:r>
      <w:r w:rsidR="00A516DE" w:rsidRPr="00D53F79">
        <w:t xml:space="preserve">A </w:t>
      </w:r>
      <w:r w:rsidR="00A516DE" w:rsidRPr="00A516DE">
        <w:rPr>
          <w:lang w:val="en-GB"/>
        </w:rPr>
        <w:fldChar w:fldCharType="begin"/>
      </w:r>
      <w:r w:rsidR="00A516DE" w:rsidRPr="00D53F79">
        <w:instrText xml:space="preserve"> REF _Ref376807682 \h  \* MERGEFORMAT </w:instrText>
      </w:r>
      <w:r w:rsidR="00A516DE" w:rsidRPr="00A516DE">
        <w:rPr>
          <w:lang w:val="en-GB"/>
        </w:rPr>
      </w:r>
      <w:r w:rsidR="00A516DE" w:rsidRPr="00A516DE">
        <w:rPr>
          <w:lang w:val="en-GB"/>
        </w:rPr>
        <w:fldChar w:fldCharType="separate"/>
      </w:r>
      <w:r w:rsidR="00AC2DDA">
        <w:t>Figura 37</w:t>
      </w:r>
      <w:r w:rsidR="00A516DE" w:rsidRPr="00A516DE">
        <w:rPr>
          <w:lang w:val="en-GB"/>
        </w:rPr>
        <w:fldChar w:fldCharType="end"/>
      </w:r>
      <w:r w:rsidR="00A516DE" w:rsidRPr="00D53F79">
        <w:t xml:space="preserve"> representa o centróide dos pontos de acesso A, B e C. O que este algoritmo faz é ajustar (incrementando</w:t>
      </w:r>
      <w:r w:rsidR="00A516DE">
        <w:t xml:space="preserve"> ou decrementado) os valores da coordenada do centróide através das priorizações atribuídas a cada medição. Torna-se necessário armazenar o </w:t>
      </w:r>
      <w:r w:rsidR="00A516DE">
        <w:lastRenderedPageBreak/>
        <w:t xml:space="preserve">histórico do conjunto de leituras </w:t>
      </w:r>
      <m:oMath>
        <m:sSub>
          <m:sSubPr>
            <m:ctrlPr>
              <w:rPr>
                <w:rFonts w:ascii="Cambria Math" w:hAnsi="Cambria Math"/>
                <w:i/>
              </w:rPr>
            </m:ctrlPr>
          </m:sSubPr>
          <m:e>
            <m:r>
              <w:rPr>
                <w:rFonts w:ascii="Cambria Math" w:hAnsi="Cambria Math"/>
              </w:rPr>
              <m:t>RSSI</m:t>
            </m:r>
          </m:e>
          <m:sub>
            <m:r>
              <w:rPr>
                <w:rFonts w:ascii="Cambria Math" w:hAnsi="Cambria Math"/>
              </w:rPr>
              <m:t>i</m:t>
            </m:r>
          </m:sub>
        </m:sSub>
      </m:oMath>
      <w:r w:rsidR="00A516DE">
        <w:t xml:space="preserve"> efetuados como também as posições de cada ponto de acesso utilizado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i</m:t>
            </m:r>
          </m:sub>
        </m:sSub>
      </m:oMath>
      <w:r w:rsidR="00A516DE">
        <w:t>).</w:t>
      </w:r>
    </w:p>
    <w:p w14:paraId="1CEEA4CB" w14:textId="05137727" w:rsidR="00102C61" w:rsidRDefault="00102C61" w:rsidP="00AB7C94">
      <w:pPr>
        <w:pStyle w:val="Imagem"/>
      </w:pPr>
      <w:r>
        <w:drawing>
          <wp:inline distT="0" distB="0" distL="0" distR="0" wp14:anchorId="56CECB70" wp14:editId="736B009F">
            <wp:extent cx="1604939" cy="1628775"/>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entroid.png"/>
                    <pic:cNvPicPr/>
                  </pic:nvPicPr>
                  <pic:blipFill>
                    <a:blip r:embed="rId61">
                      <a:extLst>
                        <a:ext uri="{28A0092B-C50C-407E-A947-70E740481C1C}">
                          <a14:useLocalDpi xmlns:a14="http://schemas.microsoft.com/office/drawing/2010/main" val="0"/>
                        </a:ext>
                      </a:extLst>
                    </a:blip>
                    <a:stretch>
                      <a:fillRect/>
                    </a:stretch>
                  </pic:blipFill>
                  <pic:spPr>
                    <a:xfrm>
                      <a:off x="0" y="0"/>
                      <a:ext cx="1630695" cy="1654913"/>
                    </a:xfrm>
                    <a:prstGeom prst="rect">
                      <a:avLst/>
                    </a:prstGeom>
                    <a:ln w="25400" cap="rnd">
                      <a:noFill/>
                    </a:ln>
                    <a:effectLst/>
                  </pic:spPr>
                </pic:pic>
              </a:graphicData>
            </a:graphic>
          </wp:inline>
        </w:drawing>
      </w:r>
    </w:p>
    <w:p w14:paraId="0C52663D" w14:textId="00635FC3" w:rsidR="00102C61" w:rsidRPr="00102C61" w:rsidRDefault="00102C61" w:rsidP="00AB7C94">
      <w:pPr>
        <w:pStyle w:val="Legenda"/>
      </w:pPr>
      <w:bookmarkStart w:id="580" w:name="_Ref376807682"/>
      <w:bookmarkStart w:id="581" w:name="_Toc379391184"/>
      <w:r>
        <w:t xml:space="preserve">Figura </w:t>
      </w:r>
      <w:r w:rsidR="0075723B">
        <w:fldChar w:fldCharType="begin"/>
      </w:r>
      <w:r w:rsidR="0075723B">
        <w:instrText xml:space="preserve"> SEQ Figura \* ARABIC </w:instrText>
      </w:r>
      <w:r w:rsidR="0075723B">
        <w:fldChar w:fldCharType="separate"/>
      </w:r>
      <w:r w:rsidR="00AC2DDA">
        <w:rPr>
          <w:noProof/>
        </w:rPr>
        <w:t>37</w:t>
      </w:r>
      <w:r w:rsidR="0075723B">
        <w:rPr>
          <w:noProof/>
        </w:rPr>
        <w:fldChar w:fldCharType="end"/>
      </w:r>
      <w:bookmarkEnd w:id="580"/>
      <w:r>
        <w:t xml:space="preserve"> – Representação</w:t>
      </w:r>
      <w:r w:rsidR="00BF37BB">
        <w:t xml:space="preserve"> do centróide</w:t>
      </w:r>
      <w:r w:rsidR="00AE72D9">
        <w:t xml:space="preserve"> de um triângulo</w:t>
      </w:r>
      <w:bookmarkEnd w:id="581"/>
    </w:p>
    <w:p w14:paraId="1EA73865" w14:textId="401AC7BD" w:rsidR="0010420A" w:rsidRDefault="0010420A" w:rsidP="003B51D5">
      <w:r>
        <w:tab/>
      </w:r>
      <w:r w:rsidR="00A516DE">
        <w:t xml:space="preserve">Os maiores valores de </w:t>
      </w:r>
      <m:oMath>
        <m:sSub>
          <m:sSubPr>
            <m:ctrlPr>
              <w:rPr>
                <w:rFonts w:ascii="Cambria Math" w:hAnsi="Cambria Math"/>
                <w:i/>
              </w:rPr>
            </m:ctrlPr>
          </m:sSubPr>
          <m:e>
            <m:r>
              <w:rPr>
                <w:rFonts w:ascii="Cambria Math" w:hAnsi="Cambria Math"/>
              </w:rPr>
              <m:t>RSSI</m:t>
            </m:r>
          </m:e>
          <m:sub>
            <m:r>
              <w:rPr>
                <w:rFonts w:ascii="Cambria Math" w:hAnsi="Cambria Math"/>
              </w:rPr>
              <m:t>i</m:t>
            </m:r>
          </m:sub>
        </m:sSub>
      </m:oMath>
      <w:r w:rsidR="00A516DE">
        <w:t xml:space="preserve"> indicam que o dispositivo móvel se encontra mais perto do ponto de acesso</w:t>
      </w:r>
      <w:r w:rsidR="003322B1">
        <w:t xml:space="preserve"> </w:t>
      </w:r>
      <w:r w:rsidR="003322B1" w:rsidRPr="003322B1">
        <w:rPr>
          <w:i/>
        </w:rPr>
        <w:t>i</w:t>
      </w:r>
      <w:r w:rsidR="00A516DE">
        <w:t>, por isso têm que ter uma maior prioridade face a valores mais baixos. Assim cada valor recolhido é processado da seguinte forma (</w:t>
      </w:r>
      <w:r w:rsidR="00A516DE">
        <w:fldChar w:fldCharType="begin"/>
      </w:r>
      <w:r w:rsidR="00A516DE">
        <w:instrText xml:space="preserve"> REF _Ref378284873 \h </w:instrText>
      </w:r>
      <w:r w:rsidR="00A516DE">
        <w:fldChar w:fldCharType="separate"/>
      </w:r>
      <w:r w:rsidR="00AC2DDA">
        <w:t xml:space="preserve">Eq. </w:t>
      </w:r>
      <w:r w:rsidR="00AC2DDA">
        <w:rPr>
          <w:noProof/>
        </w:rPr>
        <w:t>11</w:t>
      </w:r>
      <w:r w:rsidR="00A516DE">
        <w:fldChar w:fldCharType="end"/>
      </w:r>
      <w:r w:rsidR="00A516DE">
        <w:t>).</w:t>
      </w:r>
    </w:p>
    <w:tbl>
      <w:tblPr>
        <w:tblStyle w:val="Tabelacomgrelha"/>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850"/>
      </w:tblGrid>
      <w:tr w:rsidR="00A516DE" w14:paraId="6A404107" w14:textId="77777777" w:rsidTr="009B1D56">
        <w:tc>
          <w:tcPr>
            <w:tcW w:w="8222" w:type="dxa"/>
            <w:vAlign w:val="bottom"/>
          </w:tcPr>
          <w:p w14:paraId="2EB85A60" w14:textId="73D99134" w:rsidR="00A516DE" w:rsidRPr="003322B1" w:rsidRDefault="0075723B" w:rsidP="00AB7C94">
            <w:pPr>
              <w:pStyle w:val="Legenda"/>
            </w:pPr>
            <m:oMathPara>
              <m:oMath>
                <m:sSub>
                  <m:sSubPr>
                    <m:ctrlPr>
                      <w:rPr>
                        <w:rFonts w:ascii="Cambria Math" w:hAnsi="Cambria Math"/>
                      </w:rPr>
                    </m:ctrlPr>
                  </m:sSubPr>
                  <m:e>
                    <m:r>
                      <w:rPr>
                        <w:rFonts w:ascii="Cambria Math" w:hAnsi="Cambria Math"/>
                      </w:rPr>
                      <m:t>RSSI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ref</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f>
                              <m:fPr>
                                <m:ctrlPr>
                                  <w:rPr>
                                    <w:rFonts w:ascii="Cambria Math" w:hAnsi="Cambria Math"/>
                                  </w:rPr>
                                </m:ctrlPr>
                              </m:fPr>
                              <m:num>
                                <m:sSub>
                                  <m:sSubPr>
                                    <m:ctrlPr>
                                      <w:rPr>
                                        <w:rFonts w:ascii="Cambria Math" w:hAnsi="Cambria Math"/>
                                      </w:rPr>
                                    </m:ctrlPr>
                                  </m:sSubPr>
                                  <m:e>
                                    <m:r>
                                      <w:rPr>
                                        <w:rFonts w:ascii="Cambria Math" w:hAnsi="Cambria Math"/>
                                      </w:rPr>
                                      <m:t>RSSI</m:t>
                                    </m:r>
                                  </m:e>
                                  <m:sub>
                                    <m:r>
                                      <w:rPr>
                                        <w:rFonts w:ascii="Cambria Math" w:hAnsi="Cambria Math"/>
                                      </w:rPr>
                                      <m:t>i</m:t>
                                    </m:r>
                                  </m:sub>
                                </m:sSub>
                              </m:num>
                              <m:den>
                                <m:r>
                                  <m:rPr>
                                    <m:sty m:val="p"/>
                                  </m:rPr>
                                  <w:rPr>
                                    <w:rFonts w:ascii="Cambria Math" w:hAnsi="Cambria Math"/>
                                  </w:rPr>
                                  <m:t>20</m:t>
                                </m:r>
                              </m:den>
                            </m:f>
                          </m:sup>
                        </m:sSup>
                      </m:e>
                    </m:d>
                  </m:e>
                  <m:sup>
                    <m:r>
                      <w:rPr>
                        <w:rFonts w:ascii="Cambria Math" w:hAnsi="Cambria Math"/>
                      </w:rPr>
                      <m:t>g</m:t>
                    </m:r>
                  </m:sup>
                </m:sSup>
              </m:oMath>
            </m:oMathPara>
          </w:p>
        </w:tc>
        <w:tc>
          <w:tcPr>
            <w:tcW w:w="850" w:type="dxa"/>
            <w:vAlign w:val="bottom"/>
          </w:tcPr>
          <w:p w14:paraId="716FD4B6" w14:textId="77777777" w:rsidR="00A516DE" w:rsidRDefault="00A516DE" w:rsidP="00C317D0">
            <w:pPr>
              <w:pStyle w:val="Legenda"/>
              <w:jc w:val="right"/>
            </w:pPr>
            <w:bookmarkStart w:id="582" w:name="_Ref378284873"/>
            <w:r>
              <w:t xml:space="preserve">Eq. </w:t>
            </w:r>
            <w:r w:rsidR="0075723B">
              <w:fldChar w:fldCharType="begin"/>
            </w:r>
            <w:r w:rsidR="0075723B">
              <w:instrText xml:space="preserve"> SEQ Eq. \* ARABIC </w:instrText>
            </w:r>
            <w:r w:rsidR="0075723B">
              <w:fldChar w:fldCharType="separate"/>
            </w:r>
            <w:r w:rsidR="00AC2DDA">
              <w:rPr>
                <w:noProof/>
              </w:rPr>
              <w:t>11</w:t>
            </w:r>
            <w:r w:rsidR="0075723B">
              <w:rPr>
                <w:noProof/>
              </w:rPr>
              <w:fldChar w:fldCharType="end"/>
            </w:r>
            <w:bookmarkEnd w:id="582"/>
          </w:p>
        </w:tc>
      </w:tr>
    </w:tbl>
    <w:p w14:paraId="75C2BF46" w14:textId="4128ACB0" w:rsidR="00A516DE" w:rsidRDefault="009F6A1B" w:rsidP="009839AA">
      <w:pPr>
        <w:spacing w:before="240"/>
      </w:pPr>
      <w:r>
        <w:tab/>
      </w:r>
      <w:r w:rsidR="00A516DE">
        <w:t xml:space="preserve">O </w:t>
      </w:r>
      <m:oMath>
        <m:sSub>
          <m:sSubPr>
            <m:ctrlPr>
              <w:rPr>
                <w:rFonts w:ascii="Cambria Math" w:hAnsi="Cambria Math"/>
                <w:i/>
              </w:rPr>
            </m:ctrlPr>
          </m:sSubPr>
          <m:e>
            <m:r>
              <w:rPr>
                <w:rFonts w:ascii="Cambria Math" w:hAnsi="Cambria Math"/>
              </w:rPr>
              <m:t>RSSIP</m:t>
            </m:r>
          </m:e>
          <m:sub>
            <m:r>
              <w:rPr>
                <w:rFonts w:ascii="Cambria Math" w:hAnsi="Cambria Math"/>
              </w:rPr>
              <m:t>i</m:t>
            </m:r>
          </m:sub>
        </m:sSub>
      </m:oMath>
      <w:r w:rsidR="00A516DE">
        <w:t xml:space="preserve"> (mW)</w:t>
      </w:r>
      <w:r w:rsidR="00A516DE">
        <w:rPr>
          <w:sz w:val="20"/>
        </w:rPr>
        <w:t xml:space="preserve"> </w:t>
      </w:r>
      <w:r w:rsidR="00A516DE">
        <w:t xml:space="preserve">representa o valor </w:t>
      </w:r>
      <m:oMath>
        <m:sSub>
          <m:sSubPr>
            <m:ctrlPr>
              <w:rPr>
                <w:rFonts w:ascii="Cambria Math" w:hAnsi="Cambria Math"/>
                <w:i/>
              </w:rPr>
            </m:ctrlPr>
          </m:sSubPr>
          <m:e>
            <m:r>
              <w:rPr>
                <w:rFonts w:ascii="Cambria Math" w:hAnsi="Cambria Math"/>
              </w:rPr>
              <m:t>RSSI</m:t>
            </m:r>
          </m:e>
          <m:sub>
            <m:r>
              <w:rPr>
                <w:rFonts w:ascii="Cambria Math" w:hAnsi="Cambria Math"/>
              </w:rPr>
              <m:t>i</m:t>
            </m:r>
          </m:sub>
        </m:sSub>
      </m:oMath>
      <w:r w:rsidR="00A516DE">
        <w:t xml:space="preserve"> (dBm)</w:t>
      </w:r>
      <w:r w:rsidR="009839AA">
        <w:t xml:space="preserve"> obtido do ponto de acesso </w:t>
      </w:r>
      <w:r w:rsidR="009839AA" w:rsidRPr="009839AA">
        <w:rPr>
          <w:i/>
        </w:rPr>
        <w:t>i</w:t>
      </w:r>
      <w:r w:rsidR="009839AA">
        <w:t xml:space="preserve"> </w:t>
      </w:r>
      <w:r w:rsidR="00A516DE">
        <w:t xml:space="preserve">após a sua priorização, o </w:t>
      </w:r>
      <m:oMath>
        <m:sSub>
          <m:sSubPr>
            <m:ctrlPr>
              <w:rPr>
                <w:rFonts w:ascii="Cambria Math" w:hAnsi="Cambria Math"/>
                <w:i/>
              </w:rPr>
            </m:ctrlPr>
          </m:sSubPr>
          <m:e>
            <m:r>
              <w:rPr>
                <w:rFonts w:ascii="Cambria Math" w:hAnsi="Cambria Math"/>
              </w:rPr>
              <m:t>P</m:t>
            </m:r>
          </m:e>
          <m:sub>
            <m:r>
              <w:rPr>
                <w:rFonts w:ascii="Cambria Math" w:hAnsi="Cambria Math"/>
              </w:rPr>
              <m:t>ref</m:t>
            </m:r>
          </m:sub>
        </m:sSub>
      </m:oMath>
      <w:r w:rsidR="00A516DE">
        <w:t xml:space="preserve"> é potência de referência de cada ponto de acesso, no caso 1 mW</w:t>
      </w:r>
      <w:r w:rsidR="00A516DE" w:rsidRPr="009839AA">
        <w:t xml:space="preserve">. Já o </w:t>
      </w:r>
      <m:oMath>
        <m:r>
          <w:rPr>
            <w:rFonts w:ascii="Cambria Math" w:hAnsi="Cambria Math"/>
            <w:color w:val="000000" w:themeColor="text1"/>
          </w:rPr>
          <m:t>g</m:t>
        </m:r>
      </m:oMath>
      <w:r w:rsidR="009839AA">
        <w:t xml:space="preserve"> é o parâmetro </w:t>
      </w:r>
      <w:r w:rsidR="00A516DE">
        <w:t>que representa a diferença entre o maior e menor valor captados. Este valor depende do ambiente testado em causa e da posição de cada ponto de acesso.</w:t>
      </w:r>
    </w:p>
    <w:p w14:paraId="4B30E760" w14:textId="64155A55" w:rsidR="00A516DE" w:rsidRDefault="00A516DE" w:rsidP="00A516DE">
      <w:r>
        <w:tab/>
        <w:t xml:space="preserve">Depois do conjunto de todos os </w:t>
      </w:r>
      <m:oMath>
        <m:r>
          <w:rPr>
            <w:rFonts w:ascii="Cambria Math" w:hAnsi="Cambria Math"/>
            <w:color w:val="000000" w:themeColor="text1"/>
          </w:rPr>
          <m:t>N</m:t>
        </m:r>
      </m:oMath>
      <w:r w:rsidR="009839AA">
        <w:t xml:space="preserve"> </w:t>
      </w:r>
      <w:r>
        <w:t xml:space="preserve">valores </w:t>
      </w:r>
      <m:oMath>
        <m:sSub>
          <m:sSubPr>
            <m:ctrlPr>
              <w:rPr>
                <w:rFonts w:ascii="Cambria Math" w:hAnsi="Cambria Math"/>
                <w:i/>
              </w:rPr>
            </m:ctrlPr>
          </m:sSubPr>
          <m:e>
            <m:r>
              <w:rPr>
                <w:rFonts w:ascii="Cambria Math" w:hAnsi="Cambria Math"/>
              </w:rPr>
              <m:t>RSSI</m:t>
            </m:r>
          </m:e>
          <m:sub>
            <m:r>
              <w:rPr>
                <w:rFonts w:ascii="Cambria Math" w:hAnsi="Cambria Math"/>
              </w:rPr>
              <m:t>i</m:t>
            </m:r>
          </m:sub>
        </m:sSub>
      </m:oMath>
      <w:r>
        <w:t xml:space="preserve"> medidos serem priorizados, e sabendo a posição de cada ponto de acesso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SSIP</m:t>
            </m:r>
          </m:e>
          <m:sub>
            <m:r>
              <w:rPr>
                <w:rFonts w:ascii="Cambria Math" w:hAnsi="Cambria Math"/>
              </w:rPr>
              <m:t>i</m:t>
            </m:r>
          </m:sub>
        </m:sSub>
      </m:oMath>
      <w:r>
        <w:t>), a fórmula para estimar a posição do dispositivo móvel (</w:t>
      </w:r>
      <m:oMath>
        <m:sSub>
          <m:sSubPr>
            <m:ctrlPr>
              <w:rPr>
                <w:rFonts w:ascii="Cambria Math" w:hAnsi="Cambria Math"/>
                <w:i/>
              </w:rPr>
            </m:ctrlPr>
          </m:sSubPr>
          <m:e>
            <m:r>
              <w:rPr>
                <w:rFonts w:ascii="Cambria Math" w:hAnsi="Cambria Math"/>
              </w:rPr>
              <m:t>Pos</m:t>
            </m:r>
          </m:e>
          <m:sub>
            <m:r>
              <w:rPr>
                <w:rFonts w:ascii="Cambria Math" w:hAnsi="Cambria Math"/>
              </w:rPr>
              <m:t>DM</m:t>
            </m:r>
          </m:sub>
        </m:sSub>
      </m:oMath>
      <w:r>
        <w:t>) é a seguinte equação (</w:t>
      </w:r>
      <w:r w:rsidR="00BF5FF1">
        <w:fldChar w:fldCharType="begin"/>
      </w:r>
      <w:r w:rsidR="00BF5FF1">
        <w:instrText xml:space="preserve"> REF _Ref378285430 \h </w:instrText>
      </w:r>
      <w:r w:rsidR="00BF5FF1">
        <w:fldChar w:fldCharType="separate"/>
      </w:r>
      <w:r w:rsidR="00AC2DDA" w:rsidRPr="00312BC0">
        <w:t xml:space="preserve">Eq. </w:t>
      </w:r>
      <w:r w:rsidR="00AC2DDA">
        <w:rPr>
          <w:noProof/>
        </w:rPr>
        <w:t>12</w:t>
      </w:r>
      <w:r w:rsidR="00BF5FF1">
        <w:fldChar w:fldCharType="end"/>
      </w:r>
      <w:r>
        <w:t>):</w:t>
      </w:r>
    </w:p>
    <w:tbl>
      <w:tblPr>
        <w:tblStyle w:val="Tabelacomgrelha"/>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850"/>
      </w:tblGrid>
      <w:tr w:rsidR="00BF5FF1" w:rsidRPr="00BF5FF1" w14:paraId="55C2AAD4" w14:textId="77777777" w:rsidTr="009B1D56">
        <w:tc>
          <w:tcPr>
            <w:tcW w:w="8222" w:type="dxa"/>
            <w:vAlign w:val="bottom"/>
          </w:tcPr>
          <w:p w14:paraId="732862CE" w14:textId="511B29C6" w:rsidR="00A516DE" w:rsidRPr="003322B1" w:rsidRDefault="0075723B" w:rsidP="00AB7C94">
            <w:pPr>
              <w:pStyle w:val="Legenda"/>
            </w:pPr>
            <m:oMathPara>
              <m:oMath>
                <m:sSub>
                  <m:sSubPr>
                    <m:ctrlPr>
                      <w:rPr>
                        <w:rFonts w:ascii="Cambria Math" w:hAnsi="Cambria Math"/>
                      </w:rPr>
                    </m:ctrlPr>
                  </m:sSubPr>
                  <m:e>
                    <m:r>
                      <w:rPr>
                        <w:rFonts w:ascii="Cambria Math" w:hAnsi="Cambria Math"/>
                      </w:rPr>
                      <m:t>Pos</m:t>
                    </m:r>
                  </m:e>
                  <m:sub>
                    <m:r>
                      <w:rPr>
                        <w:rFonts w:ascii="Cambria Math" w:hAnsi="Cambria Math"/>
                      </w:rPr>
                      <m:t>DM</m:t>
                    </m:r>
                  </m:sub>
                </m:sSub>
                <m:r>
                  <m:rPr>
                    <m:sty m:val="p"/>
                  </m:rPr>
                  <w:rPr>
                    <w:rFonts w:ascii="Cambria Math" w:hAnsi="Cambria Math"/>
                  </w:rPr>
                  <m:t>=</m:t>
                </m:r>
                <m:d>
                  <m:dPr>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i</m:t>
                            </m:r>
                          </m:sub>
                        </m:sSub>
                      </m:e>
                    </m:nary>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e>
                    </m:nary>
                  </m:e>
                </m:d>
                <m:r>
                  <m:rPr>
                    <m:sty m:val="p"/>
                  </m:rPr>
                  <w:rPr>
                    <w:rFonts w:ascii="Cambria Math" w:hAnsi="Cambria Math"/>
                  </w:rPr>
                  <m:t xml:space="preserve"> </m:t>
                </m:r>
                <m:nary>
                  <m:naryPr>
                    <m:chr m:val="⋀"/>
                    <m:subHide m:val="1"/>
                    <m:supHide m:val="1"/>
                    <m:ctrlPr>
                      <w:rPr>
                        <w:rFonts w:ascii="Cambria Math" w:hAnsi="Cambria Math"/>
                      </w:rPr>
                    </m:ctrlPr>
                  </m:naryPr>
                  <m:sub/>
                  <m:sup/>
                  <m:e>
                    <m:r>
                      <m:rPr>
                        <m:sty m:val="p"/>
                      </m:rPr>
                      <w:rPr>
                        <w:rFonts w:ascii="Cambria Math" w:hAnsi="Cambria Math"/>
                      </w:rPr>
                      <m:t xml:space="preserve"> </m:t>
                    </m:r>
                    <m:r>
                      <w:rPr>
                        <w:rFonts w:ascii="Cambria Math" w:hAnsi="Cambria Math"/>
                      </w:rPr>
                      <m:t>N</m:t>
                    </m:r>
                    <m:r>
                      <m:rPr>
                        <m:sty m:val="p"/>
                      </m:rPr>
                      <w:rPr>
                        <w:rFonts w:ascii="Cambria Math" w:hAnsi="Cambria Math"/>
                      </w:rPr>
                      <m:t xml:space="preserve"> ∈</m:t>
                    </m:r>
                    <m:r>
                      <w:rPr>
                        <w:rFonts w:ascii="Cambria Math" w:hAnsi="Cambria Math"/>
                      </w:rPr>
                      <m:t>RSSI</m:t>
                    </m:r>
                  </m:e>
                </m:nary>
              </m:oMath>
            </m:oMathPara>
          </w:p>
        </w:tc>
        <w:tc>
          <w:tcPr>
            <w:tcW w:w="850" w:type="dxa"/>
            <w:vAlign w:val="bottom"/>
          </w:tcPr>
          <w:p w14:paraId="6F63766A" w14:textId="77777777" w:rsidR="00A516DE" w:rsidRPr="00312BC0" w:rsidRDefault="00A516DE" w:rsidP="00C317D0">
            <w:pPr>
              <w:pStyle w:val="Legenda"/>
              <w:jc w:val="right"/>
            </w:pPr>
            <w:bookmarkStart w:id="583" w:name="_Ref378285430"/>
            <w:r w:rsidRPr="00312BC0">
              <w:t xml:space="preserve">Eq. </w:t>
            </w:r>
            <w:r w:rsidR="0075723B">
              <w:fldChar w:fldCharType="begin"/>
            </w:r>
            <w:r w:rsidR="0075723B">
              <w:instrText xml:space="preserve"> SEQ Eq. \* ARABIC </w:instrText>
            </w:r>
            <w:r w:rsidR="0075723B">
              <w:fldChar w:fldCharType="separate"/>
            </w:r>
            <w:r w:rsidR="00AC2DDA">
              <w:rPr>
                <w:noProof/>
              </w:rPr>
              <w:t>12</w:t>
            </w:r>
            <w:r w:rsidR="0075723B">
              <w:rPr>
                <w:noProof/>
              </w:rPr>
              <w:fldChar w:fldCharType="end"/>
            </w:r>
            <w:bookmarkEnd w:id="583"/>
          </w:p>
        </w:tc>
      </w:tr>
    </w:tbl>
    <w:p w14:paraId="0D864F38" w14:textId="1926E56E" w:rsidR="00AE72D9" w:rsidRDefault="000C4D11" w:rsidP="00BF5FF1">
      <w:pPr>
        <w:ind w:firstLine="709"/>
      </w:pPr>
      <w:r>
        <w:t xml:space="preserve">O </w:t>
      </w:r>
      <m:oMath>
        <m:sSub>
          <m:sSubPr>
            <m:ctrlPr>
              <w:rPr>
                <w:rFonts w:ascii="Cambria Math" w:hAnsi="Cambria Math"/>
              </w:rPr>
            </m:ctrlPr>
          </m:sSubPr>
          <m:e>
            <m:r>
              <w:rPr>
                <w:rFonts w:ascii="Cambria Math" w:hAnsi="Cambria Math"/>
              </w:rPr>
              <m:t>w</m:t>
            </m:r>
          </m:e>
          <m:sub>
            <m:r>
              <w:rPr>
                <w:rFonts w:ascii="Cambria Math" w:hAnsi="Cambria Math"/>
              </w:rPr>
              <m:t>i</m:t>
            </m:r>
          </m:sub>
        </m:sSub>
      </m:oMath>
      <w:r>
        <w:t xml:space="preserve"> representa o </w:t>
      </w:r>
      <w:r w:rsidR="006E60B5">
        <w:t>peso</w:t>
      </w:r>
      <w:r>
        <w:t xml:space="preserve"> do centróide </w:t>
      </w:r>
      <w:r w:rsidRPr="000C4D11">
        <w:rPr>
          <w:i/>
        </w:rPr>
        <w:t>(weighted centroid)</w:t>
      </w:r>
      <w:r>
        <w:t>, ou seja</w:t>
      </w:r>
      <w:r w:rsidR="00F24E74">
        <w:t>,</w:t>
      </w:r>
      <w:r>
        <w:t xml:space="preserve"> o p</w:t>
      </w:r>
      <w:r w:rsidR="00F24E74">
        <w:t xml:space="preserve">eso da priorização </w:t>
      </w:r>
      <w:r>
        <w:t xml:space="preserve">que cada conjunto de dados </w:t>
      </w:r>
      <w:r w:rsidR="00B92A67">
        <w:t>obtidos</w:t>
      </w:r>
      <w:r>
        <w:t xml:space="preserve"> </w:t>
      </w:r>
      <w:r w:rsidR="00F24E74">
        <w:t>deve ter</w:t>
      </w:r>
      <w:r>
        <w:t xml:space="preserve">. </w:t>
      </w:r>
      <w:r w:rsidR="00F24E74">
        <w:t>O peso de cada</w:t>
      </w:r>
      <w:r>
        <w:t xml:space="preserve"> </w:t>
      </w:r>
      <m:oMath>
        <m:sSub>
          <m:sSubPr>
            <m:ctrlPr>
              <w:rPr>
                <w:rFonts w:ascii="Cambria Math" w:hAnsi="Cambria Math"/>
                <w:i/>
              </w:rPr>
            </m:ctrlPr>
          </m:sSubPr>
          <m:e>
            <m:r>
              <w:rPr>
                <w:rFonts w:ascii="Cambria Math" w:hAnsi="Cambria Math"/>
              </w:rPr>
              <m:t>RSSI</m:t>
            </m:r>
          </m:e>
          <m:sub>
            <m:r>
              <w:rPr>
                <w:rFonts w:ascii="Cambria Math" w:hAnsi="Cambria Math"/>
              </w:rPr>
              <m:t>i</m:t>
            </m:r>
          </m:sub>
        </m:sSub>
      </m:oMath>
      <w:r w:rsidR="00F24E74">
        <w:t xml:space="preserve"> é calculado</w:t>
      </w:r>
      <w:r w:rsidR="0008262F">
        <w:t xml:space="preserve"> tendo como base o SNR (ver se</w:t>
      </w:r>
      <w:r w:rsidR="00940B17">
        <w:t>c</w:t>
      </w:r>
      <w:r w:rsidR="0008262F">
        <w:t xml:space="preserve">ção </w:t>
      </w:r>
      <w:r w:rsidR="0008262F">
        <w:fldChar w:fldCharType="begin"/>
      </w:r>
      <w:r w:rsidR="0008262F">
        <w:instrText xml:space="preserve"> REF _Ref378880616 \r \h </w:instrText>
      </w:r>
      <w:r w:rsidR="0008262F">
        <w:fldChar w:fldCharType="separate"/>
      </w:r>
      <w:r w:rsidR="00AC2DDA">
        <w:t>4.3</w:t>
      </w:r>
      <w:r w:rsidR="0008262F">
        <w:fldChar w:fldCharType="end"/>
      </w:r>
      <w:r w:rsidR="00F24E74">
        <w:t>)</w:t>
      </w:r>
      <w:r w:rsidR="00B92A67">
        <w:t>.</w:t>
      </w:r>
      <w:r w:rsidR="006E60B5">
        <w:t xml:space="preserve"> Como o</w:t>
      </w:r>
      <w:r w:rsidR="00B92A67">
        <w:t xml:space="preserve"> sistema operativo Android não </w:t>
      </w:r>
      <w:r w:rsidR="00D73B03">
        <w:t>permite obter</w:t>
      </w:r>
      <w:r w:rsidR="00B92A67">
        <w:t xml:space="preserve"> o SNR, </w:t>
      </w:r>
      <w:r w:rsidR="006E60B5">
        <w:t>recorremos a</w:t>
      </w:r>
      <w:r w:rsidR="00B92A67">
        <w:t>os valores</w:t>
      </w:r>
      <w:r w:rsidR="0008262F">
        <w:t xml:space="preserve"> </w:t>
      </w:r>
      <m:oMath>
        <m:sSub>
          <m:sSubPr>
            <m:ctrlPr>
              <w:rPr>
                <w:rFonts w:ascii="Cambria Math" w:hAnsi="Cambria Math"/>
                <w:i/>
              </w:rPr>
            </m:ctrlPr>
          </m:sSubPr>
          <m:e>
            <m:r>
              <w:rPr>
                <w:rFonts w:ascii="Cambria Math" w:hAnsi="Cambria Math"/>
              </w:rPr>
              <m:t>RSSIP</m:t>
            </m:r>
          </m:e>
          <m:sub>
            <m:r>
              <w:rPr>
                <w:rFonts w:ascii="Cambria Math" w:hAnsi="Cambria Math"/>
              </w:rPr>
              <m:t>i</m:t>
            </m:r>
          </m:sub>
        </m:sSub>
      </m:oMath>
      <w:r w:rsidR="00B92A67">
        <w:t xml:space="preserve"> </w:t>
      </w:r>
      <w:r w:rsidR="0008262F">
        <w:t>calculados</w:t>
      </w:r>
      <w:r w:rsidR="000F3AD2">
        <w:t>. A</w:t>
      </w:r>
      <w:r w:rsidR="00B92A67">
        <w:t xml:space="preserve">ssim o peso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oMath>
      <w:r w:rsidR="00B92A67">
        <w:t xml:space="preserve"> </w:t>
      </w:r>
      <w:r w:rsidR="0008262F">
        <w:t>atribuído</w:t>
      </w:r>
      <w:r w:rsidR="00B92A67">
        <w:t xml:space="preserve"> </w:t>
      </w:r>
      <w:r w:rsidR="000F3AD2">
        <w:t xml:space="preserve">a </w:t>
      </w:r>
      <w:r w:rsidR="00B92A67">
        <w:t xml:space="preserve">cada </w:t>
      </w:r>
      <w:r w:rsidR="000F3AD2">
        <w:t>medição</w:t>
      </w:r>
      <w:r w:rsidR="00B92A67">
        <w:t xml:space="preserve"> é obtido através da</w:t>
      </w:r>
      <w:r w:rsidR="00D73B03">
        <w:t xml:space="preserve"> seguinte fórmula</w:t>
      </w:r>
      <w:r w:rsidR="00FF4100">
        <w:t xml:space="preserve"> (</w:t>
      </w:r>
      <w:r w:rsidR="00BF5FF1">
        <w:fldChar w:fldCharType="begin"/>
      </w:r>
      <w:r w:rsidR="00BF5FF1">
        <w:instrText xml:space="preserve"> REF _Ref378285481 \h </w:instrText>
      </w:r>
      <w:r w:rsidR="00BF5FF1">
        <w:fldChar w:fldCharType="separate"/>
      </w:r>
      <w:r w:rsidR="00AC2DDA" w:rsidRPr="00312BC0">
        <w:t xml:space="preserve">Eq. </w:t>
      </w:r>
      <w:r w:rsidR="00AC2DDA">
        <w:rPr>
          <w:noProof/>
        </w:rPr>
        <w:t>13</w:t>
      </w:r>
      <w:r w:rsidR="00BF5FF1">
        <w:fldChar w:fldCharType="end"/>
      </w:r>
      <w:r w:rsidR="00FF4100">
        <w:t>)</w:t>
      </w:r>
      <w:r w:rsidR="00221DA4">
        <w:t>:</w:t>
      </w:r>
    </w:p>
    <w:tbl>
      <w:tblPr>
        <w:tblStyle w:val="Tabelacomgrelha"/>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850"/>
      </w:tblGrid>
      <w:tr w:rsidR="00BF5FF1" w:rsidRPr="00BF5FF1" w14:paraId="0C5FEA57" w14:textId="77777777" w:rsidTr="00BF5FF1">
        <w:tc>
          <w:tcPr>
            <w:tcW w:w="8222" w:type="dxa"/>
            <w:vAlign w:val="bottom"/>
          </w:tcPr>
          <w:p w14:paraId="3A3B9F0F" w14:textId="4EA0CAC4" w:rsidR="00BF5FF1" w:rsidRPr="003322B1" w:rsidRDefault="0075723B" w:rsidP="00AB7C94">
            <w:pPr>
              <w:pStyle w:val="Legenda"/>
            </w:pPr>
            <m:oMathPara>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SSIP</m:t>
                        </m:r>
                      </m:e>
                      <m:sub>
                        <m:r>
                          <w:rPr>
                            <w:rFonts w:ascii="Cambria Math" w:hAnsi="Cambria Math"/>
                          </w:rPr>
                          <m:t>i</m:t>
                        </m:r>
                      </m:sub>
                    </m:sSub>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RSSIP</m:t>
                            </m:r>
                          </m:e>
                          <m:sub>
                            <m:r>
                              <w:rPr>
                                <w:rFonts w:ascii="Cambria Math" w:hAnsi="Cambria Math"/>
                              </w:rPr>
                              <m:t>i</m:t>
                            </m:r>
                          </m:sub>
                        </m:sSub>
                      </m:e>
                    </m:nary>
                  </m:den>
                </m:f>
                <m:r>
                  <m:rPr>
                    <m:sty m:val="p"/>
                  </m:rPr>
                  <w:rPr>
                    <w:rFonts w:ascii="Cambria Math" w:hAnsi="Cambria Math"/>
                  </w:rPr>
                  <m:t xml:space="preserve"> </m:t>
                </m:r>
                <m:nary>
                  <m:naryPr>
                    <m:chr m:val="⋀"/>
                    <m:subHide m:val="1"/>
                    <m:supHide m:val="1"/>
                    <m:ctrlPr>
                      <w:rPr>
                        <w:rFonts w:ascii="Cambria Math" w:hAnsi="Cambria Math"/>
                      </w:rPr>
                    </m:ctrlPr>
                  </m:naryPr>
                  <m:sub/>
                  <m:sup/>
                  <m:e>
                    <m:r>
                      <m:rPr>
                        <m:sty m:val="p"/>
                      </m:rPr>
                      <w:rPr>
                        <w:rFonts w:ascii="Cambria Math" w:hAnsi="Cambria Math"/>
                      </w:rPr>
                      <m:t xml:space="preserve"> </m:t>
                    </m:r>
                    <m:r>
                      <w:rPr>
                        <w:rFonts w:ascii="Cambria Math" w:hAnsi="Cambria Math"/>
                      </w:rPr>
                      <m:t>N</m:t>
                    </m:r>
                    <m:r>
                      <m:rPr>
                        <m:sty m:val="p"/>
                      </m:rPr>
                      <w:rPr>
                        <w:rFonts w:ascii="Cambria Math" w:hAnsi="Cambria Math"/>
                      </w:rPr>
                      <m:t xml:space="preserve"> ∈</m:t>
                    </m:r>
                    <m:r>
                      <w:rPr>
                        <w:rFonts w:ascii="Cambria Math" w:hAnsi="Cambria Math"/>
                      </w:rPr>
                      <m:t>RSSIP</m:t>
                    </m:r>
                  </m:e>
                </m:nary>
              </m:oMath>
            </m:oMathPara>
          </w:p>
        </w:tc>
        <w:tc>
          <w:tcPr>
            <w:tcW w:w="850" w:type="dxa"/>
            <w:vAlign w:val="bottom"/>
          </w:tcPr>
          <w:p w14:paraId="1C51E236" w14:textId="77777777" w:rsidR="00BF5FF1" w:rsidRPr="00312BC0" w:rsidRDefault="00BF5FF1" w:rsidP="00C317D0">
            <w:pPr>
              <w:pStyle w:val="Legenda"/>
              <w:jc w:val="right"/>
            </w:pPr>
            <w:bookmarkStart w:id="584" w:name="_Ref378285481"/>
            <w:r w:rsidRPr="00312BC0">
              <w:t xml:space="preserve">Eq. </w:t>
            </w:r>
            <w:r w:rsidR="0075723B">
              <w:fldChar w:fldCharType="begin"/>
            </w:r>
            <w:r w:rsidR="0075723B">
              <w:instrText xml:space="preserve"> SEQ Eq. \* ARABIC </w:instrText>
            </w:r>
            <w:r w:rsidR="0075723B">
              <w:fldChar w:fldCharType="separate"/>
            </w:r>
            <w:r w:rsidR="00AC2DDA">
              <w:rPr>
                <w:noProof/>
              </w:rPr>
              <w:t>13</w:t>
            </w:r>
            <w:r w:rsidR="0075723B">
              <w:rPr>
                <w:noProof/>
              </w:rPr>
              <w:fldChar w:fldCharType="end"/>
            </w:r>
            <w:bookmarkEnd w:id="584"/>
          </w:p>
        </w:tc>
      </w:tr>
    </w:tbl>
    <w:p w14:paraId="29B000B7" w14:textId="6ADBA4F0" w:rsidR="001F0065" w:rsidRDefault="001F0065" w:rsidP="001F0065">
      <w:pPr>
        <w:spacing w:before="240"/>
        <w:ind w:firstLine="709"/>
      </w:pPr>
      <w:r>
        <w:t xml:space="preserve">Na prática os grandes desafios encontrados para utilização deste algoritmo passa pela escolha apropriada do parâmetro </w:t>
      </w:r>
      <m:oMath>
        <m:r>
          <w:rPr>
            <w:rFonts w:ascii="Cambria Math" w:hAnsi="Cambria Math"/>
            <w:color w:val="000000" w:themeColor="text1"/>
          </w:rPr>
          <m:t>g</m:t>
        </m:r>
      </m:oMath>
      <w:r>
        <w:rPr>
          <w:i/>
        </w:rPr>
        <w:t xml:space="preserve"> </w:t>
      </w:r>
      <w:r>
        <w:t xml:space="preserve">e a distribuição dos pontos de acesso pelo espaço físico. Estes dois fatores influenciam a precisão dos resultados obtidos. Como já foi explicado o parâmetro </w:t>
      </w:r>
      <m:oMath>
        <m:r>
          <w:rPr>
            <w:rFonts w:ascii="Cambria Math" w:hAnsi="Cambria Math"/>
            <w:color w:val="000000" w:themeColor="text1"/>
          </w:rPr>
          <m:t>g</m:t>
        </m:r>
      </m:oMath>
      <w:r>
        <w:t xml:space="preserve"> define que quantidade de importância se dá às medições com uma potência de sinal reduzida. Quanto maior for o valor de </w:t>
      </w:r>
      <m:oMath>
        <m:r>
          <w:rPr>
            <w:rFonts w:ascii="Cambria Math" w:hAnsi="Cambria Math"/>
            <w:color w:val="000000" w:themeColor="text1"/>
          </w:rPr>
          <m:t>g</m:t>
        </m:r>
      </m:oMath>
      <w:r w:rsidRPr="001F0065">
        <w:t>,</w:t>
      </w:r>
      <w:r>
        <w:t xml:space="preserve"> maior será a importância dada aos pontos de acesso que se encontram mais perto do dispositivo móvel.</w:t>
      </w:r>
    </w:p>
    <w:p w14:paraId="6018310A" w14:textId="55C22BAA" w:rsidR="001F0065" w:rsidRDefault="001F0065" w:rsidP="001F0065">
      <w:r>
        <w:tab/>
        <w:t xml:space="preserve">Em relação à distribuição dos pontos de acesso pelo edifico, verificou-se que este algoritmo apenas permite ter resultados precisos quando os pontos de acesso estão mais ou menos distribuídos em redor do dispositivo móvel. Isto acontece porque o </w:t>
      </w:r>
      <w:r w:rsidR="00225EC6">
        <w:t xml:space="preserve">dispositivo móvel </w:t>
      </w:r>
      <w:r>
        <w:t xml:space="preserve">tem de se encontrar </w:t>
      </w:r>
      <w:r w:rsidR="00DC7D12">
        <w:t>dentro da área geométrica formada pelos pontos de acesso</w:t>
      </w:r>
      <w:r>
        <w:t>.</w:t>
      </w:r>
    </w:p>
    <w:p w14:paraId="26624724" w14:textId="77777777" w:rsidR="008A69EE" w:rsidRDefault="001F0065" w:rsidP="00C317D0">
      <w:r>
        <w:tab/>
        <w:t xml:space="preserve">Em seguida é apresentado o cenário de contexto utilizado nos testes efetuados e a respetiva organização dos pontos de acesso. Este cenário permitiu retirar conclusões que provam o funcionamento da plataforma desenvolvida. </w:t>
      </w:r>
    </w:p>
    <w:p w14:paraId="38DEED67" w14:textId="50A4CD86" w:rsidR="00364A7C" w:rsidRDefault="00364A7C" w:rsidP="00C317D0">
      <w:pPr>
        <w:rPr>
          <w:b/>
          <w:sz w:val="36"/>
          <w:szCs w:val="32"/>
        </w:rPr>
      </w:pPr>
    </w:p>
    <w:p w14:paraId="437F30E6" w14:textId="4D8D1802" w:rsidR="00BD0848" w:rsidRPr="000F7CA6" w:rsidRDefault="00E02DE2" w:rsidP="00A51B78">
      <w:pPr>
        <w:pStyle w:val="Ttulo"/>
      </w:pPr>
      <w:bookmarkStart w:id="585" w:name="_Toc379391140"/>
      <w:r>
        <w:t>Cenário</w:t>
      </w:r>
      <w:r w:rsidR="00B26F6C" w:rsidRPr="000F7CA6">
        <w:t xml:space="preserve"> de Contexto T</w:t>
      </w:r>
      <w:r w:rsidR="00BD0848" w:rsidRPr="000F7CA6">
        <w:t>estado</w:t>
      </w:r>
      <w:bookmarkEnd w:id="585"/>
    </w:p>
    <w:p w14:paraId="29152F42" w14:textId="77777777" w:rsidR="00BD0848" w:rsidRDefault="00BD0848" w:rsidP="006921A6"/>
    <w:p w14:paraId="1FF50F70" w14:textId="7B7BF5E0" w:rsidR="006B6C88" w:rsidRDefault="006B6C88" w:rsidP="006921A6">
      <w:r>
        <w:tab/>
      </w:r>
      <w:r w:rsidR="0074655C">
        <w:t>Durante a realização</w:t>
      </w:r>
      <w:r>
        <w:t xml:space="preserve"> </w:t>
      </w:r>
      <w:r w:rsidR="0074655C">
        <w:t>d</w:t>
      </w:r>
      <w:r>
        <w:t xml:space="preserve">este projeto </w:t>
      </w:r>
      <w:r w:rsidR="0074655C">
        <w:t>os</w:t>
      </w:r>
      <w:r>
        <w:t xml:space="preserve"> testes e medições</w:t>
      </w:r>
      <w:r w:rsidR="00735D3C">
        <w:t xml:space="preserve"> foram</w:t>
      </w:r>
      <w:r w:rsidR="0074655C">
        <w:t xml:space="preserve"> realizados </w:t>
      </w:r>
      <w:r w:rsidR="00E02DE2">
        <w:t>num cenário</w:t>
      </w:r>
      <w:r>
        <w:t xml:space="preserve">. </w:t>
      </w:r>
      <w:r w:rsidR="0074655C">
        <w:t>O cenário é uma casa familiar com uma área de 145</w:t>
      </w:r>
      <w:r w:rsidR="004E1078">
        <w:t>,44 metros quadrados, 10,</w:t>
      </w:r>
      <w:r w:rsidR="0074655C">
        <w:t>1 metros de largura</w:t>
      </w:r>
      <w:r w:rsidR="003F1D3F">
        <w:t xml:space="preserve"> e </w:t>
      </w:r>
      <w:r w:rsidR="004E1078">
        <w:t>14,</w:t>
      </w:r>
      <w:r w:rsidR="003F1D3F">
        <w:t>4 metros de comprimento (</w:t>
      </w:r>
      <w:r w:rsidR="003F1D3F">
        <w:fldChar w:fldCharType="begin"/>
      </w:r>
      <w:r w:rsidR="003F1D3F">
        <w:instrText xml:space="preserve"> REF _Ref376937288 \h </w:instrText>
      </w:r>
      <w:r w:rsidR="003F1D3F">
        <w:fldChar w:fldCharType="separate"/>
      </w:r>
      <w:r w:rsidR="00AC2DDA" w:rsidRPr="00C647B1">
        <w:t xml:space="preserve">Figura </w:t>
      </w:r>
      <w:r w:rsidR="00AC2DDA">
        <w:rPr>
          <w:noProof/>
        </w:rPr>
        <w:t>38</w:t>
      </w:r>
      <w:r w:rsidR="003F1D3F">
        <w:fldChar w:fldCharType="end"/>
      </w:r>
      <w:r w:rsidR="003F1D3F">
        <w:t>)</w:t>
      </w:r>
      <w:r w:rsidR="0074655C">
        <w:t>.</w:t>
      </w:r>
      <w:r w:rsidR="003F1D3F">
        <w:t xml:space="preserve"> Este espaço foi escolhido por retratar uma casa part</w:t>
      </w:r>
      <w:r w:rsidR="00735D3C">
        <w:t>icular ou um centro de dia</w:t>
      </w:r>
      <w:r w:rsidR="003F1D3F">
        <w:t>, com três quartos, duas casas de banho uma sala</w:t>
      </w:r>
      <w:r w:rsidR="00383B9F">
        <w:t xml:space="preserve"> de jantar, de estar e uma cozinha</w:t>
      </w:r>
      <w:r w:rsidR="003F1D3F">
        <w:t>.</w:t>
      </w:r>
    </w:p>
    <w:p w14:paraId="23DDE227" w14:textId="2E26F4BC" w:rsidR="0074655C" w:rsidRDefault="00680F90" w:rsidP="00AB7C94">
      <w:pPr>
        <w:pStyle w:val="Imagem"/>
      </w:pPr>
      <w:r>
        <w:lastRenderedPageBreak/>
        <w:drawing>
          <wp:inline distT="0" distB="0" distL="0" distR="0" wp14:anchorId="27879D66" wp14:editId="46EAA3D0">
            <wp:extent cx="3629532" cy="5277587"/>
            <wp:effectExtent l="0" t="0" r="9525" b="0"/>
            <wp:docPr id="211725219" name="Imagem 211725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25219" name="Casa descricao.png"/>
                    <pic:cNvPicPr/>
                  </pic:nvPicPr>
                  <pic:blipFill>
                    <a:blip r:embed="rId62">
                      <a:extLst>
                        <a:ext uri="{28A0092B-C50C-407E-A947-70E740481C1C}">
                          <a14:useLocalDpi xmlns:a14="http://schemas.microsoft.com/office/drawing/2010/main" val="0"/>
                        </a:ext>
                      </a:extLst>
                    </a:blip>
                    <a:stretch>
                      <a:fillRect/>
                    </a:stretch>
                  </pic:blipFill>
                  <pic:spPr>
                    <a:xfrm>
                      <a:off x="0" y="0"/>
                      <a:ext cx="3629532" cy="5277587"/>
                    </a:xfrm>
                    <a:prstGeom prst="rect">
                      <a:avLst/>
                    </a:prstGeom>
                  </pic:spPr>
                </pic:pic>
              </a:graphicData>
            </a:graphic>
          </wp:inline>
        </w:drawing>
      </w:r>
    </w:p>
    <w:p w14:paraId="02C209C7" w14:textId="281F07DB" w:rsidR="0074655C" w:rsidRPr="00C647B1" w:rsidRDefault="0074655C" w:rsidP="00AB7C94">
      <w:pPr>
        <w:pStyle w:val="Legenda"/>
      </w:pPr>
      <w:bookmarkStart w:id="586" w:name="_Ref376937288"/>
      <w:bookmarkStart w:id="587" w:name="_Ref376937284"/>
      <w:bookmarkStart w:id="588" w:name="_Toc379391185"/>
      <w:r w:rsidRPr="00C647B1">
        <w:t xml:space="preserve">Figura </w:t>
      </w:r>
      <w:r w:rsidR="0075723B">
        <w:fldChar w:fldCharType="begin"/>
      </w:r>
      <w:r w:rsidR="0075723B">
        <w:instrText xml:space="preserve"> SEQ Figura \* A</w:instrText>
      </w:r>
      <w:r w:rsidR="0075723B">
        <w:instrText xml:space="preserve">RABIC </w:instrText>
      </w:r>
      <w:r w:rsidR="0075723B">
        <w:fldChar w:fldCharType="separate"/>
      </w:r>
      <w:r w:rsidR="00AC2DDA">
        <w:rPr>
          <w:noProof/>
        </w:rPr>
        <w:t>38</w:t>
      </w:r>
      <w:r w:rsidR="0075723B">
        <w:rPr>
          <w:noProof/>
        </w:rPr>
        <w:fldChar w:fldCharType="end"/>
      </w:r>
      <w:bookmarkEnd w:id="586"/>
      <w:r w:rsidRPr="00C647B1">
        <w:t xml:space="preserve"> – Cenário</w:t>
      </w:r>
      <w:r w:rsidR="003F1D3F" w:rsidRPr="00C647B1">
        <w:t xml:space="preserve"> considerado para testes</w:t>
      </w:r>
      <w:bookmarkEnd w:id="587"/>
      <w:bookmarkEnd w:id="588"/>
      <w:r w:rsidR="003F1D3F" w:rsidRPr="00C647B1">
        <w:t xml:space="preserve"> </w:t>
      </w:r>
    </w:p>
    <w:p w14:paraId="7FCC9285" w14:textId="1A6B2492" w:rsidR="00614675" w:rsidRDefault="003F1D3F" w:rsidP="003F1D3F">
      <w:r>
        <w:tab/>
      </w:r>
      <w:r w:rsidR="00614675">
        <w:t>Em seguida (</w:t>
      </w:r>
      <w:r w:rsidR="00614675">
        <w:fldChar w:fldCharType="begin"/>
      </w:r>
      <w:r w:rsidR="00614675">
        <w:instrText xml:space="preserve"> REF _Ref378102123 \h </w:instrText>
      </w:r>
      <w:r w:rsidR="00614675">
        <w:fldChar w:fldCharType="separate"/>
      </w:r>
      <w:r w:rsidR="00AC2DDA">
        <w:t xml:space="preserve">Figura </w:t>
      </w:r>
      <w:r w:rsidR="00AC2DDA">
        <w:rPr>
          <w:noProof/>
        </w:rPr>
        <w:t>39</w:t>
      </w:r>
      <w:r w:rsidR="00614675">
        <w:fldChar w:fldCharType="end"/>
      </w:r>
      <w:r w:rsidR="00614675">
        <w:t>) é mostrado o cenário já com a posição e identificação dos pontos de acesso utilizados no processo de localização</w:t>
      </w:r>
      <w:r w:rsidR="004E1078">
        <w:t xml:space="preserve"> (ver secção</w:t>
      </w:r>
      <w:r w:rsidR="00940B17">
        <w:t xml:space="preserve"> </w:t>
      </w:r>
      <w:r w:rsidR="00940B17">
        <w:fldChar w:fldCharType="begin"/>
      </w:r>
      <w:r w:rsidR="00940B17">
        <w:instrText xml:space="preserve"> REF _Ref378881456 \r \h </w:instrText>
      </w:r>
      <w:r w:rsidR="00940B17">
        <w:fldChar w:fldCharType="separate"/>
      </w:r>
      <w:r w:rsidR="00AC2DDA">
        <w:t>5.1</w:t>
      </w:r>
      <w:r w:rsidR="00940B17">
        <w:fldChar w:fldCharType="end"/>
      </w:r>
      <w:r w:rsidR="00940B17">
        <w:t>)</w:t>
      </w:r>
      <w:r w:rsidR="00614675">
        <w:t>. E também estão representadas as intensidades captadas dos sinai</w:t>
      </w:r>
      <w:r w:rsidR="008B1C35">
        <w:t>s W</w:t>
      </w:r>
      <w:r w:rsidR="00BF2185">
        <w:t>i-Fi do</w:t>
      </w:r>
      <w:r w:rsidR="008B1C35">
        <w:t xml:space="preserve"> acesso em todas as suas divisões. </w:t>
      </w:r>
      <w:r w:rsidR="004E1078">
        <w:t>Na figura é representado a verde os locais onde se obtém mais intensidade e a vermelho menos intensidade em relação ao respetivo ponto de acesso.</w:t>
      </w:r>
    </w:p>
    <w:p w14:paraId="2419576B" w14:textId="51BED8DB" w:rsidR="00614675" w:rsidRDefault="008B1C35" w:rsidP="00AB7C94">
      <w:pPr>
        <w:pStyle w:val="Imagem"/>
      </w:pPr>
      <w:r>
        <w:lastRenderedPageBreak/>
        <w:drawing>
          <wp:inline distT="0" distB="0" distL="0" distR="0" wp14:anchorId="21921A7C" wp14:editId="6FE2E1CD">
            <wp:extent cx="4534694" cy="648000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eatMap.png"/>
                    <pic:cNvPicPr/>
                  </pic:nvPicPr>
                  <pic:blipFill>
                    <a:blip r:embed="rId63">
                      <a:extLst>
                        <a:ext uri="{28A0092B-C50C-407E-A947-70E740481C1C}">
                          <a14:useLocalDpi xmlns:a14="http://schemas.microsoft.com/office/drawing/2010/main" val="0"/>
                        </a:ext>
                      </a:extLst>
                    </a:blip>
                    <a:stretch>
                      <a:fillRect/>
                    </a:stretch>
                  </pic:blipFill>
                  <pic:spPr>
                    <a:xfrm>
                      <a:off x="0" y="0"/>
                      <a:ext cx="4534694" cy="6480000"/>
                    </a:xfrm>
                    <a:prstGeom prst="rect">
                      <a:avLst/>
                    </a:prstGeom>
                  </pic:spPr>
                </pic:pic>
              </a:graphicData>
            </a:graphic>
          </wp:inline>
        </w:drawing>
      </w:r>
    </w:p>
    <w:p w14:paraId="7A9EA82A" w14:textId="60E27522" w:rsidR="00E02DE2" w:rsidRPr="00AA408B" w:rsidRDefault="00614675" w:rsidP="00AB7C94">
      <w:pPr>
        <w:pStyle w:val="Legenda"/>
        <w:rPr>
          <w:b/>
          <w:color w:val="FF0000"/>
        </w:rPr>
      </w:pPr>
      <w:bookmarkStart w:id="589" w:name="_Ref378102123"/>
      <w:bookmarkStart w:id="590" w:name="_Toc379391186"/>
      <w:r>
        <w:t xml:space="preserve">Figura </w:t>
      </w:r>
      <w:r w:rsidR="0075723B">
        <w:fldChar w:fldCharType="begin"/>
      </w:r>
      <w:r w:rsidR="0075723B">
        <w:instrText xml:space="preserve"> SEQ Figura \* ARABIC </w:instrText>
      </w:r>
      <w:r w:rsidR="0075723B">
        <w:fldChar w:fldCharType="separate"/>
      </w:r>
      <w:r w:rsidR="00AC2DDA">
        <w:rPr>
          <w:noProof/>
        </w:rPr>
        <w:t>39</w:t>
      </w:r>
      <w:r w:rsidR="0075723B">
        <w:rPr>
          <w:noProof/>
        </w:rPr>
        <w:fldChar w:fldCharType="end"/>
      </w:r>
      <w:bookmarkEnd w:id="589"/>
      <w:r>
        <w:t xml:space="preserve"> – Represen</w:t>
      </w:r>
      <w:r w:rsidR="004A7F20">
        <w:t xml:space="preserve">tação do cenário </w:t>
      </w:r>
      <w:r w:rsidR="00165ED4">
        <w:t>com as intensidades</w:t>
      </w:r>
      <w:r w:rsidR="00B45C5B">
        <w:t xml:space="preserve"> do sinal</w:t>
      </w:r>
      <w:bookmarkEnd w:id="590"/>
      <w:r>
        <w:t xml:space="preserve"> </w:t>
      </w:r>
    </w:p>
    <w:p w14:paraId="10A0F3B4" w14:textId="3A7126AA" w:rsidR="007E1393" w:rsidRPr="007E1393" w:rsidRDefault="007E1393" w:rsidP="00A83218">
      <w:r>
        <w:tab/>
      </w:r>
      <w:r w:rsidR="00232FCF">
        <w:t xml:space="preserve">Os testes realizados têm como objetivo revelar as capacidades da plataforma desenvolvida. Assim recorrendo a este cenário pretendemos demonstrar que a plataforma localiza os dispositivos móveis. Como já foi referido neste documento, existem vários fatores que influenciam a precisão da localização </w:t>
      </w:r>
      <w:r w:rsidR="00232FCF" w:rsidRPr="007E1393">
        <w:rPr>
          <w:i/>
        </w:rPr>
        <w:t>indoor</w:t>
      </w:r>
      <w:r w:rsidR="00232FCF">
        <w:t xml:space="preserve"> em redes Wi-Fi. Tendo isto em conta os testes realizados foram utilizados pontos de acesso de diferentes fabricantes, em diferentes momentos do dia de forma a captar diferen</w:t>
      </w:r>
      <w:r w:rsidR="00CB1D54">
        <w:t>tes quantidades de afluência no edifício</w:t>
      </w:r>
      <w:r w:rsidR="00232FCF">
        <w:t>.</w:t>
      </w:r>
    </w:p>
    <w:p w14:paraId="601A2BF5" w14:textId="4FAF26B5" w:rsidR="007022F7" w:rsidRPr="007022F7" w:rsidRDefault="00057DFB" w:rsidP="001C0AAA">
      <w:pPr>
        <w:pStyle w:val="Ttulo"/>
      </w:pPr>
      <w:bookmarkStart w:id="591" w:name="_Toc379391141"/>
      <w:r>
        <w:lastRenderedPageBreak/>
        <w:t>Otimização do</w:t>
      </w:r>
      <w:r w:rsidR="00B26F6C">
        <w:t xml:space="preserve"> P</w:t>
      </w:r>
      <w:r w:rsidR="00BD0848">
        <w:t>arâmetro</w:t>
      </w:r>
      <w:r>
        <w:t xml:space="preserve"> </w:t>
      </w:r>
      <w:r w:rsidRPr="00057DFB">
        <w:rPr>
          <w:i/>
        </w:rPr>
        <w:t>g</w:t>
      </w:r>
      <w:bookmarkEnd w:id="591"/>
    </w:p>
    <w:p w14:paraId="575D0DC7" w14:textId="788EFF87" w:rsidR="007022F7" w:rsidRDefault="007E1393" w:rsidP="006921A6">
      <w:r>
        <w:tab/>
      </w:r>
    </w:p>
    <w:p w14:paraId="0ED12AF5" w14:textId="77777777" w:rsidR="00232FCF" w:rsidRDefault="007E1393" w:rsidP="00232FCF">
      <w:r>
        <w:tab/>
      </w:r>
      <w:r w:rsidR="00232FCF">
        <w:t xml:space="preserve">Esta secção pretende demonstrar como encontrar o parâmetro </w:t>
      </w:r>
      <w:r w:rsidR="00232FCF" w:rsidRPr="007E1393">
        <w:rPr>
          <w:i/>
        </w:rPr>
        <w:t>g</w:t>
      </w:r>
      <w:r w:rsidR="00232FCF">
        <w:t xml:space="preserve"> ótimo para o algoritmo </w:t>
      </w:r>
      <w:r w:rsidR="00232FCF" w:rsidRPr="007E1393">
        <w:rPr>
          <w:i/>
        </w:rPr>
        <w:t>Weighed</w:t>
      </w:r>
      <w:r w:rsidR="00232FCF">
        <w:t xml:space="preserve"> </w:t>
      </w:r>
      <w:r w:rsidR="00232FCF" w:rsidRPr="007E1393">
        <w:rPr>
          <w:i/>
        </w:rPr>
        <w:t>Centroid</w:t>
      </w:r>
      <w:r w:rsidR="00232FCF">
        <w:t xml:space="preserve"> em diferentes cenários. Consequentemente o valor ótimo do parâmetro </w:t>
      </w:r>
      <w:r w:rsidR="00232FCF" w:rsidRPr="00A168F2">
        <w:rPr>
          <w:i/>
        </w:rPr>
        <w:t>g</w:t>
      </w:r>
      <w:r w:rsidR="00232FCF">
        <w:t xml:space="preserve"> aqui apresentado pode não ser o ideal para todos os cenários. O valor ótimo é obtido com recurso a uma elevada quantidade de dados, conseguidos nos vários testes efetuados no cenário previamente definido.</w:t>
      </w:r>
    </w:p>
    <w:p w14:paraId="0969C4E9" w14:textId="3B26409B" w:rsidR="00232FCF" w:rsidRPr="00057DFB" w:rsidRDefault="00232FCF" w:rsidP="00232FCF">
      <w:r>
        <w:tab/>
        <w:t xml:space="preserve">O parâmetro </w:t>
      </w:r>
      <w:r>
        <w:rPr>
          <w:i/>
        </w:rPr>
        <w:t>g</w:t>
      </w:r>
      <w:r>
        <w:t xml:space="preserve"> permite definir a importância dada aos pontos de acesso mais perto do dispositivo móvel em relação aos que se encontram mais distantes. Quanto maior for o valor deste parâmetro, maior será a importância dada às medições de pontos de acesso mais perto do dispositivo móvel. Este parâmetro pode assumir valores de 0 a 5 com um intervalo previamente definido </w:t>
      </w:r>
      <w:r>
        <w:fldChar w:fldCharType="begin" w:fldLock="1"/>
      </w:r>
      <w:r w:rsidR="00F7610E">
        <w:instrText>ADDIN CSL_CITATION { "citationItems" : [ { "id" : "ITEM-1", "itemData" : { "abstract" : "WiFi Compass is an Android application, which has been developed to localize IEEE 802.11 Wireless LAN access points in indoor environments. Therefore, the user moves through a building and measures the signal strength of different Base Service Set Identifiers (BSSIDs). This information is then used to estimate the positions of the access point using trilateration. The current user position can be determined both automatically by using the built-in acceleration sensor and magnetic field sensor of the Android device or manually by setting the user position on the map. The thesis contains detailed descriptions and adjustments of the algorithms that serve as a base of WiFi Compass. For both the user tracking and the access point position estimation, several different methods were identified and tested in a real-world scenario. The methods, which have shown to perform best in practice, have been implemented as default algorithms in the application.", "author" : [ { "dropping-particle" : "", "family" : "Konrad", "given" : "Thomas", "non-dropping-particle" : "", "parse-names" : false, "suffix" : "" }, { "dropping-particle" : "", "family" : "W\u00f6lfel", "given" : "Paul", "non-dropping-particle" : "", "parse-names" : false, "suffix" : "" } ], "id" : "ITEM-1", "issued" : { "date-parts" : [ [ "2012" ] ] }, "page" : "113", "publisher" : "St. P\u00f6lten University", "title" : "WiFi Compass - WiFi Access Point Localization with Android Devices", "type" : "thesis", "volume" : "2012" }, "uris" : [ "http://www.mendeley.com/documents/?uuid=f0b8a59e-75a8-4170-a79a-35588112c829" ] } ], "mendeley" : { "previouslyFormattedCitation" : "[55]" }, "properties" : { "noteIndex" : 0 }, "schema" : "https://github.com/citation-style-language/schema/raw/master/csl-citation.json" }</w:instrText>
      </w:r>
      <w:r>
        <w:fldChar w:fldCharType="separate"/>
      </w:r>
      <w:r w:rsidRPr="009A1BE8">
        <w:rPr>
          <w:noProof/>
        </w:rPr>
        <w:t>[55]</w:t>
      </w:r>
      <w:r>
        <w:fldChar w:fldCharType="end"/>
      </w:r>
      <w:r>
        <w:t>.</w:t>
      </w:r>
      <w:r w:rsidRPr="00434B2B">
        <w:t xml:space="preserve"> </w:t>
      </w:r>
      <w:r>
        <w:t xml:space="preserve">Pelos testes efetuados detetamos que a partir de 3 o erro médio torna-se constante. Por este motivo apenas assumimos valores até 3 para este parâmetro.  </w:t>
      </w:r>
    </w:p>
    <w:p w14:paraId="39B3D232" w14:textId="77777777" w:rsidR="00232FCF" w:rsidRDefault="00232FCF" w:rsidP="00232FCF">
      <w:r>
        <w:tab/>
        <w:t xml:space="preserve">Para encontrar a constante ótima deste parâmetro foi adicionado um passo extra designado por “fase de treino”, em que a posição calculada é comparada com a posição real do dispositivo móvel. Assim sendo a posição real tem de ser introduzida manualmente na plataforma pelo seu responsável. Com o objetivo de encontrar o parâmetro </w:t>
      </w:r>
      <w:r w:rsidRPr="007D5198">
        <w:rPr>
          <w:i/>
        </w:rPr>
        <w:t>g</w:t>
      </w:r>
      <w:r>
        <w:t xml:space="preserve"> ótimo que permite melhorar a precisão da localização.</w:t>
      </w:r>
    </w:p>
    <w:p w14:paraId="4293A0CE" w14:textId="77777777" w:rsidR="00232FCF" w:rsidRDefault="00232FCF" w:rsidP="00232FCF">
      <w:r>
        <w:tab/>
        <w:t xml:space="preserve">Para começar a calcular a posição do dispositivo móvel através do algoritmo falta atribuir um valor à constante </w:t>
      </w:r>
      <w:r w:rsidRPr="007D5198">
        <w:rPr>
          <w:i/>
        </w:rPr>
        <w:t>g</w:t>
      </w:r>
      <w:r>
        <w:rPr>
          <w:i/>
        </w:rPr>
        <w:t xml:space="preserve">. </w:t>
      </w:r>
      <w:r>
        <w:t>Começa-se por atribuir o valor mínimo zero e todos os resultados são processados e armazenados. Em seguida este valor é incrementando em intervalos de 0.1 valores até ao limite máximo (</w:t>
      </w:r>
      <w:r w:rsidRPr="008D1564">
        <w:rPr>
          <w:i/>
        </w:rPr>
        <w:t>g</w:t>
      </w:r>
      <w:r>
        <w:t xml:space="preserve"> = 3). O objetivo é obter uma grande quantidade de dados (RSSI, posição real e posição calculada) que nos permita determinar a média dos erros de todas as medições com constantes diferentes. O valor de </w:t>
      </w:r>
      <w:r w:rsidRPr="000F49C2">
        <w:rPr>
          <w:i/>
        </w:rPr>
        <w:t>g</w:t>
      </w:r>
      <w:r>
        <w:t xml:space="preserve"> ótimo para o ambiente testado é a constante que produzir o menor erro médio.</w:t>
      </w:r>
    </w:p>
    <w:p w14:paraId="44DB157F" w14:textId="0BAAC856" w:rsidR="00B672A3" w:rsidRDefault="00FC0FEC" w:rsidP="00B672A3">
      <w:pPr>
        <w:ind w:firstLine="709"/>
      </w:pPr>
      <w:r>
        <w:t xml:space="preserve">Os erros são obtidos da distância entre dois pontos (posição real e a posição calculada), no plano cartesiano através do Teorema de Pitágoras. A posição calculada trata-se do resultado do algoritmo </w:t>
      </w:r>
      <w:r w:rsidRPr="00AB09C5">
        <w:rPr>
          <w:i/>
        </w:rPr>
        <w:t>Weighed Centroid</w:t>
      </w:r>
      <w:r>
        <w:rPr>
          <w:i/>
        </w:rPr>
        <w:t xml:space="preserve"> </w:t>
      </w:r>
      <w:r>
        <w:t>que posteriormente é convertida para o sistema de coordenadas utilizado (</w:t>
      </w:r>
      <w:r w:rsidR="004123F2">
        <w:t>ver s</w:t>
      </w:r>
      <w:r>
        <w:t xml:space="preserve">ecção </w:t>
      </w:r>
      <w:r>
        <w:fldChar w:fldCharType="begin"/>
      </w:r>
      <w:r>
        <w:instrText xml:space="preserve"> REF _Ref378625045 \r \h </w:instrText>
      </w:r>
      <w:r>
        <w:fldChar w:fldCharType="separate"/>
      </w:r>
      <w:r w:rsidR="00AC2DDA">
        <w:t>6.2</w:t>
      </w:r>
      <w:r>
        <w:fldChar w:fldCharType="end"/>
      </w:r>
      <w:r>
        <w:t xml:space="preserve">). Durante os testes </w:t>
      </w:r>
      <w:r w:rsidR="00EB6429">
        <w:t>foram armazenadas</w:t>
      </w:r>
      <w:r>
        <w:t xml:space="preserve"> as posições reais, as posições calculadas pelo algoritmo na EO e as respetivas conversões para a EC. Todos os erros obtidos </w:t>
      </w:r>
      <w:r>
        <w:lastRenderedPageBreak/>
        <w:t xml:space="preserve">estão expostos na </w:t>
      </w:r>
      <w:r w:rsidR="00016234">
        <w:fldChar w:fldCharType="begin"/>
      </w:r>
      <w:r w:rsidR="00016234">
        <w:instrText xml:space="preserve"> REF _Ref378697979 \h </w:instrText>
      </w:r>
      <w:r w:rsidR="00016234">
        <w:fldChar w:fldCharType="separate"/>
      </w:r>
      <w:r w:rsidR="00AC2DDA">
        <w:t xml:space="preserve">Tabela </w:t>
      </w:r>
      <w:r w:rsidR="00AC2DDA">
        <w:rPr>
          <w:noProof/>
        </w:rPr>
        <w:t>9</w:t>
      </w:r>
      <w:r w:rsidR="00016234">
        <w:fldChar w:fldCharType="end"/>
      </w:r>
      <w:r w:rsidR="00016234">
        <w:t xml:space="preserve"> e </w:t>
      </w:r>
      <w:r w:rsidR="00016234">
        <w:fldChar w:fldCharType="begin"/>
      </w:r>
      <w:r w:rsidR="00016234">
        <w:instrText xml:space="preserve"> REF _Ref378699218 \h </w:instrText>
      </w:r>
      <w:r w:rsidR="00016234">
        <w:fldChar w:fldCharType="separate"/>
      </w:r>
      <w:r w:rsidR="00AC2DDA">
        <w:t xml:space="preserve">Tabela </w:t>
      </w:r>
      <w:r w:rsidR="00AC2DDA">
        <w:rPr>
          <w:noProof/>
        </w:rPr>
        <w:t>10</w:t>
      </w:r>
      <w:r w:rsidR="00016234">
        <w:fldChar w:fldCharType="end"/>
      </w:r>
      <w:r w:rsidR="00016234">
        <w:t xml:space="preserve"> que se encontram n</w:t>
      </w:r>
      <w:r w:rsidR="003A7F86">
        <w:t>a</w:t>
      </w:r>
      <w:r w:rsidR="00016234">
        <w:t xml:space="preserve"> </w:t>
      </w:r>
      <w:r>
        <w:t xml:space="preserve">próxima secção. </w:t>
      </w:r>
      <w:r w:rsidR="00B672A3">
        <w:t xml:space="preserve">A EC </w:t>
      </w:r>
      <w:r w:rsidR="003446E8">
        <w:t>é a escala usada</w:t>
      </w:r>
      <w:r w:rsidR="00B672A3">
        <w:t xml:space="preserve"> no processo de localização</w:t>
      </w:r>
      <w:r w:rsidR="003446E8">
        <w:t xml:space="preserve">, por este motivo em </w:t>
      </w:r>
      <w:r w:rsidR="00B672A3">
        <w:t>seguida (</w:t>
      </w:r>
      <w:r w:rsidR="00B672A3">
        <w:fldChar w:fldCharType="begin"/>
      </w:r>
      <w:r w:rsidR="00B672A3">
        <w:instrText xml:space="preserve"> REF _Ref378623278 \h </w:instrText>
      </w:r>
      <w:r w:rsidR="00B672A3">
        <w:fldChar w:fldCharType="separate"/>
      </w:r>
      <w:r w:rsidR="00AC2DDA" w:rsidRPr="00240B67">
        <w:t xml:space="preserve">Figura </w:t>
      </w:r>
      <w:r w:rsidR="00AC2DDA">
        <w:rPr>
          <w:noProof/>
        </w:rPr>
        <w:t>40</w:t>
      </w:r>
      <w:r w:rsidR="00B672A3">
        <w:fldChar w:fldCharType="end"/>
      </w:r>
      <w:r w:rsidR="00B672A3">
        <w:t xml:space="preserve">) estão representados os erros </w:t>
      </w:r>
      <w:r w:rsidR="003446E8">
        <w:t>calculados utilizando esta escala</w:t>
      </w:r>
      <w:r w:rsidR="00B672A3">
        <w:t>.</w:t>
      </w:r>
    </w:p>
    <w:p w14:paraId="59E95CF4" w14:textId="4FCB9E72" w:rsidR="00FC0FEC" w:rsidRDefault="00FC0FEC" w:rsidP="00B672A3">
      <w:pPr>
        <w:spacing w:after="0"/>
        <w:ind w:firstLine="709"/>
      </w:pPr>
      <w:r>
        <w:rPr>
          <w:noProof/>
          <w:lang w:eastAsia="pt-PT"/>
        </w:rPr>
        <w:drawing>
          <wp:inline distT="0" distB="0" distL="0" distR="0" wp14:anchorId="572A9BE6" wp14:editId="74C1AC60">
            <wp:extent cx="4781550" cy="2676525"/>
            <wp:effectExtent l="0" t="0" r="0" b="0"/>
            <wp:docPr id="48" name="Gráfico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55600855" w14:textId="533BB0B3" w:rsidR="00B672A3" w:rsidRDefault="00FC0FEC" w:rsidP="00AB7C94">
      <w:pPr>
        <w:pStyle w:val="Legenda"/>
      </w:pPr>
      <w:bookmarkStart w:id="592" w:name="_Ref378623278"/>
      <w:bookmarkStart w:id="593" w:name="_Toc378770536"/>
      <w:bookmarkStart w:id="594" w:name="_Toc379391187"/>
      <w:r w:rsidRPr="00240B67">
        <w:t xml:space="preserve">Figura </w:t>
      </w:r>
      <w:r w:rsidR="0075723B">
        <w:fldChar w:fldCharType="begin"/>
      </w:r>
      <w:r w:rsidR="0075723B">
        <w:instrText xml:space="preserve"> SEQ Figura \* ARABIC </w:instrText>
      </w:r>
      <w:r w:rsidR="0075723B">
        <w:fldChar w:fldCharType="separate"/>
      </w:r>
      <w:r w:rsidR="00AC2DDA">
        <w:rPr>
          <w:noProof/>
        </w:rPr>
        <w:t>40</w:t>
      </w:r>
      <w:r w:rsidR="0075723B">
        <w:rPr>
          <w:noProof/>
        </w:rPr>
        <w:fldChar w:fldCharType="end"/>
      </w:r>
      <w:bookmarkEnd w:id="592"/>
      <w:r>
        <w:t xml:space="preserve"> – Parâmetro </w:t>
      </w:r>
      <w:r w:rsidRPr="00240B67">
        <w:rPr>
          <w:i/>
        </w:rPr>
        <w:t>g</w:t>
      </w:r>
      <w:r>
        <w:t xml:space="preserve"> ótimo para cenário de testes</w:t>
      </w:r>
      <w:bookmarkEnd w:id="593"/>
      <w:r w:rsidR="00E35A67">
        <w:t xml:space="preserve"> - </w:t>
      </w:r>
      <w:r w:rsidR="00FD12F1">
        <w:t>EC</w:t>
      </w:r>
      <w:bookmarkEnd w:id="594"/>
    </w:p>
    <w:p w14:paraId="6C2AE47F" w14:textId="10EF90B4" w:rsidR="00FC0FEC" w:rsidRDefault="00FC0FEC" w:rsidP="00FC0FEC">
      <w:pPr>
        <w:ind w:firstLine="709"/>
      </w:pPr>
      <w:r>
        <w:t>Como se pode verificar</w:t>
      </w:r>
      <w:r w:rsidR="003446E8">
        <w:t xml:space="preserve"> </w:t>
      </w:r>
      <w:r>
        <w:t xml:space="preserve">o valor ótimo para o cenário testado é </w:t>
      </w:r>
      <w:r w:rsidRPr="00CB0E5B">
        <w:rPr>
          <w:i/>
        </w:rPr>
        <w:t>g</w:t>
      </w:r>
      <w:r>
        <w:t xml:space="preserve"> = 0.9 (quadrado a vermelho). Para valores superiores a 0.9 não se verifica um aumento significativo do erro médio. A menor média de erro encontrada no cenário testado foi 1.8 metros</w:t>
      </w:r>
      <w:r w:rsidR="00016234">
        <w:t xml:space="preserve">. </w:t>
      </w:r>
      <w:r>
        <w:t xml:space="preserve">É importante referir que o menor erro médio obtido </w:t>
      </w:r>
      <w:r w:rsidR="003446E8">
        <w:t>para as posições calculadas</w:t>
      </w:r>
      <w:r w:rsidR="003E6F24">
        <w:t xml:space="preserve"> sem conversão, ou seja, na </w:t>
      </w:r>
      <w:r w:rsidR="003446E8">
        <w:t xml:space="preserve">EO </w:t>
      </w:r>
      <w:r>
        <w:t xml:space="preserve">foi 1.81 metros, também para um </w:t>
      </w:r>
      <w:r w:rsidRPr="004F1813">
        <w:rPr>
          <w:i/>
        </w:rPr>
        <w:t>g</w:t>
      </w:r>
      <w:r w:rsidR="003446E8">
        <w:t xml:space="preserve"> = 0.9</w:t>
      </w:r>
      <w:r>
        <w:t>.</w:t>
      </w:r>
    </w:p>
    <w:p w14:paraId="056BA4D4" w14:textId="77777777" w:rsidR="00CB0E5B" w:rsidRDefault="00CB0E5B" w:rsidP="000F49C2">
      <w:pPr>
        <w:rPr>
          <w:b/>
        </w:rPr>
      </w:pPr>
    </w:p>
    <w:p w14:paraId="4620383C" w14:textId="5C358F7C" w:rsidR="007022F7" w:rsidRDefault="00B26F6C" w:rsidP="007B5CDD">
      <w:pPr>
        <w:pStyle w:val="Ttulo"/>
      </w:pPr>
      <w:bookmarkStart w:id="595" w:name="_Toc379391142"/>
      <w:r>
        <w:t>Resultados O</w:t>
      </w:r>
      <w:r w:rsidR="007022F7">
        <w:t>btidos</w:t>
      </w:r>
      <w:bookmarkEnd w:id="595"/>
    </w:p>
    <w:p w14:paraId="47FD7B6D" w14:textId="77777777" w:rsidR="007D3447" w:rsidRDefault="007D3447" w:rsidP="007D3447"/>
    <w:p w14:paraId="2A0F3F95" w14:textId="77777777" w:rsidR="00843181" w:rsidRDefault="007D3447" w:rsidP="00843181">
      <w:r>
        <w:tab/>
      </w:r>
      <w:r w:rsidR="00843181">
        <w:t xml:space="preserve">Com o decorrer do trabalho algumas medições foram realizadas num cenário real. Na “fase de treino” as 79 posições reais que foram utilizadas para aperfeiçoar o processo de localização estão ilustradas na </w:t>
      </w:r>
      <w:r w:rsidR="00843181">
        <w:fldChar w:fldCharType="begin"/>
      </w:r>
      <w:r w:rsidR="00843181">
        <w:instrText xml:space="preserve"> REF _Ref378616758 \h </w:instrText>
      </w:r>
      <w:r w:rsidR="00843181">
        <w:fldChar w:fldCharType="separate"/>
      </w:r>
      <w:r w:rsidR="00AC2DDA" w:rsidRPr="00F12A13">
        <w:t xml:space="preserve">Figura </w:t>
      </w:r>
      <w:r w:rsidR="00AC2DDA">
        <w:rPr>
          <w:noProof/>
        </w:rPr>
        <w:t>41</w:t>
      </w:r>
      <w:r w:rsidR="00843181">
        <w:fldChar w:fldCharType="end"/>
      </w:r>
      <w:r w:rsidR="00843181">
        <w:t xml:space="preserve">. </w:t>
      </w:r>
    </w:p>
    <w:p w14:paraId="50CCC83F" w14:textId="2606FEEA" w:rsidR="00A8017B" w:rsidRDefault="00843181" w:rsidP="00843181">
      <w:pPr>
        <w:ind w:firstLine="709"/>
      </w:pPr>
      <w:r>
        <w:t>Como se pode verificar, as posições utilizadas para refinar o processo de localização preenchem a maioria do recinto. Neste cenário em todas as divisões são obtidos RSSI dos 4 pontos de acesso utilizados (níveis obtidos entre -92dBm até -4dBm).</w:t>
      </w:r>
    </w:p>
    <w:p w14:paraId="387337EF" w14:textId="77777777" w:rsidR="00A8017B" w:rsidRDefault="00A8017B" w:rsidP="00AB7C94">
      <w:pPr>
        <w:pStyle w:val="Imagem"/>
      </w:pPr>
      <w:r>
        <w:lastRenderedPageBreak/>
        <w:drawing>
          <wp:inline distT="0" distB="0" distL="0" distR="0" wp14:anchorId="21D348E7" wp14:editId="41A096D7">
            <wp:extent cx="2522581" cy="3600000"/>
            <wp:effectExtent l="0" t="0" r="0" b="635"/>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inais.png"/>
                    <pic:cNvPicPr/>
                  </pic:nvPicPr>
                  <pic:blipFill>
                    <a:blip r:embed="rId65">
                      <a:extLst>
                        <a:ext uri="{28A0092B-C50C-407E-A947-70E740481C1C}">
                          <a14:useLocalDpi xmlns:a14="http://schemas.microsoft.com/office/drawing/2010/main" val="0"/>
                        </a:ext>
                      </a:extLst>
                    </a:blip>
                    <a:stretch>
                      <a:fillRect/>
                    </a:stretch>
                  </pic:blipFill>
                  <pic:spPr>
                    <a:xfrm>
                      <a:off x="0" y="0"/>
                      <a:ext cx="2522581" cy="3600000"/>
                    </a:xfrm>
                    <a:prstGeom prst="rect">
                      <a:avLst/>
                    </a:prstGeom>
                  </pic:spPr>
                </pic:pic>
              </a:graphicData>
            </a:graphic>
          </wp:inline>
        </w:drawing>
      </w:r>
    </w:p>
    <w:p w14:paraId="788DD36C" w14:textId="09807F5B" w:rsidR="00A8017B" w:rsidRDefault="00A8017B" w:rsidP="00AB7C94">
      <w:pPr>
        <w:pStyle w:val="Legenda"/>
      </w:pPr>
      <w:bookmarkStart w:id="596" w:name="_Ref378616758"/>
      <w:bookmarkStart w:id="597" w:name="_Toc379391188"/>
      <w:r w:rsidRPr="00F12A13">
        <w:t xml:space="preserve">Figura </w:t>
      </w:r>
      <w:r w:rsidR="0075723B">
        <w:fldChar w:fldCharType="begin"/>
      </w:r>
      <w:r w:rsidR="0075723B">
        <w:instrText xml:space="preserve"> SEQ Figura \* ARABIC </w:instrText>
      </w:r>
      <w:r w:rsidR="0075723B">
        <w:fldChar w:fldCharType="separate"/>
      </w:r>
      <w:r w:rsidR="00AC2DDA">
        <w:rPr>
          <w:noProof/>
        </w:rPr>
        <w:t>41</w:t>
      </w:r>
      <w:r w:rsidR="0075723B">
        <w:rPr>
          <w:noProof/>
        </w:rPr>
        <w:fldChar w:fldCharType="end"/>
      </w:r>
      <w:bookmarkEnd w:id="596"/>
      <w:r w:rsidRPr="00F12A13">
        <w:t xml:space="preserve"> – Posições utilizadas na fase de treino</w:t>
      </w:r>
      <w:bookmarkEnd w:id="597"/>
    </w:p>
    <w:p w14:paraId="66AA45AF" w14:textId="3EC54E57" w:rsidR="00356DC0" w:rsidRPr="002C7FD1" w:rsidRDefault="00356DC0" w:rsidP="00356DC0">
      <w:pPr>
        <w:ind w:firstLine="709"/>
      </w:pPr>
      <w:r>
        <w:t xml:space="preserve">A </w:t>
      </w:r>
      <w:r>
        <w:fldChar w:fldCharType="begin"/>
      </w:r>
      <w:r>
        <w:instrText xml:space="preserve"> REF _Ref378697979 \h </w:instrText>
      </w:r>
      <w:r>
        <w:fldChar w:fldCharType="separate"/>
      </w:r>
      <w:r w:rsidR="00AC2DDA">
        <w:t xml:space="preserve">Tabela </w:t>
      </w:r>
      <w:r w:rsidR="00AC2DDA">
        <w:rPr>
          <w:noProof/>
        </w:rPr>
        <w:t>9</w:t>
      </w:r>
      <w:r>
        <w:fldChar w:fldCharType="end"/>
      </w:r>
      <w:r>
        <w:t xml:space="preserve"> apresenta os erros obtidos para cada parâmetro </w:t>
      </w:r>
      <w:r w:rsidRPr="002C7FD1">
        <w:rPr>
          <w:i/>
        </w:rPr>
        <w:t>g</w:t>
      </w:r>
      <w:r>
        <w:rPr>
          <w:i/>
        </w:rPr>
        <w:t xml:space="preserve">, </w:t>
      </w:r>
      <w:r w:rsidRPr="002C7FD1">
        <w:t>no cenár</w:t>
      </w:r>
      <w:r>
        <w:t xml:space="preserve">io testado após a utilização do algoritmo </w:t>
      </w:r>
      <w:r w:rsidRPr="00982D51">
        <w:rPr>
          <w:i/>
        </w:rPr>
        <w:t>Weighed Centroid</w:t>
      </w:r>
      <w:r w:rsidR="00CF5A4C">
        <w:t>. O resultado do algoritmo foi</w:t>
      </w:r>
      <w:r>
        <w:t xml:space="preserve"> posteriormente convertido para </w:t>
      </w:r>
      <w:r w:rsidR="00C1033C">
        <w:t>EC</w:t>
      </w:r>
      <w:r>
        <w:t xml:space="preserve">. </w:t>
      </w:r>
    </w:p>
    <w:tbl>
      <w:tblPr>
        <w:tblStyle w:val="TabeladeGrelha5Escura-Destaque31"/>
        <w:tblW w:w="7309" w:type="dxa"/>
        <w:jc w:val="center"/>
        <w:tblLook w:val="04A0" w:firstRow="1" w:lastRow="0" w:firstColumn="1" w:lastColumn="0" w:noHBand="0" w:noVBand="1"/>
      </w:tblPr>
      <w:tblGrid>
        <w:gridCol w:w="1635"/>
        <w:gridCol w:w="1882"/>
        <w:gridCol w:w="1896"/>
        <w:gridCol w:w="1896"/>
      </w:tblGrid>
      <w:tr w:rsidR="00356DC0" w14:paraId="1EC4550A" w14:textId="77777777" w:rsidTr="00AF41C2">
        <w:trPr>
          <w:cnfStyle w:val="100000000000" w:firstRow="1" w:lastRow="0" w:firstColumn="0" w:lastColumn="0" w:oddVBand="0" w:evenVBand="0" w:oddHBand="0" w:evenHBand="0" w:firstRowFirstColumn="0" w:firstRowLastColumn="0" w:lastRowFirstColumn="0" w:lastRowLastColumn="0"/>
          <w:trHeight w:val="748"/>
          <w:jc w:val="center"/>
        </w:trPr>
        <w:tc>
          <w:tcPr>
            <w:cnfStyle w:val="001000000000" w:firstRow="0" w:lastRow="0" w:firstColumn="1" w:lastColumn="0" w:oddVBand="0" w:evenVBand="0" w:oddHBand="0" w:evenHBand="0" w:firstRowFirstColumn="0" w:firstRowLastColumn="0" w:lastRowFirstColumn="0" w:lastRowLastColumn="0"/>
            <w:tcW w:w="1635" w:type="dxa"/>
            <w:tcBorders>
              <w:right w:val="single" w:sz="4" w:space="0" w:color="FFFFFF" w:themeColor="background1"/>
            </w:tcBorders>
            <w:shd w:val="clear" w:color="auto" w:fill="000000" w:themeFill="text1"/>
            <w:vAlign w:val="center"/>
          </w:tcPr>
          <w:p w14:paraId="2D4044A2" w14:textId="77777777" w:rsidR="00356DC0" w:rsidRPr="00FE693A" w:rsidRDefault="00356DC0" w:rsidP="00AF41C2">
            <w:pPr>
              <w:spacing w:line="240" w:lineRule="auto"/>
              <w:jc w:val="center"/>
              <w:rPr>
                <w:color w:val="auto"/>
                <w:szCs w:val="24"/>
              </w:rPr>
            </w:pPr>
            <w:r w:rsidRPr="00FE693A">
              <w:rPr>
                <w:color w:val="auto"/>
                <w:szCs w:val="24"/>
              </w:rPr>
              <w:t xml:space="preserve">Parâmetro </w:t>
            </w:r>
            <w:r w:rsidRPr="00FE693A">
              <w:rPr>
                <w:i/>
                <w:color w:val="auto"/>
                <w:szCs w:val="24"/>
              </w:rPr>
              <w:t>g</w:t>
            </w:r>
          </w:p>
        </w:tc>
        <w:tc>
          <w:tcPr>
            <w:tcW w:w="1882" w:type="dxa"/>
            <w:tcBorders>
              <w:left w:val="single" w:sz="4" w:space="0" w:color="FFFFFF" w:themeColor="background1"/>
              <w:right w:val="single" w:sz="4" w:space="0" w:color="FFFFFF" w:themeColor="background1"/>
            </w:tcBorders>
            <w:shd w:val="clear" w:color="auto" w:fill="000000" w:themeFill="text1"/>
            <w:vAlign w:val="center"/>
          </w:tcPr>
          <w:p w14:paraId="1595D093" w14:textId="77777777" w:rsidR="00356DC0" w:rsidRPr="00FE693A" w:rsidRDefault="00356DC0" w:rsidP="00AF41C2">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szCs w:val="24"/>
              </w:rPr>
            </w:pPr>
            <w:r w:rsidRPr="00FE693A">
              <w:rPr>
                <w:color w:val="auto"/>
                <w:szCs w:val="24"/>
              </w:rPr>
              <w:t>Erro Mínimo</w:t>
            </w:r>
          </w:p>
          <w:p w14:paraId="2F6F4316" w14:textId="77777777" w:rsidR="00356DC0" w:rsidRPr="00FE693A" w:rsidRDefault="00356DC0" w:rsidP="00AF41C2">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szCs w:val="24"/>
              </w:rPr>
            </w:pPr>
            <w:r w:rsidRPr="00FE693A">
              <w:rPr>
                <w:color w:val="auto"/>
                <w:szCs w:val="24"/>
              </w:rPr>
              <w:t>(metros)</w:t>
            </w:r>
          </w:p>
        </w:tc>
        <w:tc>
          <w:tcPr>
            <w:tcW w:w="1896" w:type="dxa"/>
            <w:tcBorders>
              <w:left w:val="single" w:sz="4" w:space="0" w:color="FFFFFF" w:themeColor="background1"/>
            </w:tcBorders>
            <w:shd w:val="clear" w:color="auto" w:fill="000000" w:themeFill="text1"/>
            <w:vAlign w:val="center"/>
          </w:tcPr>
          <w:p w14:paraId="5A6D78DC" w14:textId="77777777" w:rsidR="00356DC0" w:rsidRPr="00FE693A" w:rsidRDefault="00356DC0" w:rsidP="00AF41C2">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szCs w:val="24"/>
              </w:rPr>
            </w:pPr>
            <w:r w:rsidRPr="00FE693A">
              <w:rPr>
                <w:color w:val="auto"/>
                <w:szCs w:val="24"/>
              </w:rPr>
              <w:t>Erro Médio</w:t>
            </w:r>
          </w:p>
          <w:p w14:paraId="34C26FE8" w14:textId="77777777" w:rsidR="00356DC0" w:rsidRPr="00FE693A" w:rsidRDefault="00356DC0" w:rsidP="00AF41C2">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szCs w:val="24"/>
              </w:rPr>
            </w:pPr>
            <w:r w:rsidRPr="00FE693A">
              <w:rPr>
                <w:color w:val="auto"/>
                <w:szCs w:val="24"/>
              </w:rPr>
              <w:t>(metros)</w:t>
            </w:r>
          </w:p>
        </w:tc>
        <w:tc>
          <w:tcPr>
            <w:tcW w:w="1896" w:type="dxa"/>
            <w:tcBorders>
              <w:left w:val="single" w:sz="4" w:space="0" w:color="FFFFFF" w:themeColor="background1"/>
            </w:tcBorders>
            <w:shd w:val="clear" w:color="auto" w:fill="000000" w:themeFill="text1"/>
            <w:vAlign w:val="center"/>
          </w:tcPr>
          <w:p w14:paraId="224BE4E9" w14:textId="77777777" w:rsidR="00356DC0" w:rsidRPr="00FE693A" w:rsidRDefault="00356DC0" w:rsidP="00AF41C2">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szCs w:val="24"/>
              </w:rPr>
            </w:pPr>
            <w:r w:rsidRPr="00FE693A">
              <w:rPr>
                <w:color w:val="auto"/>
                <w:szCs w:val="24"/>
              </w:rPr>
              <w:t>Erro Máximo</w:t>
            </w:r>
          </w:p>
          <w:p w14:paraId="54997903" w14:textId="77777777" w:rsidR="00356DC0" w:rsidRPr="00FE693A" w:rsidRDefault="00356DC0" w:rsidP="00AF41C2">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szCs w:val="24"/>
              </w:rPr>
            </w:pPr>
            <w:r w:rsidRPr="00FE693A">
              <w:rPr>
                <w:color w:val="auto"/>
                <w:szCs w:val="24"/>
              </w:rPr>
              <w:t>(metros)</w:t>
            </w:r>
          </w:p>
        </w:tc>
      </w:tr>
      <w:tr w:rsidR="00356DC0" w14:paraId="55186B7B"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6CFF1827"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0,0</w:t>
            </w:r>
          </w:p>
        </w:tc>
        <w:tc>
          <w:tcPr>
            <w:tcW w:w="1882" w:type="dxa"/>
            <w:vAlign w:val="center"/>
          </w:tcPr>
          <w:p w14:paraId="114E80DD"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szCs w:val="24"/>
              </w:rPr>
              <w:t>0,23</w:t>
            </w:r>
          </w:p>
        </w:tc>
        <w:tc>
          <w:tcPr>
            <w:tcW w:w="1896" w:type="dxa"/>
            <w:vAlign w:val="center"/>
          </w:tcPr>
          <w:p w14:paraId="0BB258F5"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3,89</w:t>
            </w:r>
          </w:p>
        </w:tc>
        <w:tc>
          <w:tcPr>
            <w:tcW w:w="1896" w:type="dxa"/>
          </w:tcPr>
          <w:p w14:paraId="540B6B18"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7,53</w:t>
            </w:r>
          </w:p>
        </w:tc>
      </w:tr>
      <w:tr w:rsidR="00356DC0" w14:paraId="192CE806"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24E03FE0" w14:textId="77777777" w:rsidR="00356DC0" w:rsidRPr="00FE693A" w:rsidRDefault="00356DC0" w:rsidP="00AF41C2">
            <w:pPr>
              <w:spacing w:line="240" w:lineRule="auto"/>
              <w:jc w:val="center"/>
              <w:rPr>
                <w:b w:val="0"/>
                <w:color w:val="auto"/>
                <w:szCs w:val="24"/>
              </w:rPr>
            </w:pPr>
            <w:r w:rsidRPr="00FE693A">
              <w:rPr>
                <w:rFonts w:cs="Calibri"/>
                <w:color w:val="000000"/>
                <w:szCs w:val="24"/>
              </w:rPr>
              <w:t>0,1</w:t>
            </w:r>
          </w:p>
        </w:tc>
        <w:tc>
          <w:tcPr>
            <w:tcW w:w="1882" w:type="dxa"/>
            <w:vAlign w:val="center"/>
          </w:tcPr>
          <w:p w14:paraId="49FF4752"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szCs w:val="24"/>
              </w:rPr>
              <w:t>0,63</w:t>
            </w:r>
          </w:p>
        </w:tc>
        <w:tc>
          <w:tcPr>
            <w:tcW w:w="1896" w:type="dxa"/>
            <w:vAlign w:val="center"/>
          </w:tcPr>
          <w:p w14:paraId="615FF18C"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3,44</w:t>
            </w:r>
          </w:p>
        </w:tc>
        <w:tc>
          <w:tcPr>
            <w:tcW w:w="1896" w:type="dxa"/>
          </w:tcPr>
          <w:p w14:paraId="38C2831E"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7,07</w:t>
            </w:r>
          </w:p>
        </w:tc>
      </w:tr>
      <w:tr w:rsidR="00356DC0" w14:paraId="56E57B44"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6ACDE4A6" w14:textId="77777777" w:rsidR="00356DC0" w:rsidRPr="00FE693A" w:rsidRDefault="00356DC0" w:rsidP="00AF41C2">
            <w:pPr>
              <w:spacing w:line="240" w:lineRule="auto"/>
              <w:jc w:val="center"/>
              <w:rPr>
                <w:b w:val="0"/>
                <w:color w:val="auto"/>
                <w:szCs w:val="24"/>
              </w:rPr>
            </w:pPr>
            <w:r w:rsidRPr="00FE693A">
              <w:rPr>
                <w:rFonts w:cs="Calibri"/>
                <w:color w:val="000000"/>
                <w:szCs w:val="24"/>
              </w:rPr>
              <w:t>0,2</w:t>
            </w:r>
          </w:p>
        </w:tc>
        <w:tc>
          <w:tcPr>
            <w:tcW w:w="1882" w:type="dxa"/>
            <w:vAlign w:val="center"/>
          </w:tcPr>
          <w:p w14:paraId="77C9B687"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szCs w:val="24"/>
              </w:rPr>
              <w:t>0,53</w:t>
            </w:r>
          </w:p>
        </w:tc>
        <w:tc>
          <w:tcPr>
            <w:tcW w:w="1896" w:type="dxa"/>
            <w:vAlign w:val="center"/>
          </w:tcPr>
          <w:p w14:paraId="106C4D8F"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3</w:t>
            </w:r>
          </w:p>
        </w:tc>
        <w:tc>
          <w:tcPr>
            <w:tcW w:w="1896" w:type="dxa"/>
          </w:tcPr>
          <w:p w14:paraId="25E82BCF"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6,19</w:t>
            </w:r>
          </w:p>
        </w:tc>
      </w:tr>
      <w:tr w:rsidR="00356DC0" w14:paraId="166550BA"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3CB6BC17"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0,3</w:t>
            </w:r>
          </w:p>
        </w:tc>
        <w:tc>
          <w:tcPr>
            <w:tcW w:w="1882" w:type="dxa"/>
            <w:vAlign w:val="center"/>
          </w:tcPr>
          <w:p w14:paraId="495A96C5"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szCs w:val="24"/>
              </w:rPr>
              <w:t>0,33</w:t>
            </w:r>
          </w:p>
        </w:tc>
        <w:tc>
          <w:tcPr>
            <w:tcW w:w="1896" w:type="dxa"/>
            <w:vAlign w:val="center"/>
          </w:tcPr>
          <w:p w14:paraId="3356EA4B"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2,6</w:t>
            </w:r>
          </w:p>
        </w:tc>
        <w:tc>
          <w:tcPr>
            <w:tcW w:w="1896" w:type="dxa"/>
          </w:tcPr>
          <w:p w14:paraId="28671A36"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5,47</w:t>
            </w:r>
          </w:p>
        </w:tc>
      </w:tr>
      <w:tr w:rsidR="00356DC0" w14:paraId="28EB9DB6"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47D6B182"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0,4</w:t>
            </w:r>
          </w:p>
        </w:tc>
        <w:tc>
          <w:tcPr>
            <w:tcW w:w="1882" w:type="dxa"/>
            <w:vAlign w:val="center"/>
          </w:tcPr>
          <w:p w14:paraId="12649C13"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szCs w:val="24"/>
              </w:rPr>
              <w:t>0,21</w:t>
            </w:r>
          </w:p>
        </w:tc>
        <w:tc>
          <w:tcPr>
            <w:tcW w:w="1896" w:type="dxa"/>
            <w:vAlign w:val="center"/>
          </w:tcPr>
          <w:p w14:paraId="38C44232"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2,24</w:t>
            </w:r>
          </w:p>
        </w:tc>
        <w:tc>
          <w:tcPr>
            <w:tcW w:w="1896" w:type="dxa"/>
          </w:tcPr>
          <w:p w14:paraId="5C2C41F8"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4,49</w:t>
            </w:r>
          </w:p>
        </w:tc>
      </w:tr>
      <w:tr w:rsidR="00356DC0" w14:paraId="0E810D13"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720E280E"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0,5</w:t>
            </w:r>
          </w:p>
        </w:tc>
        <w:tc>
          <w:tcPr>
            <w:tcW w:w="1882" w:type="dxa"/>
            <w:vAlign w:val="center"/>
          </w:tcPr>
          <w:p w14:paraId="2423923B"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szCs w:val="24"/>
              </w:rPr>
              <w:t>0,18</w:t>
            </w:r>
          </w:p>
        </w:tc>
        <w:tc>
          <w:tcPr>
            <w:tcW w:w="1896" w:type="dxa"/>
            <w:vAlign w:val="center"/>
          </w:tcPr>
          <w:p w14:paraId="03AD9FB4"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2,07</w:t>
            </w:r>
          </w:p>
        </w:tc>
        <w:tc>
          <w:tcPr>
            <w:tcW w:w="1896" w:type="dxa"/>
          </w:tcPr>
          <w:p w14:paraId="36D46DB2"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4,33</w:t>
            </w:r>
          </w:p>
        </w:tc>
      </w:tr>
      <w:tr w:rsidR="00356DC0" w14:paraId="36729072"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07DF495A"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0,6</w:t>
            </w:r>
          </w:p>
        </w:tc>
        <w:tc>
          <w:tcPr>
            <w:tcW w:w="1882" w:type="dxa"/>
            <w:vAlign w:val="center"/>
          </w:tcPr>
          <w:p w14:paraId="1C0DC50F"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szCs w:val="24"/>
              </w:rPr>
              <w:t>0,18</w:t>
            </w:r>
          </w:p>
        </w:tc>
        <w:tc>
          <w:tcPr>
            <w:tcW w:w="1896" w:type="dxa"/>
            <w:vAlign w:val="center"/>
          </w:tcPr>
          <w:p w14:paraId="574D8F3D"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1,94</w:t>
            </w:r>
          </w:p>
        </w:tc>
        <w:tc>
          <w:tcPr>
            <w:tcW w:w="1896" w:type="dxa"/>
          </w:tcPr>
          <w:p w14:paraId="557CF93E"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4,02</w:t>
            </w:r>
          </w:p>
        </w:tc>
      </w:tr>
      <w:tr w:rsidR="00356DC0" w14:paraId="20C1223D"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641C45D8"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0,7</w:t>
            </w:r>
          </w:p>
        </w:tc>
        <w:tc>
          <w:tcPr>
            <w:tcW w:w="1882" w:type="dxa"/>
            <w:vAlign w:val="center"/>
          </w:tcPr>
          <w:p w14:paraId="2BB066E8"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szCs w:val="24"/>
              </w:rPr>
              <w:t>0,08</w:t>
            </w:r>
          </w:p>
        </w:tc>
        <w:tc>
          <w:tcPr>
            <w:tcW w:w="1896" w:type="dxa"/>
            <w:vAlign w:val="center"/>
          </w:tcPr>
          <w:p w14:paraId="29689A4A"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1,87</w:t>
            </w:r>
          </w:p>
        </w:tc>
        <w:tc>
          <w:tcPr>
            <w:tcW w:w="1896" w:type="dxa"/>
          </w:tcPr>
          <w:p w14:paraId="2CF3D1B7"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3,62</w:t>
            </w:r>
          </w:p>
        </w:tc>
      </w:tr>
      <w:tr w:rsidR="00356DC0" w14:paraId="4A911940"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2C4B3FF3"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0,8</w:t>
            </w:r>
          </w:p>
        </w:tc>
        <w:tc>
          <w:tcPr>
            <w:tcW w:w="1882" w:type="dxa"/>
            <w:vAlign w:val="center"/>
          </w:tcPr>
          <w:p w14:paraId="5DE1132F"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szCs w:val="24"/>
              </w:rPr>
              <w:t>0,08</w:t>
            </w:r>
          </w:p>
        </w:tc>
        <w:tc>
          <w:tcPr>
            <w:tcW w:w="1896" w:type="dxa"/>
            <w:vAlign w:val="center"/>
          </w:tcPr>
          <w:p w14:paraId="1EA9DDF9"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1,81</w:t>
            </w:r>
          </w:p>
        </w:tc>
        <w:tc>
          <w:tcPr>
            <w:tcW w:w="1896" w:type="dxa"/>
          </w:tcPr>
          <w:p w14:paraId="75B56282"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3,89</w:t>
            </w:r>
          </w:p>
        </w:tc>
      </w:tr>
      <w:tr w:rsidR="00356DC0" w14:paraId="69CE96CE"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3B828830"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0,9</w:t>
            </w:r>
          </w:p>
        </w:tc>
        <w:tc>
          <w:tcPr>
            <w:tcW w:w="1882" w:type="dxa"/>
            <w:vAlign w:val="center"/>
          </w:tcPr>
          <w:p w14:paraId="19AF6E69"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szCs w:val="24"/>
              </w:rPr>
              <w:t>0,08</w:t>
            </w:r>
          </w:p>
        </w:tc>
        <w:tc>
          <w:tcPr>
            <w:tcW w:w="1896" w:type="dxa"/>
            <w:vAlign w:val="center"/>
          </w:tcPr>
          <w:p w14:paraId="7A2B64DE"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1,8</w:t>
            </w:r>
          </w:p>
        </w:tc>
        <w:tc>
          <w:tcPr>
            <w:tcW w:w="1896" w:type="dxa"/>
          </w:tcPr>
          <w:p w14:paraId="6DC997B9"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3,89</w:t>
            </w:r>
          </w:p>
        </w:tc>
      </w:tr>
      <w:tr w:rsidR="00356DC0" w14:paraId="22628A76"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357C4DC1"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1,0</w:t>
            </w:r>
          </w:p>
        </w:tc>
        <w:tc>
          <w:tcPr>
            <w:tcW w:w="1882" w:type="dxa"/>
            <w:vAlign w:val="center"/>
          </w:tcPr>
          <w:p w14:paraId="7CBFB4AF"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szCs w:val="24"/>
              </w:rPr>
              <w:t>0,08</w:t>
            </w:r>
          </w:p>
        </w:tc>
        <w:tc>
          <w:tcPr>
            <w:tcW w:w="1896" w:type="dxa"/>
            <w:vAlign w:val="center"/>
          </w:tcPr>
          <w:p w14:paraId="61839A07"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1,83</w:t>
            </w:r>
          </w:p>
        </w:tc>
        <w:tc>
          <w:tcPr>
            <w:tcW w:w="1896" w:type="dxa"/>
          </w:tcPr>
          <w:p w14:paraId="10B8F382"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4,33</w:t>
            </w:r>
          </w:p>
        </w:tc>
      </w:tr>
      <w:tr w:rsidR="00356DC0" w14:paraId="0BF181BC"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3966883D"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1,1</w:t>
            </w:r>
          </w:p>
        </w:tc>
        <w:tc>
          <w:tcPr>
            <w:tcW w:w="1882" w:type="dxa"/>
            <w:vAlign w:val="center"/>
          </w:tcPr>
          <w:p w14:paraId="2D856EEB"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szCs w:val="24"/>
              </w:rPr>
              <w:t>0,08</w:t>
            </w:r>
          </w:p>
        </w:tc>
        <w:tc>
          <w:tcPr>
            <w:tcW w:w="1896" w:type="dxa"/>
            <w:vAlign w:val="center"/>
          </w:tcPr>
          <w:p w14:paraId="72FCF047"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1,86</w:t>
            </w:r>
          </w:p>
        </w:tc>
        <w:tc>
          <w:tcPr>
            <w:tcW w:w="1896" w:type="dxa"/>
          </w:tcPr>
          <w:p w14:paraId="6C9ADBDC"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4,61</w:t>
            </w:r>
          </w:p>
        </w:tc>
      </w:tr>
      <w:tr w:rsidR="00356DC0" w14:paraId="6CD2739A"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4B0AB1AF"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1,2</w:t>
            </w:r>
          </w:p>
        </w:tc>
        <w:tc>
          <w:tcPr>
            <w:tcW w:w="1882" w:type="dxa"/>
            <w:vAlign w:val="center"/>
          </w:tcPr>
          <w:p w14:paraId="744F5CBD"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szCs w:val="24"/>
              </w:rPr>
              <w:t>0,08</w:t>
            </w:r>
          </w:p>
        </w:tc>
        <w:tc>
          <w:tcPr>
            <w:tcW w:w="1896" w:type="dxa"/>
            <w:vAlign w:val="center"/>
          </w:tcPr>
          <w:p w14:paraId="23A5BA85"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1,88</w:t>
            </w:r>
          </w:p>
        </w:tc>
        <w:tc>
          <w:tcPr>
            <w:tcW w:w="1896" w:type="dxa"/>
          </w:tcPr>
          <w:p w14:paraId="27F13D89"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4,61</w:t>
            </w:r>
          </w:p>
        </w:tc>
      </w:tr>
      <w:tr w:rsidR="00356DC0" w14:paraId="3CC8AB18"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60A9DC0C"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1,3</w:t>
            </w:r>
          </w:p>
        </w:tc>
        <w:tc>
          <w:tcPr>
            <w:tcW w:w="1882" w:type="dxa"/>
            <w:vAlign w:val="center"/>
          </w:tcPr>
          <w:p w14:paraId="6F6B90FF"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szCs w:val="24"/>
              </w:rPr>
              <w:t>0,08</w:t>
            </w:r>
          </w:p>
        </w:tc>
        <w:tc>
          <w:tcPr>
            <w:tcW w:w="1896" w:type="dxa"/>
            <w:vAlign w:val="center"/>
          </w:tcPr>
          <w:p w14:paraId="0CA68246"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1,9</w:t>
            </w:r>
          </w:p>
        </w:tc>
        <w:tc>
          <w:tcPr>
            <w:tcW w:w="1896" w:type="dxa"/>
          </w:tcPr>
          <w:p w14:paraId="6AE05FD0"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4,61</w:t>
            </w:r>
          </w:p>
        </w:tc>
      </w:tr>
      <w:tr w:rsidR="00356DC0" w14:paraId="1EF16490"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79588D5C"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lastRenderedPageBreak/>
              <w:t>1,4</w:t>
            </w:r>
          </w:p>
        </w:tc>
        <w:tc>
          <w:tcPr>
            <w:tcW w:w="1882" w:type="dxa"/>
            <w:vAlign w:val="center"/>
          </w:tcPr>
          <w:p w14:paraId="5533F3DD"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szCs w:val="24"/>
              </w:rPr>
              <w:t>0,08</w:t>
            </w:r>
          </w:p>
        </w:tc>
        <w:tc>
          <w:tcPr>
            <w:tcW w:w="1896" w:type="dxa"/>
            <w:vAlign w:val="center"/>
          </w:tcPr>
          <w:p w14:paraId="451F3F6D"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1,96</w:t>
            </w:r>
          </w:p>
        </w:tc>
        <w:tc>
          <w:tcPr>
            <w:tcW w:w="1896" w:type="dxa"/>
          </w:tcPr>
          <w:p w14:paraId="5AD0FFC7"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5,04</w:t>
            </w:r>
          </w:p>
        </w:tc>
      </w:tr>
      <w:tr w:rsidR="00356DC0" w14:paraId="0639EECD"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2DABB80A"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1,5</w:t>
            </w:r>
          </w:p>
        </w:tc>
        <w:tc>
          <w:tcPr>
            <w:tcW w:w="1882" w:type="dxa"/>
            <w:vAlign w:val="center"/>
          </w:tcPr>
          <w:p w14:paraId="2FC0154D"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szCs w:val="24"/>
              </w:rPr>
              <w:t>0,08</w:t>
            </w:r>
          </w:p>
        </w:tc>
        <w:tc>
          <w:tcPr>
            <w:tcW w:w="1896" w:type="dxa"/>
            <w:vAlign w:val="center"/>
          </w:tcPr>
          <w:p w14:paraId="76FDF141"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1,97</w:t>
            </w:r>
          </w:p>
        </w:tc>
        <w:tc>
          <w:tcPr>
            <w:tcW w:w="1896" w:type="dxa"/>
          </w:tcPr>
          <w:p w14:paraId="071D32FE"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5,04</w:t>
            </w:r>
          </w:p>
        </w:tc>
      </w:tr>
      <w:tr w:rsidR="00356DC0" w14:paraId="67F42255"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778AEE9C"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1,6</w:t>
            </w:r>
          </w:p>
        </w:tc>
        <w:tc>
          <w:tcPr>
            <w:tcW w:w="1882" w:type="dxa"/>
            <w:vAlign w:val="center"/>
          </w:tcPr>
          <w:p w14:paraId="27F0C318"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szCs w:val="24"/>
              </w:rPr>
              <w:t>0,08</w:t>
            </w:r>
          </w:p>
        </w:tc>
        <w:tc>
          <w:tcPr>
            <w:tcW w:w="1896" w:type="dxa"/>
            <w:vAlign w:val="center"/>
          </w:tcPr>
          <w:p w14:paraId="5A794343"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1,96</w:t>
            </w:r>
          </w:p>
        </w:tc>
        <w:tc>
          <w:tcPr>
            <w:tcW w:w="1896" w:type="dxa"/>
          </w:tcPr>
          <w:p w14:paraId="79164F7B"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5,04</w:t>
            </w:r>
          </w:p>
        </w:tc>
      </w:tr>
      <w:tr w:rsidR="00356DC0" w14:paraId="479550D6"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1BD61270"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1,7</w:t>
            </w:r>
          </w:p>
        </w:tc>
        <w:tc>
          <w:tcPr>
            <w:tcW w:w="1882" w:type="dxa"/>
            <w:vAlign w:val="center"/>
          </w:tcPr>
          <w:p w14:paraId="7E8E1A51"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szCs w:val="24"/>
              </w:rPr>
              <w:t>0,08</w:t>
            </w:r>
          </w:p>
        </w:tc>
        <w:tc>
          <w:tcPr>
            <w:tcW w:w="1896" w:type="dxa"/>
            <w:vAlign w:val="center"/>
          </w:tcPr>
          <w:p w14:paraId="2C948824"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2,02</w:t>
            </w:r>
          </w:p>
        </w:tc>
        <w:tc>
          <w:tcPr>
            <w:tcW w:w="1896" w:type="dxa"/>
          </w:tcPr>
          <w:p w14:paraId="5937AA83"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5,33</w:t>
            </w:r>
          </w:p>
        </w:tc>
      </w:tr>
      <w:tr w:rsidR="00356DC0" w14:paraId="29DC4CC3"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464AF523"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1,8</w:t>
            </w:r>
          </w:p>
        </w:tc>
        <w:tc>
          <w:tcPr>
            <w:tcW w:w="1882" w:type="dxa"/>
            <w:vAlign w:val="center"/>
          </w:tcPr>
          <w:p w14:paraId="44AB1FEC"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szCs w:val="24"/>
              </w:rPr>
              <w:t>0,08</w:t>
            </w:r>
          </w:p>
        </w:tc>
        <w:tc>
          <w:tcPr>
            <w:tcW w:w="1896" w:type="dxa"/>
            <w:vAlign w:val="center"/>
          </w:tcPr>
          <w:p w14:paraId="73F48343"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2,01</w:t>
            </w:r>
          </w:p>
        </w:tc>
        <w:tc>
          <w:tcPr>
            <w:tcW w:w="1896" w:type="dxa"/>
          </w:tcPr>
          <w:p w14:paraId="065C9C14"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5,33</w:t>
            </w:r>
          </w:p>
        </w:tc>
      </w:tr>
      <w:tr w:rsidR="00356DC0" w14:paraId="3738795C"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03798FBD"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1,9</w:t>
            </w:r>
          </w:p>
        </w:tc>
        <w:tc>
          <w:tcPr>
            <w:tcW w:w="1882" w:type="dxa"/>
            <w:vAlign w:val="center"/>
          </w:tcPr>
          <w:p w14:paraId="698BF04B"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szCs w:val="24"/>
              </w:rPr>
              <w:t>0,08</w:t>
            </w:r>
          </w:p>
        </w:tc>
        <w:tc>
          <w:tcPr>
            <w:tcW w:w="1896" w:type="dxa"/>
            <w:vAlign w:val="center"/>
          </w:tcPr>
          <w:p w14:paraId="388E54A6"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2,02</w:t>
            </w:r>
          </w:p>
        </w:tc>
        <w:tc>
          <w:tcPr>
            <w:tcW w:w="1896" w:type="dxa"/>
          </w:tcPr>
          <w:p w14:paraId="47523142"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5,33</w:t>
            </w:r>
          </w:p>
        </w:tc>
      </w:tr>
      <w:tr w:rsidR="00356DC0" w14:paraId="08A10F4C"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0C9483BC"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2,0</w:t>
            </w:r>
          </w:p>
        </w:tc>
        <w:tc>
          <w:tcPr>
            <w:tcW w:w="1882" w:type="dxa"/>
            <w:vAlign w:val="center"/>
          </w:tcPr>
          <w:p w14:paraId="388E7773"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szCs w:val="24"/>
              </w:rPr>
              <w:t>0,08</w:t>
            </w:r>
          </w:p>
        </w:tc>
        <w:tc>
          <w:tcPr>
            <w:tcW w:w="1896" w:type="dxa"/>
            <w:vAlign w:val="center"/>
          </w:tcPr>
          <w:p w14:paraId="4C893A70"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2,01</w:t>
            </w:r>
          </w:p>
        </w:tc>
        <w:tc>
          <w:tcPr>
            <w:tcW w:w="1896" w:type="dxa"/>
          </w:tcPr>
          <w:p w14:paraId="4793B55A"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5,33</w:t>
            </w:r>
          </w:p>
        </w:tc>
      </w:tr>
      <w:tr w:rsidR="00356DC0" w14:paraId="53F49B21"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25D482AB"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2,1</w:t>
            </w:r>
          </w:p>
        </w:tc>
        <w:tc>
          <w:tcPr>
            <w:tcW w:w="1882" w:type="dxa"/>
            <w:vAlign w:val="center"/>
          </w:tcPr>
          <w:p w14:paraId="64A5AC77"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szCs w:val="24"/>
              </w:rPr>
              <w:t>0,08</w:t>
            </w:r>
          </w:p>
        </w:tc>
        <w:tc>
          <w:tcPr>
            <w:tcW w:w="1896" w:type="dxa"/>
            <w:vAlign w:val="center"/>
          </w:tcPr>
          <w:p w14:paraId="42D642F9"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2,02</w:t>
            </w:r>
          </w:p>
        </w:tc>
        <w:tc>
          <w:tcPr>
            <w:tcW w:w="1896" w:type="dxa"/>
          </w:tcPr>
          <w:p w14:paraId="30D419F5"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5,33</w:t>
            </w:r>
          </w:p>
        </w:tc>
      </w:tr>
      <w:tr w:rsidR="00356DC0" w14:paraId="6054BE5A"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69F013A2"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2,2</w:t>
            </w:r>
          </w:p>
        </w:tc>
        <w:tc>
          <w:tcPr>
            <w:tcW w:w="1882" w:type="dxa"/>
            <w:vAlign w:val="center"/>
          </w:tcPr>
          <w:p w14:paraId="3A2E151A"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szCs w:val="24"/>
              </w:rPr>
              <w:t>0,08</w:t>
            </w:r>
          </w:p>
        </w:tc>
        <w:tc>
          <w:tcPr>
            <w:tcW w:w="1896" w:type="dxa"/>
            <w:vAlign w:val="center"/>
          </w:tcPr>
          <w:p w14:paraId="14EC6BD4"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2,04</w:t>
            </w:r>
          </w:p>
        </w:tc>
        <w:tc>
          <w:tcPr>
            <w:tcW w:w="1896" w:type="dxa"/>
          </w:tcPr>
          <w:p w14:paraId="4CF14E46"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5,33</w:t>
            </w:r>
          </w:p>
        </w:tc>
      </w:tr>
      <w:tr w:rsidR="00356DC0" w14:paraId="7FF8A08C"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2E176441"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2,3</w:t>
            </w:r>
          </w:p>
        </w:tc>
        <w:tc>
          <w:tcPr>
            <w:tcW w:w="1882" w:type="dxa"/>
            <w:vAlign w:val="center"/>
          </w:tcPr>
          <w:p w14:paraId="526DD81F"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szCs w:val="24"/>
              </w:rPr>
              <w:t>0,08</w:t>
            </w:r>
          </w:p>
        </w:tc>
        <w:tc>
          <w:tcPr>
            <w:tcW w:w="1896" w:type="dxa"/>
            <w:vAlign w:val="center"/>
          </w:tcPr>
          <w:p w14:paraId="5B08F42D"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2,03</w:t>
            </w:r>
          </w:p>
        </w:tc>
        <w:tc>
          <w:tcPr>
            <w:tcW w:w="1896" w:type="dxa"/>
          </w:tcPr>
          <w:p w14:paraId="018C572A"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5,33</w:t>
            </w:r>
          </w:p>
        </w:tc>
      </w:tr>
      <w:tr w:rsidR="00356DC0" w14:paraId="5EE69722"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00342735"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2,4</w:t>
            </w:r>
          </w:p>
        </w:tc>
        <w:tc>
          <w:tcPr>
            <w:tcW w:w="1882" w:type="dxa"/>
            <w:vAlign w:val="center"/>
          </w:tcPr>
          <w:p w14:paraId="6BD0BD25"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szCs w:val="24"/>
              </w:rPr>
              <w:t>0,08</w:t>
            </w:r>
          </w:p>
        </w:tc>
        <w:tc>
          <w:tcPr>
            <w:tcW w:w="1896" w:type="dxa"/>
            <w:vAlign w:val="center"/>
          </w:tcPr>
          <w:p w14:paraId="41F52AAE"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2,03</w:t>
            </w:r>
          </w:p>
        </w:tc>
        <w:tc>
          <w:tcPr>
            <w:tcW w:w="1896" w:type="dxa"/>
          </w:tcPr>
          <w:p w14:paraId="75732F32"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5,33</w:t>
            </w:r>
          </w:p>
        </w:tc>
      </w:tr>
      <w:tr w:rsidR="00356DC0" w14:paraId="7E37B0D2"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4F40EADD"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2,5</w:t>
            </w:r>
          </w:p>
        </w:tc>
        <w:tc>
          <w:tcPr>
            <w:tcW w:w="1882" w:type="dxa"/>
            <w:vAlign w:val="center"/>
          </w:tcPr>
          <w:p w14:paraId="087EEF43"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szCs w:val="24"/>
              </w:rPr>
              <w:t>0,08</w:t>
            </w:r>
          </w:p>
        </w:tc>
        <w:tc>
          <w:tcPr>
            <w:tcW w:w="1896" w:type="dxa"/>
            <w:vAlign w:val="center"/>
          </w:tcPr>
          <w:p w14:paraId="08ADA20E"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2,03</w:t>
            </w:r>
          </w:p>
        </w:tc>
        <w:tc>
          <w:tcPr>
            <w:tcW w:w="1896" w:type="dxa"/>
          </w:tcPr>
          <w:p w14:paraId="082E95DB"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5,33</w:t>
            </w:r>
          </w:p>
        </w:tc>
      </w:tr>
      <w:tr w:rsidR="00356DC0" w14:paraId="780B8A44"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39876652"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2,6</w:t>
            </w:r>
          </w:p>
        </w:tc>
        <w:tc>
          <w:tcPr>
            <w:tcW w:w="1882" w:type="dxa"/>
            <w:vAlign w:val="center"/>
          </w:tcPr>
          <w:p w14:paraId="1A6D1F59"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szCs w:val="24"/>
              </w:rPr>
              <w:t>0,08</w:t>
            </w:r>
          </w:p>
        </w:tc>
        <w:tc>
          <w:tcPr>
            <w:tcW w:w="1896" w:type="dxa"/>
            <w:vAlign w:val="center"/>
          </w:tcPr>
          <w:p w14:paraId="67585EB7"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2,07</w:t>
            </w:r>
          </w:p>
        </w:tc>
        <w:tc>
          <w:tcPr>
            <w:tcW w:w="1896" w:type="dxa"/>
          </w:tcPr>
          <w:p w14:paraId="443673F6"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5,76</w:t>
            </w:r>
          </w:p>
        </w:tc>
      </w:tr>
      <w:tr w:rsidR="00356DC0" w14:paraId="2797861A"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6DC4541A"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2,7</w:t>
            </w:r>
          </w:p>
        </w:tc>
        <w:tc>
          <w:tcPr>
            <w:tcW w:w="1882" w:type="dxa"/>
            <w:vAlign w:val="center"/>
          </w:tcPr>
          <w:p w14:paraId="1FDB5DF6"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szCs w:val="24"/>
              </w:rPr>
              <w:t>0,08</w:t>
            </w:r>
          </w:p>
        </w:tc>
        <w:tc>
          <w:tcPr>
            <w:tcW w:w="1896" w:type="dxa"/>
            <w:vAlign w:val="center"/>
          </w:tcPr>
          <w:p w14:paraId="3DB06B3A"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2,04</w:t>
            </w:r>
          </w:p>
        </w:tc>
        <w:tc>
          <w:tcPr>
            <w:tcW w:w="1896" w:type="dxa"/>
          </w:tcPr>
          <w:p w14:paraId="340E6723"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5,33</w:t>
            </w:r>
          </w:p>
        </w:tc>
      </w:tr>
      <w:tr w:rsidR="00356DC0" w14:paraId="4D9C542D"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7B006BDB"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2,8</w:t>
            </w:r>
          </w:p>
        </w:tc>
        <w:tc>
          <w:tcPr>
            <w:tcW w:w="1882" w:type="dxa"/>
            <w:vAlign w:val="center"/>
          </w:tcPr>
          <w:p w14:paraId="5A36BDA6"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szCs w:val="24"/>
              </w:rPr>
              <w:t>0,08</w:t>
            </w:r>
          </w:p>
        </w:tc>
        <w:tc>
          <w:tcPr>
            <w:tcW w:w="1896" w:type="dxa"/>
            <w:vAlign w:val="center"/>
          </w:tcPr>
          <w:p w14:paraId="01166459"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2,07</w:t>
            </w:r>
          </w:p>
        </w:tc>
        <w:tc>
          <w:tcPr>
            <w:tcW w:w="1896" w:type="dxa"/>
          </w:tcPr>
          <w:p w14:paraId="5314520B"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5,76</w:t>
            </w:r>
          </w:p>
        </w:tc>
      </w:tr>
      <w:tr w:rsidR="00356DC0" w14:paraId="01B20CE2"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01562209"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2,9</w:t>
            </w:r>
          </w:p>
        </w:tc>
        <w:tc>
          <w:tcPr>
            <w:tcW w:w="1882" w:type="dxa"/>
            <w:vAlign w:val="center"/>
          </w:tcPr>
          <w:p w14:paraId="60646505"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szCs w:val="24"/>
              </w:rPr>
              <w:t>0,08</w:t>
            </w:r>
          </w:p>
        </w:tc>
        <w:tc>
          <w:tcPr>
            <w:tcW w:w="1896" w:type="dxa"/>
            <w:vAlign w:val="center"/>
          </w:tcPr>
          <w:p w14:paraId="0684620A"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2,07</w:t>
            </w:r>
          </w:p>
        </w:tc>
        <w:tc>
          <w:tcPr>
            <w:tcW w:w="1896" w:type="dxa"/>
          </w:tcPr>
          <w:p w14:paraId="1FB1C3D2"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5,76</w:t>
            </w:r>
          </w:p>
        </w:tc>
      </w:tr>
      <w:tr w:rsidR="00356DC0" w14:paraId="3AC6B943"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26A4F96B"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3,0</w:t>
            </w:r>
          </w:p>
        </w:tc>
        <w:tc>
          <w:tcPr>
            <w:tcW w:w="1882" w:type="dxa"/>
            <w:vAlign w:val="center"/>
          </w:tcPr>
          <w:p w14:paraId="22014402"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szCs w:val="24"/>
              </w:rPr>
              <w:t>0,08</w:t>
            </w:r>
          </w:p>
        </w:tc>
        <w:tc>
          <w:tcPr>
            <w:tcW w:w="1896" w:type="dxa"/>
            <w:vAlign w:val="center"/>
          </w:tcPr>
          <w:p w14:paraId="259ACBCF"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2,07</w:t>
            </w:r>
          </w:p>
        </w:tc>
        <w:tc>
          <w:tcPr>
            <w:tcW w:w="1896" w:type="dxa"/>
          </w:tcPr>
          <w:p w14:paraId="3E8977D3" w14:textId="77777777" w:rsidR="00356DC0" w:rsidRPr="00FE693A" w:rsidRDefault="00356DC0" w:rsidP="00AF41C2">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5,76</w:t>
            </w:r>
          </w:p>
        </w:tc>
      </w:tr>
    </w:tbl>
    <w:p w14:paraId="74BE107C" w14:textId="53AF3EE0" w:rsidR="00356DC0" w:rsidRDefault="00356DC0" w:rsidP="002C719B">
      <w:pPr>
        <w:pStyle w:val="Legenda"/>
        <w:spacing w:before="240"/>
      </w:pPr>
      <w:bookmarkStart w:id="598" w:name="_Ref378697979"/>
      <w:bookmarkStart w:id="599" w:name="_Toc378770550"/>
      <w:bookmarkStart w:id="600" w:name="_Toc379391200"/>
      <w:r>
        <w:t xml:space="preserve">Tabela </w:t>
      </w:r>
      <w:r w:rsidR="0075723B">
        <w:fldChar w:fldCharType="begin"/>
      </w:r>
      <w:r w:rsidR="0075723B">
        <w:instrText xml:space="preserve"> SEQ Tabela \* ARABIC </w:instrText>
      </w:r>
      <w:r w:rsidR="0075723B">
        <w:fldChar w:fldCharType="separate"/>
      </w:r>
      <w:r w:rsidR="00AC2DDA">
        <w:rPr>
          <w:noProof/>
        </w:rPr>
        <w:t>9</w:t>
      </w:r>
      <w:r w:rsidR="0075723B">
        <w:rPr>
          <w:noProof/>
        </w:rPr>
        <w:fldChar w:fldCharType="end"/>
      </w:r>
      <w:bookmarkEnd w:id="598"/>
      <w:r>
        <w:t xml:space="preserve"> – Erros detetados no cenário para cada parâmetro </w:t>
      </w:r>
      <w:r w:rsidRPr="00697D05">
        <w:rPr>
          <w:i/>
        </w:rPr>
        <w:t>g</w:t>
      </w:r>
      <w:r>
        <w:rPr>
          <w:i/>
        </w:rPr>
        <w:t xml:space="preserve"> </w:t>
      </w:r>
      <w:r w:rsidR="00E35A67">
        <w:t xml:space="preserve"> - </w:t>
      </w:r>
      <w:r w:rsidR="00C1033C">
        <w:t>EC</w:t>
      </w:r>
      <w:bookmarkEnd w:id="599"/>
      <w:bookmarkEnd w:id="600"/>
    </w:p>
    <w:p w14:paraId="3A8B5A63" w14:textId="2C6F165E" w:rsidR="00356DC0" w:rsidRPr="009E3B0F" w:rsidRDefault="00356DC0" w:rsidP="00241D28">
      <w:r>
        <w:tab/>
        <w:t>Em seguida (</w:t>
      </w:r>
      <w:r>
        <w:fldChar w:fldCharType="begin"/>
      </w:r>
      <w:r>
        <w:instrText xml:space="preserve"> REF _Ref378698282 \h </w:instrText>
      </w:r>
      <w:r>
        <w:fldChar w:fldCharType="separate"/>
      </w:r>
      <w:r w:rsidR="00AC2DDA">
        <w:t xml:space="preserve">Figura </w:t>
      </w:r>
      <w:r w:rsidR="00AC2DDA">
        <w:rPr>
          <w:noProof/>
        </w:rPr>
        <w:t>42</w:t>
      </w:r>
      <w:r>
        <w:fldChar w:fldCharType="end"/>
      </w:r>
      <w:r>
        <w:t>) os erros (mínimos, médios e máximos) obtidos e</w:t>
      </w:r>
      <w:r w:rsidR="00C1033C">
        <w:t xml:space="preserve"> já</w:t>
      </w:r>
      <w:r>
        <w:t xml:space="preserve"> registados na </w:t>
      </w:r>
      <w:r>
        <w:fldChar w:fldCharType="begin"/>
      </w:r>
      <w:r>
        <w:instrText xml:space="preserve"> REF _Ref378697979 \h </w:instrText>
      </w:r>
      <w:r>
        <w:fldChar w:fldCharType="separate"/>
      </w:r>
      <w:r w:rsidR="00AC2DDA">
        <w:t xml:space="preserve">Tabela </w:t>
      </w:r>
      <w:r w:rsidR="00AC2DDA">
        <w:rPr>
          <w:noProof/>
        </w:rPr>
        <w:t>9</w:t>
      </w:r>
      <w:r>
        <w:fldChar w:fldCharType="end"/>
      </w:r>
      <w:r>
        <w:t xml:space="preserve"> são ilustrados através de um gráfico de linhas.</w:t>
      </w:r>
    </w:p>
    <w:p w14:paraId="0F174CD4" w14:textId="77777777" w:rsidR="00356DC0" w:rsidRDefault="00356DC0" w:rsidP="00AB7C94">
      <w:pPr>
        <w:pStyle w:val="Imagem"/>
      </w:pPr>
      <w:r>
        <w:drawing>
          <wp:inline distT="0" distB="0" distL="0" distR="0" wp14:anchorId="619DF372" wp14:editId="03F1D5D1">
            <wp:extent cx="5486400" cy="2664000"/>
            <wp:effectExtent l="0" t="0" r="0" b="3175"/>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0BEB11B9" w14:textId="341ADD1B" w:rsidR="00356DC0" w:rsidRDefault="00356DC0" w:rsidP="00AB7C94">
      <w:pPr>
        <w:pStyle w:val="Legenda"/>
      </w:pPr>
      <w:bookmarkStart w:id="601" w:name="_Ref378698282"/>
      <w:bookmarkStart w:id="602" w:name="_Toc378770539"/>
      <w:bookmarkStart w:id="603" w:name="_Toc379391189"/>
      <w:r>
        <w:t xml:space="preserve">Figura </w:t>
      </w:r>
      <w:r w:rsidR="0075723B">
        <w:fldChar w:fldCharType="begin"/>
      </w:r>
      <w:r w:rsidR="0075723B">
        <w:instrText xml:space="preserve"> SEQ Figura \* ARABIC </w:instrText>
      </w:r>
      <w:r w:rsidR="0075723B">
        <w:fldChar w:fldCharType="separate"/>
      </w:r>
      <w:r w:rsidR="00AC2DDA">
        <w:rPr>
          <w:noProof/>
        </w:rPr>
        <w:t>42</w:t>
      </w:r>
      <w:r w:rsidR="0075723B">
        <w:rPr>
          <w:noProof/>
        </w:rPr>
        <w:fldChar w:fldCharType="end"/>
      </w:r>
      <w:bookmarkEnd w:id="601"/>
      <w:r>
        <w:t xml:space="preserve"> – Representação dos erros detetados no cenário para cada parâmetro </w:t>
      </w:r>
      <w:r w:rsidRPr="00697D05">
        <w:rPr>
          <w:i/>
        </w:rPr>
        <w:t>g</w:t>
      </w:r>
      <w:r w:rsidR="00E35A67" w:rsidRPr="00E35A67">
        <w:t xml:space="preserve"> </w:t>
      </w:r>
      <w:r w:rsidR="00E35A67">
        <w:t xml:space="preserve">- </w:t>
      </w:r>
      <w:r w:rsidR="00C1033C">
        <w:t>EC</w:t>
      </w:r>
      <w:bookmarkEnd w:id="602"/>
      <w:bookmarkEnd w:id="603"/>
    </w:p>
    <w:p w14:paraId="0B997A90" w14:textId="20637781" w:rsidR="00356DC0" w:rsidRPr="00E55760" w:rsidRDefault="00C1033C" w:rsidP="00356DC0">
      <w:pPr>
        <w:ind w:firstLine="709"/>
      </w:pPr>
      <w:r>
        <w:t>Já a</w:t>
      </w:r>
      <w:r w:rsidR="00356DC0">
        <w:t xml:space="preserve"> </w:t>
      </w:r>
      <w:r w:rsidR="00356DC0">
        <w:fldChar w:fldCharType="begin"/>
      </w:r>
      <w:r w:rsidR="00356DC0">
        <w:instrText xml:space="preserve"> REF _Ref378699218 \h </w:instrText>
      </w:r>
      <w:r w:rsidR="00356DC0">
        <w:fldChar w:fldCharType="separate"/>
      </w:r>
      <w:r w:rsidR="00AC2DDA">
        <w:t xml:space="preserve">Tabela </w:t>
      </w:r>
      <w:r w:rsidR="00AC2DDA">
        <w:rPr>
          <w:noProof/>
        </w:rPr>
        <w:t>10</w:t>
      </w:r>
      <w:r w:rsidR="00356DC0">
        <w:fldChar w:fldCharType="end"/>
      </w:r>
      <w:r w:rsidR="00356DC0">
        <w:t xml:space="preserve"> expõe os erros obtidos para cada parâmetro </w:t>
      </w:r>
      <w:r w:rsidR="00356DC0" w:rsidRPr="002C7FD1">
        <w:rPr>
          <w:i/>
        </w:rPr>
        <w:t>g</w:t>
      </w:r>
      <w:r w:rsidR="00356DC0">
        <w:rPr>
          <w:i/>
        </w:rPr>
        <w:t xml:space="preserve">, </w:t>
      </w:r>
      <w:r w:rsidR="00356DC0">
        <w:t xml:space="preserve">após a utilização do algoritmo </w:t>
      </w:r>
      <w:r w:rsidR="00356DC0" w:rsidRPr="00982D51">
        <w:rPr>
          <w:i/>
        </w:rPr>
        <w:t>Weighed Centroid</w:t>
      </w:r>
      <w:r>
        <w:t xml:space="preserve"> na EO</w:t>
      </w:r>
      <w:r w:rsidR="00356DC0">
        <w:t xml:space="preserve">. </w:t>
      </w:r>
    </w:p>
    <w:tbl>
      <w:tblPr>
        <w:tblStyle w:val="TabeladeGrelha5Escura-Destaque31"/>
        <w:tblW w:w="7309" w:type="dxa"/>
        <w:jc w:val="center"/>
        <w:tblLook w:val="04A0" w:firstRow="1" w:lastRow="0" w:firstColumn="1" w:lastColumn="0" w:noHBand="0" w:noVBand="1"/>
      </w:tblPr>
      <w:tblGrid>
        <w:gridCol w:w="1635"/>
        <w:gridCol w:w="1882"/>
        <w:gridCol w:w="1896"/>
        <w:gridCol w:w="1896"/>
      </w:tblGrid>
      <w:tr w:rsidR="00356DC0" w14:paraId="5DD5169A" w14:textId="77777777" w:rsidTr="00AF41C2">
        <w:trPr>
          <w:cnfStyle w:val="100000000000" w:firstRow="1" w:lastRow="0" w:firstColumn="0" w:lastColumn="0" w:oddVBand="0" w:evenVBand="0" w:oddHBand="0" w:evenHBand="0" w:firstRowFirstColumn="0" w:firstRowLastColumn="0" w:lastRowFirstColumn="0" w:lastRowLastColumn="0"/>
          <w:trHeight w:val="748"/>
          <w:jc w:val="center"/>
        </w:trPr>
        <w:tc>
          <w:tcPr>
            <w:cnfStyle w:val="001000000000" w:firstRow="0" w:lastRow="0" w:firstColumn="1" w:lastColumn="0" w:oddVBand="0" w:evenVBand="0" w:oddHBand="0" w:evenHBand="0" w:firstRowFirstColumn="0" w:firstRowLastColumn="0" w:lastRowFirstColumn="0" w:lastRowLastColumn="0"/>
            <w:tcW w:w="1635" w:type="dxa"/>
            <w:tcBorders>
              <w:right w:val="single" w:sz="4" w:space="0" w:color="FFFFFF" w:themeColor="background1"/>
            </w:tcBorders>
            <w:shd w:val="clear" w:color="auto" w:fill="000000" w:themeFill="text1"/>
            <w:vAlign w:val="center"/>
          </w:tcPr>
          <w:p w14:paraId="19FF9AEA" w14:textId="77777777" w:rsidR="00356DC0" w:rsidRPr="00FE693A" w:rsidRDefault="00356DC0" w:rsidP="00AF41C2">
            <w:pPr>
              <w:spacing w:line="240" w:lineRule="auto"/>
              <w:jc w:val="center"/>
              <w:rPr>
                <w:color w:val="auto"/>
                <w:szCs w:val="24"/>
              </w:rPr>
            </w:pPr>
            <w:r w:rsidRPr="00FE693A">
              <w:rPr>
                <w:color w:val="auto"/>
                <w:szCs w:val="24"/>
              </w:rPr>
              <w:lastRenderedPageBreak/>
              <w:t xml:space="preserve">Parâmetro </w:t>
            </w:r>
            <w:r w:rsidRPr="00FE693A">
              <w:rPr>
                <w:i/>
                <w:color w:val="auto"/>
                <w:szCs w:val="24"/>
              </w:rPr>
              <w:t>g</w:t>
            </w:r>
          </w:p>
        </w:tc>
        <w:tc>
          <w:tcPr>
            <w:tcW w:w="1882" w:type="dxa"/>
            <w:tcBorders>
              <w:left w:val="single" w:sz="4" w:space="0" w:color="FFFFFF" w:themeColor="background1"/>
              <w:right w:val="single" w:sz="4" w:space="0" w:color="FFFFFF" w:themeColor="background1"/>
            </w:tcBorders>
            <w:shd w:val="clear" w:color="auto" w:fill="000000" w:themeFill="text1"/>
            <w:vAlign w:val="center"/>
          </w:tcPr>
          <w:p w14:paraId="7DE6CA1C" w14:textId="77777777" w:rsidR="00356DC0" w:rsidRPr="00FE693A" w:rsidRDefault="00356DC0" w:rsidP="00AF41C2">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szCs w:val="24"/>
              </w:rPr>
            </w:pPr>
            <w:r w:rsidRPr="00FE693A">
              <w:rPr>
                <w:color w:val="auto"/>
                <w:szCs w:val="24"/>
              </w:rPr>
              <w:t>Erro Mínimo</w:t>
            </w:r>
          </w:p>
          <w:p w14:paraId="19E4A2D7" w14:textId="77777777" w:rsidR="00356DC0" w:rsidRPr="00FE693A" w:rsidRDefault="00356DC0" w:rsidP="00AF41C2">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szCs w:val="24"/>
              </w:rPr>
            </w:pPr>
            <w:r w:rsidRPr="00FE693A">
              <w:rPr>
                <w:color w:val="auto"/>
                <w:szCs w:val="24"/>
              </w:rPr>
              <w:t>(metros)</w:t>
            </w:r>
          </w:p>
        </w:tc>
        <w:tc>
          <w:tcPr>
            <w:tcW w:w="1896" w:type="dxa"/>
            <w:tcBorders>
              <w:left w:val="single" w:sz="4" w:space="0" w:color="FFFFFF" w:themeColor="background1"/>
            </w:tcBorders>
            <w:shd w:val="clear" w:color="auto" w:fill="000000" w:themeFill="text1"/>
            <w:vAlign w:val="center"/>
          </w:tcPr>
          <w:p w14:paraId="7347BF96" w14:textId="77777777" w:rsidR="00356DC0" w:rsidRPr="00FE693A" w:rsidRDefault="00356DC0" w:rsidP="00AF41C2">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szCs w:val="24"/>
              </w:rPr>
            </w:pPr>
            <w:r w:rsidRPr="00FE693A">
              <w:rPr>
                <w:color w:val="auto"/>
                <w:szCs w:val="24"/>
              </w:rPr>
              <w:t>Erro Médio</w:t>
            </w:r>
          </w:p>
          <w:p w14:paraId="228DC126" w14:textId="77777777" w:rsidR="00356DC0" w:rsidRPr="00FE693A" w:rsidRDefault="00356DC0" w:rsidP="00AF41C2">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szCs w:val="24"/>
              </w:rPr>
            </w:pPr>
            <w:r w:rsidRPr="00FE693A">
              <w:rPr>
                <w:color w:val="auto"/>
                <w:szCs w:val="24"/>
              </w:rPr>
              <w:t>(metros)</w:t>
            </w:r>
          </w:p>
        </w:tc>
        <w:tc>
          <w:tcPr>
            <w:tcW w:w="1896" w:type="dxa"/>
            <w:tcBorders>
              <w:left w:val="single" w:sz="4" w:space="0" w:color="FFFFFF" w:themeColor="background1"/>
            </w:tcBorders>
            <w:shd w:val="clear" w:color="auto" w:fill="000000" w:themeFill="text1"/>
            <w:vAlign w:val="center"/>
          </w:tcPr>
          <w:p w14:paraId="333798C3" w14:textId="77777777" w:rsidR="00356DC0" w:rsidRPr="00FE693A" w:rsidRDefault="00356DC0" w:rsidP="00AF41C2">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szCs w:val="24"/>
              </w:rPr>
            </w:pPr>
            <w:r w:rsidRPr="00FE693A">
              <w:rPr>
                <w:color w:val="auto"/>
                <w:szCs w:val="24"/>
              </w:rPr>
              <w:t>Erro Máximo</w:t>
            </w:r>
          </w:p>
          <w:p w14:paraId="76EC2F07" w14:textId="77777777" w:rsidR="00356DC0" w:rsidRPr="00FE693A" w:rsidRDefault="00356DC0" w:rsidP="00AF41C2">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szCs w:val="24"/>
              </w:rPr>
            </w:pPr>
            <w:r w:rsidRPr="00FE693A">
              <w:rPr>
                <w:color w:val="auto"/>
                <w:szCs w:val="24"/>
              </w:rPr>
              <w:t>(metros)</w:t>
            </w:r>
          </w:p>
        </w:tc>
      </w:tr>
      <w:tr w:rsidR="00356DC0" w14:paraId="57B1919C"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52D103E9"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0,0</w:t>
            </w:r>
          </w:p>
        </w:tc>
        <w:tc>
          <w:tcPr>
            <w:tcW w:w="1882" w:type="dxa"/>
          </w:tcPr>
          <w:p w14:paraId="378FE60D"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0,43</w:t>
            </w:r>
          </w:p>
        </w:tc>
        <w:tc>
          <w:tcPr>
            <w:tcW w:w="1896" w:type="dxa"/>
          </w:tcPr>
          <w:p w14:paraId="2679437C"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3,88</w:t>
            </w:r>
          </w:p>
        </w:tc>
        <w:tc>
          <w:tcPr>
            <w:tcW w:w="1896" w:type="dxa"/>
          </w:tcPr>
          <w:p w14:paraId="151EBFD2"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7,77</w:t>
            </w:r>
          </w:p>
        </w:tc>
      </w:tr>
      <w:tr w:rsidR="00356DC0" w14:paraId="7E00BEA4"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522C01F6" w14:textId="77777777" w:rsidR="00356DC0" w:rsidRPr="00FE693A" w:rsidRDefault="00356DC0" w:rsidP="00AF41C2">
            <w:pPr>
              <w:spacing w:line="240" w:lineRule="auto"/>
              <w:jc w:val="center"/>
              <w:rPr>
                <w:b w:val="0"/>
                <w:color w:val="auto"/>
                <w:szCs w:val="24"/>
              </w:rPr>
            </w:pPr>
            <w:r w:rsidRPr="00FE693A">
              <w:rPr>
                <w:rFonts w:cs="Calibri"/>
                <w:color w:val="000000"/>
                <w:szCs w:val="24"/>
              </w:rPr>
              <w:t>0,1</w:t>
            </w:r>
          </w:p>
        </w:tc>
        <w:tc>
          <w:tcPr>
            <w:tcW w:w="1882" w:type="dxa"/>
          </w:tcPr>
          <w:p w14:paraId="7D54109B"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0,4</w:t>
            </w:r>
          </w:p>
        </w:tc>
        <w:tc>
          <w:tcPr>
            <w:tcW w:w="1896" w:type="dxa"/>
          </w:tcPr>
          <w:p w14:paraId="1D0E0D23"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3,42</w:t>
            </w:r>
          </w:p>
        </w:tc>
        <w:tc>
          <w:tcPr>
            <w:tcW w:w="1896" w:type="dxa"/>
          </w:tcPr>
          <w:p w14:paraId="3F1AB0E3"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6,95</w:t>
            </w:r>
          </w:p>
        </w:tc>
      </w:tr>
      <w:tr w:rsidR="00356DC0" w14:paraId="78B655DC"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7D9E9309" w14:textId="77777777" w:rsidR="00356DC0" w:rsidRPr="00FE693A" w:rsidRDefault="00356DC0" w:rsidP="00AF41C2">
            <w:pPr>
              <w:spacing w:line="240" w:lineRule="auto"/>
              <w:jc w:val="center"/>
              <w:rPr>
                <w:b w:val="0"/>
                <w:color w:val="auto"/>
                <w:szCs w:val="24"/>
              </w:rPr>
            </w:pPr>
            <w:r w:rsidRPr="00FE693A">
              <w:rPr>
                <w:rFonts w:cs="Calibri"/>
                <w:color w:val="000000"/>
                <w:szCs w:val="24"/>
              </w:rPr>
              <w:t>0,2</w:t>
            </w:r>
          </w:p>
        </w:tc>
        <w:tc>
          <w:tcPr>
            <w:tcW w:w="1882" w:type="dxa"/>
          </w:tcPr>
          <w:p w14:paraId="477BAB0B"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0,51</w:t>
            </w:r>
          </w:p>
        </w:tc>
        <w:tc>
          <w:tcPr>
            <w:tcW w:w="1896" w:type="dxa"/>
          </w:tcPr>
          <w:p w14:paraId="6E5D98B0"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2,97</w:t>
            </w:r>
          </w:p>
        </w:tc>
        <w:tc>
          <w:tcPr>
            <w:tcW w:w="1896" w:type="dxa"/>
          </w:tcPr>
          <w:p w14:paraId="17B79406"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6,12</w:t>
            </w:r>
          </w:p>
        </w:tc>
      </w:tr>
      <w:tr w:rsidR="00356DC0" w14:paraId="78357BAB"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0608D528"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0,3</w:t>
            </w:r>
          </w:p>
        </w:tc>
        <w:tc>
          <w:tcPr>
            <w:tcW w:w="1882" w:type="dxa"/>
          </w:tcPr>
          <w:p w14:paraId="1BE6194E"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0,25</w:t>
            </w:r>
          </w:p>
        </w:tc>
        <w:tc>
          <w:tcPr>
            <w:tcW w:w="1896" w:type="dxa"/>
          </w:tcPr>
          <w:p w14:paraId="65657A88"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2,57</w:t>
            </w:r>
          </w:p>
        </w:tc>
        <w:tc>
          <w:tcPr>
            <w:tcW w:w="1896" w:type="dxa"/>
          </w:tcPr>
          <w:p w14:paraId="011AB244"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5,28</w:t>
            </w:r>
          </w:p>
        </w:tc>
      </w:tr>
      <w:tr w:rsidR="00356DC0" w14:paraId="71285F20"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36D64C54"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0,4</w:t>
            </w:r>
          </w:p>
        </w:tc>
        <w:tc>
          <w:tcPr>
            <w:tcW w:w="1882" w:type="dxa"/>
          </w:tcPr>
          <w:p w14:paraId="563B059C"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0,25</w:t>
            </w:r>
          </w:p>
        </w:tc>
        <w:tc>
          <w:tcPr>
            <w:tcW w:w="1896" w:type="dxa"/>
          </w:tcPr>
          <w:p w14:paraId="31531C5F"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2,27</w:t>
            </w:r>
          </w:p>
        </w:tc>
        <w:tc>
          <w:tcPr>
            <w:tcW w:w="1896" w:type="dxa"/>
          </w:tcPr>
          <w:p w14:paraId="5C743529"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4,68</w:t>
            </w:r>
          </w:p>
        </w:tc>
      </w:tr>
      <w:tr w:rsidR="00356DC0" w14:paraId="3EE0D80E"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34D64AC8"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0,5</w:t>
            </w:r>
          </w:p>
        </w:tc>
        <w:tc>
          <w:tcPr>
            <w:tcW w:w="1882" w:type="dxa"/>
          </w:tcPr>
          <w:p w14:paraId="1BFFB3C0"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0,19</w:t>
            </w:r>
          </w:p>
        </w:tc>
        <w:tc>
          <w:tcPr>
            <w:tcW w:w="1896" w:type="dxa"/>
          </w:tcPr>
          <w:p w14:paraId="3B9F7F1A"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2,06</w:t>
            </w:r>
          </w:p>
        </w:tc>
        <w:tc>
          <w:tcPr>
            <w:tcW w:w="1896" w:type="dxa"/>
          </w:tcPr>
          <w:p w14:paraId="70DBE4AE"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4,29</w:t>
            </w:r>
          </w:p>
        </w:tc>
      </w:tr>
      <w:tr w:rsidR="00356DC0" w14:paraId="04EE250F"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52CD59D7"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0,6</w:t>
            </w:r>
          </w:p>
        </w:tc>
        <w:tc>
          <w:tcPr>
            <w:tcW w:w="1882" w:type="dxa"/>
          </w:tcPr>
          <w:p w14:paraId="2AFC7542"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0,4</w:t>
            </w:r>
          </w:p>
        </w:tc>
        <w:tc>
          <w:tcPr>
            <w:tcW w:w="1896" w:type="dxa"/>
          </w:tcPr>
          <w:p w14:paraId="322B2AE3"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1,92</w:t>
            </w:r>
          </w:p>
        </w:tc>
        <w:tc>
          <w:tcPr>
            <w:tcW w:w="1896" w:type="dxa"/>
          </w:tcPr>
          <w:p w14:paraId="3D190C00"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3,87</w:t>
            </w:r>
          </w:p>
        </w:tc>
      </w:tr>
      <w:tr w:rsidR="00356DC0" w14:paraId="33152602"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3F1067BF"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0,7</w:t>
            </w:r>
          </w:p>
        </w:tc>
        <w:tc>
          <w:tcPr>
            <w:tcW w:w="1882" w:type="dxa"/>
          </w:tcPr>
          <w:p w14:paraId="7368E62C"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0,6</w:t>
            </w:r>
          </w:p>
        </w:tc>
        <w:tc>
          <w:tcPr>
            <w:tcW w:w="1896" w:type="dxa"/>
          </w:tcPr>
          <w:p w14:paraId="1A531362"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1,86</w:t>
            </w:r>
          </w:p>
        </w:tc>
        <w:tc>
          <w:tcPr>
            <w:tcW w:w="1896" w:type="dxa"/>
          </w:tcPr>
          <w:p w14:paraId="001B5193"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3,51</w:t>
            </w:r>
          </w:p>
        </w:tc>
      </w:tr>
      <w:tr w:rsidR="00356DC0" w14:paraId="546B9A85"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4D5FD7A5"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0,8</w:t>
            </w:r>
          </w:p>
        </w:tc>
        <w:tc>
          <w:tcPr>
            <w:tcW w:w="1882" w:type="dxa"/>
          </w:tcPr>
          <w:p w14:paraId="70E0B0A7"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0,6</w:t>
            </w:r>
          </w:p>
        </w:tc>
        <w:tc>
          <w:tcPr>
            <w:tcW w:w="1896" w:type="dxa"/>
          </w:tcPr>
          <w:p w14:paraId="76E5DD18"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1,83</w:t>
            </w:r>
          </w:p>
        </w:tc>
        <w:tc>
          <w:tcPr>
            <w:tcW w:w="1896" w:type="dxa"/>
          </w:tcPr>
          <w:p w14:paraId="6B5FC73F"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3,78</w:t>
            </w:r>
          </w:p>
        </w:tc>
      </w:tr>
      <w:tr w:rsidR="00356DC0" w14:paraId="258A9B87"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3F13CA0A"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0,9</w:t>
            </w:r>
          </w:p>
        </w:tc>
        <w:tc>
          <w:tcPr>
            <w:tcW w:w="1882" w:type="dxa"/>
          </w:tcPr>
          <w:p w14:paraId="753AC6C8"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0,5</w:t>
            </w:r>
          </w:p>
        </w:tc>
        <w:tc>
          <w:tcPr>
            <w:tcW w:w="1896" w:type="dxa"/>
          </w:tcPr>
          <w:p w14:paraId="6AE8EF19"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1,81</w:t>
            </w:r>
          </w:p>
        </w:tc>
        <w:tc>
          <w:tcPr>
            <w:tcW w:w="1896" w:type="dxa"/>
          </w:tcPr>
          <w:p w14:paraId="05298972"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4,07</w:t>
            </w:r>
          </w:p>
        </w:tc>
      </w:tr>
      <w:tr w:rsidR="00356DC0" w14:paraId="2C80520E"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517D5DF6"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1,0</w:t>
            </w:r>
          </w:p>
        </w:tc>
        <w:tc>
          <w:tcPr>
            <w:tcW w:w="1882" w:type="dxa"/>
          </w:tcPr>
          <w:p w14:paraId="518A90FD"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0,3</w:t>
            </w:r>
          </w:p>
        </w:tc>
        <w:tc>
          <w:tcPr>
            <w:tcW w:w="1896" w:type="dxa"/>
          </w:tcPr>
          <w:p w14:paraId="4BE925F5"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1,83</w:t>
            </w:r>
          </w:p>
        </w:tc>
        <w:tc>
          <w:tcPr>
            <w:tcW w:w="1896" w:type="dxa"/>
          </w:tcPr>
          <w:p w14:paraId="4A61FEFF"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4,27</w:t>
            </w:r>
          </w:p>
        </w:tc>
      </w:tr>
      <w:tr w:rsidR="00356DC0" w14:paraId="61084779"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51D8BF9F"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1,1</w:t>
            </w:r>
          </w:p>
        </w:tc>
        <w:tc>
          <w:tcPr>
            <w:tcW w:w="1882" w:type="dxa"/>
          </w:tcPr>
          <w:p w14:paraId="033C1D1E"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0,3</w:t>
            </w:r>
          </w:p>
        </w:tc>
        <w:tc>
          <w:tcPr>
            <w:tcW w:w="1896" w:type="dxa"/>
          </w:tcPr>
          <w:p w14:paraId="3435C005"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1,86</w:t>
            </w:r>
          </w:p>
        </w:tc>
        <w:tc>
          <w:tcPr>
            <w:tcW w:w="1896" w:type="dxa"/>
          </w:tcPr>
          <w:p w14:paraId="0D145B89"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4,29</w:t>
            </w:r>
          </w:p>
        </w:tc>
      </w:tr>
      <w:tr w:rsidR="00356DC0" w14:paraId="479949CA"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15AAC959"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1,2</w:t>
            </w:r>
          </w:p>
        </w:tc>
        <w:tc>
          <w:tcPr>
            <w:tcW w:w="1882" w:type="dxa"/>
          </w:tcPr>
          <w:p w14:paraId="53FB0D62"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0,3</w:t>
            </w:r>
          </w:p>
        </w:tc>
        <w:tc>
          <w:tcPr>
            <w:tcW w:w="1896" w:type="dxa"/>
          </w:tcPr>
          <w:p w14:paraId="613D4F54"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1,87</w:t>
            </w:r>
          </w:p>
        </w:tc>
        <w:tc>
          <w:tcPr>
            <w:tcW w:w="1896" w:type="dxa"/>
          </w:tcPr>
          <w:p w14:paraId="0819247B"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4,66</w:t>
            </w:r>
          </w:p>
        </w:tc>
      </w:tr>
      <w:tr w:rsidR="00356DC0" w14:paraId="7B7FAE72"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5EB0B2AE"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1,3</w:t>
            </w:r>
          </w:p>
        </w:tc>
        <w:tc>
          <w:tcPr>
            <w:tcW w:w="1882" w:type="dxa"/>
          </w:tcPr>
          <w:p w14:paraId="3BC3B76B"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0,3</w:t>
            </w:r>
          </w:p>
        </w:tc>
        <w:tc>
          <w:tcPr>
            <w:tcW w:w="1896" w:type="dxa"/>
          </w:tcPr>
          <w:p w14:paraId="5E606786"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1,89</w:t>
            </w:r>
          </w:p>
        </w:tc>
        <w:tc>
          <w:tcPr>
            <w:tcW w:w="1896" w:type="dxa"/>
          </w:tcPr>
          <w:p w14:paraId="33706FD9"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4,81</w:t>
            </w:r>
          </w:p>
        </w:tc>
      </w:tr>
      <w:tr w:rsidR="00356DC0" w14:paraId="305E1E4D"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6C544AB7"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1,4</w:t>
            </w:r>
          </w:p>
        </w:tc>
        <w:tc>
          <w:tcPr>
            <w:tcW w:w="1882" w:type="dxa"/>
          </w:tcPr>
          <w:p w14:paraId="78C33FB2"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0,3</w:t>
            </w:r>
          </w:p>
        </w:tc>
        <w:tc>
          <w:tcPr>
            <w:tcW w:w="1896" w:type="dxa"/>
          </w:tcPr>
          <w:p w14:paraId="756F7B2F"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1,92</w:t>
            </w:r>
          </w:p>
        </w:tc>
        <w:tc>
          <w:tcPr>
            <w:tcW w:w="1896" w:type="dxa"/>
          </w:tcPr>
          <w:p w14:paraId="50D5AD17"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4,98</w:t>
            </w:r>
          </w:p>
        </w:tc>
      </w:tr>
      <w:tr w:rsidR="00356DC0" w14:paraId="3D1110E7"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25BD4CBC"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1,5</w:t>
            </w:r>
          </w:p>
        </w:tc>
        <w:tc>
          <w:tcPr>
            <w:tcW w:w="1882" w:type="dxa"/>
          </w:tcPr>
          <w:p w14:paraId="6A359D30"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0,3</w:t>
            </w:r>
          </w:p>
        </w:tc>
        <w:tc>
          <w:tcPr>
            <w:tcW w:w="1896" w:type="dxa"/>
          </w:tcPr>
          <w:p w14:paraId="25DC32ED"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1,94</w:t>
            </w:r>
          </w:p>
        </w:tc>
        <w:tc>
          <w:tcPr>
            <w:tcW w:w="1896" w:type="dxa"/>
          </w:tcPr>
          <w:p w14:paraId="0B9A6493"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5,06</w:t>
            </w:r>
          </w:p>
        </w:tc>
      </w:tr>
      <w:tr w:rsidR="00356DC0" w14:paraId="4DCB1147"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52C23BEB"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1,6</w:t>
            </w:r>
          </w:p>
        </w:tc>
        <w:tc>
          <w:tcPr>
            <w:tcW w:w="1882" w:type="dxa"/>
          </w:tcPr>
          <w:p w14:paraId="00818396"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0,3</w:t>
            </w:r>
          </w:p>
        </w:tc>
        <w:tc>
          <w:tcPr>
            <w:tcW w:w="1896" w:type="dxa"/>
          </w:tcPr>
          <w:p w14:paraId="03A1C379"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1,97</w:t>
            </w:r>
          </w:p>
        </w:tc>
        <w:tc>
          <w:tcPr>
            <w:tcW w:w="1896" w:type="dxa"/>
          </w:tcPr>
          <w:p w14:paraId="6FD4B25A"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5,16</w:t>
            </w:r>
          </w:p>
        </w:tc>
      </w:tr>
      <w:tr w:rsidR="00356DC0" w14:paraId="79B4A836"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02629EA6"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1,7</w:t>
            </w:r>
          </w:p>
        </w:tc>
        <w:tc>
          <w:tcPr>
            <w:tcW w:w="1882" w:type="dxa"/>
          </w:tcPr>
          <w:p w14:paraId="1C6CEF38"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0,3</w:t>
            </w:r>
          </w:p>
        </w:tc>
        <w:tc>
          <w:tcPr>
            <w:tcW w:w="1896" w:type="dxa"/>
          </w:tcPr>
          <w:p w14:paraId="1A21F191"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1,98</w:t>
            </w:r>
          </w:p>
        </w:tc>
        <w:tc>
          <w:tcPr>
            <w:tcW w:w="1896" w:type="dxa"/>
          </w:tcPr>
          <w:p w14:paraId="233D1754"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5,25</w:t>
            </w:r>
          </w:p>
        </w:tc>
      </w:tr>
      <w:tr w:rsidR="00356DC0" w14:paraId="01E0C956"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22A61063"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1,8</w:t>
            </w:r>
          </w:p>
        </w:tc>
        <w:tc>
          <w:tcPr>
            <w:tcW w:w="1882" w:type="dxa"/>
          </w:tcPr>
          <w:p w14:paraId="57CF67AD"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0,3</w:t>
            </w:r>
          </w:p>
        </w:tc>
        <w:tc>
          <w:tcPr>
            <w:tcW w:w="1896" w:type="dxa"/>
          </w:tcPr>
          <w:p w14:paraId="4AC93D26"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1,99</w:t>
            </w:r>
          </w:p>
        </w:tc>
        <w:tc>
          <w:tcPr>
            <w:tcW w:w="1896" w:type="dxa"/>
          </w:tcPr>
          <w:p w14:paraId="253BCAD3"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5,28</w:t>
            </w:r>
          </w:p>
        </w:tc>
      </w:tr>
      <w:tr w:rsidR="00356DC0" w14:paraId="3595E683"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2798A310"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1,9</w:t>
            </w:r>
          </w:p>
        </w:tc>
        <w:tc>
          <w:tcPr>
            <w:tcW w:w="1882" w:type="dxa"/>
          </w:tcPr>
          <w:p w14:paraId="25B466D9"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0,3</w:t>
            </w:r>
          </w:p>
        </w:tc>
        <w:tc>
          <w:tcPr>
            <w:tcW w:w="1896" w:type="dxa"/>
          </w:tcPr>
          <w:p w14:paraId="14DA48A2"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2,01</w:t>
            </w:r>
          </w:p>
        </w:tc>
        <w:tc>
          <w:tcPr>
            <w:tcW w:w="1896" w:type="dxa"/>
          </w:tcPr>
          <w:p w14:paraId="1521325D"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5,34</w:t>
            </w:r>
          </w:p>
        </w:tc>
      </w:tr>
      <w:tr w:rsidR="00356DC0" w14:paraId="50F04380"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52B9096E"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2,0</w:t>
            </w:r>
          </w:p>
        </w:tc>
        <w:tc>
          <w:tcPr>
            <w:tcW w:w="1882" w:type="dxa"/>
          </w:tcPr>
          <w:p w14:paraId="1FAB92A3"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0,3</w:t>
            </w:r>
          </w:p>
        </w:tc>
        <w:tc>
          <w:tcPr>
            <w:tcW w:w="1896" w:type="dxa"/>
          </w:tcPr>
          <w:p w14:paraId="14252A3E"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2,01</w:t>
            </w:r>
          </w:p>
        </w:tc>
        <w:tc>
          <w:tcPr>
            <w:tcW w:w="1896" w:type="dxa"/>
          </w:tcPr>
          <w:p w14:paraId="70D25ABF"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5,39</w:t>
            </w:r>
          </w:p>
        </w:tc>
      </w:tr>
      <w:tr w:rsidR="00356DC0" w14:paraId="6EEC16C1"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2C5A77EB"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2,1</w:t>
            </w:r>
          </w:p>
        </w:tc>
        <w:tc>
          <w:tcPr>
            <w:tcW w:w="1882" w:type="dxa"/>
          </w:tcPr>
          <w:p w14:paraId="25B733DC"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0,3</w:t>
            </w:r>
          </w:p>
        </w:tc>
        <w:tc>
          <w:tcPr>
            <w:tcW w:w="1896" w:type="dxa"/>
          </w:tcPr>
          <w:p w14:paraId="004D4F53"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2,02</w:t>
            </w:r>
          </w:p>
        </w:tc>
        <w:tc>
          <w:tcPr>
            <w:tcW w:w="1896" w:type="dxa"/>
          </w:tcPr>
          <w:p w14:paraId="30E8D2CF"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5,42</w:t>
            </w:r>
          </w:p>
        </w:tc>
      </w:tr>
      <w:tr w:rsidR="00356DC0" w14:paraId="56F8F71B"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7231E43E"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2,2</w:t>
            </w:r>
          </w:p>
        </w:tc>
        <w:tc>
          <w:tcPr>
            <w:tcW w:w="1882" w:type="dxa"/>
          </w:tcPr>
          <w:p w14:paraId="7F0E21B8"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0,3</w:t>
            </w:r>
          </w:p>
        </w:tc>
        <w:tc>
          <w:tcPr>
            <w:tcW w:w="1896" w:type="dxa"/>
          </w:tcPr>
          <w:p w14:paraId="5C309225"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2,03</w:t>
            </w:r>
          </w:p>
        </w:tc>
        <w:tc>
          <w:tcPr>
            <w:tcW w:w="1896" w:type="dxa"/>
          </w:tcPr>
          <w:p w14:paraId="4E636A7C"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5,45</w:t>
            </w:r>
          </w:p>
        </w:tc>
      </w:tr>
      <w:tr w:rsidR="00356DC0" w14:paraId="092B5C65"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282C9B68"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2,3</w:t>
            </w:r>
          </w:p>
        </w:tc>
        <w:tc>
          <w:tcPr>
            <w:tcW w:w="1882" w:type="dxa"/>
          </w:tcPr>
          <w:p w14:paraId="52529B07"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0,3</w:t>
            </w:r>
          </w:p>
        </w:tc>
        <w:tc>
          <w:tcPr>
            <w:tcW w:w="1896" w:type="dxa"/>
          </w:tcPr>
          <w:p w14:paraId="461248DD"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2,03</w:t>
            </w:r>
          </w:p>
        </w:tc>
        <w:tc>
          <w:tcPr>
            <w:tcW w:w="1896" w:type="dxa"/>
          </w:tcPr>
          <w:p w14:paraId="468220A6"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5,47</w:t>
            </w:r>
          </w:p>
        </w:tc>
      </w:tr>
      <w:tr w:rsidR="00356DC0" w14:paraId="56D92C31"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5F844B3B"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2,4</w:t>
            </w:r>
          </w:p>
        </w:tc>
        <w:tc>
          <w:tcPr>
            <w:tcW w:w="1882" w:type="dxa"/>
          </w:tcPr>
          <w:p w14:paraId="71470DA4"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0,3</w:t>
            </w:r>
          </w:p>
        </w:tc>
        <w:tc>
          <w:tcPr>
            <w:tcW w:w="1896" w:type="dxa"/>
          </w:tcPr>
          <w:p w14:paraId="4DE34C68"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2,03</w:t>
            </w:r>
          </w:p>
        </w:tc>
        <w:tc>
          <w:tcPr>
            <w:tcW w:w="1896" w:type="dxa"/>
          </w:tcPr>
          <w:p w14:paraId="23F70720"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5,57</w:t>
            </w:r>
          </w:p>
        </w:tc>
      </w:tr>
      <w:tr w:rsidR="00356DC0" w14:paraId="4D225182"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64813E46"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2,5</w:t>
            </w:r>
          </w:p>
        </w:tc>
        <w:tc>
          <w:tcPr>
            <w:tcW w:w="1882" w:type="dxa"/>
          </w:tcPr>
          <w:p w14:paraId="4D3EE18A"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0,3</w:t>
            </w:r>
          </w:p>
        </w:tc>
        <w:tc>
          <w:tcPr>
            <w:tcW w:w="1896" w:type="dxa"/>
          </w:tcPr>
          <w:p w14:paraId="005F4A5F"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2,04</w:t>
            </w:r>
          </w:p>
        </w:tc>
        <w:tc>
          <w:tcPr>
            <w:tcW w:w="1896" w:type="dxa"/>
          </w:tcPr>
          <w:p w14:paraId="62B4CCD1"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5,51</w:t>
            </w:r>
          </w:p>
        </w:tc>
      </w:tr>
      <w:tr w:rsidR="00356DC0" w14:paraId="3A93D625"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389DB973"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2,6</w:t>
            </w:r>
          </w:p>
        </w:tc>
        <w:tc>
          <w:tcPr>
            <w:tcW w:w="1882" w:type="dxa"/>
          </w:tcPr>
          <w:p w14:paraId="15E046B9"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0,3</w:t>
            </w:r>
          </w:p>
        </w:tc>
        <w:tc>
          <w:tcPr>
            <w:tcW w:w="1896" w:type="dxa"/>
          </w:tcPr>
          <w:p w14:paraId="5805E7CB"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2,04</w:t>
            </w:r>
          </w:p>
        </w:tc>
        <w:tc>
          <w:tcPr>
            <w:tcW w:w="1896" w:type="dxa"/>
          </w:tcPr>
          <w:p w14:paraId="759A469C"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5,53</w:t>
            </w:r>
          </w:p>
        </w:tc>
      </w:tr>
      <w:tr w:rsidR="00356DC0" w14:paraId="0F21342E"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548B0C80"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2,7</w:t>
            </w:r>
          </w:p>
        </w:tc>
        <w:tc>
          <w:tcPr>
            <w:tcW w:w="1882" w:type="dxa"/>
          </w:tcPr>
          <w:p w14:paraId="756B7A24"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0,3</w:t>
            </w:r>
          </w:p>
        </w:tc>
        <w:tc>
          <w:tcPr>
            <w:tcW w:w="1896" w:type="dxa"/>
          </w:tcPr>
          <w:p w14:paraId="3739A9A5"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2,04</w:t>
            </w:r>
          </w:p>
        </w:tc>
        <w:tc>
          <w:tcPr>
            <w:tcW w:w="1896" w:type="dxa"/>
          </w:tcPr>
          <w:p w14:paraId="3A2DEE71"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5,51</w:t>
            </w:r>
          </w:p>
        </w:tc>
      </w:tr>
      <w:tr w:rsidR="00356DC0" w14:paraId="7B2B3E75"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07DB74FF"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2,8</w:t>
            </w:r>
          </w:p>
        </w:tc>
        <w:tc>
          <w:tcPr>
            <w:tcW w:w="1882" w:type="dxa"/>
          </w:tcPr>
          <w:p w14:paraId="09241B87"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0,3</w:t>
            </w:r>
          </w:p>
        </w:tc>
        <w:tc>
          <w:tcPr>
            <w:tcW w:w="1896" w:type="dxa"/>
          </w:tcPr>
          <w:p w14:paraId="4940C90F"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2,04</w:t>
            </w:r>
          </w:p>
        </w:tc>
        <w:tc>
          <w:tcPr>
            <w:tcW w:w="1896" w:type="dxa"/>
          </w:tcPr>
          <w:p w14:paraId="556E1512"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5,53</w:t>
            </w:r>
          </w:p>
        </w:tc>
      </w:tr>
      <w:tr w:rsidR="00356DC0" w14:paraId="14426AE2" w14:textId="77777777" w:rsidTr="00AF41C2">
        <w:trPr>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EDEDED" w:themeFill="accent3" w:themeFillTint="33"/>
            <w:vAlign w:val="center"/>
          </w:tcPr>
          <w:p w14:paraId="4508166D"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2,9</w:t>
            </w:r>
          </w:p>
        </w:tc>
        <w:tc>
          <w:tcPr>
            <w:tcW w:w="1882" w:type="dxa"/>
          </w:tcPr>
          <w:p w14:paraId="62511A41"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0,3</w:t>
            </w:r>
          </w:p>
        </w:tc>
        <w:tc>
          <w:tcPr>
            <w:tcW w:w="1896" w:type="dxa"/>
          </w:tcPr>
          <w:p w14:paraId="5C691477"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FE693A">
              <w:rPr>
                <w:rFonts w:cs="Calibri"/>
                <w:color w:val="000000"/>
                <w:szCs w:val="24"/>
              </w:rPr>
              <w:t>2,04</w:t>
            </w:r>
          </w:p>
        </w:tc>
        <w:tc>
          <w:tcPr>
            <w:tcW w:w="1896" w:type="dxa"/>
          </w:tcPr>
          <w:p w14:paraId="464305CD" w14:textId="77777777" w:rsidR="00356DC0" w:rsidRPr="00FE693A" w:rsidRDefault="00356DC0" w:rsidP="00AF41C2">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szCs w:val="24"/>
              </w:rPr>
            </w:pPr>
            <w:r w:rsidRPr="00FE693A">
              <w:rPr>
                <w:rFonts w:cs="Calibri"/>
                <w:color w:val="000000"/>
                <w:szCs w:val="24"/>
              </w:rPr>
              <w:t>5,53</w:t>
            </w:r>
          </w:p>
        </w:tc>
      </w:tr>
      <w:tr w:rsidR="00356DC0" w14:paraId="407BEB7D" w14:textId="77777777" w:rsidTr="00AF41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5" w:type="dxa"/>
            <w:shd w:val="clear" w:color="auto" w:fill="DBDBDB" w:themeFill="accent3" w:themeFillTint="66"/>
            <w:vAlign w:val="center"/>
          </w:tcPr>
          <w:p w14:paraId="530B18AC" w14:textId="77777777" w:rsidR="00356DC0" w:rsidRPr="00FE693A" w:rsidRDefault="00356DC0" w:rsidP="00AF41C2">
            <w:pPr>
              <w:spacing w:line="240" w:lineRule="auto"/>
              <w:jc w:val="center"/>
              <w:rPr>
                <w:rFonts w:cs="Calibri"/>
                <w:color w:val="000000"/>
                <w:szCs w:val="24"/>
              </w:rPr>
            </w:pPr>
            <w:r w:rsidRPr="00FE693A">
              <w:rPr>
                <w:rFonts w:cs="Calibri"/>
                <w:color w:val="000000"/>
                <w:szCs w:val="24"/>
              </w:rPr>
              <w:t>3,0</w:t>
            </w:r>
          </w:p>
        </w:tc>
        <w:tc>
          <w:tcPr>
            <w:tcW w:w="1882" w:type="dxa"/>
          </w:tcPr>
          <w:p w14:paraId="6BBE5DA4"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0,3</w:t>
            </w:r>
          </w:p>
        </w:tc>
        <w:tc>
          <w:tcPr>
            <w:tcW w:w="1896" w:type="dxa"/>
          </w:tcPr>
          <w:p w14:paraId="011B50A5" w14:textId="77777777" w:rsidR="00356DC0" w:rsidRPr="00FE693A" w:rsidRDefault="00356DC0" w:rsidP="00AF41C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FE693A">
              <w:rPr>
                <w:rFonts w:cs="Calibri"/>
                <w:color w:val="000000"/>
                <w:szCs w:val="24"/>
              </w:rPr>
              <w:t>2,05</w:t>
            </w:r>
          </w:p>
        </w:tc>
        <w:tc>
          <w:tcPr>
            <w:tcW w:w="1896" w:type="dxa"/>
          </w:tcPr>
          <w:p w14:paraId="0FF18B5B" w14:textId="77777777" w:rsidR="00356DC0" w:rsidRPr="00FE693A" w:rsidRDefault="00356DC0" w:rsidP="00AF41C2">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Cs w:val="24"/>
              </w:rPr>
            </w:pPr>
            <w:r w:rsidRPr="00FE693A">
              <w:rPr>
                <w:rFonts w:cs="Calibri"/>
                <w:color w:val="000000"/>
                <w:szCs w:val="24"/>
              </w:rPr>
              <w:t>5,53</w:t>
            </w:r>
          </w:p>
        </w:tc>
      </w:tr>
    </w:tbl>
    <w:p w14:paraId="6D06000C" w14:textId="72594F1F" w:rsidR="00356DC0" w:rsidRDefault="00356DC0" w:rsidP="00AB7C94">
      <w:pPr>
        <w:pStyle w:val="Legenda"/>
      </w:pPr>
      <w:bookmarkStart w:id="604" w:name="_Ref378699218"/>
      <w:bookmarkStart w:id="605" w:name="_Ref378699217"/>
      <w:bookmarkStart w:id="606" w:name="_Toc378770551"/>
      <w:bookmarkStart w:id="607" w:name="_Toc379391201"/>
      <w:r>
        <w:t xml:space="preserve">Tabela </w:t>
      </w:r>
      <w:r w:rsidR="0075723B">
        <w:fldChar w:fldCharType="begin"/>
      </w:r>
      <w:r w:rsidR="0075723B">
        <w:instrText xml:space="preserve"> SEQ Tabela \* ARABIC </w:instrText>
      </w:r>
      <w:r w:rsidR="0075723B">
        <w:fldChar w:fldCharType="separate"/>
      </w:r>
      <w:r w:rsidR="00AC2DDA">
        <w:rPr>
          <w:noProof/>
        </w:rPr>
        <w:t>10</w:t>
      </w:r>
      <w:r w:rsidR="0075723B">
        <w:rPr>
          <w:noProof/>
        </w:rPr>
        <w:fldChar w:fldCharType="end"/>
      </w:r>
      <w:bookmarkEnd w:id="604"/>
      <w:r>
        <w:t xml:space="preserve"> – Erros detetados no cenário para cada parâmetro </w:t>
      </w:r>
      <w:r w:rsidRPr="00697D05">
        <w:rPr>
          <w:i/>
        </w:rPr>
        <w:t>g</w:t>
      </w:r>
      <w:r w:rsidR="00E35A67">
        <w:rPr>
          <w:i/>
        </w:rPr>
        <w:t xml:space="preserve"> -</w:t>
      </w:r>
      <w:r w:rsidR="00E35A67">
        <w:t xml:space="preserve"> </w:t>
      </w:r>
      <w:r w:rsidR="00526EE9">
        <w:t>EO</w:t>
      </w:r>
      <w:bookmarkEnd w:id="605"/>
      <w:bookmarkEnd w:id="606"/>
      <w:bookmarkEnd w:id="607"/>
    </w:p>
    <w:p w14:paraId="1A3CC898" w14:textId="77FA327E" w:rsidR="00356DC0" w:rsidRPr="00270BC2" w:rsidRDefault="00E95950" w:rsidP="00356DC0">
      <w:pPr>
        <w:ind w:firstLine="709"/>
      </w:pPr>
      <w:r>
        <w:t xml:space="preserve">A </w:t>
      </w:r>
      <w:r w:rsidR="00356DC0">
        <w:fldChar w:fldCharType="begin"/>
      </w:r>
      <w:r w:rsidR="00356DC0">
        <w:instrText xml:space="preserve"> REF _Ref378699229 \h </w:instrText>
      </w:r>
      <w:r w:rsidR="00356DC0">
        <w:fldChar w:fldCharType="separate"/>
      </w:r>
      <w:r w:rsidR="00AC2DDA">
        <w:t xml:space="preserve">Figura </w:t>
      </w:r>
      <w:r w:rsidR="00AC2DDA">
        <w:rPr>
          <w:noProof/>
        </w:rPr>
        <w:t>43</w:t>
      </w:r>
      <w:r w:rsidR="00356DC0">
        <w:fldChar w:fldCharType="end"/>
      </w:r>
      <w:r w:rsidR="00356DC0">
        <w:t xml:space="preserve"> </w:t>
      </w:r>
      <w:r>
        <w:t>ilustra</w:t>
      </w:r>
      <w:r w:rsidR="00843181">
        <w:t xml:space="preserve"> </w:t>
      </w:r>
      <w:r w:rsidR="00356DC0">
        <w:t xml:space="preserve">os dados obtidos e registados na </w:t>
      </w:r>
      <w:r w:rsidR="00356DC0">
        <w:fldChar w:fldCharType="begin"/>
      </w:r>
      <w:r w:rsidR="00356DC0">
        <w:instrText xml:space="preserve"> REF _Ref378699218 \h </w:instrText>
      </w:r>
      <w:r w:rsidR="00356DC0">
        <w:fldChar w:fldCharType="separate"/>
      </w:r>
      <w:r w:rsidR="00AC2DDA">
        <w:t xml:space="preserve">Tabela </w:t>
      </w:r>
      <w:r w:rsidR="00AC2DDA">
        <w:rPr>
          <w:noProof/>
        </w:rPr>
        <w:t>10</w:t>
      </w:r>
      <w:r w:rsidR="00356DC0">
        <w:fldChar w:fldCharType="end"/>
      </w:r>
      <w:r>
        <w:t xml:space="preserve"> através de um gráfico</w:t>
      </w:r>
      <w:r w:rsidR="00843181">
        <w:t>.</w:t>
      </w:r>
    </w:p>
    <w:p w14:paraId="28E828FD" w14:textId="77777777" w:rsidR="00356DC0" w:rsidRDefault="00356DC0" w:rsidP="00AB7C94">
      <w:pPr>
        <w:pStyle w:val="Imagem"/>
      </w:pPr>
      <w:r>
        <w:lastRenderedPageBreak/>
        <w:drawing>
          <wp:inline distT="0" distB="0" distL="0" distR="0" wp14:anchorId="77D7CAE2" wp14:editId="2F714818">
            <wp:extent cx="5486400" cy="2664000"/>
            <wp:effectExtent l="0" t="0" r="0" b="3175"/>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6D794D78" w14:textId="38C9B166" w:rsidR="00356DC0" w:rsidRPr="004D2458" w:rsidRDefault="00356DC0" w:rsidP="00AB7C94">
      <w:pPr>
        <w:pStyle w:val="Legenda"/>
      </w:pPr>
      <w:bookmarkStart w:id="608" w:name="_Ref378699229"/>
      <w:bookmarkStart w:id="609" w:name="_Toc378770540"/>
      <w:bookmarkStart w:id="610" w:name="_Toc379391190"/>
      <w:r>
        <w:t xml:space="preserve">Figura </w:t>
      </w:r>
      <w:r w:rsidR="0075723B">
        <w:fldChar w:fldCharType="begin"/>
      </w:r>
      <w:r w:rsidR="0075723B">
        <w:instrText xml:space="preserve"> SEQ Figura \* AR</w:instrText>
      </w:r>
      <w:r w:rsidR="0075723B">
        <w:instrText xml:space="preserve">ABIC </w:instrText>
      </w:r>
      <w:r w:rsidR="0075723B">
        <w:fldChar w:fldCharType="separate"/>
      </w:r>
      <w:r w:rsidR="00AC2DDA">
        <w:rPr>
          <w:noProof/>
        </w:rPr>
        <w:t>43</w:t>
      </w:r>
      <w:r w:rsidR="0075723B">
        <w:rPr>
          <w:noProof/>
        </w:rPr>
        <w:fldChar w:fldCharType="end"/>
      </w:r>
      <w:bookmarkEnd w:id="608"/>
      <w:r>
        <w:t xml:space="preserve"> – Representação dos erros detetados no cenário para cada parâmetro </w:t>
      </w:r>
      <w:r w:rsidRPr="00697D05">
        <w:rPr>
          <w:i/>
        </w:rPr>
        <w:t>g</w:t>
      </w:r>
      <w:r w:rsidR="00E35A67" w:rsidRPr="00E35A67">
        <w:t xml:space="preserve"> </w:t>
      </w:r>
      <w:r w:rsidR="00E35A67">
        <w:t xml:space="preserve">- </w:t>
      </w:r>
      <w:r w:rsidR="00526EE9">
        <w:t>EO</w:t>
      </w:r>
      <w:bookmarkEnd w:id="609"/>
      <w:bookmarkEnd w:id="610"/>
    </w:p>
    <w:p w14:paraId="3666A215" w14:textId="23F0BAC1" w:rsidR="00281765" w:rsidRDefault="00281765" w:rsidP="00F74CFF">
      <w:pPr>
        <w:ind w:firstLine="709"/>
      </w:pPr>
      <w:r>
        <w:t>Os resultados obtidos</w:t>
      </w:r>
      <w:r w:rsidR="002D0991">
        <w:t xml:space="preserve"> da fase de treino</w:t>
      </w:r>
      <w:r w:rsidR="00526EE9">
        <w:t xml:space="preserve"> aqui apresentados </w:t>
      </w:r>
      <w:r>
        <w:t xml:space="preserve">representam a performance do algoritmo utlizado num ambiente real. O indicador utilizado para determinar a sua performance foi a quantidade de </w:t>
      </w:r>
      <w:r w:rsidR="00CB7E6F">
        <w:t>erro médio</w:t>
      </w:r>
      <w:r>
        <w:t xml:space="preserve"> entre a posição real e a calculada</w:t>
      </w:r>
      <w:r w:rsidR="00F350BB">
        <w:t xml:space="preserve"> para cada parâmetro</w:t>
      </w:r>
      <w:r w:rsidR="00CB7E6F">
        <w:t xml:space="preserve"> </w:t>
      </w:r>
      <w:r w:rsidR="00CB7E6F" w:rsidRPr="00CB7E6F">
        <w:rPr>
          <w:i/>
        </w:rPr>
        <w:t>g</w:t>
      </w:r>
      <w:r>
        <w:t>.</w:t>
      </w:r>
      <w:r w:rsidR="00AF41C2">
        <w:t xml:space="preserve"> A </w:t>
      </w:r>
      <w:r w:rsidR="00AF41C2">
        <w:fldChar w:fldCharType="begin"/>
      </w:r>
      <w:r w:rsidR="00AF41C2">
        <w:instrText xml:space="preserve"> REF _Ref378884937 \h </w:instrText>
      </w:r>
      <w:r w:rsidR="00AF41C2">
        <w:fldChar w:fldCharType="separate"/>
      </w:r>
      <w:r w:rsidR="00AC2DDA">
        <w:t xml:space="preserve">Tabela </w:t>
      </w:r>
      <w:r w:rsidR="00AC2DDA">
        <w:rPr>
          <w:noProof/>
        </w:rPr>
        <w:t>11</w:t>
      </w:r>
      <w:r w:rsidR="00AF41C2">
        <w:fldChar w:fldCharType="end"/>
      </w:r>
      <w:r w:rsidR="00F74CFF">
        <w:t xml:space="preserve"> expõe os principais resultados conseguidos para cada indicador de performance. </w:t>
      </w:r>
    </w:p>
    <w:tbl>
      <w:tblPr>
        <w:tblStyle w:val="TabeladeGrelha5Escura-Destaque3"/>
        <w:tblW w:w="6374" w:type="dxa"/>
        <w:jc w:val="center"/>
        <w:tblLook w:val="04A0" w:firstRow="1" w:lastRow="0" w:firstColumn="1" w:lastColumn="0" w:noHBand="0" w:noVBand="1"/>
      </w:tblPr>
      <w:tblGrid>
        <w:gridCol w:w="2126"/>
        <w:gridCol w:w="2122"/>
        <w:gridCol w:w="2126"/>
      </w:tblGrid>
      <w:tr w:rsidR="00CB7E6F" w14:paraId="02D4B67E" w14:textId="77777777" w:rsidTr="00A4233E">
        <w:trPr>
          <w:cnfStyle w:val="100000000000" w:firstRow="1" w:lastRow="0" w:firstColumn="0" w:lastColumn="0" w:oddVBand="0" w:evenVBand="0" w:oddHBand="0" w:evenHBand="0" w:firstRowFirstColumn="0" w:firstRowLastColumn="0" w:lastRowFirstColumn="0" w:lastRowLastColumn="0"/>
          <w:trHeight w:val="948"/>
          <w:jc w:val="center"/>
        </w:trPr>
        <w:tc>
          <w:tcPr>
            <w:cnfStyle w:val="001000000000" w:firstRow="0" w:lastRow="0" w:firstColumn="1" w:lastColumn="0" w:oddVBand="0" w:evenVBand="0" w:oddHBand="0" w:evenHBand="0" w:firstRowFirstColumn="0" w:firstRowLastColumn="0" w:lastRowFirstColumn="0" w:lastRowLastColumn="0"/>
            <w:tcW w:w="2126" w:type="dxa"/>
            <w:tcBorders>
              <w:right w:val="single" w:sz="4" w:space="0" w:color="FFFFFF" w:themeColor="background1"/>
            </w:tcBorders>
            <w:shd w:val="clear" w:color="auto" w:fill="000000" w:themeFill="text1"/>
            <w:vAlign w:val="center"/>
          </w:tcPr>
          <w:p w14:paraId="402026D1" w14:textId="1A662A95" w:rsidR="00CB7E6F" w:rsidRPr="003F4755" w:rsidRDefault="00CB7E6F" w:rsidP="00CB7E6F">
            <w:pPr>
              <w:spacing w:line="240" w:lineRule="auto"/>
              <w:jc w:val="right"/>
              <w:rPr>
                <w:color w:val="auto"/>
              </w:rPr>
            </w:pPr>
            <w:r>
              <w:rPr>
                <w:color w:val="auto"/>
              </w:rPr>
              <w:t>Indicador de Performance</w:t>
            </w:r>
          </w:p>
        </w:tc>
        <w:tc>
          <w:tcPr>
            <w:tcW w:w="2122" w:type="dxa"/>
            <w:tcBorders>
              <w:left w:val="single" w:sz="4" w:space="0" w:color="FFFFFF" w:themeColor="background1"/>
              <w:right w:val="single" w:sz="4" w:space="0" w:color="FFFFFF" w:themeColor="background1"/>
            </w:tcBorders>
            <w:shd w:val="clear" w:color="auto" w:fill="000000" w:themeFill="text1"/>
            <w:vAlign w:val="center"/>
          </w:tcPr>
          <w:p w14:paraId="069B0D89" w14:textId="6C0091A5" w:rsidR="00CB7E6F" w:rsidRPr="00CB7E6F" w:rsidRDefault="00CB7E6F" w:rsidP="00CB7E6F">
            <w:pPr>
              <w:spacing w:line="240" w:lineRule="auto"/>
              <w:jc w:val="center"/>
              <w:cnfStyle w:val="100000000000" w:firstRow="1" w:lastRow="0" w:firstColumn="0" w:lastColumn="0" w:oddVBand="0" w:evenVBand="0" w:oddHBand="0" w:evenHBand="0" w:firstRowFirstColumn="0" w:firstRowLastColumn="0" w:lastRowFirstColumn="0" w:lastRowLastColumn="0"/>
              <w:rPr>
                <w:i/>
                <w:color w:val="auto"/>
              </w:rPr>
            </w:pPr>
            <w:r w:rsidRPr="00CB7E6F">
              <w:rPr>
                <w:i/>
                <w:color w:val="auto"/>
              </w:rPr>
              <w:t>Weighted</w:t>
            </w:r>
            <w:r>
              <w:rPr>
                <w:i/>
                <w:color w:val="auto"/>
              </w:rPr>
              <w:t xml:space="preserve"> </w:t>
            </w:r>
            <w:r w:rsidRPr="00CB7E6F">
              <w:rPr>
                <w:i/>
                <w:color w:val="auto"/>
              </w:rPr>
              <w:t>Centroid</w:t>
            </w:r>
          </w:p>
          <w:p w14:paraId="2C7E059B" w14:textId="366FCAD6" w:rsidR="00CB7E6F" w:rsidRPr="003F4755" w:rsidRDefault="00CB7E6F" w:rsidP="00F74CFF">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rPr>
            </w:pPr>
            <w:r>
              <w:rPr>
                <w:color w:val="auto"/>
              </w:rPr>
              <w:t>(</w:t>
            </w:r>
            <w:r w:rsidR="00F74CFF">
              <w:rPr>
                <w:color w:val="auto"/>
              </w:rPr>
              <w:t>EC</w:t>
            </w:r>
            <w:r>
              <w:rPr>
                <w:color w:val="auto"/>
              </w:rPr>
              <w:t>)</w:t>
            </w:r>
          </w:p>
        </w:tc>
        <w:tc>
          <w:tcPr>
            <w:tcW w:w="2126" w:type="dxa"/>
            <w:tcBorders>
              <w:left w:val="single" w:sz="4" w:space="0" w:color="FFFFFF" w:themeColor="background1"/>
            </w:tcBorders>
            <w:shd w:val="clear" w:color="auto" w:fill="000000" w:themeFill="text1"/>
            <w:vAlign w:val="center"/>
          </w:tcPr>
          <w:p w14:paraId="27C2EDBF" w14:textId="76945730" w:rsidR="00CB7E6F" w:rsidRPr="00CB7E6F" w:rsidRDefault="00CB7E6F" w:rsidP="00CB7E6F">
            <w:pPr>
              <w:spacing w:line="240" w:lineRule="auto"/>
              <w:jc w:val="center"/>
              <w:cnfStyle w:val="100000000000" w:firstRow="1" w:lastRow="0" w:firstColumn="0" w:lastColumn="0" w:oddVBand="0" w:evenVBand="0" w:oddHBand="0" w:evenHBand="0" w:firstRowFirstColumn="0" w:firstRowLastColumn="0" w:lastRowFirstColumn="0" w:lastRowLastColumn="0"/>
              <w:rPr>
                <w:i/>
                <w:color w:val="auto"/>
              </w:rPr>
            </w:pPr>
            <w:r w:rsidRPr="00CB7E6F">
              <w:rPr>
                <w:i/>
                <w:color w:val="auto"/>
              </w:rPr>
              <w:t>Weighted</w:t>
            </w:r>
            <w:r>
              <w:rPr>
                <w:i/>
                <w:color w:val="auto"/>
              </w:rPr>
              <w:t xml:space="preserve"> </w:t>
            </w:r>
            <w:r w:rsidRPr="00CB7E6F">
              <w:rPr>
                <w:i/>
                <w:color w:val="auto"/>
              </w:rPr>
              <w:t>Centroid</w:t>
            </w:r>
          </w:p>
          <w:p w14:paraId="79A9D170" w14:textId="69559623" w:rsidR="00CB7E6F" w:rsidRPr="003F4755" w:rsidRDefault="00CB7E6F" w:rsidP="00F74CFF">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rPr>
            </w:pPr>
            <w:r>
              <w:rPr>
                <w:color w:val="auto"/>
              </w:rPr>
              <w:t>(</w:t>
            </w:r>
            <w:r w:rsidR="00F74CFF">
              <w:rPr>
                <w:color w:val="auto"/>
              </w:rPr>
              <w:t>EO</w:t>
            </w:r>
            <w:r>
              <w:rPr>
                <w:color w:val="auto"/>
              </w:rPr>
              <w:t>)</w:t>
            </w:r>
          </w:p>
        </w:tc>
      </w:tr>
      <w:tr w:rsidR="00CB7E6F" w14:paraId="0B667DE8" w14:textId="77777777" w:rsidTr="00A4233E">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2126" w:type="dxa"/>
            <w:shd w:val="clear" w:color="auto" w:fill="DBDBDB" w:themeFill="accent3" w:themeFillTint="66"/>
            <w:vAlign w:val="center"/>
          </w:tcPr>
          <w:p w14:paraId="3569BC8B" w14:textId="758C27C6" w:rsidR="00CB7E6F" w:rsidRPr="00CB7E6F" w:rsidRDefault="00CB7E6F" w:rsidP="00CB7E6F">
            <w:pPr>
              <w:spacing w:line="240" w:lineRule="auto"/>
              <w:jc w:val="right"/>
              <w:rPr>
                <w:color w:val="auto"/>
              </w:rPr>
            </w:pPr>
            <w:r w:rsidRPr="00CB7E6F">
              <w:rPr>
                <w:color w:val="auto"/>
              </w:rPr>
              <w:t>Erro médio</w:t>
            </w:r>
          </w:p>
        </w:tc>
        <w:tc>
          <w:tcPr>
            <w:tcW w:w="2122" w:type="dxa"/>
            <w:vAlign w:val="center"/>
          </w:tcPr>
          <w:p w14:paraId="3603EB92" w14:textId="6748FF7B" w:rsidR="00CB7E6F" w:rsidRPr="003F4755" w:rsidRDefault="00843181" w:rsidP="00CB7E6F">
            <w:pPr>
              <w:spacing w:line="240" w:lineRule="auto"/>
              <w:ind w:left="459"/>
              <w:jc w:val="left"/>
              <w:cnfStyle w:val="000000100000" w:firstRow="0" w:lastRow="0" w:firstColumn="0" w:lastColumn="0" w:oddVBand="0" w:evenVBand="0" w:oddHBand="1" w:evenHBand="0" w:firstRowFirstColumn="0" w:firstRowLastColumn="0" w:lastRowFirstColumn="0" w:lastRowLastColumn="0"/>
            </w:pPr>
            <w:r>
              <w:t>1,80 m</w:t>
            </w:r>
          </w:p>
        </w:tc>
        <w:tc>
          <w:tcPr>
            <w:tcW w:w="2126" w:type="dxa"/>
            <w:vAlign w:val="center"/>
          </w:tcPr>
          <w:p w14:paraId="3F17B423" w14:textId="3091EF2C" w:rsidR="00CB7E6F" w:rsidRPr="003F4755" w:rsidRDefault="00CB7E6F" w:rsidP="00DB456D">
            <w:pPr>
              <w:spacing w:line="240" w:lineRule="auto"/>
              <w:ind w:left="459"/>
              <w:jc w:val="left"/>
              <w:cnfStyle w:val="000000100000" w:firstRow="0" w:lastRow="0" w:firstColumn="0" w:lastColumn="0" w:oddVBand="0" w:evenVBand="0" w:oddHBand="1" w:evenHBand="0" w:firstRowFirstColumn="0" w:firstRowLastColumn="0" w:lastRowFirstColumn="0" w:lastRowLastColumn="0"/>
            </w:pPr>
            <w:r>
              <w:t>1</w:t>
            </w:r>
            <w:r w:rsidR="002D0991">
              <w:t>,</w:t>
            </w:r>
            <w:r w:rsidR="00843181">
              <w:t>81 m</w:t>
            </w:r>
          </w:p>
        </w:tc>
      </w:tr>
      <w:tr w:rsidR="00DB456D" w14:paraId="0750D71D" w14:textId="77777777" w:rsidTr="00A4233E">
        <w:trPr>
          <w:trHeight w:val="511"/>
          <w:jc w:val="center"/>
        </w:trPr>
        <w:tc>
          <w:tcPr>
            <w:cnfStyle w:val="001000000000" w:firstRow="0" w:lastRow="0" w:firstColumn="1" w:lastColumn="0" w:oddVBand="0" w:evenVBand="0" w:oddHBand="0" w:evenHBand="0" w:firstRowFirstColumn="0" w:firstRowLastColumn="0" w:lastRowFirstColumn="0" w:lastRowLastColumn="0"/>
            <w:tcW w:w="6374" w:type="dxa"/>
            <w:gridSpan w:val="3"/>
            <w:shd w:val="clear" w:color="auto" w:fill="EDEDED" w:themeFill="accent3" w:themeFillTint="33"/>
            <w:vAlign w:val="center"/>
          </w:tcPr>
          <w:p w14:paraId="53EB5CB8" w14:textId="247E2D07" w:rsidR="00DB456D" w:rsidRDefault="00DB456D" w:rsidP="00DB456D">
            <w:pPr>
              <w:spacing w:line="240" w:lineRule="auto"/>
              <w:ind w:left="459"/>
              <w:jc w:val="center"/>
            </w:pPr>
            <w:r w:rsidRPr="002D0991">
              <w:rPr>
                <w:color w:val="auto"/>
              </w:rPr>
              <w:t>Outros indicadores de performance</w:t>
            </w:r>
          </w:p>
        </w:tc>
      </w:tr>
      <w:tr w:rsidR="00CB7E6F" w14:paraId="16906519" w14:textId="77777777" w:rsidTr="00A4233E">
        <w:trPr>
          <w:cnfStyle w:val="000000100000" w:firstRow="0" w:lastRow="0" w:firstColumn="0" w:lastColumn="0" w:oddVBand="0" w:evenVBand="0" w:oddHBand="1"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2126" w:type="dxa"/>
            <w:shd w:val="clear" w:color="auto" w:fill="DBDBDB" w:themeFill="accent3" w:themeFillTint="66"/>
            <w:vAlign w:val="center"/>
          </w:tcPr>
          <w:p w14:paraId="75F8E2ED" w14:textId="4F966DBB" w:rsidR="00CB7E6F" w:rsidRPr="00CB7E6F" w:rsidRDefault="00CB7E6F" w:rsidP="00CB7E6F">
            <w:pPr>
              <w:spacing w:line="240" w:lineRule="auto"/>
              <w:jc w:val="right"/>
              <w:rPr>
                <w:color w:val="auto"/>
              </w:rPr>
            </w:pPr>
            <w:r w:rsidRPr="00CB7E6F">
              <w:rPr>
                <w:color w:val="auto"/>
              </w:rPr>
              <w:t>Erro mínimo</w:t>
            </w:r>
          </w:p>
        </w:tc>
        <w:tc>
          <w:tcPr>
            <w:tcW w:w="2122" w:type="dxa"/>
            <w:vAlign w:val="center"/>
          </w:tcPr>
          <w:p w14:paraId="2CE43E1A" w14:textId="7DF9D91D" w:rsidR="00CB7E6F" w:rsidRPr="003F4755" w:rsidRDefault="00843181" w:rsidP="00CB7E6F">
            <w:pPr>
              <w:spacing w:line="240" w:lineRule="auto"/>
              <w:ind w:left="459"/>
              <w:jc w:val="left"/>
              <w:cnfStyle w:val="000000100000" w:firstRow="0" w:lastRow="0" w:firstColumn="0" w:lastColumn="0" w:oddVBand="0" w:evenVBand="0" w:oddHBand="1" w:evenHBand="0" w:firstRowFirstColumn="0" w:firstRowLastColumn="0" w:lastRowFirstColumn="0" w:lastRowLastColumn="0"/>
            </w:pPr>
            <w:r>
              <w:t>0,08 m</w:t>
            </w:r>
          </w:p>
        </w:tc>
        <w:tc>
          <w:tcPr>
            <w:tcW w:w="2126" w:type="dxa"/>
            <w:vAlign w:val="center"/>
          </w:tcPr>
          <w:p w14:paraId="6AB0AAAB" w14:textId="21F33E52" w:rsidR="00CB7E6F" w:rsidRPr="003F4755" w:rsidRDefault="00843181" w:rsidP="00DB456D">
            <w:pPr>
              <w:spacing w:line="240" w:lineRule="auto"/>
              <w:ind w:left="459"/>
              <w:jc w:val="left"/>
              <w:cnfStyle w:val="000000100000" w:firstRow="0" w:lastRow="0" w:firstColumn="0" w:lastColumn="0" w:oddVBand="0" w:evenVBand="0" w:oddHBand="1" w:evenHBand="0" w:firstRowFirstColumn="0" w:firstRowLastColumn="0" w:lastRowFirstColumn="0" w:lastRowLastColumn="0"/>
            </w:pPr>
            <w:r>
              <w:t>0,03 m</w:t>
            </w:r>
          </w:p>
        </w:tc>
      </w:tr>
      <w:tr w:rsidR="008E7865" w14:paraId="54E31A1D" w14:textId="77777777" w:rsidTr="00A4233E">
        <w:trPr>
          <w:trHeight w:val="510"/>
          <w:jc w:val="center"/>
        </w:trPr>
        <w:tc>
          <w:tcPr>
            <w:cnfStyle w:val="001000000000" w:firstRow="0" w:lastRow="0" w:firstColumn="1" w:lastColumn="0" w:oddVBand="0" w:evenVBand="0" w:oddHBand="0" w:evenHBand="0" w:firstRowFirstColumn="0" w:firstRowLastColumn="0" w:lastRowFirstColumn="0" w:lastRowLastColumn="0"/>
            <w:tcW w:w="2126" w:type="dxa"/>
            <w:shd w:val="clear" w:color="auto" w:fill="EDEDED" w:themeFill="accent3" w:themeFillTint="33"/>
            <w:vAlign w:val="center"/>
          </w:tcPr>
          <w:p w14:paraId="3C83370A" w14:textId="55E66927" w:rsidR="00CB7E6F" w:rsidRPr="00CB7E6F" w:rsidRDefault="00CB7E6F" w:rsidP="00CB7E6F">
            <w:pPr>
              <w:spacing w:line="240" w:lineRule="auto"/>
              <w:jc w:val="right"/>
              <w:rPr>
                <w:color w:val="auto"/>
              </w:rPr>
            </w:pPr>
            <w:r w:rsidRPr="00CB7E6F">
              <w:rPr>
                <w:color w:val="auto"/>
              </w:rPr>
              <w:t>Erro máximo</w:t>
            </w:r>
          </w:p>
        </w:tc>
        <w:tc>
          <w:tcPr>
            <w:tcW w:w="2122" w:type="dxa"/>
            <w:vAlign w:val="center"/>
          </w:tcPr>
          <w:p w14:paraId="10E35500" w14:textId="1B9F436A" w:rsidR="00CB7E6F" w:rsidRPr="003F4755" w:rsidRDefault="00843181" w:rsidP="00CB7E6F">
            <w:pPr>
              <w:spacing w:line="240" w:lineRule="auto"/>
              <w:ind w:left="459"/>
              <w:jc w:val="left"/>
              <w:cnfStyle w:val="000000000000" w:firstRow="0" w:lastRow="0" w:firstColumn="0" w:lastColumn="0" w:oddVBand="0" w:evenVBand="0" w:oddHBand="0" w:evenHBand="0" w:firstRowFirstColumn="0" w:firstRowLastColumn="0" w:lastRowFirstColumn="0" w:lastRowLastColumn="0"/>
            </w:pPr>
            <w:r>
              <w:t>7,53 m</w:t>
            </w:r>
          </w:p>
        </w:tc>
        <w:tc>
          <w:tcPr>
            <w:tcW w:w="2126" w:type="dxa"/>
            <w:vAlign w:val="center"/>
          </w:tcPr>
          <w:p w14:paraId="7C4096B8" w14:textId="156641DE" w:rsidR="00CB7E6F" w:rsidRPr="003F4755" w:rsidRDefault="00843181" w:rsidP="00DB456D">
            <w:pPr>
              <w:keepNext/>
              <w:spacing w:line="240" w:lineRule="auto"/>
              <w:ind w:left="459"/>
              <w:jc w:val="left"/>
              <w:cnfStyle w:val="000000000000" w:firstRow="0" w:lastRow="0" w:firstColumn="0" w:lastColumn="0" w:oddVBand="0" w:evenVBand="0" w:oddHBand="0" w:evenHBand="0" w:firstRowFirstColumn="0" w:firstRowLastColumn="0" w:lastRowFirstColumn="0" w:lastRowLastColumn="0"/>
            </w:pPr>
            <w:r>
              <w:t>7,77 m</w:t>
            </w:r>
          </w:p>
        </w:tc>
      </w:tr>
    </w:tbl>
    <w:p w14:paraId="6222DFFC" w14:textId="567E18D0" w:rsidR="00DB456D" w:rsidRPr="00DB456D" w:rsidRDefault="00DB456D" w:rsidP="00072EC8">
      <w:pPr>
        <w:pStyle w:val="Legenda"/>
        <w:spacing w:before="240"/>
      </w:pPr>
      <w:bookmarkStart w:id="611" w:name="_Ref378884937"/>
      <w:bookmarkStart w:id="612" w:name="_Toc379391202"/>
      <w:r>
        <w:t xml:space="preserve">Tabela </w:t>
      </w:r>
      <w:r w:rsidR="0075723B">
        <w:fldChar w:fldCharType="begin"/>
      </w:r>
      <w:r w:rsidR="0075723B">
        <w:instrText xml:space="preserve"> SEQ Tabela \* ARABIC </w:instrText>
      </w:r>
      <w:r w:rsidR="0075723B">
        <w:fldChar w:fldCharType="separate"/>
      </w:r>
      <w:r w:rsidR="00AC2DDA">
        <w:rPr>
          <w:noProof/>
        </w:rPr>
        <w:t>11</w:t>
      </w:r>
      <w:r w:rsidR="0075723B">
        <w:rPr>
          <w:noProof/>
        </w:rPr>
        <w:fldChar w:fldCharType="end"/>
      </w:r>
      <w:bookmarkEnd w:id="611"/>
      <w:r>
        <w:t xml:space="preserve"> – Comparação da performance do algoritmo</w:t>
      </w:r>
      <w:bookmarkEnd w:id="612"/>
    </w:p>
    <w:p w14:paraId="60D6507C" w14:textId="12AE9D46" w:rsidR="00CB7E6F" w:rsidRDefault="002D0991" w:rsidP="00F131A0">
      <w:pPr>
        <w:spacing w:before="240"/>
        <w:ind w:firstLine="709"/>
      </w:pPr>
      <w:r>
        <w:t xml:space="preserve">Neste cenário a conversão </w:t>
      </w:r>
      <w:r w:rsidR="00812FF8">
        <w:t>EC</w:t>
      </w:r>
      <w:r>
        <w:t xml:space="preserve"> permite obter </w:t>
      </w:r>
      <w:r w:rsidR="00F131A0">
        <w:t>uma pequena melhoria nos</w:t>
      </w:r>
      <w:r>
        <w:t xml:space="preserve"> resultados. </w:t>
      </w:r>
      <w:r w:rsidR="00F131A0">
        <w:t>O sistema de coordenadas</w:t>
      </w:r>
      <w:r w:rsidR="00812FF8">
        <w:t xml:space="preserve"> utilizando EC</w:t>
      </w:r>
      <w:r w:rsidR="00F131A0">
        <w:t xml:space="preserve"> para além de simplificar e uniformizar todo o processo de localização em todos os cenários,</w:t>
      </w:r>
      <w:r>
        <w:t xml:space="preserve"> </w:t>
      </w:r>
      <w:r w:rsidR="00F131A0">
        <w:t>também permite obter uma me</w:t>
      </w:r>
      <w:r w:rsidR="00C25BA8">
        <w:t>nor média de erros como também um</w:t>
      </w:r>
      <w:r w:rsidR="00F131A0">
        <w:t xml:space="preserve"> menor erro máximo.</w:t>
      </w:r>
    </w:p>
    <w:p w14:paraId="1EED8AE8" w14:textId="49788016" w:rsidR="00877671" w:rsidRDefault="00D75D55" w:rsidP="00D75D55">
      <w:pPr>
        <w:spacing w:before="240"/>
        <w:ind w:firstLine="709"/>
      </w:pPr>
      <w:r>
        <w:t xml:space="preserve">O algoritmo tem em conta a posição do centróide da área formada por todos os pontos de acesso. </w:t>
      </w:r>
      <w:r w:rsidR="00004993">
        <w:t>N</w:t>
      </w:r>
      <w:r>
        <w:t xml:space="preserve">a </w:t>
      </w:r>
      <w:r w:rsidR="00CB5E1B">
        <w:fldChar w:fldCharType="begin"/>
      </w:r>
      <w:r w:rsidR="00CB5E1B">
        <w:instrText xml:space="preserve"> REF _Ref378885320 \h </w:instrText>
      </w:r>
      <w:r w:rsidR="00CB5E1B">
        <w:fldChar w:fldCharType="separate"/>
      </w:r>
      <w:r w:rsidR="00AC2DDA" w:rsidRPr="008D6CED">
        <w:t>Figura</w:t>
      </w:r>
      <w:r w:rsidR="00AC2DDA">
        <w:t xml:space="preserve"> </w:t>
      </w:r>
      <w:r w:rsidR="00AC2DDA">
        <w:rPr>
          <w:noProof/>
        </w:rPr>
        <w:t>44</w:t>
      </w:r>
      <w:r w:rsidR="00CB5E1B">
        <w:fldChar w:fldCharType="end"/>
      </w:r>
      <w:r w:rsidR="00CB5E1B">
        <w:t xml:space="preserve"> </w:t>
      </w:r>
      <w:r w:rsidR="00004993">
        <w:t xml:space="preserve">está representado a área geométrica formada pelos quatro pontos de </w:t>
      </w:r>
      <w:r w:rsidR="00004993">
        <w:lastRenderedPageBreak/>
        <w:t>acesso utilizados. T</w:t>
      </w:r>
      <w:r>
        <w:t xml:space="preserve">odas as medições realizadas </w:t>
      </w:r>
      <w:r w:rsidR="00004993">
        <w:t>dentro da área</w:t>
      </w:r>
      <w:r>
        <w:t xml:space="preserve"> (pontos a azul) os erros obtidos foram reduzidos. Quanto mais longe da área maior foi erro </w:t>
      </w:r>
      <w:r w:rsidR="005A4068">
        <w:t>detetado n</w:t>
      </w:r>
      <w:r>
        <w:t>as medições (pontos a vermelho). Uma solução</w:t>
      </w:r>
      <w:r w:rsidR="00004993">
        <w:t xml:space="preserve"> para este problema</w:t>
      </w:r>
      <w:r>
        <w:t xml:space="preserve"> seria mover cada ponto de acesso para cada canto da casa, mas isso traria outros problemas. </w:t>
      </w:r>
      <w:r w:rsidR="008E7865">
        <w:t xml:space="preserve"> </w:t>
      </w:r>
    </w:p>
    <w:p w14:paraId="5D5DA655" w14:textId="77777777" w:rsidR="008D6CED" w:rsidRDefault="008D6CED" w:rsidP="00AB7C94">
      <w:pPr>
        <w:pStyle w:val="Imagem"/>
      </w:pPr>
      <w:bookmarkStart w:id="613" w:name="_Ref378711823"/>
      <w:r>
        <w:drawing>
          <wp:inline distT="0" distB="0" distL="0" distR="0" wp14:anchorId="21FBC0BD" wp14:editId="521DD412">
            <wp:extent cx="2522581" cy="3600000"/>
            <wp:effectExtent l="0" t="0" r="0" b="635"/>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ase de treino (3).png"/>
                    <pic:cNvPicPr/>
                  </pic:nvPicPr>
                  <pic:blipFill>
                    <a:blip r:embed="rId68">
                      <a:extLst>
                        <a:ext uri="{28A0092B-C50C-407E-A947-70E740481C1C}">
                          <a14:useLocalDpi xmlns:a14="http://schemas.microsoft.com/office/drawing/2010/main" val="0"/>
                        </a:ext>
                      </a:extLst>
                    </a:blip>
                    <a:stretch>
                      <a:fillRect/>
                    </a:stretch>
                  </pic:blipFill>
                  <pic:spPr>
                    <a:xfrm>
                      <a:off x="0" y="0"/>
                      <a:ext cx="2522581" cy="3600000"/>
                    </a:xfrm>
                    <a:prstGeom prst="rect">
                      <a:avLst/>
                    </a:prstGeom>
                  </pic:spPr>
                </pic:pic>
              </a:graphicData>
            </a:graphic>
          </wp:inline>
        </w:drawing>
      </w:r>
    </w:p>
    <w:p w14:paraId="38649E6C" w14:textId="76E72366" w:rsidR="008D6CED" w:rsidRPr="004B40DC" w:rsidRDefault="008D6CED" w:rsidP="00AB7C94">
      <w:pPr>
        <w:pStyle w:val="Legenda"/>
      </w:pPr>
      <w:bookmarkStart w:id="614" w:name="_Ref378885320"/>
      <w:bookmarkStart w:id="615" w:name="_Ref378885316"/>
      <w:bookmarkStart w:id="616" w:name="_Toc379391191"/>
      <w:r w:rsidRPr="008D6CED">
        <w:t>Figura</w:t>
      </w:r>
      <w:r>
        <w:t xml:space="preserve"> </w:t>
      </w:r>
      <w:r w:rsidR="0075723B">
        <w:fldChar w:fldCharType="begin"/>
      </w:r>
      <w:r w:rsidR="0075723B">
        <w:instrText xml:space="preserve"> SEQ Figura \* ARABIC </w:instrText>
      </w:r>
      <w:r w:rsidR="0075723B">
        <w:fldChar w:fldCharType="separate"/>
      </w:r>
      <w:r w:rsidR="00AC2DDA">
        <w:rPr>
          <w:noProof/>
        </w:rPr>
        <w:t>44</w:t>
      </w:r>
      <w:r w:rsidR="0075723B">
        <w:rPr>
          <w:noProof/>
        </w:rPr>
        <w:fldChar w:fldCharType="end"/>
      </w:r>
      <w:bookmarkEnd w:id="613"/>
      <w:bookmarkEnd w:id="614"/>
      <w:r>
        <w:t xml:space="preserve"> – Área formada pelos pontos de acesso</w:t>
      </w:r>
      <w:bookmarkEnd w:id="615"/>
      <w:bookmarkEnd w:id="616"/>
    </w:p>
    <w:p w14:paraId="4E9A1600" w14:textId="1874A02C" w:rsidR="004B40DC" w:rsidRDefault="00004993" w:rsidP="00004993">
      <w:pPr>
        <w:spacing w:before="240"/>
        <w:ind w:firstLine="709"/>
      </w:pPr>
      <w:r>
        <w:t>Durante os testes executados, um dos fatores que originou maior erro no cenário testado foi a distância entre os pontos de acesso 1 e 3 (localizados do lado direito da</w:t>
      </w:r>
      <w:r w:rsidR="005A4068">
        <w:t xml:space="preserve"> </w:t>
      </w:r>
      <w:r w:rsidR="005A4068">
        <w:fldChar w:fldCharType="begin"/>
      </w:r>
      <w:r w:rsidR="005A4068">
        <w:instrText xml:space="preserve"> REF _Ref378885320 \h </w:instrText>
      </w:r>
      <w:r w:rsidR="005A4068">
        <w:fldChar w:fldCharType="separate"/>
      </w:r>
      <w:r w:rsidR="00AC2DDA" w:rsidRPr="008D6CED">
        <w:t>Figura</w:t>
      </w:r>
      <w:r w:rsidR="00AC2DDA">
        <w:t xml:space="preserve"> </w:t>
      </w:r>
      <w:r w:rsidR="00AC2DDA">
        <w:rPr>
          <w:noProof/>
        </w:rPr>
        <w:t>44</w:t>
      </w:r>
      <w:r w:rsidR="005A4068">
        <w:fldChar w:fldCharType="end"/>
      </w:r>
      <w:r>
        <w:t>). Esta grande distância de quase 10 metros originou bastantes erros nas divisões intermédias</w:t>
      </w:r>
      <w:r w:rsidR="005A4068">
        <w:t xml:space="preserve"> aos pontos de </w:t>
      </w:r>
      <w:r w:rsidR="005A4068" w:rsidRPr="005A4068">
        <w:t>acesso</w:t>
      </w:r>
      <w:r>
        <w:t>.</w:t>
      </w:r>
      <w:r w:rsidR="00F131A0">
        <w:t xml:space="preserve"> </w:t>
      </w:r>
    </w:p>
    <w:p w14:paraId="44CCA6E0" w14:textId="44893632" w:rsidR="004725D3" w:rsidRPr="00281765" w:rsidRDefault="004725D3" w:rsidP="00AB7C94">
      <w:pPr>
        <w:pStyle w:val="Legenda"/>
      </w:pPr>
      <w:r w:rsidRPr="00F350BB">
        <w:br w:type="page"/>
      </w:r>
    </w:p>
    <w:p w14:paraId="34656694" w14:textId="77777777" w:rsidR="00A91096" w:rsidRPr="00F350BB" w:rsidRDefault="00A91096" w:rsidP="006921A6"/>
    <w:p w14:paraId="29B05416" w14:textId="77777777" w:rsidR="00D816B1" w:rsidRPr="00F350BB" w:rsidRDefault="00D816B1" w:rsidP="006921A6"/>
    <w:p w14:paraId="6C969CDE" w14:textId="77777777" w:rsidR="00D816B1" w:rsidRPr="00F350BB" w:rsidRDefault="00D816B1" w:rsidP="006921A6"/>
    <w:p w14:paraId="690CD86C" w14:textId="77777777" w:rsidR="00D816B1" w:rsidRPr="00F350BB" w:rsidRDefault="00D816B1" w:rsidP="006921A6"/>
    <w:p w14:paraId="76AF1C57" w14:textId="091A1086" w:rsidR="00D816B1" w:rsidRPr="00D1340C" w:rsidRDefault="00D816B1" w:rsidP="006921A6">
      <w:pPr>
        <w:pStyle w:val="Cabealho1"/>
      </w:pPr>
      <w:bookmarkStart w:id="617" w:name="_Toc374181987"/>
      <w:bookmarkStart w:id="618" w:name="_Toc379391143"/>
      <w:r w:rsidRPr="00D1340C">
        <w:t>C</w:t>
      </w:r>
      <w:r>
        <w:t xml:space="preserve">apítulo </w:t>
      </w:r>
      <w:r w:rsidR="00A7424F">
        <w:t>V</w:t>
      </w:r>
      <w:r w:rsidR="00AE6B2D">
        <w:t>II</w:t>
      </w:r>
      <w:r w:rsidR="00A7424F">
        <w:t>:</w:t>
      </w:r>
      <w:r w:rsidR="00A7424F">
        <w:br/>
      </w:r>
      <w:r w:rsidRPr="00D1340C">
        <w:t>C</w:t>
      </w:r>
      <w:r>
        <w:t>onclusões e Trabalho Futuro</w:t>
      </w:r>
      <w:bookmarkEnd w:id="617"/>
      <w:bookmarkEnd w:id="618"/>
    </w:p>
    <w:p w14:paraId="7867C6C4" w14:textId="77777777" w:rsidR="009963F2" w:rsidRDefault="009963F2" w:rsidP="009963F2">
      <w:pPr>
        <w:pStyle w:val="PargrafodaLista"/>
      </w:pPr>
    </w:p>
    <w:p w14:paraId="59281388" w14:textId="6704288D" w:rsidR="0059455D" w:rsidRDefault="00C07AE4" w:rsidP="007F5271">
      <w:r>
        <w:tab/>
      </w:r>
      <w:r w:rsidR="007F5271" w:rsidRPr="007F5271">
        <w:rPr>
          <w:color w:val="000000" w:themeColor="text1"/>
        </w:rPr>
        <w:t xml:space="preserve">A localização </w:t>
      </w:r>
      <w:r w:rsidR="007F5271" w:rsidRPr="007F5271">
        <w:rPr>
          <w:i/>
          <w:color w:val="000000" w:themeColor="text1"/>
        </w:rPr>
        <w:t>indoor</w:t>
      </w:r>
      <w:r w:rsidR="007F5271" w:rsidRPr="007F5271">
        <w:rPr>
          <w:color w:val="000000" w:themeColor="text1"/>
        </w:rPr>
        <w:t xml:space="preserve"> é </w:t>
      </w:r>
      <w:r w:rsidR="009D6FB7">
        <w:rPr>
          <w:color w:val="000000" w:themeColor="text1"/>
        </w:rPr>
        <w:t xml:space="preserve">uma área muito </w:t>
      </w:r>
      <w:r w:rsidR="00752A2D">
        <w:rPr>
          <w:color w:val="000000" w:themeColor="text1"/>
        </w:rPr>
        <w:t xml:space="preserve">desenvolvida e estudada </w:t>
      </w:r>
      <w:r w:rsidR="008F1540">
        <w:rPr>
          <w:color w:val="000000" w:themeColor="text1"/>
        </w:rPr>
        <w:t xml:space="preserve">a </w:t>
      </w:r>
      <w:r w:rsidR="007F5271" w:rsidRPr="007F5271">
        <w:rPr>
          <w:color w:val="000000" w:themeColor="text1"/>
        </w:rPr>
        <w:t>em vários projetos mas ainda pouco integrado no nosso dia-a-d</w:t>
      </w:r>
      <w:r w:rsidR="0059455D">
        <w:rPr>
          <w:color w:val="000000" w:themeColor="text1"/>
        </w:rPr>
        <w:t>ia. A inovação deste projeto passa pela criação de</w:t>
      </w:r>
      <w:r w:rsidR="007F5271" w:rsidRPr="007F5271">
        <w:rPr>
          <w:color w:val="000000" w:themeColor="text1"/>
        </w:rPr>
        <w:t xml:space="preserve"> uma plataforma de localização </w:t>
      </w:r>
      <w:r w:rsidR="007F5271" w:rsidRPr="007F5271">
        <w:rPr>
          <w:i/>
          <w:color w:val="000000" w:themeColor="text1"/>
        </w:rPr>
        <w:t>indoor</w:t>
      </w:r>
      <w:r w:rsidR="007F5271" w:rsidRPr="007F5271">
        <w:rPr>
          <w:color w:val="000000" w:themeColor="text1"/>
        </w:rPr>
        <w:t xml:space="preserve"> utilizando </w:t>
      </w:r>
      <w:r w:rsidR="008F1540">
        <w:rPr>
          <w:color w:val="000000" w:themeColor="text1"/>
        </w:rPr>
        <w:t>tecnologias</w:t>
      </w:r>
      <w:r w:rsidR="009D6FB7">
        <w:rPr>
          <w:color w:val="000000" w:themeColor="text1"/>
        </w:rPr>
        <w:t xml:space="preserve"> sem fios </w:t>
      </w:r>
      <w:r w:rsidR="008F1540">
        <w:rPr>
          <w:color w:val="000000" w:themeColor="text1"/>
        </w:rPr>
        <w:t>presentes nos</w:t>
      </w:r>
      <w:r w:rsidR="007F5271" w:rsidRPr="007F5271">
        <w:rPr>
          <w:color w:val="000000" w:themeColor="text1"/>
        </w:rPr>
        <w:t xml:space="preserve"> ambientes inteligentes com o intuito de auxiliar as pessoas. O envelhecimento da população é uma realidade, por isso torna-se importante</w:t>
      </w:r>
      <w:r w:rsidR="009D6FB7">
        <w:rPr>
          <w:color w:val="000000" w:themeColor="text1"/>
        </w:rPr>
        <w:t xml:space="preserve"> desenvolver ferramentas</w:t>
      </w:r>
      <w:r w:rsidR="0059455D">
        <w:rPr>
          <w:color w:val="000000" w:themeColor="text1"/>
        </w:rPr>
        <w:t xml:space="preserve"> utilizando o conceito de AAL</w:t>
      </w:r>
      <w:r w:rsidR="009D6FB7">
        <w:rPr>
          <w:color w:val="000000" w:themeColor="text1"/>
        </w:rPr>
        <w:t xml:space="preserve"> que as</w:t>
      </w:r>
      <w:r w:rsidR="007F5271" w:rsidRPr="007F5271">
        <w:rPr>
          <w:color w:val="000000" w:themeColor="text1"/>
        </w:rPr>
        <w:t xml:space="preserve"> possam auxiliar no futuro. </w:t>
      </w:r>
      <w:r w:rsidR="006A015A">
        <w:rPr>
          <w:color w:val="000000" w:themeColor="text1"/>
        </w:rPr>
        <w:t xml:space="preserve">Tendo em </w:t>
      </w:r>
      <w:r w:rsidR="007F5271" w:rsidRPr="007F5271">
        <w:rPr>
          <w:color w:val="000000" w:themeColor="text1"/>
        </w:rPr>
        <w:t>conta a localização</w:t>
      </w:r>
      <w:r w:rsidR="00C90648">
        <w:rPr>
          <w:color w:val="000000" w:themeColor="text1"/>
        </w:rPr>
        <w:t xml:space="preserve"> das pessoas</w:t>
      </w:r>
      <w:r w:rsidR="007F5271" w:rsidRPr="007F5271">
        <w:rPr>
          <w:color w:val="000000" w:themeColor="text1"/>
        </w:rPr>
        <w:t xml:space="preserve"> nos </w:t>
      </w:r>
      <w:r w:rsidR="00C90648">
        <w:rPr>
          <w:color w:val="000000" w:themeColor="text1"/>
        </w:rPr>
        <w:t>seus</w:t>
      </w:r>
      <w:r w:rsidR="007F5271" w:rsidRPr="007F5271">
        <w:rPr>
          <w:color w:val="000000" w:themeColor="text1"/>
        </w:rPr>
        <w:t xml:space="preserve"> lares</w:t>
      </w:r>
      <w:r w:rsidR="00C90648">
        <w:rPr>
          <w:color w:val="000000" w:themeColor="text1"/>
        </w:rPr>
        <w:t xml:space="preserve"> </w:t>
      </w:r>
      <w:r w:rsidR="006A015A">
        <w:rPr>
          <w:color w:val="000000" w:themeColor="text1"/>
        </w:rPr>
        <w:t xml:space="preserve">estas ferramentas </w:t>
      </w:r>
      <w:r w:rsidR="00C90648">
        <w:rPr>
          <w:color w:val="000000" w:themeColor="text1"/>
        </w:rPr>
        <w:t xml:space="preserve">podem </w:t>
      </w:r>
      <w:r w:rsidR="009D6FB7">
        <w:rPr>
          <w:color w:val="000000" w:themeColor="text1"/>
        </w:rPr>
        <w:t>fornecer</w:t>
      </w:r>
      <w:r w:rsidR="00C90648">
        <w:rPr>
          <w:color w:val="000000" w:themeColor="text1"/>
        </w:rPr>
        <w:t xml:space="preserve"> serviços que facilitem as suas </w:t>
      </w:r>
      <w:r w:rsidR="007F5271" w:rsidRPr="007F5271">
        <w:rPr>
          <w:color w:val="000000" w:themeColor="text1"/>
        </w:rPr>
        <w:t>vida</w:t>
      </w:r>
      <w:r w:rsidR="00C90648">
        <w:rPr>
          <w:color w:val="000000" w:themeColor="text1"/>
        </w:rPr>
        <w:t>s</w:t>
      </w:r>
      <w:r w:rsidR="006A015A">
        <w:rPr>
          <w:color w:val="000000" w:themeColor="text1"/>
        </w:rPr>
        <w:t>. Criando</w:t>
      </w:r>
      <w:r w:rsidR="007F5271" w:rsidRPr="007F5271">
        <w:rPr>
          <w:color w:val="000000" w:themeColor="text1"/>
        </w:rPr>
        <w:t xml:space="preserve"> um ambient</w:t>
      </w:r>
      <w:r w:rsidR="00C90648">
        <w:rPr>
          <w:color w:val="000000" w:themeColor="text1"/>
        </w:rPr>
        <w:t>e aconchegante para que possam</w:t>
      </w:r>
      <w:r w:rsidR="007F5271" w:rsidRPr="007F5271">
        <w:rPr>
          <w:color w:val="000000" w:themeColor="text1"/>
        </w:rPr>
        <w:t xml:space="preserve"> viver convenientemente</w:t>
      </w:r>
      <w:r w:rsidR="0059455D">
        <w:rPr>
          <w:color w:val="000000" w:themeColor="text1"/>
        </w:rPr>
        <w:t xml:space="preserve"> no conforto dos seus lares</w:t>
      </w:r>
      <w:r w:rsidR="0059455D">
        <w:t>.</w:t>
      </w:r>
    </w:p>
    <w:p w14:paraId="6AD6B885" w14:textId="5B4B362A" w:rsidR="0059455D" w:rsidRDefault="009D6FB7" w:rsidP="007F5271">
      <w:r>
        <w:tab/>
      </w:r>
      <w:r w:rsidR="0059455D">
        <w:t>No começo</w:t>
      </w:r>
      <w:r w:rsidR="007B6079">
        <w:t xml:space="preserve"> do projeto</w:t>
      </w:r>
      <w:r w:rsidR="00574F9D">
        <w:t xml:space="preserve"> propusemos</w:t>
      </w:r>
      <w:r w:rsidR="007B6079">
        <w:t xml:space="preserve"> os seguintes objetivos</w:t>
      </w:r>
      <w:r w:rsidR="0059455D">
        <w:t>:</w:t>
      </w:r>
    </w:p>
    <w:p w14:paraId="26F3D145" w14:textId="30517A97" w:rsidR="00BF7A01" w:rsidRDefault="007B6079" w:rsidP="00017586">
      <w:pPr>
        <w:pStyle w:val="PargrafodaLista"/>
        <w:numPr>
          <w:ilvl w:val="0"/>
          <w:numId w:val="28"/>
        </w:numPr>
        <w:ind w:left="1134"/>
      </w:pPr>
      <w:r>
        <w:t xml:space="preserve">Desenvolvimento de uma plataforma de localização </w:t>
      </w:r>
      <w:r w:rsidRPr="007B6079">
        <w:rPr>
          <w:i/>
        </w:rPr>
        <w:t>indoor</w:t>
      </w:r>
      <w:r>
        <w:t xml:space="preserve"> utilizando duas tecnologias sem fios (Wi-Fi e ZigBee);</w:t>
      </w:r>
    </w:p>
    <w:p w14:paraId="57A1E0CD" w14:textId="17D9E5FC" w:rsidR="00017586" w:rsidRDefault="00490116" w:rsidP="00017586">
      <w:pPr>
        <w:pStyle w:val="PargrafodaLista"/>
        <w:numPr>
          <w:ilvl w:val="0"/>
          <w:numId w:val="28"/>
        </w:numPr>
        <w:ind w:left="1134"/>
      </w:pPr>
      <w:r>
        <w:t xml:space="preserve">Implementação </w:t>
      </w:r>
      <w:r w:rsidR="00410E80">
        <w:t>de uma plataforma de localização explícita</w:t>
      </w:r>
      <w:r w:rsidR="0017030B">
        <w:t xml:space="preserve"> (</w:t>
      </w:r>
      <w:r w:rsidR="00443ACB">
        <w:t xml:space="preserve">todo o </w:t>
      </w:r>
      <w:r w:rsidR="00410E80">
        <w:t xml:space="preserve">processamento e alojamento dos dados </w:t>
      </w:r>
      <w:r w:rsidR="0017030B">
        <w:t xml:space="preserve">são </w:t>
      </w:r>
      <w:r w:rsidR="00443ACB">
        <w:t>efetuados no servidor</w:t>
      </w:r>
      <w:r w:rsidR="00410E80">
        <w:t>);</w:t>
      </w:r>
    </w:p>
    <w:p w14:paraId="40D8C8F3" w14:textId="0901979F" w:rsidR="00017586" w:rsidRDefault="00017586" w:rsidP="00017586">
      <w:pPr>
        <w:pStyle w:val="PargrafodaLista"/>
        <w:numPr>
          <w:ilvl w:val="0"/>
          <w:numId w:val="28"/>
        </w:numPr>
        <w:ind w:left="1134"/>
      </w:pPr>
      <w:r>
        <w:t>Implementação de uma aplicação móvel (</w:t>
      </w:r>
      <w:r w:rsidRPr="007B6079">
        <w:rPr>
          <w:i/>
        </w:rPr>
        <w:t>smartphone</w:t>
      </w:r>
      <w:r>
        <w:t xml:space="preserve"> Android) e uma aplicação de controlo (servidor);</w:t>
      </w:r>
    </w:p>
    <w:p w14:paraId="1D226D7B" w14:textId="19A9BF81" w:rsidR="00017586" w:rsidRDefault="00017586" w:rsidP="00017586">
      <w:pPr>
        <w:pStyle w:val="PargrafodaLista"/>
        <w:numPr>
          <w:ilvl w:val="0"/>
          <w:numId w:val="28"/>
        </w:numPr>
        <w:ind w:left="1134"/>
      </w:pPr>
      <w:r>
        <w:t>Interligação de todos os pontos acesso com o servidor;</w:t>
      </w:r>
    </w:p>
    <w:p w14:paraId="74998454" w14:textId="1BA4E87E" w:rsidR="00490116" w:rsidRDefault="00490116" w:rsidP="007B6079">
      <w:pPr>
        <w:pStyle w:val="PargrafodaLista"/>
        <w:numPr>
          <w:ilvl w:val="0"/>
          <w:numId w:val="28"/>
        </w:numPr>
        <w:ind w:left="1134"/>
      </w:pPr>
      <w:r>
        <w:t xml:space="preserve">Desenvolvimento de um processo de localização </w:t>
      </w:r>
      <w:r w:rsidRPr="00490116">
        <w:rPr>
          <w:i/>
        </w:rPr>
        <w:t>indoor</w:t>
      </w:r>
      <w:r>
        <w:t xml:space="preserve"> </w:t>
      </w:r>
      <w:r w:rsidR="007536C8">
        <w:t>q</w:t>
      </w:r>
      <w:r w:rsidR="00065643">
        <w:t>ue depende</w:t>
      </w:r>
      <w:r>
        <w:t>:</w:t>
      </w:r>
    </w:p>
    <w:p w14:paraId="614642B3" w14:textId="69CABE48" w:rsidR="00490116" w:rsidRDefault="00065643" w:rsidP="00490116">
      <w:pPr>
        <w:pStyle w:val="PargrafodaLista"/>
        <w:numPr>
          <w:ilvl w:val="1"/>
          <w:numId w:val="28"/>
        </w:numPr>
      </w:pPr>
      <w:r>
        <w:t>Da p</w:t>
      </w:r>
      <w:r w:rsidR="00490116">
        <w:t>lanta do edifício em causa;</w:t>
      </w:r>
    </w:p>
    <w:p w14:paraId="75ADF6C5" w14:textId="08424ED7" w:rsidR="00490116" w:rsidRDefault="00065643" w:rsidP="00490116">
      <w:pPr>
        <w:pStyle w:val="PargrafodaLista"/>
        <w:numPr>
          <w:ilvl w:val="1"/>
          <w:numId w:val="28"/>
        </w:numPr>
      </w:pPr>
      <w:r>
        <w:t>Da i</w:t>
      </w:r>
      <w:r w:rsidR="007536C8">
        <w:t>dentificação e a respetiva</w:t>
      </w:r>
      <w:r w:rsidR="00443ACB">
        <w:t xml:space="preserve"> l</w:t>
      </w:r>
      <w:r w:rsidR="00490116">
        <w:t xml:space="preserve">ocalização </w:t>
      </w:r>
      <w:r w:rsidR="007536C8">
        <w:t>na planta dos pontos de acesso</w:t>
      </w:r>
      <w:r w:rsidR="00490116">
        <w:t>;</w:t>
      </w:r>
    </w:p>
    <w:p w14:paraId="021B8AF1" w14:textId="1B634490" w:rsidR="00490116" w:rsidRDefault="00065643" w:rsidP="00490116">
      <w:pPr>
        <w:pStyle w:val="PargrafodaLista"/>
        <w:numPr>
          <w:ilvl w:val="1"/>
          <w:numId w:val="28"/>
        </w:numPr>
      </w:pPr>
      <w:r>
        <w:lastRenderedPageBreak/>
        <w:t>Da po</w:t>
      </w:r>
      <w:r w:rsidR="00490116">
        <w:t xml:space="preserve">tência dos sinais </w:t>
      </w:r>
      <w:r w:rsidR="00443ACB">
        <w:t>captados</w:t>
      </w:r>
      <w:r w:rsidR="00490116">
        <w:t xml:space="preserve"> no dispositivo móvel provenientes dos vários pontos de acesso;</w:t>
      </w:r>
    </w:p>
    <w:p w14:paraId="2792A0C2" w14:textId="705D66E1" w:rsidR="00443ACB" w:rsidRDefault="00065643" w:rsidP="00065643">
      <w:pPr>
        <w:pStyle w:val="PargrafodaLista"/>
        <w:numPr>
          <w:ilvl w:val="1"/>
          <w:numId w:val="28"/>
        </w:numPr>
      </w:pPr>
      <w:r>
        <w:t>De d</w:t>
      </w:r>
      <w:r w:rsidR="00443ACB">
        <w:t xml:space="preserve">uas </w:t>
      </w:r>
      <w:r>
        <w:t>fases distintas (</w:t>
      </w:r>
      <w:r w:rsidR="0017030B">
        <w:t>f</w:t>
      </w:r>
      <w:r>
        <w:t>ase de treino e f</w:t>
      </w:r>
      <w:r w:rsidR="00443ACB">
        <w:t>ase de localizaç</w:t>
      </w:r>
      <w:r>
        <w:t>ão);</w:t>
      </w:r>
    </w:p>
    <w:p w14:paraId="114048F1" w14:textId="1F0E81C7" w:rsidR="00DA2577" w:rsidRDefault="007B6079" w:rsidP="001807F4">
      <w:pPr>
        <w:pStyle w:val="PargrafodaLista"/>
        <w:numPr>
          <w:ilvl w:val="0"/>
          <w:numId w:val="28"/>
        </w:numPr>
        <w:ind w:left="1134"/>
      </w:pPr>
      <w:r>
        <w:t xml:space="preserve">Desenvolvimento de um sistema </w:t>
      </w:r>
      <w:r w:rsidR="00065643">
        <w:t>multiagentes em</w:t>
      </w:r>
      <w:r w:rsidR="00443ACB">
        <w:t xml:space="preserve"> JADE</w:t>
      </w:r>
      <w:r w:rsidR="00BF7A01">
        <w:t xml:space="preserve"> para representar todos os componentes da plataforma. </w:t>
      </w:r>
    </w:p>
    <w:p w14:paraId="0F1A056A" w14:textId="31946ACE" w:rsidR="00196CE2" w:rsidRDefault="00DA2577" w:rsidP="0017030B">
      <w:pPr>
        <w:ind w:firstLine="708"/>
      </w:pPr>
      <w:r>
        <w:t>N</w:t>
      </w:r>
      <w:r w:rsidR="0047372E">
        <w:t>ão foi</w:t>
      </w:r>
      <w:r>
        <w:t xml:space="preserve"> </w:t>
      </w:r>
      <w:r w:rsidR="0047372E">
        <w:t>possível</w:t>
      </w:r>
      <w:r>
        <w:t xml:space="preserve"> concluir todos os objetivos que foram propostos,</w:t>
      </w:r>
      <w:r w:rsidR="00574F9D">
        <w:t xml:space="preserve"> </w:t>
      </w:r>
      <w:r w:rsidR="00892E86">
        <w:t>sobretudo</w:t>
      </w:r>
      <w:r w:rsidR="0047372E">
        <w:t xml:space="preserve"> devido à falta de tempo e aos sucessivos problemas que foram </w:t>
      </w:r>
      <w:r w:rsidR="00BF7A01">
        <w:t>surgindo</w:t>
      </w:r>
      <w:r w:rsidR="0047372E">
        <w:t>.</w:t>
      </w:r>
      <w:r>
        <w:t xml:space="preserve"> </w:t>
      </w:r>
      <w:r w:rsidR="00892E86">
        <w:t>Dos objetivos não cumpridos podemos s</w:t>
      </w:r>
      <w:r w:rsidR="0047372E">
        <w:t xml:space="preserve">alientar </w:t>
      </w:r>
      <w:r w:rsidR="0017030B">
        <w:t xml:space="preserve">a </w:t>
      </w:r>
      <w:r w:rsidR="00017586">
        <w:t>utilização</w:t>
      </w:r>
      <w:r w:rsidR="0017030B">
        <w:t xml:space="preserve"> apenas</w:t>
      </w:r>
      <w:r w:rsidR="00017586">
        <w:t xml:space="preserve"> da</w:t>
      </w:r>
      <w:r w:rsidR="0047372E">
        <w:t xml:space="preserve"> tecnologia sem fios Wi-Fi. </w:t>
      </w:r>
      <w:r w:rsidR="00A17702">
        <w:t>A tecnologia ZigBee permitira colmatar as limitações</w:t>
      </w:r>
      <w:r w:rsidR="0017030B">
        <w:t xml:space="preserve"> existentes</w:t>
      </w:r>
      <w:r w:rsidR="00A17702">
        <w:t xml:space="preserve"> da tecnologia Wi-Fi. Assim sendo</w:t>
      </w:r>
      <w:r w:rsidR="00017586">
        <w:t>,</w:t>
      </w:r>
      <w:r w:rsidR="00A17702">
        <w:t xml:space="preserve"> a utilização destas duas tecnologias</w:t>
      </w:r>
      <w:r w:rsidR="00A17702" w:rsidRPr="00D360BF">
        <w:t xml:space="preserve">, </w:t>
      </w:r>
      <w:r w:rsidR="00A17702">
        <w:t>possibilitava a agregação do melhor das</w:t>
      </w:r>
      <w:r w:rsidR="00017586">
        <w:t xml:space="preserve"> duas</w:t>
      </w:r>
      <w:r w:rsidR="00A17702" w:rsidRPr="00D360BF">
        <w:t xml:space="preserve"> tecnologias par</w:t>
      </w:r>
      <w:r w:rsidR="00017586">
        <w:t>a uma loca</w:t>
      </w:r>
      <w:r w:rsidR="005307F3">
        <w:t xml:space="preserve">lização mais precisa. </w:t>
      </w:r>
      <w:r w:rsidR="00017586">
        <w:t xml:space="preserve">Durante a investigação chegamos à conclusão que era desnecessária a comunicação entre os pontos de acesso com o servidor, o que torna a plataforma mais simples e de fácil instalação. O último objetivo que </w:t>
      </w:r>
      <w:r w:rsidR="00196CE2">
        <w:t>não foi</w:t>
      </w:r>
      <w:r w:rsidR="00017586">
        <w:t xml:space="preserve"> </w:t>
      </w:r>
      <w:r w:rsidR="00196CE2">
        <w:t>passível de</w:t>
      </w:r>
      <w:r w:rsidR="00017586">
        <w:t xml:space="preserve"> </w:t>
      </w:r>
      <w:r w:rsidR="00196CE2">
        <w:t xml:space="preserve">ser implementado foi o sistema multiagentes. Este sistema </w:t>
      </w:r>
      <w:r w:rsidR="00F8620E">
        <w:t>permitiria</w:t>
      </w:r>
      <w:r w:rsidR="00196CE2">
        <w:t xml:space="preserve"> representar através de agentes autónomos cada </w:t>
      </w:r>
      <w:r w:rsidR="00F8620E">
        <w:t>componente</w:t>
      </w:r>
      <w:r w:rsidR="00196CE2">
        <w:t xml:space="preserve"> da plataforma. </w:t>
      </w:r>
      <w:r w:rsidR="0017030B">
        <w:t xml:space="preserve">A ideia principal do </w:t>
      </w:r>
      <w:r w:rsidR="00196CE2">
        <w:t>siste</w:t>
      </w:r>
      <w:r w:rsidR="0017030B">
        <w:t>ma multiagente é a utilização dos</w:t>
      </w:r>
      <w:r w:rsidR="00196CE2">
        <w:t xml:space="preserve"> agentes autónomos individuais</w:t>
      </w:r>
      <w:r w:rsidR="0017030B">
        <w:t xml:space="preserve"> que</w:t>
      </w:r>
      <w:r w:rsidR="00196CE2">
        <w:t xml:space="preserve"> interligados entre si </w:t>
      </w:r>
      <w:r w:rsidR="0017030B">
        <w:t>permitem</w:t>
      </w:r>
      <w:r w:rsidR="00196CE2">
        <w:t xml:space="preserve"> alcançar um comportamento global inteligente.</w:t>
      </w:r>
    </w:p>
    <w:p w14:paraId="7261C63C" w14:textId="77777777" w:rsidR="00443ACB" w:rsidRDefault="00443ACB" w:rsidP="00443ACB">
      <w:pPr>
        <w:pStyle w:val="PargrafodaLista"/>
        <w:ind w:left="1134"/>
      </w:pPr>
    </w:p>
    <w:p w14:paraId="0FC75D54" w14:textId="77777777" w:rsidR="007F5271" w:rsidRPr="00FD5632" w:rsidRDefault="007F5271" w:rsidP="007F5271">
      <w:pPr>
        <w:pStyle w:val="PargrafodaLista"/>
        <w:numPr>
          <w:ilvl w:val="0"/>
          <w:numId w:val="1"/>
        </w:numPr>
        <w:pBdr>
          <w:bottom w:val="single" w:sz="12" w:space="1" w:color="auto"/>
        </w:pBdr>
        <w:spacing w:before="240" w:line="240" w:lineRule="auto"/>
        <w:outlineLvl w:val="1"/>
        <w:rPr>
          <w:b/>
          <w:bCs/>
          <w:vanish/>
          <w:sz w:val="40"/>
          <w:szCs w:val="32"/>
        </w:rPr>
      </w:pPr>
      <w:bookmarkStart w:id="619" w:name="_Toc378770490"/>
      <w:bookmarkStart w:id="620" w:name="_Toc378886893"/>
      <w:bookmarkStart w:id="621" w:name="_Toc378944880"/>
      <w:bookmarkStart w:id="622" w:name="_Toc378958846"/>
      <w:bookmarkStart w:id="623" w:name="_Toc378959502"/>
      <w:bookmarkStart w:id="624" w:name="_Toc378959928"/>
      <w:bookmarkStart w:id="625" w:name="_Toc378960398"/>
      <w:bookmarkStart w:id="626" w:name="_Toc378961597"/>
      <w:bookmarkStart w:id="627" w:name="_Toc378962379"/>
      <w:bookmarkStart w:id="628" w:name="_Toc379376117"/>
      <w:bookmarkStart w:id="629" w:name="_Toc379380177"/>
      <w:bookmarkStart w:id="630" w:name="_Toc379385621"/>
      <w:bookmarkStart w:id="631" w:name="_Toc379386974"/>
      <w:bookmarkStart w:id="632" w:name="_Toc379390615"/>
      <w:bookmarkStart w:id="633" w:name="_Toc379390741"/>
      <w:bookmarkStart w:id="634" w:name="_Toc379391144"/>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p>
    <w:p w14:paraId="6E541AEE" w14:textId="2A44BF35" w:rsidR="007F5271" w:rsidRDefault="007F5271" w:rsidP="007F5271">
      <w:pPr>
        <w:pStyle w:val="Cabealho2"/>
      </w:pPr>
      <w:bookmarkStart w:id="635" w:name="_Toc378770491"/>
      <w:bookmarkStart w:id="636" w:name="_Toc379391145"/>
      <w:r>
        <w:t xml:space="preserve">Trabalho </w:t>
      </w:r>
      <w:r w:rsidRPr="005172E9">
        <w:t>Realizado</w:t>
      </w:r>
      <w:bookmarkEnd w:id="635"/>
      <w:bookmarkEnd w:id="636"/>
    </w:p>
    <w:p w14:paraId="2B9A1E3D" w14:textId="77777777" w:rsidR="007F5271" w:rsidRDefault="007F5271" w:rsidP="007F5271">
      <w:pPr>
        <w:ind w:firstLine="709"/>
      </w:pPr>
    </w:p>
    <w:p w14:paraId="5286D4B7" w14:textId="3869DD68" w:rsidR="007F5271" w:rsidRDefault="007F5271" w:rsidP="007F5271">
      <w:pPr>
        <w:ind w:firstLine="709"/>
      </w:pPr>
      <w:r>
        <w:t xml:space="preserve">Na sequência de toda a investigação bibliográfica realizada sobre os sistemas de localização </w:t>
      </w:r>
      <w:r>
        <w:rPr>
          <w:i/>
        </w:rPr>
        <w:t>indoor</w:t>
      </w:r>
      <w:r>
        <w:t xml:space="preserve"> verificou-se que a tecnologia sem </w:t>
      </w:r>
      <w:r w:rsidR="001269DF">
        <w:t xml:space="preserve">fios </w:t>
      </w:r>
      <w:r>
        <w:t xml:space="preserve">seria a aposta mais acertada. Das várias tecnologias sem fios existentes </w:t>
      </w:r>
      <w:r w:rsidR="009D6FB7">
        <w:t>foi escolhida a te</w:t>
      </w:r>
      <w:r>
        <w:t>cnologia Wi-Fi devido ao crescente aparecimento destas redes um pouco por todo lado. E também porque confirmou-se a aplicabilidade destas redes na loca</w:t>
      </w:r>
      <w:r w:rsidR="00C90648">
        <w:t>lização de dispositivos móveis.</w:t>
      </w:r>
    </w:p>
    <w:p w14:paraId="199B400F" w14:textId="0B011FAE" w:rsidR="007F5271" w:rsidRDefault="007F5271" w:rsidP="007F5271">
      <w:r>
        <w:tab/>
        <w:t xml:space="preserve">O objetivo foi criar a plataforma mais prática possível, por isso </w:t>
      </w:r>
      <w:r w:rsidR="00A22CCB">
        <w:t>foi decidido</w:t>
      </w:r>
      <w:r>
        <w:t xml:space="preserve"> criar uma plataforma para ambientes inteligentes. Isto é, em vez de impor </w:t>
      </w:r>
      <w:r w:rsidR="00A22CCB">
        <w:t>ao utilizador a compra de</w:t>
      </w:r>
      <w:r>
        <w:t xml:space="preserve"> equipamentos específicos para o efeito, </w:t>
      </w:r>
      <w:r w:rsidR="00A22CCB">
        <w:t>foi decidido</w:t>
      </w:r>
      <w:r>
        <w:t xml:space="preserve"> utilizar os equipamentos Wi-Fi já </w:t>
      </w:r>
      <w:r w:rsidR="00A22CCB">
        <w:t>presentes</w:t>
      </w:r>
      <w:r>
        <w:t xml:space="preserve"> no ambiente. Apenas é necessário uma pequena reformula</w:t>
      </w:r>
      <w:r w:rsidR="00A22CCB">
        <w:t xml:space="preserve">ção na infraestrutura da </w:t>
      </w:r>
      <w:r w:rsidR="00A22CCB">
        <w:lastRenderedPageBreak/>
        <w:t>rede. A</w:t>
      </w:r>
      <w:r>
        <w:t>ssim é possível garantir uma plataforma de localização precisa sem por em causa a utilidade de cada equipamento ou da própria rede Wi-Fi.</w:t>
      </w:r>
    </w:p>
    <w:p w14:paraId="73F52F2D" w14:textId="2F0B7AD6" w:rsidR="007F5271" w:rsidRDefault="007F5271" w:rsidP="007F5271">
      <w:r>
        <w:tab/>
        <w:t>Vários tipos de algoritmo foram estudados e daqui advêm os problemas mais complexos encontrados durante todo desenvolvimento. Durante a investigação foram analisados vários algoritmos que em teoria seriam muito práticos de utilizar e muito precisos. Mas quando utilizados na prática revelaram problemas na localização ou então apenas identificavam a que ponto de acesso o próprio dispositivo estava ligado. A escolha do algoritmo foi a etapa mais complicada e demorada durante todo o trabalho realizado. Era pretendido encontrar um algoritmo de localização simples, sem recorrer a fase de treinos e sem qualquer tipo de calibrações dependente do ambiente em questão.</w:t>
      </w:r>
      <w:r w:rsidRPr="00C90648">
        <w:rPr>
          <w:color w:val="000000" w:themeColor="text1"/>
        </w:rPr>
        <w:t xml:space="preserve"> Mas tal não foi possível por</w:t>
      </w:r>
      <w:r w:rsidR="00E26E80">
        <w:rPr>
          <w:color w:val="000000" w:themeColor="text1"/>
        </w:rPr>
        <w:t xml:space="preserve"> isso</w:t>
      </w:r>
      <w:r w:rsidRPr="00C90648">
        <w:rPr>
          <w:color w:val="000000" w:themeColor="text1"/>
        </w:rPr>
        <w:t xml:space="preserve"> </w:t>
      </w:r>
      <w:r w:rsidR="00A22CCB">
        <w:rPr>
          <w:color w:val="000000" w:themeColor="text1"/>
        </w:rPr>
        <w:t>foi escolhido</w:t>
      </w:r>
      <w:r w:rsidRPr="00C90648">
        <w:rPr>
          <w:color w:val="000000" w:themeColor="text1"/>
        </w:rPr>
        <w:t xml:space="preserve"> um algoritmo que necessita de uma fase de treino</w:t>
      </w:r>
      <w:r w:rsidR="00C90648" w:rsidRPr="00C90648">
        <w:rPr>
          <w:color w:val="000000" w:themeColor="text1"/>
        </w:rPr>
        <w:t>.</w:t>
      </w:r>
      <w:r w:rsidRPr="00C90648">
        <w:rPr>
          <w:color w:val="000000" w:themeColor="text1"/>
        </w:rPr>
        <w:t xml:space="preserve"> </w:t>
      </w:r>
      <w:r w:rsidR="00E26E80">
        <w:rPr>
          <w:color w:val="000000" w:themeColor="text1"/>
        </w:rPr>
        <w:t xml:space="preserve">Mesmo assim </w:t>
      </w:r>
      <w:r w:rsidR="00C90648" w:rsidRPr="00C90648">
        <w:rPr>
          <w:color w:val="000000" w:themeColor="text1"/>
        </w:rPr>
        <w:t>trata-se de um algoritmo</w:t>
      </w:r>
      <w:r w:rsidRPr="00C90648">
        <w:rPr>
          <w:color w:val="000000" w:themeColor="text1"/>
        </w:rPr>
        <w:t xml:space="preserve"> muito simples, prático e funciona em qualquer tipo de infraestrutura de rede. O processo de localização</w:t>
      </w:r>
      <w:r w:rsidR="00E26E80">
        <w:rPr>
          <w:color w:val="000000" w:themeColor="text1"/>
        </w:rPr>
        <w:t xml:space="preserve"> utilizando este algoritmo</w:t>
      </w:r>
      <w:r w:rsidRPr="00C90648">
        <w:rPr>
          <w:color w:val="000000" w:themeColor="text1"/>
        </w:rPr>
        <w:t xml:space="preserve"> mostrou-se capaz de localizar dispositivos móveis com um erro </w:t>
      </w:r>
      <w:r>
        <w:t>médio de 1,8 metros.</w:t>
      </w:r>
    </w:p>
    <w:p w14:paraId="201FC63D" w14:textId="36B579BB" w:rsidR="007F5271" w:rsidRDefault="007F5271" w:rsidP="007F5271">
      <w:pPr>
        <w:ind w:firstLine="709"/>
      </w:pPr>
      <w:r>
        <w:t>O algoritmo utilizado de</w:t>
      </w:r>
      <w:r w:rsidR="00E26E80">
        <w:t xml:space="preserve">pende de um parâmetro </w:t>
      </w:r>
      <w:r>
        <w:t xml:space="preserve">de ambiente. </w:t>
      </w:r>
      <w:r w:rsidR="00E26E80">
        <w:t>A fase de treino permite determinar o parâmetro ótimo</w:t>
      </w:r>
      <w:r>
        <w:t xml:space="preserve"> para cada ambiente da forma</w:t>
      </w:r>
      <w:r w:rsidR="00E26E80">
        <w:t xml:space="preserve"> mais s</w:t>
      </w:r>
      <w:r>
        <w:t>imples</w:t>
      </w:r>
      <w:r w:rsidR="00E26E80">
        <w:t xml:space="preserve"> </w:t>
      </w:r>
      <w:r w:rsidR="00F60EF6">
        <w:t>e rápida possível. Basta</w:t>
      </w:r>
      <w:r>
        <w:t xml:space="preserve"> para isso utilizar o conhecimento já adquirido, através da fase de treino, para ajustar esta variável e por consequente melhorar a precisão do algoritmo. Podemos dizer com orgulho que </w:t>
      </w:r>
      <w:r w:rsidR="00F60EF6">
        <w:t>foi desenvolvida</w:t>
      </w:r>
      <w:r>
        <w:t xml:space="preserve"> uma fase de treino que automaticamente identifica a variável ótima para cada ambiente. Com base nas informações armazenadas na base de dados, todas as posições reais e todas as po</w:t>
      </w:r>
      <w:r w:rsidR="00E26E80">
        <w:t>sições calculadas pelo algoritmo</w:t>
      </w:r>
      <w:r w:rsidR="00F60EF6">
        <w:t>. Estas informações possibilitaram</w:t>
      </w:r>
      <w:r>
        <w:t xml:space="preserve"> determinar a média de</w:t>
      </w:r>
      <w:r w:rsidR="00E26E80">
        <w:t xml:space="preserve"> erros para diferentes parâmetros</w:t>
      </w:r>
      <w:r>
        <w:t xml:space="preserve">. Depois </w:t>
      </w:r>
      <w:r w:rsidR="00F60EF6">
        <w:t xml:space="preserve">automaticamente </w:t>
      </w:r>
      <w:r>
        <w:t>a escolha da variável ótima</w:t>
      </w:r>
      <w:r w:rsidR="00E26E80">
        <w:t xml:space="preserve"> é a</w:t>
      </w:r>
      <w:r>
        <w:t xml:space="preserve"> que garante a menor média de erros.  </w:t>
      </w:r>
    </w:p>
    <w:p w14:paraId="7E04D36B" w14:textId="20B2BFFC" w:rsidR="007F5271" w:rsidRPr="00C90648" w:rsidRDefault="007F5271" w:rsidP="007F5271">
      <w:pPr>
        <w:rPr>
          <w:color w:val="000000" w:themeColor="text1"/>
        </w:rPr>
      </w:pPr>
      <w:r>
        <w:tab/>
        <w:t xml:space="preserve">Outro objetivo importante foi desenvolver uma arquitetura da plataforma que </w:t>
      </w:r>
      <w:r w:rsidR="00B57D67">
        <w:t>possibilitasse</w:t>
      </w:r>
      <w:r>
        <w:t xml:space="preserve"> a integração com aplicações externas</w:t>
      </w:r>
      <w:r w:rsidR="00F60EF6">
        <w:t>, q</w:t>
      </w:r>
      <w:r>
        <w:t xml:space="preserve">ue fornecem serviços </w:t>
      </w:r>
      <w:r w:rsidR="00B57D67">
        <w:t>dependentes</w:t>
      </w:r>
      <w:r>
        <w:t xml:space="preserve"> da localização do utilizador. Este leque alargado de aplicações poderá ir desde soluções de prestação de auxílio utilizando o conceito de AAL</w:t>
      </w:r>
      <w:r w:rsidRPr="00C90648">
        <w:rPr>
          <w:color w:val="000000" w:themeColor="text1"/>
        </w:rPr>
        <w:t>, aplicações lúdicas de localização, ou até soluções administrativas de redes sem fios entre outros.</w:t>
      </w:r>
    </w:p>
    <w:p w14:paraId="1A2FB818" w14:textId="070661F1" w:rsidR="007F5271" w:rsidRDefault="00C90648" w:rsidP="007F5271">
      <w:pPr>
        <w:ind w:firstLine="708"/>
        <w:rPr>
          <w:color w:val="000000" w:themeColor="text1"/>
        </w:rPr>
      </w:pPr>
      <w:r>
        <w:rPr>
          <w:color w:val="000000" w:themeColor="text1"/>
        </w:rPr>
        <w:t>Os testes realizados no cenário</w:t>
      </w:r>
      <w:r w:rsidR="00B57D67">
        <w:rPr>
          <w:color w:val="000000" w:themeColor="text1"/>
        </w:rPr>
        <w:t xml:space="preserve"> específico tiveram como objetivo</w:t>
      </w:r>
      <w:r w:rsidRPr="00C90648">
        <w:rPr>
          <w:color w:val="000000" w:themeColor="text1"/>
        </w:rPr>
        <w:t xml:space="preserve"> </w:t>
      </w:r>
      <w:r>
        <w:rPr>
          <w:color w:val="000000" w:themeColor="text1"/>
        </w:rPr>
        <w:t>retirar</w:t>
      </w:r>
      <w:r w:rsidRPr="00C90648">
        <w:rPr>
          <w:color w:val="000000" w:themeColor="text1"/>
        </w:rPr>
        <w:t xml:space="preserve"> o máximo de ilações p</w:t>
      </w:r>
      <w:r>
        <w:rPr>
          <w:color w:val="000000" w:themeColor="text1"/>
        </w:rPr>
        <w:t>ossíveis que permitiram servir</w:t>
      </w:r>
      <w:r w:rsidR="007F5271" w:rsidRPr="00C90648">
        <w:rPr>
          <w:color w:val="000000" w:themeColor="text1"/>
        </w:rPr>
        <w:t xml:space="preserve"> de apoio à validação da plataforma desenvolvida.</w:t>
      </w:r>
    </w:p>
    <w:p w14:paraId="5F7E0781" w14:textId="77777777" w:rsidR="00B57D67" w:rsidRDefault="00B57D67" w:rsidP="007F5271">
      <w:pPr>
        <w:ind w:firstLine="708"/>
        <w:rPr>
          <w:color w:val="000000" w:themeColor="text1"/>
        </w:rPr>
      </w:pPr>
    </w:p>
    <w:p w14:paraId="6EE4D4D5" w14:textId="4F1BDD1A" w:rsidR="007F5271" w:rsidRDefault="00743511" w:rsidP="007F5271">
      <w:pPr>
        <w:pStyle w:val="Cabealho2"/>
      </w:pPr>
      <w:bookmarkStart w:id="637" w:name="_Toc378770492"/>
      <w:bookmarkStart w:id="638" w:name="_Toc379391146"/>
      <w:r>
        <w:lastRenderedPageBreak/>
        <w:t>Trabalho F</w:t>
      </w:r>
      <w:r w:rsidR="007F5271">
        <w:t>uturo</w:t>
      </w:r>
      <w:bookmarkEnd w:id="637"/>
      <w:bookmarkEnd w:id="638"/>
    </w:p>
    <w:p w14:paraId="5BC5DD72" w14:textId="77777777" w:rsidR="007F5271" w:rsidRDefault="007F5271" w:rsidP="007F5271">
      <w:r>
        <w:tab/>
      </w:r>
    </w:p>
    <w:p w14:paraId="50CD582C" w14:textId="3325D659" w:rsidR="007F5271" w:rsidRDefault="007F5271" w:rsidP="007F5271">
      <w:pPr>
        <w:ind w:firstLine="708"/>
      </w:pPr>
      <w:r>
        <w:t>Como trabalho futuro pretende</w:t>
      </w:r>
      <w:r w:rsidR="00FB15E3">
        <w:t>-se</w:t>
      </w:r>
      <w:r>
        <w:t xml:space="preserve"> testar esta plataforma em outros ambientes, utilizando os dipositivos e a infraestrutura de rede disponíveis nesse ambiente. Em relação à plataforma desenvolvida a componente gráfica será alvo de grandes reparos, para que em tempo real se possa </w:t>
      </w:r>
      <w:r w:rsidR="00F50091">
        <w:t>observar</w:t>
      </w:r>
      <w:r>
        <w:t xml:space="preserve"> várias pessoas em diversos mapas distintos. </w:t>
      </w:r>
      <w:r w:rsidR="00FB15E3">
        <w:t>O objetivo passa por aperfeiçoar</w:t>
      </w:r>
      <w:r w:rsidR="00F50091">
        <w:t xml:space="preserve"> as aplicações da plataforma de localização desenvolvida para melhorar o serviço prestado aos </w:t>
      </w:r>
      <w:r w:rsidR="00FB15E3">
        <w:t>respons</w:t>
      </w:r>
      <w:r w:rsidR="00F50091">
        <w:t>áveis</w:t>
      </w:r>
      <w:r w:rsidR="00FB15E3">
        <w:t xml:space="preserve"> por supervisionar essas pessoas.</w:t>
      </w:r>
    </w:p>
    <w:p w14:paraId="70BC7031" w14:textId="5DAA6C54" w:rsidR="007F5271" w:rsidRDefault="007F5271" w:rsidP="007F5271">
      <w:pPr>
        <w:ind w:firstLine="708"/>
      </w:pPr>
      <w:r>
        <w:t>Todo o processo de localização pode</w:t>
      </w:r>
      <w:r w:rsidR="00F50091">
        <w:t>rá no futuro ser alvo de diversa</w:t>
      </w:r>
      <w:r>
        <w:t xml:space="preserve">s </w:t>
      </w:r>
      <w:r w:rsidR="00F50091">
        <w:t>melhorias</w:t>
      </w:r>
      <w:r>
        <w:t>. O sistema de coordenadas</w:t>
      </w:r>
      <w:r w:rsidR="00F50091">
        <w:t xml:space="preserve"> (EC)</w:t>
      </w:r>
      <w:r>
        <w:t xml:space="preserve"> utilizado permitiu obter melhores resultados mas pretende-se ainda aperfeiçoar a análise da planta. Identificando os objetos existentes no espaço de localização (exemplo: paredes, escadas, elevadores…) que afetam na propagação do sinal Wi-Fi. Isto para além de permitir corrigir as atenuações provocadas por estes objetos aos RSSI, também permite melhorar a precisão da localização e corrigir o trajeto efetuado pelas pessoas. Evitando que o processo de localização calcule posições fisicamente impossíveis de serem alcançadas, evitando também trajetos que transponham objetos intransponíveis. </w:t>
      </w:r>
    </w:p>
    <w:p w14:paraId="0828EA56" w14:textId="0AA77DC0" w:rsidR="007F5271" w:rsidRDefault="007F5271" w:rsidP="007F5271">
      <w:r>
        <w:tab/>
        <w:t xml:space="preserve">O futuro desta plataforma passa por enriquecer o processo de localização, através do desenvolvimento de mais métodos de localização </w:t>
      </w:r>
      <w:r w:rsidRPr="00BC2E69">
        <w:rPr>
          <w:i/>
        </w:rPr>
        <w:t>indoor.</w:t>
      </w:r>
      <w:r>
        <w:t xml:space="preserve"> Para além de implementar mais algoritmos de localização, que em conjunto permitem aperfeiçoar a precisão da localização, também seria interessante recorrer à utilização de outras tecnologias sem fios. Um exemplo aliciante seria aproveitar os postos de identificação de pessoas através da impressão digital ou através de um cartão RFID. Já utilizados em muitos locais e que permitem confirmar a identidade de uma pessoa como também</w:t>
      </w:r>
      <w:r w:rsidR="007F03C9">
        <w:t xml:space="preserve"> autorizar o seu acesso a</w:t>
      </w:r>
      <w:r>
        <w:t xml:space="preserve"> área</w:t>
      </w:r>
      <w:r w:rsidR="007F03C9">
        <w:t>s</w:t>
      </w:r>
      <w:r>
        <w:t xml:space="preserve"> restrita</w:t>
      </w:r>
      <w:r w:rsidR="007F03C9">
        <w:t>s</w:t>
      </w:r>
      <w:r>
        <w:t>. Estes postos de validação usados como pontos de referência, em conjunto com os pontos de acesso, permitem melhorar a pr</w:t>
      </w:r>
      <w:r w:rsidR="007F03C9">
        <w:t xml:space="preserve">ecisão da localização </w:t>
      </w:r>
      <w:r w:rsidR="0039044B">
        <w:t xml:space="preserve">efetuada. </w:t>
      </w:r>
      <w:r w:rsidR="00D05FE0">
        <w:t xml:space="preserve">Também seria aliciante utilizar as </w:t>
      </w:r>
      <w:r w:rsidR="003D0878">
        <w:t>localizações</w:t>
      </w:r>
      <w:r w:rsidR="00D05FE0">
        <w:t xml:space="preserve"> conhecidas das pessoas nas vizinhanças como pontos de refer</w:t>
      </w:r>
      <w:r w:rsidR="008F75D5">
        <w:t>ência para o processo de localização.</w:t>
      </w:r>
    </w:p>
    <w:p w14:paraId="6C124F35" w14:textId="24B29353" w:rsidR="00BA7209" w:rsidRPr="00D360BF" w:rsidRDefault="007F5271" w:rsidP="007F5271">
      <w:r>
        <w:tab/>
        <w:t xml:space="preserve">O próximo objetivo passa pela integração da plataforma de localização com as várias soluções já desenvolvidas no departamento de Informática da Universidade do Minho. Mais propriamente as várias aplicações desenvolvidas no ISLab relativas às áreas da domótica e </w:t>
      </w:r>
      <w:r>
        <w:lastRenderedPageBreak/>
        <w:t xml:space="preserve">auxílio de pessoas carenciadas nos seus lares. Esta integração permitirá demonstrar as capacidades de uma plataforma de localização </w:t>
      </w:r>
      <w:r w:rsidRPr="002D5FF7">
        <w:rPr>
          <w:i/>
        </w:rPr>
        <w:t>indoor</w:t>
      </w:r>
      <w:r>
        <w:t xml:space="preserve"> como esta.</w:t>
      </w:r>
      <w:r w:rsidR="00BA7209" w:rsidRPr="00D360BF">
        <w:br w:type="page"/>
      </w:r>
    </w:p>
    <w:p w14:paraId="2881357E" w14:textId="4376EDE8" w:rsidR="4DA9151D" w:rsidRPr="009916B0" w:rsidRDefault="00BA7209" w:rsidP="006921A6">
      <w:pPr>
        <w:pStyle w:val="Cabealho1"/>
        <w:rPr>
          <w:sz w:val="32"/>
          <w:lang w:val="en-US"/>
        </w:rPr>
      </w:pPr>
      <w:bookmarkStart w:id="639" w:name="_Toc347827595"/>
      <w:bookmarkStart w:id="640" w:name="_Toc347828199"/>
      <w:bookmarkStart w:id="641" w:name="_Toc374181988"/>
      <w:bookmarkStart w:id="642" w:name="_Toc379391147"/>
      <w:r w:rsidRPr="009916B0">
        <w:rPr>
          <w:lang w:val="en-US"/>
        </w:rPr>
        <w:lastRenderedPageBreak/>
        <w:t>Bibliografia</w:t>
      </w:r>
      <w:bookmarkEnd w:id="639"/>
      <w:bookmarkEnd w:id="640"/>
      <w:bookmarkEnd w:id="641"/>
      <w:bookmarkEnd w:id="642"/>
    </w:p>
    <w:p w14:paraId="0F1049F2" w14:textId="77777777" w:rsidR="00807366" w:rsidRPr="00F7610E" w:rsidRDefault="00807366" w:rsidP="005B6552">
      <w:pPr>
        <w:pStyle w:val="NormalWeb"/>
        <w:jc w:val="left"/>
        <w:rPr>
          <w:rFonts w:ascii="NewsGotT" w:hAnsi="NewsGotT"/>
          <w:lang w:val="en-US"/>
        </w:rPr>
      </w:pPr>
    </w:p>
    <w:p w14:paraId="67EA611C" w14:textId="71236A52" w:rsidR="00F7610E" w:rsidRPr="0085513B" w:rsidRDefault="00A675D2" w:rsidP="005B6552">
      <w:pPr>
        <w:pStyle w:val="NormalWeb"/>
        <w:ind w:left="640" w:hanging="640"/>
        <w:jc w:val="left"/>
        <w:divId w:val="1166557314"/>
        <w:rPr>
          <w:rFonts w:ascii="NewsGotT" w:hAnsi="NewsGotT"/>
          <w:noProof/>
          <w:lang w:val="en-US"/>
        </w:rPr>
      </w:pPr>
      <w:r w:rsidRPr="00F7610E">
        <w:rPr>
          <w:rFonts w:ascii="NewsGotT" w:hAnsi="NewsGotT"/>
        </w:rPr>
        <w:fldChar w:fldCharType="begin" w:fldLock="1"/>
      </w:r>
      <w:r w:rsidRPr="00F7610E">
        <w:rPr>
          <w:rFonts w:ascii="NewsGotT" w:hAnsi="NewsGotT"/>
          <w:lang w:val="en-US"/>
        </w:rPr>
        <w:instrText xml:space="preserve">ADDIN Mendeley Bibliography CSL_BIBLIOGRAPHY </w:instrText>
      </w:r>
      <w:r w:rsidRPr="00F7610E">
        <w:rPr>
          <w:rFonts w:ascii="NewsGotT" w:hAnsi="NewsGotT"/>
        </w:rPr>
        <w:fldChar w:fldCharType="separate"/>
      </w:r>
      <w:r w:rsidR="00F7610E" w:rsidRPr="0085513B">
        <w:rPr>
          <w:rFonts w:ascii="NewsGotT" w:hAnsi="NewsGotT"/>
          <w:noProof/>
          <w:lang w:val="en-US"/>
        </w:rPr>
        <w:t>[1]</w:t>
      </w:r>
      <w:r w:rsidR="00F7610E" w:rsidRPr="0085513B">
        <w:rPr>
          <w:rFonts w:ascii="NewsGotT" w:hAnsi="NewsGotT"/>
          <w:noProof/>
          <w:lang w:val="en-US"/>
        </w:rPr>
        <w:tab/>
        <w:t xml:space="preserve">T. Kleinberger, M. Becker, E. Ras, and A. Holzinger, “Ambient Intelligence in Assisted Living : Enable Elderly People to Handle Future Interfaces,” </w:t>
      </w:r>
      <w:r w:rsidR="00F7610E" w:rsidRPr="0085513B">
        <w:rPr>
          <w:rFonts w:ascii="NewsGotT" w:hAnsi="NewsGotT"/>
          <w:i/>
          <w:iCs/>
          <w:noProof/>
          <w:lang w:val="en-US"/>
        </w:rPr>
        <w:t>Access</w:t>
      </w:r>
      <w:r w:rsidR="00F7610E" w:rsidRPr="0085513B">
        <w:rPr>
          <w:rFonts w:ascii="NewsGotT" w:hAnsi="NewsGotT"/>
          <w:noProof/>
          <w:lang w:val="en-US"/>
        </w:rPr>
        <w:t>, vol. 4555, no. Universal Access in Human-Computer Interaction. Ambient Interaction, pp. 103–112, 2007.</w:t>
      </w:r>
    </w:p>
    <w:p w14:paraId="259C68DB"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2]</w:t>
      </w:r>
      <w:r w:rsidRPr="0085513B">
        <w:rPr>
          <w:rFonts w:ascii="NewsGotT" w:hAnsi="NewsGotT"/>
          <w:noProof/>
          <w:lang w:val="en-US"/>
        </w:rPr>
        <w:tab/>
        <w:t xml:space="preserve">R. Costa, D. Carneiro, P. Novais, L. Lima, J. Machado, A. Marques, and J. Neves, “Ambient Assisted Living,” in </w:t>
      </w:r>
      <w:r w:rsidRPr="0085513B">
        <w:rPr>
          <w:rFonts w:ascii="NewsGotT" w:hAnsi="NewsGotT"/>
          <w:i/>
          <w:iCs/>
          <w:noProof/>
          <w:lang w:val="en-US"/>
        </w:rPr>
        <w:t>3rd Symposium of Ubiquitous Computing and Ambient Intelligence 2008</w:t>
      </w:r>
      <w:r w:rsidRPr="0085513B">
        <w:rPr>
          <w:rFonts w:ascii="NewsGotT" w:hAnsi="NewsGotT"/>
          <w:noProof/>
          <w:lang w:val="en-US"/>
        </w:rPr>
        <w:t>, Springer Berlin Heidelberg, 2009, pp. 86–94.</w:t>
      </w:r>
    </w:p>
    <w:p w14:paraId="7C6F72CB"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3]</w:t>
      </w:r>
      <w:r w:rsidRPr="0085513B">
        <w:rPr>
          <w:rFonts w:ascii="NewsGotT" w:hAnsi="NewsGotT"/>
          <w:noProof/>
          <w:lang w:val="en-US"/>
        </w:rPr>
        <w:tab/>
        <w:t xml:space="preserve">G. Riva, “Ambient Intelligence in Health Care,” </w:t>
      </w:r>
      <w:r w:rsidRPr="0085513B">
        <w:rPr>
          <w:rFonts w:ascii="NewsGotT" w:hAnsi="NewsGotT"/>
          <w:i/>
          <w:iCs/>
          <w:noProof/>
          <w:lang w:val="en-US"/>
        </w:rPr>
        <w:t>Cyberpsychology Behav.</w:t>
      </w:r>
      <w:r w:rsidRPr="0085513B">
        <w:rPr>
          <w:rFonts w:ascii="NewsGotT" w:hAnsi="NewsGotT"/>
          <w:noProof/>
          <w:lang w:val="en-US"/>
        </w:rPr>
        <w:t>, vol. 6, no. 3, pp. 295–300, 2003.</w:t>
      </w:r>
    </w:p>
    <w:p w14:paraId="5A93E2C3"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4]</w:t>
      </w:r>
      <w:r w:rsidRPr="0085513B">
        <w:rPr>
          <w:rFonts w:ascii="NewsGotT" w:hAnsi="NewsGotT"/>
          <w:noProof/>
          <w:lang w:val="en-US"/>
        </w:rPr>
        <w:tab/>
        <w:t>UNFPA and H. International, “Ageing in the Twenty-First Century A Celebration and A Challenge,” 2012.</w:t>
      </w:r>
    </w:p>
    <w:p w14:paraId="766F26FB"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5]</w:t>
      </w:r>
      <w:r w:rsidRPr="0085513B">
        <w:rPr>
          <w:rFonts w:ascii="NewsGotT" w:hAnsi="NewsGotT"/>
          <w:noProof/>
          <w:lang w:val="en-US"/>
        </w:rPr>
        <w:tab/>
        <w:t>HelpAge International, “Ageing in the 21st Century: Infographic.” [Online]. Available: http://www.helpage.org/resources/ageing-in-the-21st-century-a-celebration-and-a-challenge/ageing-in-the-21st-century-infographic/.</w:t>
      </w:r>
    </w:p>
    <w:p w14:paraId="21376AB7"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6]</w:t>
      </w:r>
      <w:r w:rsidRPr="0085513B">
        <w:rPr>
          <w:rFonts w:ascii="NewsGotT" w:hAnsi="NewsGotT"/>
          <w:noProof/>
          <w:lang w:val="en-US"/>
        </w:rPr>
        <w:tab/>
        <w:t xml:space="preserve">R. A. Findlay, “Interventions to reduce social isolation amongst older people: where is the evidence?,” </w:t>
      </w:r>
      <w:r w:rsidRPr="0085513B">
        <w:rPr>
          <w:rFonts w:ascii="NewsGotT" w:hAnsi="NewsGotT"/>
          <w:i/>
          <w:iCs/>
          <w:noProof/>
          <w:lang w:val="en-US"/>
        </w:rPr>
        <w:t>Ageing Soc.</w:t>
      </w:r>
      <w:r w:rsidRPr="0085513B">
        <w:rPr>
          <w:rFonts w:ascii="NewsGotT" w:hAnsi="NewsGotT"/>
          <w:noProof/>
          <w:lang w:val="en-US"/>
        </w:rPr>
        <w:t>, vol. 23, no. 5, pp. 647–658, 2003.</w:t>
      </w:r>
    </w:p>
    <w:p w14:paraId="6605A7F3" w14:textId="77777777" w:rsidR="00F7610E" w:rsidRPr="0085513B" w:rsidRDefault="00F7610E" w:rsidP="005B6552">
      <w:pPr>
        <w:pStyle w:val="NormalWeb"/>
        <w:ind w:left="640" w:hanging="640"/>
        <w:jc w:val="left"/>
        <w:divId w:val="1166557314"/>
        <w:rPr>
          <w:rFonts w:ascii="NewsGotT" w:hAnsi="NewsGotT"/>
          <w:noProof/>
          <w:lang w:val="en-US"/>
        </w:rPr>
      </w:pPr>
      <w:r w:rsidRPr="00F7610E">
        <w:rPr>
          <w:rFonts w:ascii="NewsGotT" w:hAnsi="NewsGotT"/>
          <w:noProof/>
        </w:rPr>
        <w:t>[7]</w:t>
      </w:r>
      <w:r w:rsidRPr="00F7610E">
        <w:rPr>
          <w:rFonts w:ascii="NewsGotT" w:hAnsi="NewsGotT"/>
          <w:noProof/>
        </w:rPr>
        <w:tab/>
        <w:t xml:space="preserve">D. Proteste, “Dois em cada três idosos não têm rendimentos suficientes para pagar o lar,” 2013. </w:t>
      </w:r>
      <w:r w:rsidRPr="0085513B">
        <w:rPr>
          <w:rFonts w:ascii="NewsGotT" w:hAnsi="NewsGotT"/>
          <w:noProof/>
          <w:lang w:val="en-US"/>
        </w:rPr>
        <w:t>[Online]. Available: http://www.publico.pt/sociedade/noticia/dois-em-cada-tres-idosos-nao-tem-rendimentos-suficientes-para-pagar-o-lar-1588860.</w:t>
      </w:r>
    </w:p>
    <w:p w14:paraId="0208FB55"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8]</w:t>
      </w:r>
      <w:r w:rsidRPr="0085513B">
        <w:rPr>
          <w:rFonts w:ascii="NewsGotT" w:hAnsi="NewsGotT"/>
          <w:noProof/>
          <w:lang w:val="en-US"/>
        </w:rPr>
        <w:tab/>
        <w:t>U. of S. California, “The 2013 Digital Future Report: Surveying The Digital Future - Year Eleven,” 2013.</w:t>
      </w:r>
    </w:p>
    <w:p w14:paraId="2D9EAE7E"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9]</w:t>
      </w:r>
      <w:r w:rsidRPr="0085513B">
        <w:rPr>
          <w:rFonts w:ascii="NewsGotT" w:hAnsi="NewsGotT"/>
          <w:noProof/>
          <w:lang w:val="en-US"/>
        </w:rPr>
        <w:tab/>
        <w:t xml:space="preserve">S. J. Czaja and C. C. Lee, “The impact of aging on access to technology,” </w:t>
      </w:r>
      <w:r w:rsidRPr="0085513B">
        <w:rPr>
          <w:rFonts w:ascii="NewsGotT" w:hAnsi="NewsGotT"/>
          <w:i/>
          <w:iCs/>
          <w:noProof/>
          <w:lang w:val="en-US"/>
        </w:rPr>
        <w:t>Univers. Access Inf. Soc.</w:t>
      </w:r>
      <w:r w:rsidRPr="0085513B">
        <w:rPr>
          <w:rFonts w:ascii="NewsGotT" w:hAnsi="NewsGotT"/>
          <w:noProof/>
          <w:lang w:val="en-US"/>
        </w:rPr>
        <w:t>, vol. 5, no. 4, pp. 341–349, Dec. 2006.</w:t>
      </w:r>
    </w:p>
    <w:p w14:paraId="3B98DD9C"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10]</w:t>
      </w:r>
      <w:r w:rsidRPr="0085513B">
        <w:rPr>
          <w:rFonts w:ascii="NewsGotT" w:hAnsi="NewsGotT"/>
          <w:noProof/>
          <w:lang w:val="en-US"/>
        </w:rPr>
        <w:tab/>
        <w:t>Edison Research and Arbitron, “The Infinite Dial 2013: Navigating Digital Platforms,” 2013.</w:t>
      </w:r>
    </w:p>
    <w:p w14:paraId="727A7F3D"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11]</w:t>
      </w:r>
      <w:r w:rsidRPr="0085513B">
        <w:rPr>
          <w:rFonts w:ascii="NewsGotT" w:hAnsi="NewsGotT"/>
          <w:noProof/>
          <w:lang w:val="en-US"/>
        </w:rPr>
        <w:tab/>
        <w:t xml:space="preserve">Â. Costa, J. Laredo, P. Novais, J. M. Corchado, and J. Neves, “iGenda: An Event Scheduler for Common Users and Centralised Systems,” in </w:t>
      </w:r>
      <w:r w:rsidRPr="0085513B">
        <w:rPr>
          <w:rFonts w:ascii="NewsGotT" w:hAnsi="NewsGotT"/>
          <w:i/>
          <w:iCs/>
          <w:noProof/>
          <w:lang w:val="en-US"/>
        </w:rPr>
        <w:t>Soft Computing Models in Industrial and Environment Applications</w:t>
      </w:r>
      <w:r w:rsidRPr="0085513B">
        <w:rPr>
          <w:rFonts w:ascii="NewsGotT" w:hAnsi="NewsGotT"/>
          <w:noProof/>
          <w:lang w:val="en-US"/>
        </w:rPr>
        <w:t>, 2010, vol. 73, pp. 55–62.</w:t>
      </w:r>
    </w:p>
    <w:p w14:paraId="607031A2" w14:textId="77777777" w:rsidR="00F7610E" w:rsidRPr="00F7610E" w:rsidRDefault="00F7610E" w:rsidP="005B6552">
      <w:pPr>
        <w:pStyle w:val="NormalWeb"/>
        <w:ind w:left="640" w:hanging="640"/>
        <w:jc w:val="left"/>
        <w:divId w:val="1166557314"/>
        <w:rPr>
          <w:rFonts w:ascii="NewsGotT" w:hAnsi="NewsGotT"/>
          <w:noProof/>
        </w:rPr>
      </w:pPr>
      <w:r w:rsidRPr="00F7610E">
        <w:rPr>
          <w:rFonts w:ascii="NewsGotT" w:hAnsi="NewsGotT"/>
          <w:noProof/>
        </w:rPr>
        <w:t>[12]</w:t>
      </w:r>
      <w:r w:rsidRPr="00F7610E">
        <w:rPr>
          <w:rFonts w:ascii="NewsGotT" w:hAnsi="NewsGotT"/>
          <w:noProof/>
        </w:rPr>
        <w:tab/>
        <w:t xml:space="preserve">F. Andrade, Â. Costa, and P. Novais, “Privacidade e Proteção de Dados nos Cuidados de Saúde de Idosos,” in </w:t>
      </w:r>
      <w:r w:rsidRPr="00F7610E">
        <w:rPr>
          <w:rFonts w:ascii="NewsGotT" w:hAnsi="NewsGotT"/>
          <w:i/>
          <w:iCs/>
          <w:noProof/>
        </w:rPr>
        <w:t>XV Congreso Iberoamericano de Derecho e Informática</w:t>
      </w:r>
      <w:r w:rsidRPr="00F7610E">
        <w:rPr>
          <w:rFonts w:ascii="NewsGotT" w:hAnsi="NewsGotT"/>
          <w:noProof/>
        </w:rPr>
        <w:t>, 2011.</w:t>
      </w:r>
    </w:p>
    <w:p w14:paraId="4B2CF209"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lastRenderedPageBreak/>
        <w:t>[13]</w:t>
      </w:r>
      <w:r w:rsidRPr="0085513B">
        <w:rPr>
          <w:rFonts w:ascii="NewsGotT" w:hAnsi="NewsGotT"/>
          <w:noProof/>
          <w:lang w:val="en-US"/>
        </w:rPr>
        <w:tab/>
        <w:t xml:space="preserve">P. Wolf, A. Schmidt, and M. Klein, “SOPRANO – An extensible , open AAL platform for elderly people based on semantical contracts 1,” </w:t>
      </w:r>
      <w:r w:rsidRPr="0085513B">
        <w:rPr>
          <w:rFonts w:ascii="NewsGotT" w:hAnsi="NewsGotT"/>
          <w:i/>
          <w:iCs/>
          <w:noProof/>
          <w:lang w:val="en-US"/>
        </w:rPr>
        <w:t>Artif. Intell.</w:t>
      </w:r>
      <w:r w:rsidRPr="0085513B">
        <w:rPr>
          <w:rFonts w:ascii="NewsGotT" w:hAnsi="NewsGotT"/>
          <w:noProof/>
          <w:lang w:val="en-US"/>
        </w:rPr>
        <w:t>, no. Ecai 08, 2008.</w:t>
      </w:r>
    </w:p>
    <w:p w14:paraId="164E2979"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14]</w:t>
      </w:r>
      <w:r w:rsidRPr="0085513B">
        <w:rPr>
          <w:rFonts w:ascii="NewsGotT" w:hAnsi="NewsGotT"/>
          <w:noProof/>
          <w:lang w:val="en-US"/>
        </w:rPr>
        <w:tab/>
        <w:t xml:space="preserve">M. Klein, A. Schmidt, and R. Lauer, “Ontology-Centred Design of an Ambient Middleware for Assisted Living: The Case of SOPRANO,” </w:t>
      </w:r>
      <w:r w:rsidRPr="0085513B">
        <w:rPr>
          <w:rFonts w:ascii="NewsGotT" w:hAnsi="NewsGotT"/>
          <w:i/>
          <w:iCs/>
          <w:noProof/>
          <w:lang w:val="en-US"/>
        </w:rPr>
        <w:t>Context</w:t>
      </w:r>
      <w:r w:rsidRPr="0085513B">
        <w:rPr>
          <w:rFonts w:ascii="NewsGotT" w:hAnsi="NewsGotT"/>
          <w:noProof/>
          <w:lang w:val="en-US"/>
        </w:rPr>
        <w:t>, vol. 10, p. 2007, 2007.</w:t>
      </w:r>
    </w:p>
    <w:p w14:paraId="4F99D781"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15]</w:t>
      </w:r>
      <w:r w:rsidRPr="0085513B">
        <w:rPr>
          <w:rFonts w:ascii="NewsGotT" w:hAnsi="NewsGotT"/>
          <w:noProof/>
          <w:lang w:val="en-US"/>
        </w:rPr>
        <w:tab/>
        <w:t>K. Johnson, G. Borriello, P. Brown, M. Harniss, H. Hile, and A. Liu, “Assisted Cognition in Community, Employment, and Support Settings,” p. 14, 2004.</w:t>
      </w:r>
    </w:p>
    <w:p w14:paraId="5BED53D1"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16]</w:t>
      </w:r>
      <w:r w:rsidRPr="0085513B">
        <w:rPr>
          <w:rFonts w:ascii="NewsGotT" w:hAnsi="NewsGotT"/>
          <w:noProof/>
          <w:lang w:val="en-US"/>
        </w:rPr>
        <w:tab/>
        <w:t xml:space="preserve">Cisco Systems, </w:t>
      </w:r>
      <w:r w:rsidRPr="0085513B">
        <w:rPr>
          <w:rFonts w:ascii="NewsGotT" w:hAnsi="NewsGotT"/>
          <w:i/>
          <w:iCs/>
          <w:noProof/>
          <w:lang w:val="en-US"/>
        </w:rPr>
        <w:t>Wi-Fi Location-Based Services 4.1 Design Guide</w:t>
      </w:r>
      <w:r w:rsidRPr="0085513B">
        <w:rPr>
          <w:rFonts w:ascii="NewsGotT" w:hAnsi="NewsGotT"/>
          <w:noProof/>
          <w:lang w:val="en-US"/>
        </w:rPr>
        <w:t>. 2008.</w:t>
      </w:r>
    </w:p>
    <w:p w14:paraId="3AB55E9B"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17]</w:t>
      </w:r>
      <w:r w:rsidRPr="0085513B">
        <w:rPr>
          <w:rFonts w:ascii="NewsGotT" w:hAnsi="NewsGotT"/>
          <w:noProof/>
          <w:lang w:val="en-US"/>
        </w:rPr>
        <w:tab/>
        <w:t xml:space="preserve">Q. Y. Q. Yao, F.-Y. W. F.-Y. Wang, H. G. H. Gao, K. W. K. Wang, and H. Z. H. Zhao, </w:t>
      </w:r>
      <w:r w:rsidRPr="0085513B">
        <w:rPr>
          <w:rFonts w:ascii="NewsGotT" w:hAnsi="NewsGotT"/>
          <w:i/>
          <w:iCs/>
          <w:noProof/>
          <w:lang w:val="en-US"/>
        </w:rPr>
        <w:t>Location estimation in ZigBee Network based on fingerprinting</w:t>
      </w:r>
      <w:r w:rsidRPr="0085513B">
        <w:rPr>
          <w:rFonts w:ascii="NewsGotT" w:hAnsi="NewsGotT"/>
          <w:noProof/>
          <w:lang w:val="en-US"/>
        </w:rPr>
        <w:t>. IEEE, 2007, pp. 1–6.</w:t>
      </w:r>
    </w:p>
    <w:p w14:paraId="5AFB2671"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18]</w:t>
      </w:r>
      <w:r w:rsidRPr="0085513B">
        <w:rPr>
          <w:rFonts w:ascii="NewsGotT" w:hAnsi="NewsGotT"/>
          <w:noProof/>
          <w:lang w:val="en-US"/>
        </w:rPr>
        <w:tab/>
        <w:t xml:space="preserve">J. Ramos, R. Anacleto, P. Novais, L. Figueiredo, A. Almeida, and J. Neves, “Geo-localization System for People with Cognitive Disabilities,” in </w:t>
      </w:r>
      <w:r w:rsidRPr="0085513B">
        <w:rPr>
          <w:rFonts w:ascii="NewsGotT" w:hAnsi="NewsGotT"/>
          <w:i/>
          <w:iCs/>
          <w:noProof/>
          <w:lang w:val="en-US"/>
        </w:rPr>
        <w:t>Trends in Practical Applications of Agents and Multiagent Systems</w:t>
      </w:r>
      <w:r w:rsidRPr="0085513B">
        <w:rPr>
          <w:rFonts w:ascii="NewsGotT" w:hAnsi="NewsGotT"/>
          <w:noProof/>
          <w:lang w:val="en-US"/>
        </w:rPr>
        <w:t>, J. Pérez, R. Hermoso, M. Moreno, J. Rodríguez, B. Hirsch, P. Mathieu, A. Campbell, M. Suarez-Figueroa, A. Ortega, E. Adam, and E. Navarro, Eds. Springer International Publishing, 2013, pp. 59–66.</w:t>
      </w:r>
    </w:p>
    <w:p w14:paraId="6FFE977D" w14:textId="77777777" w:rsidR="00F7610E" w:rsidRPr="00F7610E" w:rsidRDefault="00F7610E" w:rsidP="005B6552">
      <w:pPr>
        <w:pStyle w:val="NormalWeb"/>
        <w:ind w:left="640" w:hanging="640"/>
        <w:jc w:val="left"/>
        <w:divId w:val="1166557314"/>
        <w:rPr>
          <w:rFonts w:ascii="NewsGotT" w:hAnsi="NewsGotT"/>
          <w:noProof/>
        </w:rPr>
      </w:pPr>
      <w:r w:rsidRPr="0085513B">
        <w:rPr>
          <w:rFonts w:ascii="NewsGotT" w:hAnsi="NewsGotT"/>
          <w:noProof/>
          <w:lang w:val="en-US"/>
        </w:rPr>
        <w:t>[19]</w:t>
      </w:r>
      <w:r w:rsidRPr="0085513B">
        <w:rPr>
          <w:rFonts w:ascii="NewsGotT" w:hAnsi="NewsGotT"/>
          <w:noProof/>
          <w:lang w:val="en-US"/>
        </w:rPr>
        <w:tab/>
        <w:t xml:space="preserve">F. Evennou and F. Marx, “Advanced Integration of WiFi and Inertial Navigation Systems for Indoor Mobile Positioning,” </w:t>
      </w:r>
      <w:r w:rsidRPr="0085513B">
        <w:rPr>
          <w:rFonts w:ascii="NewsGotT" w:hAnsi="NewsGotT"/>
          <w:i/>
          <w:iCs/>
          <w:noProof/>
          <w:lang w:val="en-US"/>
        </w:rPr>
        <w:t xml:space="preserve">EURASIP J. Adv. </w:t>
      </w:r>
      <w:r w:rsidRPr="00F7610E">
        <w:rPr>
          <w:rFonts w:ascii="NewsGotT" w:hAnsi="NewsGotT"/>
          <w:i/>
          <w:iCs/>
          <w:noProof/>
        </w:rPr>
        <w:t>Signal Process.</w:t>
      </w:r>
      <w:r w:rsidRPr="00F7610E">
        <w:rPr>
          <w:rFonts w:ascii="NewsGotT" w:hAnsi="NewsGotT"/>
          <w:noProof/>
        </w:rPr>
        <w:t>, vol. 2006, pp. 1–12, 2006.</w:t>
      </w:r>
    </w:p>
    <w:p w14:paraId="15067978" w14:textId="77777777" w:rsidR="00F7610E" w:rsidRPr="00F7610E" w:rsidRDefault="00F7610E" w:rsidP="005B6552">
      <w:pPr>
        <w:pStyle w:val="NormalWeb"/>
        <w:ind w:left="640" w:hanging="640"/>
        <w:jc w:val="left"/>
        <w:divId w:val="1166557314"/>
        <w:rPr>
          <w:rFonts w:ascii="NewsGotT" w:hAnsi="NewsGotT"/>
          <w:noProof/>
        </w:rPr>
      </w:pPr>
      <w:r w:rsidRPr="00F7610E">
        <w:rPr>
          <w:rFonts w:ascii="NewsGotT" w:hAnsi="NewsGotT"/>
          <w:noProof/>
        </w:rPr>
        <w:t>[20]</w:t>
      </w:r>
      <w:r w:rsidRPr="00F7610E">
        <w:rPr>
          <w:rFonts w:ascii="NewsGotT" w:hAnsi="NewsGotT"/>
          <w:noProof/>
        </w:rPr>
        <w:tab/>
        <w:t>J. F. M. Carvalho, P. N. Martins, and J. M. P. Barroso, “Localização de Dispositivos Móveis em Redes Wi-Fi.” Universidade de Trás-os-Montes e Alto Douro (UTAD), p. 88, 2007.</w:t>
      </w:r>
    </w:p>
    <w:p w14:paraId="346EA92A" w14:textId="77777777" w:rsidR="00F7610E" w:rsidRPr="00F7610E" w:rsidRDefault="00F7610E" w:rsidP="005B6552">
      <w:pPr>
        <w:pStyle w:val="NormalWeb"/>
        <w:ind w:left="640" w:hanging="640"/>
        <w:jc w:val="left"/>
        <w:divId w:val="1166557314"/>
        <w:rPr>
          <w:rFonts w:ascii="NewsGotT" w:hAnsi="NewsGotT"/>
          <w:noProof/>
        </w:rPr>
      </w:pPr>
      <w:r w:rsidRPr="00F7610E">
        <w:rPr>
          <w:rFonts w:ascii="NewsGotT" w:hAnsi="NewsGotT"/>
          <w:noProof/>
        </w:rPr>
        <w:t>[21]</w:t>
      </w:r>
      <w:r w:rsidRPr="00F7610E">
        <w:rPr>
          <w:rFonts w:ascii="NewsGotT" w:hAnsi="NewsGotT"/>
          <w:noProof/>
        </w:rPr>
        <w:tab/>
        <w:t xml:space="preserve">J. C. Castillo, J. Serrano-Cuerda, M. V. Sokolova, A. Fern’ndez-Caballero, A. Costa, and P. Novais, “Multispectrum Video for Proactive Response in Intelligent Environments,” in </w:t>
      </w:r>
      <w:r w:rsidRPr="00F7610E">
        <w:rPr>
          <w:rFonts w:ascii="NewsGotT" w:hAnsi="NewsGotT"/>
          <w:i/>
          <w:iCs/>
          <w:noProof/>
        </w:rPr>
        <w:t>2012 Eighth International Conference on Intelligent Environments</w:t>
      </w:r>
      <w:r w:rsidRPr="00F7610E">
        <w:rPr>
          <w:rFonts w:ascii="NewsGotT" w:hAnsi="NewsGotT"/>
          <w:noProof/>
        </w:rPr>
        <w:t>, 2012, pp. 178–185.</w:t>
      </w:r>
    </w:p>
    <w:p w14:paraId="145C8F6B"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22]</w:t>
      </w:r>
      <w:r w:rsidRPr="0085513B">
        <w:rPr>
          <w:rFonts w:ascii="NewsGotT" w:hAnsi="NewsGotT"/>
          <w:noProof/>
          <w:lang w:val="en-US"/>
        </w:rPr>
        <w:tab/>
        <w:t xml:space="preserve">Â. Costa, F. C. P. Andrade, P. Novais, and R. Simões, “Privacy and Data Protection in Elderly Healthcare: Threats and Legal Warranties,” </w:t>
      </w:r>
      <w:r w:rsidRPr="0085513B">
        <w:rPr>
          <w:rFonts w:ascii="NewsGotT" w:hAnsi="NewsGotT"/>
          <w:i/>
          <w:iCs/>
          <w:noProof/>
          <w:lang w:val="en-US"/>
        </w:rPr>
        <w:t>Proceedings of the Sixth International Workshop on Juris-informatics (JURISIN 2012)</w:t>
      </w:r>
      <w:r w:rsidRPr="0085513B">
        <w:rPr>
          <w:rFonts w:ascii="NewsGotT" w:hAnsi="NewsGotT"/>
          <w:noProof/>
          <w:lang w:val="en-US"/>
        </w:rPr>
        <w:t>, Proceedings of the Sixth International Workshop on Juris-informatics (JURISIN 2012), pp. 7–22, 2012.</w:t>
      </w:r>
    </w:p>
    <w:p w14:paraId="3DF6C992"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23]</w:t>
      </w:r>
      <w:r w:rsidRPr="0085513B">
        <w:rPr>
          <w:rFonts w:ascii="NewsGotT" w:hAnsi="NewsGotT"/>
          <w:noProof/>
          <w:lang w:val="en-US"/>
        </w:rPr>
        <w:tab/>
        <w:t xml:space="preserve">United Nations, </w:t>
      </w:r>
      <w:r w:rsidRPr="0085513B">
        <w:rPr>
          <w:rFonts w:ascii="NewsGotT" w:hAnsi="NewsGotT"/>
          <w:i/>
          <w:iCs/>
          <w:noProof/>
          <w:lang w:val="en-US"/>
        </w:rPr>
        <w:t>World Population Ageing</w:t>
      </w:r>
      <w:r w:rsidRPr="0085513B">
        <w:rPr>
          <w:rFonts w:ascii="NewsGotT" w:hAnsi="NewsGotT"/>
          <w:noProof/>
          <w:lang w:val="en-US"/>
        </w:rPr>
        <w:t>, vol. 7, no. 4. Population English Edition, 2009, p. 750.</w:t>
      </w:r>
    </w:p>
    <w:p w14:paraId="3F9FCDBD"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24]</w:t>
      </w:r>
      <w:r w:rsidRPr="0085513B">
        <w:rPr>
          <w:rFonts w:ascii="NewsGotT" w:hAnsi="NewsGotT"/>
          <w:noProof/>
          <w:lang w:val="en-US"/>
        </w:rPr>
        <w:tab/>
        <w:t xml:space="preserve">World Population Ageing, “World Population Ageing 1950-2050,” </w:t>
      </w:r>
      <w:r w:rsidRPr="0085513B">
        <w:rPr>
          <w:rFonts w:ascii="NewsGotT" w:hAnsi="NewsGotT"/>
          <w:i/>
          <w:iCs/>
          <w:noProof/>
          <w:lang w:val="en-US"/>
        </w:rPr>
        <w:t>Popul. English Ed.</w:t>
      </w:r>
      <w:r w:rsidRPr="0085513B">
        <w:rPr>
          <w:rFonts w:ascii="NewsGotT" w:hAnsi="NewsGotT"/>
          <w:noProof/>
          <w:lang w:val="en-US"/>
        </w:rPr>
        <w:t>, vol. 26, no. 26, pp. 11–13, 2002.</w:t>
      </w:r>
    </w:p>
    <w:p w14:paraId="70A4B47B"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25]</w:t>
      </w:r>
      <w:r w:rsidRPr="0085513B">
        <w:rPr>
          <w:rFonts w:ascii="NewsGotT" w:hAnsi="NewsGotT"/>
          <w:noProof/>
          <w:lang w:val="en-US"/>
        </w:rPr>
        <w:tab/>
        <w:t>M. T. García Valverde, “Formal framework of the capacity of adaptation on information ubiquitous systems based on ambient intelligence,” Universidad de Murcia, 2012.</w:t>
      </w:r>
    </w:p>
    <w:p w14:paraId="79ACD74E"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lastRenderedPageBreak/>
        <w:t>[26]</w:t>
      </w:r>
      <w:r w:rsidRPr="0085513B">
        <w:rPr>
          <w:rFonts w:ascii="NewsGotT" w:hAnsi="NewsGotT"/>
          <w:noProof/>
          <w:lang w:val="en-US"/>
        </w:rPr>
        <w:tab/>
        <w:t xml:space="preserve">J. C. Augusto, “Ambient Intelligence: Opportunities and Consequences of its Use in Smart Classrooms,” </w:t>
      </w:r>
      <w:r w:rsidRPr="0085513B">
        <w:rPr>
          <w:rFonts w:ascii="NewsGotT" w:hAnsi="NewsGotT"/>
          <w:i/>
          <w:iCs/>
          <w:noProof/>
          <w:lang w:val="en-US"/>
        </w:rPr>
        <w:t>Italics</w:t>
      </w:r>
      <w:r w:rsidRPr="0085513B">
        <w:rPr>
          <w:rFonts w:ascii="NewsGotT" w:hAnsi="NewsGotT"/>
          <w:noProof/>
          <w:lang w:val="en-US"/>
        </w:rPr>
        <w:t>, vol. 8, no. 2, pp. 53–63, 2009.</w:t>
      </w:r>
    </w:p>
    <w:p w14:paraId="76CCB8A7"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27]</w:t>
      </w:r>
      <w:r w:rsidRPr="0085513B">
        <w:rPr>
          <w:rFonts w:ascii="NewsGotT" w:hAnsi="NewsGotT"/>
          <w:noProof/>
          <w:lang w:val="en-US"/>
        </w:rPr>
        <w:tab/>
        <w:t>“Ambient Assisted Living (AAL) definitions.” [Online]. Available: http://eeyempilot.eap.gr/compaal_wiki/index.php/Ambient_Assisted_Living_(AAL)_definitions.</w:t>
      </w:r>
    </w:p>
    <w:p w14:paraId="26D4DF79" w14:textId="77777777" w:rsidR="00F7610E" w:rsidRPr="0085513B" w:rsidRDefault="00F7610E" w:rsidP="005B6552">
      <w:pPr>
        <w:pStyle w:val="NormalWeb"/>
        <w:ind w:left="640" w:hanging="640"/>
        <w:jc w:val="left"/>
        <w:divId w:val="1166557314"/>
        <w:rPr>
          <w:rFonts w:ascii="NewsGotT" w:hAnsi="NewsGotT"/>
          <w:noProof/>
          <w:lang w:val="en-US"/>
        </w:rPr>
      </w:pPr>
      <w:r w:rsidRPr="00F7610E">
        <w:rPr>
          <w:rFonts w:ascii="NewsGotT" w:hAnsi="NewsGotT"/>
          <w:noProof/>
        </w:rPr>
        <w:t>[28]</w:t>
      </w:r>
      <w:r w:rsidRPr="00F7610E">
        <w:rPr>
          <w:rFonts w:ascii="NewsGotT" w:hAnsi="NewsGotT"/>
          <w:noProof/>
        </w:rPr>
        <w:tab/>
        <w:t xml:space="preserve">J. F. G. Mônico, </w:t>
      </w:r>
      <w:r w:rsidRPr="00F7610E">
        <w:rPr>
          <w:rFonts w:ascii="NewsGotT" w:hAnsi="NewsGotT"/>
          <w:i/>
          <w:iCs/>
          <w:noProof/>
        </w:rPr>
        <w:t>Posicionamento pelo NAVSTAR - GPS: Descrição, fundamentos e aplicações</w:t>
      </w:r>
      <w:r w:rsidRPr="00F7610E">
        <w:rPr>
          <w:rFonts w:ascii="NewsGotT" w:hAnsi="NewsGotT"/>
          <w:noProof/>
        </w:rPr>
        <w:t xml:space="preserve">, 1st ed. </w:t>
      </w:r>
      <w:r w:rsidRPr="0085513B">
        <w:rPr>
          <w:rFonts w:ascii="NewsGotT" w:hAnsi="NewsGotT"/>
          <w:noProof/>
          <w:lang w:val="en-US"/>
        </w:rPr>
        <w:t>UNESP, 2001, p. 287.</w:t>
      </w:r>
    </w:p>
    <w:p w14:paraId="4F8DE1B9"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29]</w:t>
      </w:r>
      <w:r w:rsidRPr="0085513B">
        <w:rPr>
          <w:rFonts w:ascii="NewsGotT" w:hAnsi="NewsGotT"/>
          <w:noProof/>
          <w:lang w:val="en-US"/>
        </w:rPr>
        <w:tab/>
        <w:t xml:space="preserve">S. Farahani, </w:t>
      </w:r>
      <w:r w:rsidRPr="0085513B">
        <w:rPr>
          <w:rFonts w:ascii="NewsGotT" w:hAnsi="NewsGotT"/>
          <w:i/>
          <w:iCs/>
          <w:noProof/>
          <w:lang w:val="en-US"/>
        </w:rPr>
        <w:t>ZigBee Wireless Networks and Transceivers</w:t>
      </w:r>
      <w:r w:rsidRPr="0085513B">
        <w:rPr>
          <w:rFonts w:ascii="NewsGotT" w:hAnsi="NewsGotT"/>
          <w:noProof/>
          <w:lang w:val="en-US"/>
        </w:rPr>
        <w:t>, 1st ed. Newnes, 2008, p. 360.</w:t>
      </w:r>
    </w:p>
    <w:p w14:paraId="11195BF6"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30]</w:t>
      </w:r>
      <w:r w:rsidRPr="0085513B">
        <w:rPr>
          <w:rFonts w:ascii="NewsGotT" w:hAnsi="NewsGotT"/>
          <w:noProof/>
          <w:lang w:val="en-US"/>
        </w:rPr>
        <w:tab/>
        <w:t xml:space="preserve">L. M. Ni, Y. Liu, Y. C. Lau, and A. P. Patil, “LANDMARC: Indoor Location Sensing Using Active RFID,” </w:t>
      </w:r>
      <w:r w:rsidRPr="0085513B">
        <w:rPr>
          <w:rFonts w:ascii="NewsGotT" w:hAnsi="NewsGotT"/>
          <w:i/>
          <w:iCs/>
          <w:noProof/>
          <w:lang w:val="en-US"/>
        </w:rPr>
        <w:t>Wirel. Networks</w:t>
      </w:r>
      <w:r w:rsidRPr="0085513B">
        <w:rPr>
          <w:rFonts w:ascii="NewsGotT" w:hAnsi="NewsGotT"/>
          <w:noProof/>
          <w:lang w:val="en-US"/>
        </w:rPr>
        <w:t>, vol. 10, no. 6, pp. 701–710, 2004.</w:t>
      </w:r>
    </w:p>
    <w:p w14:paraId="14E9B979"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31]</w:t>
      </w:r>
      <w:r w:rsidRPr="0085513B">
        <w:rPr>
          <w:rFonts w:ascii="NewsGotT" w:hAnsi="NewsGotT"/>
          <w:noProof/>
          <w:lang w:val="en-US"/>
        </w:rPr>
        <w:tab/>
        <w:t>“Wireless Sensor Networks (WSN) and Real-Time Locating Systems (RTLS) - Comparison.” [Online]. Available: http://www.nebusens.com/index.php/en/products/polaris/comparison.</w:t>
      </w:r>
    </w:p>
    <w:p w14:paraId="657D06E9"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32]</w:t>
      </w:r>
      <w:r w:rsidRPr="0085513B">
        <w:rPr>
          <w:rFonts w:ascii="NewsGotT" w:hAnsi="NewsGotT"/>
          <w:noProof/>
          <w:lang w:val="en-US"/>
        </w:rPr>
        <w:tab/>
        <w:t xml:space="preserve">O. Hernandez, V. Jain, S. Chakravarty, and P. Bhargava, “Position Location Monitoring Using IEEE® 802.15. 4/ZigBee® technology,” </w:t>
      </w:r>
      <w:r w:rsidRPr="0085513B">
        <w:rPr>
          <w:rFonts w:ascii="NewsGotT" w:hAnsi="NewsGotT"/>
          <w:i/>
          <w:iCs/>
          <w:noProof/>
          <w:lang w:val="en-US"/>
        </w:rPr>
        <w:t>Beyond Bits, issue IV</w:t>
      </w:r>
      <w:r w:rsidRPr="0085513B">
        <w:rPr>
          <w:rFonts w:ascii="NewsGotT" w:hAnsi="NewsGotT"/>
          <w:noProof/>
          <w:lang w:val="en-US"/>
        </w:rPr>
        <w:t>, pp. 67–73.</w:t>
      </w:r>
    </w:p>
    <w:p w14:paraId="087EFC14" w14:textId="77777777" w:rsidR="00F7610E" w:rsidRPr="00F7610E" w:rsidRDefault="00F7610E" w:rsidP="005B6552">
      <w:pPr>
        <w:pStyle w:val="NormalWeb"/>
        <w:ind w:left="640" w:hanging="640"/>
        <w:jc w:val="left"/>
        <w:divId w:val="1166557314"/>
        <w:rPr>
          <w:rFonts w:ascii="NewsGotT" w:hAnsi="NewsGotT"/>
          <w:noProof/>
        </w:rPr>
      </w:pPr>
      <w:r w:rsidRPr="0085513B">
        <w:rPr>
          <w:rFonts w:ascii="NewsGotT" w:hAnsi="NewsGotT"/>
          <w:noProof/>
          <w:lang w:val="en-US"/>
        </w:rPr>
        <w:t>[33]</w:t>
      </w:r>
      <w:r w:rsidRPr="0085513B">
        <w:rPr>
          <w:rFonts w:ascii="NewsGotT" w:hAnsi="NewsGotT"/>
          <w:noProof/>
          <w:lang w:val="en-US"/>
        </w:rPr>
        <w:tab/>
        <w:t xml:space="preserve">C.-C. Pu, C.-H. Pu, and H.-J. Lee, “Indoor Location Tracking Using Received Signal Strength Indicator,” in </w:t>
      </w:r>
      <w:r w:rsidRPr="0085513B">
        <w:rPr>
          <w:rFonts w:ascii="NewsGotT" w:hAnsi="NewsGotT"/>
          <w:i/>
          <w:iCs/>
          <w:noProof/>
          <w:lang w:val="en-US"/>
        </w:rPr>
        <w:t>Emerging Communications for Wireless Sensor Networks</w:t>
      </w:r>
      <w:r w:rsidRPr="0085513B">
        <w:rPr>
          <w:rFonts w:ascii="NewsGotT" w:hAnsi="NewsGotT"/>
          <w:noProof/>
          <w:lang w:val="en-US"/>
        </w:rPr>
        <w:t xml:space="preserve">, A. Foerster and A. Foerster, Eds. </w:t>
      </w:r>
      <w:r w:rsidRPr="00F7610E">
        <w:rPr>
          <w:rFonts w:ascii="NewsGotT" w:hAnsi="NewsGotT"/>
          <w:noProof/>
        </w:rPr>
        <w:t>InTech, 2011, p. 270.</w:t>
      </w:r>
    </w:p>
    <w:p w14:paraId="0A99402B" w14:textId="77777777" w:rsidR="00F7610E" w:rsidRPr="00381D2A" w:rsidRDefault="00F7610E" w:rsidP="005B6552">
      <w:pPr>
        <w:pStyle w:val="NormalWeb"/>
        <w:ind w:left="640" w:hanging="640"/>
        <w:jc w:val="left"/>
        <w:divId w:val="1166557314"/>
        <w:rPr>
          <w:rFonts w:ascii="NewsGotT" w:hAnsi="NewsGotT"/>
          <w:noProof/>
        </w:rPr>
      </w:pPr>
      <w:r w:rsidRPr="00F7610E">
        <w:rPr>
          <w:rFonts w:ascii="NewsGotT" w:hAnsi="NewsGotT"/>
          <w:noProof/>
        </w:rPr>
        <w:t>[34]</w:t>
      </w:r>
      <w:r w:rsidRPr="00F7610E">
        <w:rPr>
          <w:rFonts w:ascii="NewsGotT" w:hAnsi="NewsGotT"/>
          <w:noProof/>
        </w:rPr>
        <w:tab/>
        <w:t xml:space="preserve">“Características das ondas. Ondas longitudinais e transversais. Comprimento de onda. Amplitude. Período. Frequência. Velocidade de propagação.” [Online]. </w:t>
      </w:r>
      <w:r w:rsidRPr="00381D2A">
        <w:rPr>
          <w:rFonts w:ascii="NewsGotT" w:hAnsi="NewsGotT"/>
          <w:noProof/>
        </w:rPr>
        <w:t>Available: http://www.explicatorium.com/CFQ8/Som_As_ondas.php. [Accessed: 02-Oct-2013].</w:t>
      </w:r>
    </w:p>
    <w:p w14:paraId="343F6E3D"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35]</w:t>
      </w:r>
      <w:r w:rsidRPr="0085513B">
        <w:rPr>
          <w:rFonts w:ascii="NewsGotT" w:hAnsi="NewsGotT"/>
          <w:noProof/>
          <w:lang w:val="en-US"/>
        </w:rPr>
        <w:tab/>
        <w:t>“IEEE 802.11b-1999.” [Online]. Available: http://en.wikipedia.org/wiki/IEEE_802.11b-1999.</w:t>
      </w:r>
    </w:p>
    <w:p w14:paraId="0074F1FB" w14:textId="77777777" w:rsidR="00F7610E" w:rsidRPr="0085513B" w:rsidRDefault="00F7610E" w:rsidP="005B6552">
      <w:pPr>
        <w:pStyle w:val="NormalWeb"/>
        <w:ind w:left="640" w:hanging="640"/>
        <w:jc w:val="left"/>
        <w:divId w:val="1166557314"/>
        <w:rPr>
          <w:rFonts w:ascii="NewsGotT" w:hAnsi="NewsGotT"/>
          <w:noProof/>
          <w:lang w:val="en-US"/>
        </w:rPr>
      </w:pPr>
      <w:r w:rsidRPr="00F7610E">
        <w:rPr>
          <w:rFonts w:ascii="NewsGotT" w:hAnsi="NewsGotT"/>
          <w:noProof/>
        </w:rPr>
        <w:t>[36]</w:t>
      </w:r>
      <w:r w:rsidRPr="00F7610E">
        <w:rPr>
          <w:rFonts w:ascii="NewsGotT" w:hAnsi="NewsGotT"/>
          <w:noProof/>
        </w:rPr>
        <w:tab/>
        <w:t xml:space="preserve">“Introdução ao Wi-Fi (802.11 ou WiFi).” </w:t>
      </w:r>
      <w:r w:rsidRPr="0085513B">
        <w:rPr>
          <w:rFonts w:ascii="NewsGotT" w:hAnsi="NewsGotT"/>
          <w:noProof/>
          <w:lang w:val="en-US"/>
        </w:rPr>
        <w:t>[Online]. Available: http://pt.kioskea.net/contents/790-introducao-ao-wi-fi-802-11-ou-wifi.</w:t>
      </w:r>
    </w:p>
    <w:p w14:paraId="2173D92A" w14:textId="77777777" w:rsidR="00F7610E" w:rsidRPr="0085513B" w:rsidRDefault="00F7610E" w:rsidP="005B6552">
      <w:pPr>
        <w:pStyle w:val="NormalWeb"/>
        <w:ind w:left="640" w:hanging="640"/>
        <w:jc w:val="left"/>
        <w:divId w:val="1166557314"/>
        <w:rPr>
          <w:rFonts w:ascii="NewsGotT" w:hAnsi="NewsGotT"/>
          <w:noProof/>
          <w:lang w:val="en-US"/>
        </w:rPr>
      </w:pPr>
      <w:r w:rsidRPr="00F7610E">
        <w:rPr>
          <w:rFonts w:ascii="NewsGotT" w:hAnsi="NewsGotT"/>
          <w:noProof/>
        </w:rPr>
        <w:t>[37]</w:t>
      </w:r>
      <w:r w:rsidRPr="00F7610E">
        <w:rPr>
          <w:rFonts w:ascii="NewsGotT" w:hAnsi="NewsGotT"/>
          <w:noProof/>
        </w:rPr>
        <w:tab/>
        <w:t xml:space="preserve">“O que é Wi-Fi (IEEE 802.11)?” </w:t>
      </w:r>
      <w:r w:rsidRPr="0085513B">
        <w:rPr>
          <w:rFonts w:ascii="NewsGotT" w:hAnsi="NewsGotT"/>
          <w:noProof/>
          <w:lang w:val="en-US"/>
        </w:rPr>
        <w:t>[Online]. Available: http://www.infowester.com/wifi.php.</w:t>
      </w:r>
    </w:p>
    <w:p w14:paraId="745EF5D3"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38]</w:t>
      </w:r>
      <w:r w:rsidRPr="0085513B">
        <w:rPr>
          <w:rFonts w:ascii="NewsGotT" w:hAnsi="NewsGotT"/>
          <w:noProof/>
          <w:lang w:val="en-US"/>
        </w:rPr>
        <w:tab/>
        <w:t>“WiFi Signal Attenuation.” [Online]. Available: http://www.liveport.com/wifi-signal-attenuation.</w:t>
      </w:r>
    </w:p>
    <w:p w14:paraId="7A0995A0"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39]</w:t>
      </w:r>
      <w:r w:rsidRPr="0085513B">
        <w:rPr>
          <w:rFonts w:ascii="NewsGotT" w:hAnsi="NewsGotT"/>
          <w:noProof/>
          <w:lang w:val="en-US"/>
        </w:rPr>
        <w:tab/>
        <w:t xml:space="preserve">H. T. Friis, “Introduction to radio and radio antennas,” </w:t>
      </w:r>
      <w:r w:rsidRPr="0085513B">
        <w:rPr>
          <w:rFonts w:ascii="NewsGotT" w:hAnsi="NewsGotT"/>
          <w:i/>
          <w:iCs/>
          <w:noProof/>
          <w:lang w:val="en-US"/>
        </w:rPr>
        <w:t>IEEE Spectr.</w:t>
      </w:r>
      <w:r w:rsidRPr="0085513B">
        <w:rPr>
          <w:rFonts w:ascii="NewsGotT" w:hAnsi="NewsGotT"/>
          <w:noProof/>
          <w:lang w:val="en-US"/>
        </w:rPr>
        <w:t>, vol. 8, no. 4, pp. 55–61, Apr. 1971.</w:t>
      </w:r>
    </w:p>
    <w:p w14:paraId="5CBE07FF"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40]</w:t>
      </w:r>
      <w:r w:rsidRPr="0085513B">
        <w:rPr>
          <w:rFonts w:ascii="NewsGotT" w:hAnsi="NewsGotT"/>
          <w:noProof/>
          <w:lang w:val="en-US"/>
        </w:rPr>
        <w:tab/>
        <w:t>H. P. Pfeifer, “On the Validation of Radio Propagation Models - Analytical validation of Network Simulator used Propagation and Bit Error Rates Models.” Munich, Germany, 2010.</w:t>
      </w:r>
    </w:p>
    <w:p w14:paraId="014598A2"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lastRenderedPageBreak/>
        <w:t>[41]</w:t>
      </w:r>
      <w:r w:rsidRPr="0085513B">
        <w:rPr>
          <w:rFonts w:ascii="NewsGotT" w:hAnsi="NewsGotT"/>
          <w:noProof/>
          <w:lang w:val="en-US"/>
        </w:rPr>
        <w:tab/>
        <w:t>A. O. Michael, “Standardization of attenuation formula for radio waves propagation through free space (LOS) communication links,” pp. 1–7, 2012.</w:t>
      </w:r>
    </w:p>
    <w:p w14:paraId="65FD2DE8"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42]</w:t>
      </w:r>
      <w:r w:rsidRPr="0085513B">
        <w:rPr>
          <w:rFonts w:ascii="NewsGotT" w:hAnsi="NewsGotT"/>
          <w:noProof/>
          <w:lang w:val="en-US"/>
        </w:rPr>
        <w:tab/>
        <w:t xml:space="preserve">D. Coleman and D. Westcott, </w:t>
      </w:r>
      <w:r w:rsidRPr="0085513B">
        <w:rPr>
          <w:rFonts w:ascii="NewsGotT" w:hAnsi="NewsGotT"/>
          <w:i/>
          <w:iCs/>
          <w:noProof/>
          <w:lang w:val="en-US"/>
        </w:rPr>
        <w:t>CWNA: Certified Wireless Network Administrator Official Study Guide: Exam PW0-105</w:t>
      </w:r>
      <w:r w:rsidRPr="0085513B">
        <w:rPr>
          <w:rFonts w:ascii="NewsGotT" w:hAnsi="NewsGotT"/>
          <w:noProof/>
          <w:lang w:val="en-US"/>
        </w:rPr>
        <w:t>, 3rd ed. Sybex, 2012, p. 768.</w:t>
      </w:r>
    </w:p>
    <w:p w14:paraId="3CD6F9D2"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43]</w:t>
      </w:r>
      <w:r w:rsidRPr="0085513B">
        <w:rPr>
          <w:rFonts w:ascii="NewsGotT" w:hAnsi="NewsGotT"/>
          <w:noProof/>
          <w:lang w:val="en-US"/>
        </w:rPr>
        <w:tab/>
        <w:t>Hewlett-Packard, “HP Pavilion dv5-1050ev Notebook PC - Product Specifications.” [Online]. Available: http://goo.gl/VNJxJl.</w:t>
      </w:r>
    </w:p>
    <w:p w14:paraId="1E3AB8BF"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44]</w:t>
      </w:r>
      <w:r w:rsidRPr="0085513B">
        <w:rPr>
          <w:rFonts w:ascii="NewsGotT" w:hAnsi="NewsGotT"/>
          <w:noProof/>
          <w:lang w:val="en-US"/>
        </w:rPr>
        <w:tab/>
        <w:t>Hewlett-Packard, “HP Pavilion dv5-1050ep Entertainment Notebook PC Especificações,” vol. 1. .</w:t>
      </w:r>
    </w:p>
    <w:p w14:paraId="4DCE277D"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45]</w:t>
      </w:r>
      <w:r w:rsidRPr="0085513B">
        <w:rPr>
          <w:rFonts w:ascii="NewsGotT" w:hAnsi="NewsGotT"/>
          <w:noProof/>
          <w:lang w:val="en-US"/>
        </w:rPr>
        <w:tab/>
        <w:t>Samsung, “Samsung Galaxy S - Tech Specs.” [Online]. Available: http://www.samsung.com/uk/consumer/mobile-devices/smartphones/android/GT-I9000HKDXEU-spec.</w:t>
      </w:r>
    </w:p>
    <w:p w14:paraId="78CDD7C6"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46]</w:t>
      </w:r>
      <w:r w:rsidRPr="0085513B">
        <w:rPr>
          <w:rFonts w:ascii="NewsGotT" w:hAnsi="NewsGotT"/>
          <w:noProof/>
          <w:lang w:val="en-US"/>
        </w:rPr>
        <w:tab/>
        <w:t>PhoneBunch, “Samsung I9000 Galaxy S.” [Online]. Available: http://www.phonebunch.com/phone/samsung_i9000_galaxy_s-17/.</w:t>
      </w:r>
    </w:p>
    <w:p w14:paraId="0BDBC051"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47]</w:t>
      </w:r>
      <w:r w:rsidRPr="0085513B">
        <w:rPr>
          <w:rFonts w:ascii="NewsGotT" w:hAnsi="NewsGotT"/>
          <w:noProof/>
          <w:lang w:val="en-US"/>
        </w:rPr>
        <w:tab/>
        <w:t>Cisco and Linksys, “Linksys Wireless-G ADSL2+ Gateway (Model: WAG54G2) User Guide.” p. 2.</w:t>
      </w:r>
    </w:p>
    <w:p w14:paraId="086DA0CC"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48]</w:t>
      </w:r>
      <w:r w:rsidRPr="0085513B">
        <w:rPr>
          <w:rFonts w:ascii="NewsGotT" w:hAnsi="NewsGotT"/>
          <w:noProof/>
          <w:lang w:val="en-US"/>
        </w:rPr>
        <w:tab/>
        <w:t>ASUS, “WL-520gU - Specifications.” [Online]. Available: http://www.asus.com/Networking/WL520gU/#specifications.</w:t>
      </w:r>
    </w:p>
    <w:p w14:paraId="70BE5C84"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49]</w:t>
      </w:r>
      <w:r w:rsidRPr="0085513B">
        <w:rPr>
          <w:rFonts w:ascii="NewsGotT" w:hAnsi="NewsGotT"/>
          <w:noProof/>
          <w:lang w:val="en-US"/>
        </w:rPr>
        <w:tab/>
        <w:t>D-Link, “Wireless ADSL2+ Router (DSL-G624T) User Guide,” no. January. p. 110, 2006.</w:t>
      </w:r>
    </w:p>
    <w:p w14:paraId="51F02CD0"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50]</w:t>
      </w:r>
      <w:r w:rsidRPr="0085513B">
        <w:rPr>
          <w:rFonts w:ascii="NewsGotT" w:hAnsi="NewsGotT"/>
          <w:noProof/>
          <w:lang w:val="en-US"/>
        </w:rPr>
        <w:tab/>
        <w:t>Netgear, “Wireless Cable Voice Gateway Model CVG834G Reference Manual,” no. November. p. 80, 2007.</w:t>
      </w:r>
    </w:p>
    <w:p w14:paraId="05F400F5"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51]</w:t>
      </w:r>
      <w:r w:rsidRPr="0085513B">
        <w:rPr>
          <w:rFonts w:ascii="NewsGotT" w:hAnsi="NewsGotT"/>
          <w:noProof/>
          <w:lang w:val="en-US"/>
        </w:rPr>
        <w:tab/>
        <w:t xml:space="preserve">P. Martins, H. Paredes, J. Barroso, A. Reis, A. Costa, António Vasconcelos, and J. B. Cruz, “User location Services for Wi-Fi Networks,” </w:t>
      </w:r>
      <w:r w:rsidRPr="0085513B">
        <w:rPr>
          <w:rFonts w:ascii="NewsGotT" w:hAnsi="NewsGotT"/>
          <w:i/>
          <w:iCs/>
          <w:noProof/>
          <w:lang w:val="en-US"/>
        </w:rPr>
        <w:t>EUNIS 2006; 12th International Conference of European University Information Systems</w:t>
      </w:r>
      <w:r w:rsidRPr="0085513B">
        <w:rPr>
          <w:rFonts w:ascii="NewsGotT" w:hAnsi="NewsGotT"/>
          <w:noProof/>
          <w:lang w:val="en-US"/>
        </w:rPr>
        <w:t>. EUNIS 2006 – European University Information Systems, University of Tartu, pp. 454–458, 2006.</w:t>
      </w:r>
    </w:p>
    <w:p w14:paraId="7CD55EDD"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52]</w:t>
      </w:r>
      <w:r w:rsidRPr="0085513B">
        <w:rPr>
          <w:rFonts w:ascii="NewsGotT" w:hAnsi="NewsGotT"/>
          <w:noProof/>
          <w:lang w:val="en-US"/>
        </w:rPr>
        <w:tab/>
        <w:t>Android Developers, “ScanResult.” [Online]. Available: http://developer.android.com/reference/android/net/wifi/ScanResult.html.</w:t>
      </w:r>
    </w:p>
    <w:p w14:paraId="20A53667" w14:textId="77777777" w:rsidR="00F7610E" w:rsidRPr="0085513B" w:rsidRDefault="00F7610E" w:rsidP="005B6552">
      <w:pPr>
        <w:pStyle w:val="NormalWeb"/>
        <w:ind w:left="640" w:hanging="640"/>
        <w:jc w:val="left"/>
        <w:divId w:val="1166557314"/>
        <w:rPr>
          <w:rFonts w:ascii="NewsGotT" w:hAnsi="NewsGotT"/>
          <w:noProof/>
          <w:lang w:val="en-US"/>
        </w:rPr>
      </w:pPr>
      <w:r w:rsidRPr="00F7610E">
        <w:rPr>
          <w:rFonts w:ascii="NewsGotT" w:hAnsi="NewsGotT"/>
          <w:noProof/>
        </w:rPr>
        <w:t>[53]</w:t>
      </w:r>
      <w:r w:rsidRPr="00F7610E">
        <w:rPr>
          <w:rFonts w:ascii="NewsGotT" w:hAnsi="NewsGotT"/>
          <w:noProof/>
        </w:rPr>
        <w:tab/>
        <w:t xml:space="preserve">M. N. P. da Silva, “Plano Cartesiano - Mundo Educação.” </w:t>
      </w:r>
      <w:r w:rsidRPr="0085513B">
        <w:rPr>
          <w:rFonts w:ascii="NewsGotT" w:hAnsi="NewsGotT"/>
          <w:noProof/>
          <w:lang w:val="en-US"/>
        </w:rPr>
        <w:t>[Online]. Available: http://www.mundoeducacao.com/matematica/plano-cartesiano.htm.</w:t>
      </w:r>
    </w:p>
    <w:p w14:paraId="7D24D977" w14:textId="77777777" w:rsidR="00F7610E" w:rsidRPr="0085513B" w:rsidRDefault="00F7610E" w:rsidP="005B6552">
      <w:pPr>
        <w:pStyle w:val="NormalWeb"/>
        <w:ind w:left="640" w:hanging="640"/>
        <w:jc w:val="left"/>
        <w:divId w:val="1166557314"/>
        <w:rPr>
          <w:rFonts w:ascii="NewsGotT" w:hAnsi="NewsGotT"/>
          <w:noProof/>
          <w:lang w:val="en-US"/>
        </w:rPr>
      </w:pPr>
      <w:r w:rsidRPr="00F7610E">
        <w:rPr>
          <w:rFonts w:ascii="NewsGotT" w:hAnsi="NewsGotT"/>
          <w:noProof/>
        </w:rPr>
        <w:t>[54]</w:t>
      </w:r>
      <w:r w:rsidRPr="00F7610E">
        <w:rPr>
          <w:rFonts w:ascii="NewsGotT" w:hAnsi="NewsGotT"/>
          <w:noProof/>
        </w:rPr>
        <w:tab/>
        <w:t xml:space="preserve">“Tamanho e resolução da imagem.” </w:t>
      </w:r>
      <w:r w:rsidRPr="0085513B">
        <w:rPr>
          <w:rFonts w:ascii="NewsGotT" w:hAnsi="NewsGotT"/>
          <w:noProof/>
          <w:lang w:val="en-US"/>
        </w:rPr>
        <w:t>[Online]. Available: http://paginas.fe.up.pt/~ee03037/tmp/api11/imagem_resol.pdf.</w:t>
      </w:r>
    </w:p>
    <w:p w14:paraId="09B7B873" w14:textId="77777777" w:rsidR="00F7610E" w:rsidRPr="0085513B" w:rsidRDefault="00F7610E" w:rsidP="005B6552">
      <w:pPr>
        <w:pStyle w:val="NormalWeb"/>
        <w:ind w:left="640" w:hanging="640"/>
        <w:jc w:val="left"/>
        <w:divId w:val="1166557314"/>
        <w:rPr>
          <w:rFonts w:ascii="NewsGotT" w:hAnsi="NewsGotT"/>
          <w:noProof/>
          <w:lang w:val="en-US"/>
        </w:rPr>
      </w:pPr>
      <w:r w:rsidRPr="0085513B">
        <w:rPr>
          <w:rFonts w:ascii="NewsGotT" w:hAnsi="NewsGotT"/>
          <w:noProof/>
          <w:lang w:val="en-US"/>
        </w:rPr>
        <w:t>[55]</w:t>
      </w:r>
      <w:r w:rsidRPr="0085513B">
        <w:rPr>
          <w:rFonts w:ascii="NewsGotT" w:hAnsi="NewsGotT"/>
          <w:noProof/>
          <w:lang w:val="en-US"/>
        </w:rPr>
        <w:tab/>
        <w:t>T. Konrad and P. Wölfel, “WiFi Compass - WiFi Access Point Localization with Android Devices,” St. Pölten University, 2012.</w:t>
      </w:r>
    </w:p>
    <w:p w14:paraId="682BBDF6" w14:textId="77777777" w:rsidR="00F7610E" w:rsidRPr="00F7610E" w:rsidRDefault="00F7610E" w:rsidP="005B6552">
      <w:pPr>
        <w:pStyle w:val="NormalWeb"/>
        <w:ind w:left="640" w:hanging="640"/>
        <w:jc w:val="left"/>
        <w:divId w:val="1166557314"/>
        <w:rPr>
          <w:rFonts w:ascii="NewsGotT" w:hAnsi="NewsGotT"/>
          <w:noProof/>
        </w:rPr>
      </w:pPr>
      <w:r w:rsidRPr="0085513B">
        <w:rPr>
          <w:rFonts w:ascii="NewsGotT" w:hAnsi="NewsGotT"/>
          <w:noProof/>
          <w:lang w:val="en-US"/>
        </w:rPr>
        <w:t>[56]</w:t>
      </w:r>
      <w:r w:rsidRPr="0085513B">
        <w:rPr>
          <w:rFonts w:ascii="NewsGotT" w:hAnsi="NewsGotT"/>
          <w:noProof/>
          <w:lang w:val="en-US"/>
        </w:rPr>
        <w:tab/>
        <w:t xml:space="preserve">D. Han, D. G. Andersen, M. Kaminsky, K. Papagiannaki, and S. Seshan, “Access Point Localization Using Local Signal Strength Gradient,” in </w:t>
      </w:r>
      <w:r w:rsidRPr="0085513B">
        <w:rPr>
          <w:rFonts w:ascii="NewsGotT" w:hAnsi="NewsGotT"/>
          <w:i/>
          <w:iCs/>
          <w:noProof/>
          <w:lang w:val="en-US"/>
        </w:rPr>
        <w:t xml:space="preserve">Passive and Active </w:t>
      </w:r>
      <w:r w:rsidRPr="0085513B">
        <w:rPr>
          <w:rFonts w:ascii="NewsGotT" w:hAnsi="NewsGotT"/>
          <w:i/>
          <w:iCs/>
          <w:noProof/>
          <w:lang w:val="en-US"/>
        </w:rPr>
        <w:lastRenderedPageBreak/>
        <w:t>Network Measurement</w:t>
      </w:r>
      <w:r w:rsidRPr="0085513B">
        <w:rPr>
          <w:rFonts w:ascii="NewsGotT" w:hAnsi="NewsGotT"/>
          <w:noProof/>
          <w:lang w:val="en-US"/>
        </w:rPr>
        <w:t xml:space="preserve">, vol. 5448, S. B. Moon, R. Teixeira, and S. Uhlig, Eds. </w:t>
      </w:r>
      <w:r w:rsidRPr="00F7610E">
        <w:rPr>
          <w:rFonts w:ascii="NewsGotT" w:hAnsi="NewsGotT"/>
          <w:noProof/>
        </w:rPr>
        <w:t xml:space="preserve">Berlin, Heidelberg: Springer Berlin Heidelberg, 2009, pp. 99–108. </w:t>
      </w:r>
    </w:p>
    <w:p w14:paraId="4B4689D4" w14:textId="261AF251" w:rsidR="00E55760" w:rsidRDefault="00A675D2" w:rsidP="005B6552">
      <w:pPr>
        <w:jc w:val="left"/>
      </w:pPr>
      <w:r w:rsidRPr="00F7610E">
        <w:rPr>
          <w:szCs w:val="24"/>
        </w:rPr>
        <w:fldChar w:fldCharType="end"/>
      </w:r>
    </w:p>
    <w:sectPr w:rsidR="00E55760" w:rsidSect="00DA5FFF">
      <w:pgSz w:w="11906" w:h="16838"/>
      <w:pgMar w:top="1560" w:right="1440" w:bottom="1418" w:left="1440" w:header="567" w:footer="56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2DF818" w14:textId="77777777" w:rsidR="0075723B" w:rsidRDefault="0075723B" w:rsidP="006921A6">
      <w:r>
        <w:separator/>
      </w:r>
    </w:p>
  </w:endnote>
  <w:endnote w:type="continuationSeparator" w:id="0">
    <w:p w14:paraId="1874EF7A" w14:textId="77777777" w:rsidR="0075723B" w:rsidRDefault="0075723B" w:rsidP="006921A6">
      <w:r>
        <w:continuationSeparator/>
      </w:r>
    </w:p>
  </w:endnote>
  <w:endnote w:type="continuationNotice" w:id="1">
    <w:p w14:paraId="6BB70E53" w14:textId="77777777" w:rsidR="0075723B" w:rsidRDefault="0075723B" w:rsidP="006921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sGotT">
    <w:altName w:val="Times New Roman"/>
    <w:charset w:val="00"/>
    <w:family w:val="auto"/>
    <w:pitch w:val="variable"/>
    <w:sig w:usb0="00000001" w:usb1="0000204A" w:usb2="00000000" w:usb3="00000000" w:csb0="00000019"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NewsGotTLig">
    <w:altName w:val="Times New Roman"/>
    <w:charset w:val="00"/>
    <w:family w:val="auto"/>
    <w:pitch w:val="variable"/>
    <w:sig w:usb0="00000001" w:usb1="0000204A" w:usb2="00000000" w:usb3="00000000" w:csb0="00000011" w:csb1="00000000"/>
  </w:font>
  <w:font w:name="Segoe UI">
    <w:panose1 w:val="020B0502040204020203"/>
    <w:charset w:val="00"/>
    <w:family w:val="swiss"/>
    <w:pitch w:val="variable"/>
    <w:sig w:usb0="E4002EFF" w:usb1="C000E47F" w:usb2="00000009" w:usb3="00000000" w:csb0="000001FF" w:csb1="00000000"/>
  </w:font>
  <w:font w:name="EOILD C+ Times">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3438202"/>
      <w:docPartObj>
        <w:docPartGallery w:val="Page Numbers (Bottom of Page)"/>
        <w:docPartUnique/>
      </w:docPartObj>
    </w:sdtPr>
    <w:sdtEndPr>
      <w:rPr>
        <w:sz w:val="20"/>
      </w:rPr>
    </w:sdtEndPr>
    <w:sdtContent>
      <w:p w14:paraId="09BA7D12" w14:textId="189D5197" w:rsidR="00475DFD" w:rsidRPr="001269DF" w:rsidRDefault="00475DFD" w:rsidP="006921A6">
        <w:pPr>
          <w:pStyle w:val="Rodap"/>
          <w:jc w:val="center"/>
          <w:rPr>
            <w:sz w:val="20"/>
          </w:rPr>
        </w:pPr>
        <w:r w:rsidRPr="001269DF">
          <w:fldChar w:fldCharType="begin"/>
        </w:r>
        <w:r w:rsidRPr="001269DF">
          <w:instrText>PAGE   \* MERGEFORMAT</w:instrText>
        </w:r>
        <w:r w:rsidRPr="001269DF">
          <w:fldChar w:fldCharType="separate"/>
        </w:r>
        <w:r w:rsidR="00AC2DDA">
          <w:rPr>
            <w:noProof/>
          </w:rPr>
          <w:t>xiii</w:t>
        </w:r>
        <w:r w:rsidRPr="001269DF">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7F56D2" w14:textId="3D7634A2" w:rsidR="00475DFD" w:rsidRDefault="00475DFD" w:rsidP="006921A6">
    <w:pPr>
      <w:pStyle w:val="Rodap"/>
      <w:ind w:left="3119"/>
    </w:pPr>
    <w:r>
      <w:t>Janeiro 2014</w:t>
    </w:r>
  </w:p>
  <w:p w14:paraId="0EDB2AFC" w14:textId="77777777" w:rsidR="00475DFD" w:rsidRDefault="00475DFD" w:rsidP="006921A6">
    <w:pPr>
      <w:pStyle w:val="Rodap"/>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4887736"/>
      <w:docPartObj>
        <w:docPartGallery w:val="Page Numbers (Bottom of Page)"/>
        <w:docPartUnique/>
      </w:docPartObj>
    </w:sdtPr>
    <w:sdtEndPr/>
    <w:sdtContent>
      <w:p w14:paraId="55405230" w14:textId="77777777" w:rsidR="00475DFD" w:rsidRDefault="00475DFD" w:rsidP="00B80F7D">
        <w:pPr>
          <w:pStyle w:val="Rodap"/>
          <w:jc w:val="center"/>
        </w:pPr>
        <w:r>
          <w:fldChar w:fldCharType="begin"/>
        </w:r>
        <w:r w:rsidRPr="009923C3">
          <w:instrText>PAGE   \* MERGEFORMAT</w:instrText>
        </w:r>
        <w:r>
          <w:fldChar w:fldCharType="separate"/>
        </w:r>
        <w:r w:rsidR="00AC2DDA">
          <w:rPr>
            <w:noProof/>
          </w:rPr>
          <w:t>1</w:t>
        </w:r>
        <w:r>
          <w:fldChar w:fldCharType="end"/>
        </w:r>
      </w:p>
    </w:sdtContent>
  </w:sdt>
  <w:p w14:paraId="1F9DE0D1" w14:textId="77777777" w:rsidR="00475DFD" w:rsidRDefault="00475DFD" w:rsidP="006921A6">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504E65" w14:textId="77777777" w:rsidR="0075723B" w:rsidRDefault="0075723B" w:rsidP="006921A6">
      <w:r>
        <w:separator/>
      </w:r>
    </w:p>
  </w:footnote>
  <w:footnote w:type="continuationSeparator" w:id="0">
    <w:p w14:paraId="4D1E2DB4" w14:textId="77777777" w:rsidR="0075723B" w:rsidRDefault="0075723B" w:rsidP="006921A6">
      <w:r>
        <w:continuationSeparator/>
      </w:r>
    </w:p>
  </w:footnote>
  <w:footnote w:type="continuationNotice" w:id="1">
    <w:p w14:paraId="4AF74C04" w14:textId="77777777" w:rsidR="0075723B" w:rsidRDefault="0075723B" w:rsidP="006921A6"/>
  </w:footnote>
  <w:footnote w:id="2">
    <w:p w14:paraId="62F849ED" w14:textId="5C1A01DA" w:rsidR="00475DFD" w:rsidRDefault="00475DFD" w:rsidP="00DF3B6A">
      <w:pPr>
        <w:pStyle w:val="Textodenotaderodap"/>
      </w:pPr>
      <w:r>
        <w:rPr>
          <w:rStyle w:val="Refdenotaderodap"/>
          <w:b/>
          <w:sz w:val="24"/>
        </w:rPr>
        <w:footnoteRef/>
      </w:r>
      <w:r>
        <w:t xml:space="preserve"> Ver </w:t>
      </w:r>
      <w:hyperlink r:id="rId1" w:history="1">
        <w:r w:rsidRPr="009059AA">
          <w:rPr>
            <w:rStyle w:val="Hiperligao"/>
          </w:rPr>
          <w:t>www.developer.android.com/reference/android/net/wifi/WifiManager.html</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3066D7" w14:textId="77777777" w:rsidR="00475DFD" w:rsidRPr="009F3382" w:rsidRDefault="00475DFD" w:rsidP="006921A6">
    <w:pPr>
      <w:pStyle w:val="Cabealho"/>
    </w:pPr>
  </w:p>
  <w:p w14:paraId="57CE47E5" w14:textId="77777777" w:rsidR="00475DFD" w:rsidRDefault="00475DFD" w:rsidP="006921A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0B223C" w14:textId="070B5FA3" w:rsidR="00475DFD" w:rsidRDefault="00475DFD" w:rsidP="00D53F79">
    <w:pPr>
      <w:pStyle w:val="Cabealho"/>
      <w:ind w:left="3119"/>
    </w:pPr>
    <w:r w:rsidRPr="00B33DE5">
      <w:rPr>
        <w:noProof/>
        <w:lang w:eastAsia="pt-PT"/>
      </w:rPr>
      <w:drawing>
        <wp:inline distT="0" distB="0" distL="0" distR="0" wp14:anchorId="5A6097DA" wp14:editId="46AE6368">
          <wp:extent cx="1800225" cy="1400175"/>
          <wp:effectExtent l="0" t="0" r="9525" b="9525"/>
          <wp:docPr id="9" name="Imagem 9" descr="C:\Users\Rafael\Desktop\logos\EENG\EE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afael\Desktop\logos\EENG\EENG.ti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06102" cy="1404746"/>
                  </a:xfrm>
                  <a:prstGeom prst="rect">
                    <a:avLst/>
                  </a:prstGeom>
                  <a:noFill/>
                  <a:ln>
                    <a:noFill/>
                  </a:ln>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A6719C" w14:textId="0FF1B8DC" w:rsidR="00475DFD" w:rsidRDefault="00475DFD" w:rsidP="00D53F79">
    <w:pPr>
      <w:pStyle w:val="Cabealho"/>
      <w:ind w:left="3119"/>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26FB07" w14:textId="2B39C49E" w:rsidR="00475DFD" w:rsidRDefault="00475DFD" w:rsidP="00D53F79">
    <w:pPr>
      <w:pStyle w:val="Cabealho"/>
      <w:ind w:left="311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303ACE"/>
    <w:multiLevelType w:val="hybridMultilevel"/>
    <w:tmpl w:val="60CCF4F0"/>
    <w:lvl w:ilvl="0" w:tplc="08160001">
      <w:start w:val="1"/>
      <w:numFmt w:val="bullet"/>
      <w:lvlText w:val=""/>
      <w:lvlJc w:val="left"/>
      <w:pPr>
        <w:ind w:left="780" w:hanging="360"/>
      </w:pPr>
      <w:rPr>
        <w:rFonts w:ascii="Symbol" w:hAnsi="Symbol" w:hint="default"/>
      </w:rPr>
    </w:lvl>
    <w:lvl w:ilvl="1" w:tplc="08160003" w:tentative="1">
      <w:start w:val="1"/>
      <w:numFmt w:val="bullet"/>
      <w:lvlText w:val="o"/>
      <w:lvlJc w:val="left"/>
      <w:pPr>
        <w:ind w:left="1500" w:hanging="360"/>
      </w:pPr>
      <w:rPr>
        <w:rFonts w:ascii="Courier New" w:hAnsi="Courier New" w:cs="Courier New" w:hint="default"/>
      </w:rPr>
    </w:lvl>
    <w:lvl w:ilvl="2" w:tplc="08160005" w:tentative="1">
      <w:start w:val="1"/>
      <w:numFmt w:val="bullet"/>
      <w:lvlText w:val=""/>
      <w:lvlJc w:val="left"/>
      <w:pPr>
        <w:ind w:left="2220" w:hanging="360"/>
      </w:pPr>
      <w:rPr>
        <w:rFonts w:ascii="Wingdings" w:hAnsi="Wingdings" w:hint="default"/>
      </w:rPr>
    </w:lvl>
    <w:lvl w:ilvl="3" w:tplc="08160001" w:tentative="1">
      <w:start w:val="1"/>
      <w:numFmt w:val="bullet"/>
      <w:lvlText w:val=""/>
      <w:lvlJc w:val="left"/>
      <w:pPr>
        <w:ind w:left="2940" w:hanging="360"/>
      </w:pPr>
      <w:rPr>
        <w:rFonts w:ascii="Symbol" w:hAnsi="Symbol" w:hint="default"/>
      </w:rPr>
    </w:lvl>
    <w:lvl w:ilvl="4" w:tplc="08160003" w:tentative="1">
      <w:start w:val="1"/>
      <w:numFmt w:val="bullet"/>
      <w:lvlText w:val="o"/>
      <w:lvlJc w:val="left"/>
      <w:pPr>
        <w:ind w:left="3660" w:hanging="360"/>
      </w:pPr>
      <w:rPr>
        <w:rFonts w:ascii="Courier New" w:hAnsi="Courier New" w:cs="Courier New" w:hint="default"/>
      </w:rPr>
    </w:lvl>
    <w:lvl w:ilvl="5" w:tplc="08160005" w:tentative="1">
      <w:start w:val="1"/>
      <w:numFmt w:val="bullet"/>
      <w:lvlText w:val=""/>
      <w:lvlJc w:val="left"/>
      <w:pPr>
        <w:ind w:left="4380" w:hanging="360"/>
      </w:pPr>
      <w:rPr>
        <w:rFonts w:ascii="Wingdings" w:hAnsi="Wingdings" w:hint="default"/>
      </w:rPr>
    </w:lvl>
    <w:lvl w:ilvl="6" w:tplc="08160001" w:tentative="1">
      <w:start w:val="1"/>
      <w:numFmt w:val="bullet"/>
      <w:lvlText w:val=""/>
      <w:lvlJc w:val="left"/>
      <w:pPr>
        <w:ind w:left="5100" w:hanging="360"/>
      </w:pPr>
      <w:rPr>
        <w:rFonts w:ascii="Symbol" w:hAnsi="Symbol" w:hint="default"/>
      </w:rPr>
    </w:lvl>
    <w:lvl w:ilvl="7" w:tplc="08160003" w:tentative="1">
      <w:start w:val="1"/>
      <w:numFmt w:val="bullet"/>
      <w:lvlText w:val="o"/>
      <w:lvlJc w:val="left"/>
      <w:pPr>
        <w:ind w:left="5820" w:hanging="360"/>
      </w:pPr>
      <w:rPr>
        <w:rFonts w:ascii="Courier New" w:hAnsi="Courier New" w:cs="Courier New" w:hint="default"/>
      </w:rPr>
    </w:lvl>
    <w:lvl w:ilvl="8" w:tplc="08160005" w:tentative="1">
      <w:start w:val="1"/>
      <w:numFmt w:val="bullet"/>
      <w:lvlText w:val=""/>
      <w:lvlJc w:val="left"/>
      <w:pPr>
        <w:ind w:left="6540" w:hanging="360"/>
      </w:pPr>
      <w:rPr>
        <w:rFonts w:ascii="Wingdings" w:hAnsi="Wingdings" w:hint="default"/>
      </w:rPr>
    </w:lvl>
  </w:abstractNum>
  <w:abstractNum w:abstractNumId="1">
    <w:nsid w:val="07016C61"/>
    <w:multiLevelType w:val="multilevel"/>
    <w:tmpl w:val="07686636"/>
    <w:lvl w:ilvl="0">
      <w:start w:val="1"/>
      <w:numFmt w:val="bullet"/>
      <w:lvlText w:val=""/>
      <w:lvlJc w:val="left"/>
      <w:pPr>
        <w:ind w:left="1584" w:hanging="360"/>
      </w:pPr>
      <w:rPr>
        <w:rFonts w:ascii="Symbol" w:hAnsi="Symbol" w:hint="default"/>
        <w:b/>
        <w:caps w:val="0"/>
        <w:sz w:val="24"/>
      </w:rPr>
    </w:lvl>
    <w:lvl w:ilvl="1">
      <w:start w:val="1"/>
      <w:numFmt w:val="lowerLetter"/>
      <w:lvlText w:val="%2."/>
      <w:lvlJc w:val="left"/>
      <w:pPr>
        <w:ind w:left="2304" w:hanging="360"/>
      </w:pPr>
    </w:lvl>
    <w:lvl w:ilvl="2">
      <w:start w:val="1"/>
      <w:numFmt w:val="lowerRoman"/>
      <w:lvlText w:val="%3."/>
      <w:lvlJc w:val="right"/>
      <w:pPr>
        <w:ind w:left="3024" w:hanging="180"/>
      </w:pPr>
    </w:lvl>
    <w:lvl w:ilvl="3">
      <w:start w:val="1"/>
      <w:numFmt w:val="decimal"/>
      <w:lvlText w:val="%4."/>
      <w:lvlJc w:val="left"/>
      <w:pPr>
        <w:ind w:left="3744" w:hanging="360"/>
      </w:pPr>
    </w:lvl>
    <w:lvl w:ilvl="4">
      <w:start w:val="1"/>
      <w:numFmt w:val="lowerLetter"/>
      <w:lvlText w:val="%5."/>
      <w:lvlJc w:val="left"/>
      <w:pPr>
        <w:ind w:left="4464" w:hanging="360"/>
      </w:pPr>
    </w:lvl>
    <w:lvl w:ilvl="5">
      <w:start w:val="1"/>
      <w:numFmt w:val="lowerRoman"/>
      <w:lvlText w:val="%6."/>
      <w:lvlJc w:val="right"/>
      <w:pPr>
        <w:ind w:left="5184" w:hanging="180"/>
      </w:pPr>
    </w:lvl>
    <w:lvl w:ilvl="6">
      <w:start w:val="1"/>
      <w:numFmt w:val="decimal"/>
      <w:lvlText w:val="%7."/>
      <w:lvlJc w:val="left"/>
      <w:pPr>
        <w:ind w:left="5904" w:hanging="360"/>
      </w:pPr>
    </w:lvl>
    <w:lvl w:ilvl="7">
      <w:start w:val="1"/>
      <w:numFmt w:val="lowerLetter"/>
      <w:lvlText w:val="%8."/>
      <w:lvlJc w:val="left"/>
      <w:pPr>
        <w:ind w:left="6624" w:hanging="360"/>
      </w:pPr>
    </w:lvl>
    <w:lvl w:ilvl="8">
      <w:start w:val="1"/>
      <w:numFmt w:val="lowerRoman"/>
      <w:lvlText w:val="%9."/>
      <w:lvlJc w:val="right"/>
      <w:pPr>
        <w:ind w:left="7344" w:hanging="180"/>
      </w:pPr>
    </w:lvl>
  </w:abstractNum>
  <w:abstractNum w:abstractNumId="2">
    <w:nsid w:val="09A365E7"/>
    <w:multiLevelType w:val="hybridMultilevel"/>
    <w:tmpl w:val="4E881DA6"/>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3">
    <w:nsid w:val="0DE82CC6"/>
    <w:multiLevelType w:val="multilevel"/>
    <w:tmpl w:val="A46E8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659091B"/>
    <w:multiLevelType w:val="hybridMultilevel"/>
    <w:tmpl w:val="03F08C50"/>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5">
    <w:nsid w:val="20FE6690"/>
    <w:multiLevelType w:val="multilevel"/>
    <w:tmpl w:val="E9364434"/>
    <w:lvl w:ilvl="0">
      <w:start w:val="1"/>
      <w:numFmt w:val="decimal"/>
      <w:suff w:val="space"/>
      <w:lvlText w:val="%1."/>
      <w:lvlJc w:val="left"/>
      <w:pPr>
        <w:ind w:left="357" w:hanging="357"/>
      </w:pPr>
      <w:rPr>
        <w:rFonts w:hint="default"/>
        <w:b/>
        <w:sz w:val="40"/>
      </w:rPr>
    </w:lvl>
    <w:lvl w:ilvl="1">
      <w:start w:val="1"/>
      <w:numFmt w:val="decimal"/>
      <w:pStyle w:val="Cabealho2"/>
      <w:suff w:val="space"/>
      <w:lvlText w:val="%1.%2."/>
      <w:lvlJc w:val="left"/>
      <w:pPr>
        <w:ind w:left="1745" w:hanging="1037"/>
      </w:pPr>
      <w:rPr>
        <w:rFonts w:hint="default"/>
        <w:b/>
        <w:i w:val="0"/>
        <w:sz w:val="44"/>
        <w:szCs w:val="48"/>
      </w:rPr>
    </w:lvl>
    <w:lvl w:ilvl="2">
      <w:start w:val="1"/>
      <w:numFmt w:val="decimal"/>
      <w:suff w:val="space"/>
      <w:lvlText w:val="%1.%2.%3."/>
      <w:lvlJc w:val="left"/>
      <w:pPr>
        <w:ind w:left="1717" w:hanging="35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2397" w:hanging="357"/>
      </w:pPr>
      <w:rPr>
        <w:rFonts w:hint="default"/>
        <w:b/>
        <w:sz w:val="28"/>
      </w:rPr>
    </w:lvl>
    <w:lvl w:ilvl="4">
      <w:start w:val="1"/>
      <w:numFmt w:val="decimal"/>
      <w:lvlText w:val="%1.%2.%3.%4.%5."/>
      <w:lvlJc w:val="left"/>
      <w:pPr>
        <w:ind w:left="3077" w:hanging="357"/>
      </w:pPr>
      <w:rPr>
        <w:rFonts w:hint="default"/>
      </w:rPr>
    </w:lvl>
    <w:lvl w:ilvl="5">
      <w:start w:val="1"/>
      <w:numFmt w:val="decimal"/>
      <w:lvlText w:val="%1.%2.%3.%4.%5.%6."/>
      <w:lvlJc w:val="left"/>
      <w:pPr>
        <w:ind w:left="3757" w:hanging="357"/>
      </w:pPr>
      <w:rPr>
        <w:rFonts w:hint="default"/>
      </w:rPr>
    </w:lvl>
    <w:lvl w:ilvl="6">
      <w:start w:val="1"/>
      <w:numFmt w:val="decimal"/>
      <w:lvlText w:val="%1.%2.%3.%4.%5.%6.%7."/>
      <w:lvlJc w:val="left"/>
      <w:pPr>
        <w:ind w:left="4437" w:hanging="357"/>
      </w:pPr>
      <w:rPr>
        <w:rFonts w:hint="default"/>
      </w:rPr>
    </w:lvl>
    <w:lvl w:ilvl="7">
      <w:start w:val="1"/>
      <w:numFmt w:val="decimal"/>
      <w:lvlText w:val="%1.%2.%3.%4.%5.%6.%7.%8."/>
      <w:lvlJc w:val="left"/>
      <w:pPr>
        <w:ind w:left="5117" w:hanging="357"/>
      </w:pPr>
      <w:rPr>
        <w:rFonts w:hint="default"/>
      </w:rPr>
    </w:lvl>
    <w:lvl w:ilvl="8">
      <w:start w:val="1"/>
      <w:numFmt w:val="decimal"/>
      <w:lvlText w:val="%1.%2.%3.%4.%5.%6.%7.%8.%9."/>
      <w:lvlJc w:val="left"/>
      <w:pPr>
        <w:ind w:left="5797" w:hanging="357"/>
      </w:pPr>
      <w:rPr>
        <w:rFonts w:hint="default"/>
      </w:rPr>
    </w:lvl>
  </w:abstractNum>
  <w:abstractNum w:abstractNumId="6">
    <w:nsid w:val="232864C5"/>
    <w:multiLevelType w:val="multilevel"/>
    <w:tmpl w:val="82D0EAEC"/>
    <w:lvl w:ilvl="0">
      <w:start w:val="1"/>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97D59F2"/>
    <w:multiLevelType w:val="hybridMultilevel"/>
    <w:tmpl w:val="997A7476"/>
    <w:lvl w:ilvl="0" w:tplc="08160001">
      <w:start w:val="1"/>
      <w:numFmt w:val="bullet"/>
      <w:lvlText w:val=""/>
      <w:lvlJc w:val="left"/>
      <w:pPr>
        <w:ind w:left="1429" w:hanging="360"/>
      </w:pPr>
      <w:rPr>
        <w:rFonts w:ascii="Symbol" w:hAnsi="Symbol" w:hint="default"/>
      </w:rPr>
    </w:lvl>
    <w:lvl w:ilvl="1" w:tplc="08160005">
      <w:start w:val="1"/>
      <w:numFmt w:val="bullet"/>
      <w:lvlText w:val=""/>
      <w:lvlJc w:val="left"/>
      <w:pPr>
        <w:ind w:left="2149" w:hanging="360"/>
      </w:pPr>
      <w:rPr>
        <w:rFonts w:ascii="Wingdings" w:hAnsi="Wingdings" w:hint="default"/>
      </w:rPr>
    </w:lvl>
    <w:lvl w:ilvl="2" w:tplc="08160003">
      <w:start w:val="1"/>
      <w:numFmt w:val="bullet"/>
      <w:lvlText w:val="o"/>
      <w:lvlJc w:val="left"/>
      <w:pPr>
        <w:ind w:left="2869" w:hanging="360"/>
      </w:pPr>
      <w:rPr>
        <w:rFonts w:ascii="Courier New" w:hAnsi="Courier New" w:cs="Courier New"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8">
    <w:nsid w:val="298923C0"/>
    <w:multiLevelType w:val="hybridMultilevel"/>
    <w:tmpl w:val="B73E66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29B42970"/>
    <w:multiLevelType w:val="hybridMultilevel"/>
    <w:tmpl w:val="DC30A07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nsid w:val="2DA26B6E"/>
    <w:multiLevelType w:val="hybridMultilevel"/>
    <w:tmpl w:val="77C89442"/>
    <w:lvl w:ilvl="0" w:tplc="08160001">
      <w:start w:val="1"/>
      <w:numFmt w:val="bullet"/>
      <w:lvlText w:val=""/>
      <w:lvlJc w:val="left"/>
      <w:pPr>
        <w:ind w:left="1571" w:hanging="360"/>
      </w:pPr>
      <w:rPr>
        <w:rFonts w:ascii="Symbol" w:hAnsi="Symbol" w:hint="default"/>
      </w:rPr>
    </w:lvl>
    <w:lvl w:ilvl="1" w:tplc="08160003" w:tentative="1">
      <w:start w:val="1"/>
      <w:numFmt w:val="bullet"/>
      <w:lvlText w:val="o"/>
      <w:lvlJc w:val="left"/>
      <w:pPr>
        <w:ind w:left="2291" w:hanging="360"/>
      </w:pPr>
      <w:rPr>
        <w:rFonts w:ascii="Courier New" w:hAnsi="Courier New" w:cs="Courier New" w:hint="default"/>
      </w:rPr>
    </w:lvl>
    <w:lvl w:ilvl="2" w:tplc="08160005" w:tentative="1">
      <w:start w:val="1"/>
      <w:numFmt w:val="bullet"/>
      <w:lvlText w:val=""/>
      <w:lvlJc w:val="left"/>
      <w:pPr>
        <w:ind w:left="3011" w:hanging="360"/>
      </w:pPr>
      <w:rPr>
        <w:rFonts w:ascii="Wingdings" w:hAnsi="Wingdings" w:hint="default"/>
      </w:rPr>
    </w:lvl>
    <w:lvl w:ilvl="3" w:tplc="08160001" w:tentative="1">
      <w:start w:val="1"/>
      <w:numFmt w:val="bullet"/>
      <w:lvlText w:val=""/>
      <w:lvlJc w:val="left"/>
      <w:pPr>
        <w:ind w:left="3731" w:hanging="360"/>
      </w:pPr>
      <w:rPr>
        <w:rFonts w:ascii="Symbol" w:hAnsi="Symbol" w:hint="default"/>
      </w:rPr>
    </w:lvl>
    <w:lvl w:ilvl="4" w:tplc="08160003" w:tentative="1">
      <w:start w:val="1"/>
      <w:numFmt w:val="bullet"/>
      <w:lvlText w:val="o"/>
      <w:lvlJc w:val="left"/>
      <w:pPr>
        <w:ind w:left="4451" w:hanging="360"/>
      </w:pPr>
      <w:rPr>
        <w:rFonts w:ascii="Courier New" w:hAnsi="Courier New" w:cs="Courier New" w:hint="default"/>
      </w:rPr>
    </w:lvl>
    <w:lvl w:ilvl="5" w:tplc="08160005" w:tentative="1">
      <w:start w:val="1"/>
      <w:numFmt w:val="bullet"/>
      <w:lvlText w:val=""/>
      <w:lvlJc w:val="left"/>
      <w:pPr>
        <w:ind w:left="5171" w:hanging="360"/>
      </w:pPr>
      <w:rPr>
        <w:rFonts w:ascii="Wingdings" w:hAnsi="Wingdings" w:hint="default"/>
      </w:rPr>
    </w:lvl>
    <w:lvl w:ilvl="6" w:tplc="08160001" w:tentative="1">
      <w:start w:val="1"/>
      <w:numFmt w:val="bullet"/>
      <w:lvlText w:val=""/>
      <w:lvlJc w:val="left"/>
      <w:pPr>
        <w:ind w:left="5891" w:hanging="360"/>
      </w:pPr>
      <w:rPr>
        <w:rFonts w:ascii="Symbol" w:hAnsi="Symbol" w:hint="default"/>
      </w:rPr>
    </w:lvl>
    <w:lvl w:ilvl="7" w:tplc="08160003" w:tentative="1">
      <w:start w:val="1"/>
      <w:numFmt w:val="bullet"/>
      <w:lvlText w:val="o"/>
      <w:lvlJc w:val="left"/>
      <w:pPr>
        <w:ind w:left="6611" w:hanging="360"/>
      </w:pPr>
      <w:rPr>
        <w:rFonts w:ascii="Courier New" w:hAnsi="Courier New" w:cs="Courier New" w:hint="default"/>
      </w:rPr>
    </w:lvl>
    <w:lvl w:ilvl="8" w:tplc="08160005" w:tentative="1">
      <w:start w:val="1"/>
      <w:numFmt w:val="bullet"/>
      <w:lvlText w:val=""/>
      <w:lvlJc w:val="left"/>
      <w:pPr>
        <w:ind w:left="7331" w:hanging="360"/>
      </w:pPr>
      <w:rPr>
        <w:rFonts w:ascii="Wingdings" w:hAnsi="Wingdings" w:hint="default"/>
      </w:rPr>
    </w:lvl>
  </w:abstractNum>
  <w:abstractNum w:abstractNumId="11">
    <w:nsid w:val="400D7B6C"/>
    <w:multiLevelType w:val="hybridMultilevel"/>
    <w:tmpl w:val="63E81E0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nsid w:val="422C520A"/>
    <w:multiLevelType w:val="hybridMultilevel"/>
    <w:tmpl w:val="1B18E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9895B88"/>
    <w:multiLevelType w:val="multilevel"/>
    <w:tmpl w:val="79346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0620BD3"/>
    <w:multiLevelType w:val="hybridMultilevel"/>
    <w:tmpl w:val="A1F005BC"/>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15">
    <w:nsid w:val="539D6D07"/>
    <w:multiLevelType w:val="multilevel"/>
    <w:tmpl w:val="2174E466"/>
    <w:styleLink w:val="Estilo1"/>
    <w:lvl w:ilvl="0">
      <w:start w:val="1"/>
      <w:numFmt w:val="decimal"/>
      <w:lvlText w:val="%1."/>
      <w:lvlJc w:val="left"/>
      <w:pPr>
        <w:ind w:left="1584" w:hanging="360"/>
      </w:pPr>
      <w:rPr>
        <w:rFonts w:hint="default"/>
        <w:b/>
        <w:caps w:val="0"/>
        <w:sz w:val="24"/>
      </w:rPr>
    </w:lvl>
    <w:lvl w:ilvl="1">
      <w:start w:val="1"/>
      <w:numFmt w:val="lowerLetter"/>
      <w:lvlText w:val="%2."/>
      <w:lvlJc w:val="left"/>
      <w:pPr>
        <w:ind w:left="2304" w:hanging="360"/>
      </w:pPr>
    </w:lvl>
    <w:lvl w:ilvl="2">
      <w:start w:val="1"/>
      <w:numFmt w:val="lowerRoman"/>
      <w:lvlText w:val="%3."/>
      <w:lvlJc w:val="right"/>
      <w:pPr>
        <w:ind w:left="3024" w:hanging="180"/>
      </w:pPr>
    </w:lvl>
    <w:lvl w:ilvl="3">
      <w:start w:val="1"/>
      <w:numFmt w:val="decimal"/>
      <w:lvlText w:val="%4."/>
      <w:lvlJc w:val="left"/>
      <w:pPr>
        <w:ind w:left="3744" w:hanging="360"/>
      </w:pPr>
    </w:lvl>
    <w:lvl w:ilvl="4">
      <w:start w:val="1"/>
      <w:numFmt w:val="lowerLetter"/>
      <w:lvlText w:val="%5."/>
      <w:lvlJc w:val="left"/>
      <w:pPr>
        <w:ind w:left="4464" w:hanging="360"/>
      </w:pPr>
    </w:lvl>
    <w:lvl w:ilvl="5">
      <w:start w:val="1"/>
      <w:numFmt w:val="lowerRoman"/>
      <w:lvlText w:val="%6."/>
      <w:lvlJc w:val="right"/>
      <w:pPr>
        <w:ind w:left="5184" w:hanging="180"/>
      </w:pPr>
    </w:lvl>
    <w:lvl w:ilvl="6">
      <w:start w:val="1"/>
      <w:numFmt w:val="decimal"/>
      <w:lvlText w:val="%7."/>
      <w:lvlJc w:val="left"/>
      <w:pPr>
        <w:ind w:left="5904" w:hanging="360"/>
      </w:pPr>
    </w:lvl>
    <w:lvl w:ilvl="7">
      <w:start w:val="1"/>
      <w:numFmt w:val="lowerLetter"/>
      <w:lvlText w:val="%8."/>
      <w:lvlJc w:val="left"/>
      <w:pPr>
        <w:ind w:left="6624" w:hanging="360"/>
      </w:pPr>
    </w:lvl>
    <w:lvl w:ilvl="8">
      <w:start w:val="1"/>
      <w:numFmt w:val="lowerRoman"/>
      <w:lvlText w:val="%9."/>
      <w:lvlJc w:val="right"/>
      <w:pPr>
        <w:ind w:left="7344" w:hanging="180"/>
      </w:pPr>
    </w:lvl>
  </w:abstractNum>
  <w:abstractNum w:abstractNumId="16">
    <w:nsid w:val="5703469D"/>
    <w:multiLevelType w:val="multilevel"/>
    <w:tmpl w:val="68E213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584B01D8"/>
    <w:multiLevelType w:val="hybridMultilevel"/>
    <w:tmpl w:val="AF747A8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nsid w:val="61000F28"/>
    <w:multiLevelType w:val="hybridMultilevel"/>
    <w:tmpl w:val="65C0DEA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63C30367"/>
    <w:multiLevelType w:val="hybridMultilevel"/>
    <w:tmpl w:val="8F00836E"/>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20">
    <w:nsid w:val="6E7371C3"/>
    <w:multiLevelType w:val="multilevel"/>
    <w:tmpl w:val="3E3E2F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71201BB4"/>
    <w:multiLevelType w:val="multilevel"/>
    <w:tmpl w:val="08BE9DF2"/>
    <w:styleLink w:val="Estilo2"/>
    <w:lvl w:ilvl="0">
      <w:start w:val="1"/>
      <w:numFmt w:val="decimal"/>
      <w:lvlText w:val="%1."/>
      <w:lvlJc w:val="left"/>
      <w:pPr>
        <w:ind w:left="360" w:hanging="360"/>
      </w:pPr>
      <w:rPr>
        <w:rFonts w:ascii="NewsGotT" w:hAnsi="NewsGotT" w:hint="default"/>
        <w:sz w:val="4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74117E4E"/>
    <w:multiLevelType w:val="hybridMultilevel"/>
    <w:tmpl w:val="AB2E9452"/>
    <w:lvl w:ilvl="0" w:tplc="08160001">
      <w:start w:val="1"/>
      <w:numFmt w:val="bullet"/>
      <w:lvlText w:val=""/>
      <w:lvlJc w:val="left"/>
      <w:pPr>
        <w:ind w:left="2138" w:hanging="360"/>
      </w:pPr>
      <w:rPr>
        <w:rFonts w:ascii="Symbol" w:hAnsi="Symbol" w:hint="default"/>
      </w:rPr>
    </w:lvl>
    <w:lvl w:ilvl="1" w:tplc="08160003" w:tentative="1">
      <w:start w:val="1"/>
      <w:numFmt w:val="bullet"/>
      <w:lvlText w:val="o"/>
      <w:lvlJc w:val="left"/>
      <w:pPr>
        <w:ind w:left="2858" w:hanging="360"/>
      </w:pPr>
      <w:rPr>
        <w:rFonts w:ascii="Courier New" w:hAnsi="Courier New" w:cs="Courier New" w:hint="default"/>
      </w:rPr>
    </w:lvl>
    <w:lvl w:ilvl="2" w:tplc="08160005" w:tentative="1">
      <w:start w:val="1"/>
      <w:numFmt w:val="bullet"/>
      <w:lvlText w:val=""/>
      <w:lvlJc w:val="left"/>
      <w:pPr>
        <w:ind w:left="3578" w:hanging="360"/>
      </w:pPr>
      <w:rPr>
        <w:rFonts w:ascii="Wingdings" w:hAnsi="Wingdings" w:hint="default"/>
      </w:rPr>
    </w:lvl>
    <w:lvl w:ilvl="3" w:tplc="08160001" w:tentative="1">
      <w:start w:val="1"/>
      <w:numFmt w:val="bullet"/>
      <w:lvlText w:val=""/>
      <w:lvlJc w:val="left"/>
      <w:pPr>
        <w:ind w:left="4298" w:hanging="360"/>
      </w:pPr>
      <w:rPr>
        <w:rFonts w:ascii="Symbol" w:hAnsi="Symbol" w:hint="default"/>
      </w:rPr>
    </w:lvl>
    <w:lvl w:ilvl="4" w:tplc="08160003" w:tentative="1">
      <w:start w:val="1"/>
      <w:numFmt w:val="bullet"/>
      <w:lvlText w:val="o"/>
      <w:lvlJc w:val="left"/>
      <w:pPr>
        <w:ind w:left="5018" w:hanging="360"/>
      </w:pPr>
      <w:rPr>
        <w:rFonts w:ascii="Courier New" w:hAnsi="Courier New" w:cs="Courier New" w:hint="default"/>
      </w:rPr>
    </w:lvl>
    <w:lvl w:ilvl="5" w:tplc="08160005" w:tentative="1">
      <w:start w:val="1"/>
      <w:numFmt w:val="bullet"/>
      <w:lvlText w:val=""/>
      <w:lvlJc w:val="left"/>
      <w:pPr>
        <w:ind w:left="5738" w:hanging="360"/>
      </w:pPr>
      <w:rPr>
        <w:rFonts w:ascii="Wingdings" w:hAnsi="Wingdings" w:hint="default"/>
      </w:rPr>
    </w:lvl>
    <w:lvl w:ilvl="6" w:tplc="08160001" w:tentative="1">
      <w:start w:val="1"/>
      <w:numFmt w:val="bullet"/>
      <w:lvlText w:val=""/>
      <w:lvlJc w:val="left"/>
      <w:pPr>
        <w:ind w:left="6458" w:hanging="360"/>
      </w:pPr>
      <w:rPr>
        <w:rFonts w:ascii="Symbol" w:hAnsi="Symbol" w:hint="default"/>
      </w:rPr>
    </w:lvl>
    <w:lvl w:ilvl="7" w:tplc="08160003" w:tentative="1">
      <w:start w:val="1"/>
      <w:numFmt w:val="bullet"/>
      <w:lvlText w:val="o"/>
      <w:lvlJc w:val="left"/>
      <w:pPr>
        <w:ind w:left="7178" w:hanging="360"/>
      </w:pPr>
      <w:rPr>
        <w:rFonts w:ascii="Courier New" w:hAnsi="Courier New" w:cs="Courier New" w:hint="default"/>
      </w:rPr>
    </w:lvl>
    <w:lvl w:ilvl="8" w:tplc="08160005" w:tentative="1">
      <w:start w:val="1"/>
      <w:numFmt w:val="bullet"/>
      <w:lvlText w:val=""/>
      <w:lvlJc w:val="left"/>
      <w:pPr>
        <w:ind w:left="7898" w:hanging="360"/>
      </w:pPr>
      <w:rPr>
        <w:rFonts w:ascii="Wingdings" w:hAnsi="Wingdings" w:hint="default"/>
      </w:rPr>
    </w:lvl>
  </w:abstractNum>
  <w:abstractNum w:abstractNumId="23">
    <w:nsid w:val="763F198D"/>
    <w:multiLevelType w:val="multilevel"/>
    <w:tmpl w:val="D32844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7A2A725B"/>
    <w:multiLevelType w:val="hybridMultilevel"/>
    <w:tmpl w:val="AFAA936E"/>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25">
    <w:nsid w:val="7A862ABA"/>
    <w:multiLevelType w:val="hybridMultilevel"/>
    <w:tmpl w:val="D62E51BC"/>
    <w:lvl w:ilvl="0" w:tplc="08160001">
      <w:start w:val="1"/>
      <w:numFmt w:val="bullet"/>
      <w:lvlText w:val=""/>
      <w:lvlJc w:val="left"/>
      <w:pPr>
        <w:ind w:left="780" w:hanging="360"/>
      </w:pPr>
      <w:rPr>
        <w:rFonts w:ascii="Symbol" w:hAnsi="Symbol" w:hint="default"/>
      </w:rPr>
    </w:lvl>
    <w:lvl w:ilvl="1" w:tplc="08160003" w:tentative="1">
      <w:start w:val="1"/>
      <w:numFmt w:val="bullet"/>
      <w:lvlText w:val="o"/>
      <w:lvlJc w:val="left"/>
      <w:pPr>
        <w:ind w:left="1500" w:hanging="360"/>
      </w:pPr>
      <w:rPr>
        <w:rFonts w:ascii="Courier New" w:hAnsi="Courier New" w:cs="Courier New" w:hint="default"/>
      </w:rPr>
    </w:lvl>
    <w:lvl w:ilvl="2" w:tplc="08160005" w:tentative="1">
      <w:start w:val="1"/>
      <w:numFmt w:val="bullet"/>
      <w:lvlText w:val=""/>
      <w:lvlJc w:val="left"/>
      <w:pPr>
        <w:ind w:left="2220" w:hanging="360"/>
      </w:pPr>
      <w:rPr>
        <w:rFonts w:ascii="Wingdings" w:hAnsi="Wingdings" w:hint="default"/>
      </w:rPr>
    </w:lvl>
    <w:lvl w:ilvl="3" w:tplc="08160001" w:tentative="1">
      <w:start w:val="1"/>
      <w:numFmt w:val="bullet"/>
      <w:lvlText w:val=""/>
      <w:lvlJc w:val="left"/>
      <w:pPr>
        <w:ind w:left="2940" w:hanging="360"/>
      </w:pPr>
      <w:rPr>
        <w:rFonts w:ascii="Symbol" w:hAnsi="Symbol" w:hint="default"/>
      </w:rPr>
    </w:lvl>
    <w:lvl w:ilvl="4" w:tplc="08160003" w:tentative="1">
      <w:start w:val="1"/>
      <w:numFmt w:val="bullet"/>
      <w:lvlText w:val="o"/>
      <w:lvlJc w:val="left"/>
      <w:pPr>
        <w:ind w:left="3660" w:hanging="360"/>
      </w:pPr>
      <w:rPr>
        <w:rFonts w:ascii="Courier New" w:hAnsi="Courier New" w:cs="Courier New" w:hint="default"/>
      </w:rPr>
    </w:lvl>
    <w:lvl w:ilvl="5" w:tplc="08160005" w:tentative="1">
      <w:start w:val="1"/>
      <w:numFmt w:val="bullet"/>
      <w:lvlText w:val=""/>
      <w:lvlJc w:val="left"/>
      <w:pPr>
        <w:ind w:left="4380" w:hanging="360"/>
      </w:pPr>
      <w:rPr>
        <w:rFonts w:ascii="Wingdings" w:hAnsi="Wingdings" w:hint="default"/>
      </w:rPr>
    </w:lvl>
    <w:lvl w:ilvl="6" w:tplc="08160001" w:tentative="1">
      <w:start w:val="1"/>
      <w:numFmt w:val="bullet"/>
      <w:lvlText w:val=""/>
      <w:lvlJc w:val="left"/>
      <w:pPr>
        <w:ind w:left="5100" w:hanging="360"/>
      </w:pPr>
      <w:rPr>
        <w:rFonts w:ascii="Symbol" w:hAnsi="Symbol" w:hint="default"/>
      </w:rPr>
    </w:lvl>
    <w:lvl w:ilvl="7" w:tplc="08160003" w:tentative="1">
      <w:start w:val="1"/>
      <w:numFmt w:val="bullet"/>
      <w:lvlText w:val="o"/>
      <w:lvlJc w:val="left"/>
      <w:pPr>
        <w:ind w:left="5820" w:hanging="360"/>
      </w:pPr>
      <w:rPr>
        <w:rFonts w:ascii="Courier New" w:hAnsi="Courier New" w:cs="Courier New" w:hint="default"/>
      </w:rPr>
    </w:lvl>
    <w:lvl w:ilvl="8" w:tplc="08160005" w:tentative="1">
      <w:start w:val="1"/>
      <w:numFmt w:val="bullet"/>
      <w:lvlText w:val=""/>
      <w:lvlJc w:val="left"/>
      <w:pPr>
        <w:ind w:left="6540" w:hanging="360"/>
      </w:pPr>
      <w:rPr>
        <w:rFonts w:ascii="Wingdings" w:hAnsi="Wingdings" w:hint="default"/>
      </w:rPr>
    </w:lvl>
  </w:abstractNum>
  <w:abstractNum w:abstractNumId="26">
    <w:nsid w:val="7C4A6A7C"/>
    <w:multiLevelType w:val="hybridMultilevel"/>
    <w:tmpl w:val="EB70BB56"/>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27">
    <w:nsid w:val="7E8B6F30"/>
    <w:multiLevelType w:val="hybridMultilevel"/>
    <w:tmpl w:val="B32E6D9A"/>
    <w:lvl w:ilvl="0" w:tplc="B4CA2D8E">
      <w:start w:val="1"/>
      <w:numFmt w:val="decimal"/>
      <w:pStyle w:val="Cabealho3"/>
      <w:lvlText w:val="%1."/>
      <w:lvlJc w:val="left"/>
      <w:pPr>
        <w:ind w:left="721" w:hanging="360"/>
      </w:pPr>
    </w:lvl>
    <w:lvl w:ilvl="1" w:tplc="08160019" w:tentative="1">
      <w:start w:val="1"/>
      <w:numFmt w:val="lowerLetter"/>
      <w:lvlText w:val="%2."/>
      <w:lvlJc w:val="left"/>
      <w:pPr>
        <w:ind w:left="1441" w:hanging="360"/>
      </w:pPr>
    </w:lvl>
    <w:lvl w:ilvl="2" w:tplc="0816001B" w:tentative="1">
      <w:start w:val="1"/>
      <w:numFmt w:val="lowerRoman"/>
      <w:lvlText w:val="%3."/>
      <w:lvlJc w:val="right"/>
      <w:pPr>
        <w:ind w:left="2161" w:hanging="180"/>
      </w:pPr>
    </w:lvl>
    <w:lvl w:ilvl="3" w:tplc="0816000F" w:tentative="1">
      <w:start w:val="1"/>
      <w:numFmt w:val="decimal"/>
      <w:lvlText w:val="%4."/>
      <w:lvlJc w:val="left"/>
      <w:pPr>
        <w:ind w:left="2881" w:hanging="360"/>
      </w:pPr>
    </w:lvl>
    <w:lvl w:ilvl="4" w:tplc="08160019" w:tentative="1">
      <w:start w:val="1"/>
      <w:numFmt w:val="lowerLetter"/>
      <w:lvlText w:val="%5."/>
      <w:lvlJc w:val="left"/>
      <w:pPr>
        <w:ind w:left="3601" w:hanging="360"/>
      </w:pPr>
    </w:lvl>
    <w:lvl w:ilvl="5" w:tplc="0816001B" w:tentative="1">
      <w:start w:val="1"/>
      <w:numFmt w:val="lowerRoman"/>
      <w:lvlText w:val="%6."/>
      <w:lvlJc w:val="right"/>
      <w:pPr>
        <w:ind w:left="4321" w:hanging="180"/>
      </w:pPr>
    </w:lvl>
    <w:lvl w:ilvl="6" w:tplc="0816000F" w:tentative="1">
      <w:start w:val="1"/>
      <w:numFmt w:val="decimal"/>
      <w:lvlText w:val="%7."/>
      <w:lvlJc w:val="left"/>
      <w:pPr>
        <w:ind w:left="5041" w:hanging="360"/>
      </w:pPr>
    </w:lvl>
    <w:lvl w:ilvl="7" w:tplc="08160019" w:tentative="1">
      <w:start w:val="1"/>
      <w:numFmt w:val="lowerLetter"/>
      <w:lvlText w:val="%8."/>
      <w:lvlJc w:val="left"/>
      <w:pPr>
        <w:ind w:left="5761" w:hanging="360"/>
      </w:pPr>
    </w:lvl>
    <w:lvl w:ilvl="8" w:tplc="0816001B" w:tentative="1">
      <w:start w:val="1"/>
      <w:numFmt w:val="lowerRoman"/>
      <w:lvlText w:val="%9."/>
      <w:lvlJc w:val="right"/>
      <w:pPr>
        <w:ind w:left="6481" w:hanging="180"/>
      </w:pPr>
    </w:lvl>
  </w:abstractNum>
  <w:num w:numId="1">
    <w:abstractNumId w:val="5"/>
  </w:num>
  <w:num w:numId="2">
    <w:abstractNumId w:val="15"/>
  </w:num>
  <w:num w:numId="3">
    <w:abstractNumId w:val="21"/>
  </w:num>
  <w:num w:numId="4">
    <w:abstractNumId w:val="1"/>
  </w:num>
  <w:num w:numId="5">
    <w:abstractNumId w:val="24"/>
  </w:num>
  <w:num w:numId="6">
    <w:abstractNumId w:val="19"/>
  </w:num>
  <w:num w:numId="7">
    <w:abstractNumId w:val="14"/>
  </w:num>
  <w:num w:numId="8">
    <w:abstractNumId w:val="4"/>
  </w:num>
  <w:num w:numId="9">
    <w:abstractNumId w:val="2"/>
  </w:num>
  <w:num w:numId="10">
    <w:abstractNumId w:val="27"/>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8"/>
  </w:num>
  <w:num w:numId="13">
    <w:abstractNumId w:val="13"/>
  </w:num>
  <w:num w:numId="14">
    <w:abstractNumId w:val="20"/>
  </w:num>
  <w:num w:numId="15">
    <w:abstractNumId w:val="3"/>
  </w:num>
  <w:num w:numId="16">
    <w:abstractNumId w:val="6"/>
  </w:num>
  <w:num w:numId="17">
    <w:abstractNumId w:val="23"/>
  </w:num>
  <w:num w:numId="18">
    <w:abstractNumId w:val="16"/>
  </w:num>
  <w:num w:numId="19">
    <w:abstractNumId w:val="8"/>
  </w:num>
  <w:num w:numId="20">
    <w:abstractNumId w:val="9"/>
  </w:num>
  <w:num w:numId="21">
    <w:abstractNumId w:val="11"/>
  </w:num>
  <w:num w:numId="22">
    <w:abstractNumId w:val="5"/>
  </w:num>
  <w:num w:numId="23">
    <w:abstractNumId w:val="5"/>
  </w:num>
  <w:num w:numId="24">
    <w:abstractNumId w:val="12"/>
  </w:num>
  <w:num w:numId="25">
    <w:abstractNumId w:val="10"/>
  </w:num>
  <w:num w:numId="26">
    <w:abstractNumId w:val="17"/>
  </w:num>
  <w:num w:numId="27">
    <w:abstractNumId w:val="25"/>
  </w:num>
  <w:num w:numId="28">
    <w:abstractNumId w:val="7"/>
  </w:num>
  <w:num w:numId="29">
    <w:abstractNumId w:val="5"/>
  </w:num>
  <w:num w:numId="30">
    <w:abstractNumId w:val="27"/>
  </w:num>
  <w:num w:numId="31">
    <w:abstractNumId w:val="26"/>
  </w:num>
  <w:num w:numId="32">
    <w:abstractNumId w:val="27"/>
  </w:num>
  <w:num w:numId="33">
    <w:abstractNumId w:val="5"/>
  </w:num>
  <w:num w:numId="34">
    <w:abstractNumId w:val="22"/>
  </w:num>
  <w:num w:numId="35">
    <w:abstractNumId w:val="27"/>
  </w:num>
  <w:num w:numId="36">
    <w:abstractNumId w:val="27"/>
  </w:num>
  <w:num w:numId="37">
    <w:abstractNumId w:val="27"/>
  </w:num>
  <w:num w:numId="38">
    <w:abstractNumId w:val="27"/>
  </w:num>
  <w:num w:numId="39">
    <w:abstractNumId w:val="27"/>
  </w:num>
  <w:num w:numId="40">
    <w:abstractNumId w:val="27"/>
  </w:num>
  <w:num w:numId="41">
    <w:abstractNumId w:val="27"/>
  </w:num>
  <w:num w:numId="42">
    <w:abstractNumId w:val="5"/>
  </w:num>
  <w:num w:numId="43">
    <w:abstractNumId w:val="5"/>
  </w:num>
  <w:num w:numId="44">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ctiveWritingStyle w:appName="MSWord" w:lang="pt-PT" w:vendorID="75" w:dllVersion="513" w:checkStyle="0"/>
  <w:documentProtection w:edit="trackedChanges" w:enforcement="0"/>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17079225"/>
    <w:rsid w:val="00000B5C"/>
    <w:rsid w:val="000010BE"/>
    <w:rsid w:val="00001175"/>
    <w:rsid w:val="00001185"/>
    <w:rsid w:val="000014BD"/>
    <w:rsid w:val="0000341F"/>
    <w:rsid w:val="00004919"/>
    <w:rsid w:val="00004993"/>
    <w:rsid w:val="00004D57"/>
    <w:rsid w:val="000050D0"/>
    <w:rsid w:val="00005EDA"/>
    <w:rsid w:val="0000609C"/>
    <w:rsid w:val="0001130D"/>
    <w:rsid w:val="000113A0"/>
    <w:rsid w:val="00012037"/>
    <w:rsid w:val="00013198"/>
    <w:rsid w:val="0001424B"/>
    <w:rsid w:val="000145B0"/>
    <w:rsid w:val="00014D1E"/>
    <w:rsid w:val="000161CA"/>
    <w:rsid w:val="00016234"/>
    <w:rsid w:val="00016F02"/>
    <w:rsid w:val="00017586"/>
    <w:rsid w:val="00020A5F"/>
    <w:rsid w:val="00020DA6"/>
    <w:rsid w:val="000210E7"/>
    <w:rsid w:val="00022228"/>
    <w:rsid w:val="00023282"/>
    <w:rsid w:val="00026A18"/>
    <w:rsid w:val="00027172"/>
    <w:rsid w:val="0002769D"/>
    <w:rsid w:val="00027812"/>
    <w:rsid w:val="00031322"/>
    <w:rsid w:val="00031CFE"/>
    <w:rsid w:val="00031E26"/>
    <w:rsid w:val="0003314F"/>
    <w:rsid w:val="000333B3"/>
    <w:rsid w:val="00033899"/>
    <w:rsid w:val="00033C28"/>
    <w:rsid w:val="0003402A"/>
    <w:rsid w:val="00035CB0"/>
    <w:rsid w:val="00035F8A"/>
    <w:rsid w:val="0003759B"/>
    <w:rsid w:val="00037C90"/>
    <w:rsid w:val="00037E30"/>
    <w:rsid w:val="000412A9"/>
    <w:rsid w:val="00041AD5"/>
    <w:rsid w:val="00043199"/>
    <w:rsid w:val="00043F5A"/>
    <w:rsid w:val="00044695"/>
    <w:rsid w:val="00044F5A"/>
    <w:rsid w:val="00045223"/>
    <w:rsid w:val="00045EC3"/>
    <w:rsid w:val="00046102"/>
    <w:rsid w:val="000467D2"/>
    <w:rsid w:val="00047C4C"/>
    <w:rsid w:val="00050BA7"/>
    <w:rsid w:val="00051505"/>
    <w:rsid w:val="000521B0"/>
    <w:rsid w:val="000523CD"/>
    <w:rsid w:val="00052C21"/>
    <w:rsid w:val="0005350B"/>
    <w:rsid w:val="00054558"/>
    <w:rsid w:val="00054B38"/>
    <w:rsid w:val="00055D20"/>
    <w:rsid w:val="00056C76"/>
    <w:rsid w:val="0005786D"/>
    <w:rsid w:val="00057DFB"/>
    <w:rsid w:val="0006171F"/>
    <w:rsid w:val="00061FA4"/>
    <w:rsid w:val="00062674"/>
    <w:rsid w:val="00062E43"/>
    <w:rsid w:val="000639B5"/>
    <w:rsid w:val="00064542"/>
    <w:rsid w:val="000654EB"/>
    <w:rsid w:val="00065643"/>
    <w:rsid w:val="00066A54"/>
    <w:rsid w:val="00067881"/>
    <w:rsid w:val="00070EAD"/>
    <w:rsid w:val="0007163C"/>
    <w:rsid w:val="00072EC8"/>
    <w:rsid w:val="00072FEE"/>
    <w:rsid w:val="00073600"/>
    <w:rsid w:val="0007366B"/>
    <w:rsid w:val="000744D5"/>
    <w:rsid w:val="00074E56"/>
    <w:rsid w:val="00075187"/>
    <w:rsid w:val="000757CE"/>
    <w:rsid w:val="00076829"/>
    <w:rsid w:val="0007691E"/>
    <w:rsid w:val="00080E2D"/>
    <w:rsid w:val="00080FB0"/>
    <w:rsid w:val="00081B45"/>
    <w:rsid w:val="0008262F"/>
    <w:rsid w:val="00083329"/>
    <w:rsid w:val="0008342C"/>
    <w:rsid w:val="00083829"/>
    <w:rsid w:val="00085381"/>
    <w:rsid w:val="00085421"/>
    <w:rsid w:val="000868A5"/>
    <w:rsid w:val="00087561"/>
    <w:rsid w:val="00090B24"/>
    <w:rsid w:val="000913B8"/>
    <w:rsid w:val="0009194A"/>
    <w:rsid w:val="00091AF3"/>
    <w:rsid w:val="00091E59"/>
    <w:rsid w:val="000940BD"/>
    <w:rsid w:val="00094731"/>
    <w:rsid w:val="00095445"/>
    <w:rsid w:val="0009787F"/>
    <w:rsid w:val="000A04F1"/>
    <w:rsid w:val="000A3134"/>
    <w:rsid w:val="000A3177"/>
    <w:rsid w:val="000A3454"/>
    <w:rsid w:val="000A35EB"/>
    <w:rsid w:val="000A64F3"/>
    <w:rsid w:val="000A7316"/>
    <w:rsid w:val="000A7C9A"/>
    <w:rsid w:val="000A7E22"/>
    <w:rsid w:val="000B0DC5"/>
    <w:rsid w:val="000B1607"/>
    <w:rsid w:val="000B289D"/>
    <w:rsid w:val="000B494E"/>
    <w:rsid w:val="000B63CE"/>
    <w:rsid w:val="000B675B"/>
    <w:rsid w:val="000B7122"/>
    <w:rsid w:val="000B7E23"/>
    <w:rsid w:val="000C0188"/>
    <w:rsid w:val="000C0814"/>
    <w:rsid w:val="000C1AC9"/>
    <w:rsid w:val="000C21D0"/>
    <w:rsid w:val="000C2DD4"/>
    <w:rsid w:val="000C338C"/>
    <w:rsid w:val="000C476A"/>
    <w:rsid w:val="000C48EE"/>
    <w:rsid w:val="000C4D11"/>
    <w:rsid w:val="000C5803"/>
    <w:rsid w:val="000C6236"/>
    <w:rsid w:val="000C7195"/>
    <w:rsid w:val="000D130C"/>
    <w:rsid w:val="000D1507"/>
    <w:rsid w:val="000D1D04"/>
    <w:rsid w:val="000D1F73"/>
    <w:rsid w:val="000D22B8"/>
    <w:rsid w:val="000D35B5"/>
    <w:rsid w:val="000D4E62"/>
    <w:rsid w:val="000D53FC"/>
    <w:rsid w:val="000D5D27"/>
    <w:rsid w:val="000D69CD"/>
    <w:rsid w:val="000D6C84"/>
    <w:rsid w:val="000D7059"/>
    <w:rsid w:val="000D7D43"/>
    <w:rsid w:val="000E2078"/>
    <w:rsid w:val="000E26CB"/>
    <w:rsid w:val="000E3027"/>
    <w:rsid w:val="000E30C1"/>
    <w:rsid w:val="000E50BE"/>
    <w:rsid w:val="000E5CF6"/>
    <w:rsid w:val="000E6B1F"/>
    <w:rsid w:val="000E7024"/>
    <w:rsid w:val="000F02E4"/>
    <w:rsid w:val="000F0DAF"/>
    <w:rsid w:val="000F1D23"/>
    <w:rsid w:val="000F2D8A"/>
    <w:rsid w:val="000F3941"/>
    <w:rsid w:val="000F3A7E"/>
    <w:rsid w:val="000F3AD2"/>
    <w:rsid w:val="000F49C2"/>
    <w:rsid w:val="000F5C9F"/>
    <w:rsid w:val="000F67D7"/>
    <w:rsid w:val="000F6D4E"/>
    <w:rsid w:val="000F7616"/>
    <w:rsid w:val="000F7CA6"/>
    <w:rsid w:val="00101FE8"/>
    <w:rsid w:val="00102499"/>
    <w:rsid w:val="00102C61"/>
    <w:rsid w:val="00103A63"/>
    <w:rsid w:val="0010420A"/>
    <w:rsid w:val="001054EC"/>
    <w:rsid w:val="00106027"/>
    <w:rsid w:val="0010642C"/>
    <w:rsid w:val="001070D8"/>
    <w:rsid w:val="001070E2"/>
    <w:rsid w:val="00107666"/>
    <w:rsid w:val="001103C2"/>
    <w:rsid w:val="00112F0B"/>
    <w:rsid w:val="001159B9"/>
    <w:rsid w:val="00115CEE"/>
    <w:rsid w:val="00122916"/>
    <w:rsid w:val="00123A09"/>
    <w:rsid w:val="00123C7E"/>
    <w:rsid w:val="00123E92"/>
    <w:rsid w:val="00123FC5"/>
    <w:rsid w:val="0012455C"/>
    <w:rsid w:val="00124A79"/>
    <w:rsid w:val="00125B90"/>
    <w:rsid w:val="00125BA0"/>
    <w:rsid w:val="00126411"/>
    <w:rsid w:val="001265C5"/>
    <w:rsid w:val="001268C0"/>
    <w:rsid w:val="001269DF"/>
    <w:rsid w:val="00126E56"/>
    <w:rsid w:val="00130E59"/>
    <w:rsid w:val="00131400"/>
    <w:rsid w:val="00131490"/>
    <w:rsid w:val="0013191E"/>
    <w:rsid w:val="001320EB"/>
    <w:rsid w:val="0013219D"/>
    <w:rsid w:val="00134370"/>
    <w:rsid w:val="00135578"/>
    <w:rsid w:val="0013560F"/>
    <w:rsid w:val="001365E7"/>
    <w:rsid w:val="00136DD7"/>
    <w:rsid w:val="00137146"/>
    <w:rsid w:val="0013742E"/>
    <w:rsid w:val="00141875"/>
    <w:rsid w:val="00141B28"/>
    <w:rsid w:val="00141DA5"/>
    <w:rsid w:val="00142093"/>
    <w:rsid w:val="001421D7"/>
    <w:rsid w:val="0014293A"/>
    <w:rsid w:val="00142A4C"/>
    <w:rsid w:val="0014454F"/>
    <w:rsid w:val="0014579A"/>
    <w:rsid w:val="00146883"/>
    <w:rsid w:val="00146E68"/>
    <w:rsid w:val="00150632"/>
    <w:rsid w:val="0015065C"/>
    <w:rsid w:val="001507BE"/>
    <w:rsid w:val="00150BBC"/>
    <w:rsid w:val="00151D63"/>
    <w:rsid w:val="00152FC0"/>
    <w:rsid w:val="00153AA2"/>
    <w:rsid w:val="00153BA3"/>
    <w:rsid w:val="00153D13"/>
    <w:rsid w:val="00153E32"/>
    <w:rsid w:val="0015407D"/>
    <w:rsid w:val="001555AB"/>
    <w:rsid w:val="00155E9E"/>
    <w:rsid w:val="00156D41"/>
    <w:rsid w:val="00157075"/>
    <w:rsid w:val="001607D4"/>
    <w:rsid w:val="00160EA3"/>
    <w:rsid w:val="00160FA9"/>
    <w:rsid w:val="00161EA4"/>
    <w:rsid w:val="001639B4"/>
    <w:rsid w:val="00164202"/>
    <w:rsid w:val="0016500B"/>
    <w:rsid w:val="001651EF"/>
    <w:rsid w:val="00165ED4"/>
    <w:rsid w:val="00167185"/>
    <w:rsid w:val="0017030B"/>
    <w:rsid w:val="001705F3"/>
    <w:rsid w:val="00170A92"/>
    <w:rsid w:val="00170E9B"/>
    <w:rsid w:val="00171A79"/>
    <w:rsid w:val="00171B56"/>
    <w:rsid w:val="00172848"/>
    <w:rsid w:val="00172ACB"/>
    <w:rsid w:val="00172D7F"/>
    <w:rsid w:val="00173010"/>
    <w:rsid w:val="001737F8"/>
    <w:rsid w:val="001749A1"/>
    <w:rsid w:val="00175FFC"/>
    <w:rsid w:val="00176E1A"/>
    <w:rsid w:val="001774D1"/>
    <w:rsid w:val="001800EE"/>
    <w:rsid w:val="001807F4"/>
    <w:rsid w:val="001816CA"/>
    <w:rsid w:val="00181B1D"/>
    <w:rsid w:val="00181B53"/>
    <w:rsid w:val="001827EA"/>
    <w:rsid w:val="001831E8"/>
    <w:rsid w:val="00183AFE"/>
    <w:rsid w:val="00183E13"/>
    <w:rsid w:val="00184A9A"/>
    <w:rsid w:val="00185435"/>
    <w:rsid w:val="001860DD"/>
    <w:rsid w:val="00186794"/>
    <w:rsid w:val="001873E9"/>
    <w:rsid w:val="001905D2"/>
    <w:rsid w:val="0019075E"/>
    <w:rsid w:val="00190FE0"/>
    <w:rsid w:val="0019101E"/>
    <w:rsid w:val="00191F32"/>
    <w:rsid w:val="00192B0D"/>
    <w:rsid w:val="00194C62"/>
    <w:rsid w:val="00196503"/>
    <w:rsid w:val="00196CE2"/>
    <w:rsid w:val="00197537"/>
    <w:rsid w:val="001A03FD"/>
    <w:rsid w:val="001A149E"/>
    <w:rsid w:val="001A1846"/>
    <w:rsid w:val="001A29B2"/>
    <w:rsid w:val="001A3700"/>
    <w:rsid w:val="001A3AF7"/>
    <w:rsid w:val="001A3C92"/>
    <w:rsid w:val="001A460A"/>
    <w:rsid w:val="001A67C1"/>
    <w:rsid w:val="001A6B53"/>
    <w:rsid w:val="001A6CCB"/>
    <w:rsid w:val="001A7458"/>
    <w:rsid w:val="001B19EE"/>
    <w:rsid w:val="001B1BAA"/>
    <w:rsid w:val="001B1BCC"/>
    <w:rsid w:val="001B3157"/>
    <w:rsid w:val="001B3759"/>
    <w:rsid w:val="001B3B58"/>
    <w:rsid w:val="001B3CB3"/>
    <w:rsid w:val="001B3D18"/>
    <w:rsid w:val="001B3EFE"/>
    <w:rsid w:val="001B6505"/>
    <w:rsid w:val="001B7A34"/>
    <w:rsid w:val="001C05A5"/>
    <w:rsid w:val="001C0AAA"/>
    <w:rsid w:val="001C3D91"/>
    <w:rsid w:val="001C3E10"/>
    <w:rsid w:val="001C4938"/>
    <w:rsid w:val="001C6778"/>
    <w:rsid w:val="001C6B29"/>
    <w:rsid w:val="001C6C8E"/>
    <w:rsid w:val="001C6F55"/>
    <w:rsid w:val="001D0579"/>
    <w:rsid w:val="001D0A68"/>
    <w:rsid w:val="001D25E7"/>
    <w:rsid w:val="001D33F7"/>
    <w:rsid w:val="001D3F45"/>
    <w:rsid w:val="001D6E02"/>
    <w:rsid w:val="001E17B3"/>
    <w:rsid w:val="001E2443"/>
    <w:rsid w:val="001E336D"/>
    <w:rsid w:val="001E33AE"/>
    <w:rsid w:val="001E3AAD"/>
    <w:rsid w:val="001E3C6C"/>
    <w:rsid w:val="001E4D64"/>
    <w:rsid w:val="001E5C21"/>
    <w:rsid w:val="001E5EBE"/>
    <w:rsid w:val="001E6C28"/>
    <w:rsid w:val="001F0065"/>
    <w:rsid w:val="001F1228"/>
    <w:rsid w:val="001F132A"/>
    <w:rsid w:val="001F2EF0"/>
    <w:rsid w:val="001F46A6"/>
    <w:rsid w:val="001F4E25"/>
    <w:rsid w:val="001F4E54"/>
    <w:rsid w:val="001F56B7"/>
    <w:rsid w:val="001F5801"/>
    <w:rsid w:val="001F7CE2"/>
    <w:rsid w:val="001F7CF2"/>
    <w:rsid w:val="00200D29"/>
    <w:rsid w:val="00201511"/>
    <w:rsid w:val="0020194E"/>
    <w:rsid w:val="00201CD4"/>
    <w:rsid w:val="00201EC0"/>
    <w:rsid w:val="00202395"/>
    <w:rsid w:val="0020270D"/>
    <w:rsid w:val="002029F5"/>
    <w:rsid w:val="002042E0"/>
    <w:rsid w:val="00204453"/>
    <w:rsid w:val="00205F1B"/>
    <w:rsid w:val="00206257"/>
    <w:rsid w:val="00210244"/>
    <w:rsid w:val="00210621"/>
    <w:rsid w:val="002106B9"/>
    <w:rsid w:val="00210936"/>
    <w:rsid w:val="00214072"/>
    <w:rsid w:val="002155AB"/>
    <w:rsid w:val="00215A4F"/>
    <w:rsid w:val="00215A83"/>
    <w:rsid w:val="00215EE5"/>
    <w:rsid w:val="002171AC"/>
    <w:rsid w:val="00217C29"/>
    <w:rsid w:val="0022075B"/>
    <w:rsid w:val="00220D71"/>
    <w:rsid w:val="0022102C"/>
    <w:rsid w:val="00221467"/>
    <w:rsid w:val="00221495"/>
    <w:rsid w:val="00221DA4"/>
    <w:rsid w:val="00221E9B"/>
    <w:rsid w:val="00221EE3"/>
    <w:rsid w:val="00224037"/>
    <w:rsid w:val="00224AB8"/>
    <w:rsid w:val="002252E1"/>
    <w:rsid w:val="00225EC6"/>
    <w:rsid w:val="00226E8B"/>
    <w:rsid w:val="00230012"/>
    <w:rsid w:val="00232532"/>
    <w:rsid w:val="0023295B"/>
    <w:rsid w:val="00232FCF"/>
    <w:rsid w:val="0023313C"/>
    <w:rsid w:val="002344E5"/>
    <w:rsid w:val="00236EAC"/>
    <w:rsid w:val="002373C6"/>
    <w:rsid w:val="002379A3"/>
    <w:rsid w:val="00237DF6"/>
    <w:rsid w:val="00240B67"/>
    <w:rsid w:val="00241D28"/>
    <w:rsid w:val="00242B54"/>
    <w:rsid w:val="00243823"/>
    <w:rsid w:val="002450AD"/>
    <w:rsid w:val="002451D5"/>
    <w:rsid w:val="00245BED"/>
    <w:rsid w:val="00245E50"/>
    <w:rsid w:val="002463DE"/>
    <w:rsid w:val="00247EDA"/>
    <w:rsid w:val="00247F56"/>
    <w:rsid w:val="00250D5A"/>
    <w:rsid w:val="00251684"/>
    <w:rsid w:val="00252244"/>
    <w:rsid w:val="002525C7"/>
    <w:rsid w:val="00252F1E"/>
    <w:rsid w:val="002532CA"/>
    <w:rsid w:val="00253F2E"/>
    <w:rsid w:val="00253FFA"/>
    <w:rsid w:val="00254FB6"/>
    <w:rsid w:val="00256120"/>
    <w:rsid w:val="00256D84"/>
    <w:rsid w:val="00257736"/>
    <w:rsid w:val="00257A31"/>
    <w:rsid w:val="00257BA5"/>
    <w:rsid w:val="00260491"/>
    <w:rsid w:val="00260A11"/>
    <w:rsid w:val="00261A48"/>
    <w:rsid w:val="002621C9"/>
    <w:rsid w:val="00262FA3"/>
    <w:rsid w:val="002631E5"/>
    <w:rsid w:val="00265D9F"/>
    <w:rsid w:val="00265DD5"/>
    <w:rsid w:val="002662AF"/>
    <w:rsid w:val="002668EE"/>
    <w:rsid w:val="00266A9B"/>
    <w:rsid w:val="00266AF3"/>
    <w:rsid w:val="00266BB5"/>
    <w:rsid w:val="00266BEB"/>
    <w:rsid w:val="00266DAA"/>
    <w:rsid w:val="00267D96"/>
    <w:rsid w:val="00270008"/>
    <w:rsid w:val="00270BC2"/>
    <w:rsid w:val="00272815"/>
    <w:rsid w:val="00272968"/>
    <w:rsid w:val="002733BF"/>
    <w:rsid w:val="002749DF"/>
    <w:rsid w:val="0027586A"/>
    <w:rsid w:val="00275F8B"/>
    <w:rsid w:val="00277542"/>
    <w:rsid w:val="00277621"/>
    <w:rsid w:val="00277EBC"/>
    <w:rsid w:val="0028081E"/>
    <w:rsid w:val="002808C2"/>
    <w:rsid w:val="00281765"/>
    <w:rsid w:val="00282676"/>
    <w:rsid w:val="002827F3"/>
    <w:rsid w:val="00284315"/>
    <w:rsid w:val="00284A11"/>
    <w:rsid w:val="00284AE6"/>
    <w:rsid w:val="00284B65"/>
    <w:rsid w:val="00287CF4"/>
    <w:rsid w:val="00290302"/>
    <w:rsid w:val="00290910"/>
    <w:rsid w:val="00291E64"/>
    <w:rsid w:val="00291EF4"/>
    <w:rsid w:val="00292683"/>
    <w:rsid w:val="00292727"/>
    <w:rsid w:val="002930AE"/>
    <w:rsid w:val="002942C8"/>
    <w:rsid w:val="002947E1"/>
    <w:rsid w:val="00295044"/>
    <w:rsid w:val="002951EF"/>
    <w:rsid w:val="00295241"/>
    <w:rsid w:val="0029705A"/>
    <w:rsid w:val="0029708E"/>
    <w:rsid w:val="002A01C6"/>
    <w:rsid w:val="002A1BBB"/>
    <w:rsid w:val="002A1DFC"/>
    <w:rsid w:val="002A239F"/>
    <w:rsid w:val="002A243A"/>
    <w:rsid w:val="002A26F1"/>
    <w:rsid w:val="002A2EDD"/>
    <w:rsid w:val="002A33F1"/>
    <w:rsid w:val="002A376F"/>
    <w:rsid w:val="002A3C9E"/>
    <w:rsid w:val="002A3FC4"/>
    <w:rsid w:val="002A5B05"/>
    <w:rsid w:val="002A5CEE"/>
    <w:rsid w:val="002A6C89"/>
    <w:rsid w:val="002B0D8E"/>
    <w:rsid w:val="002B1A92"/>
    <w:rsid w:val="002B3518"/>
    <w:rsid w:val="002B4ED2"/>
    <w:rsid w:val="002B69EA"/>
    <w:rsid w:val="002B6C9C"/>
    <w:rsid w:val="002B7103"/>
    <w:rsid w:val="002B71C5"/>
    <w:rsid w:val="002B78F4"/>
    <w:rsid w:val="002B7918"/>
    <w:rsid w:val="002B7D08"/>
    <w:rsid w:val="002C07C9"/>
    <w:rsid w:val="002C08DF"/>
    <w:rsid w:val="002C16BA"/>
    <w:rsid w:val="002C17C1"/>
    <w:rsid w:val="002C1BE9"/>
    <w:rsid w:val="002C2EA9"/>
    <w:rsid w:val="002C3E9A"/>
    <w:rsid w:val="002C50AF"/>
    <w:rsid w:val="002C54FB"/>
    <w:rsid w:val="002C5BB0"/>
    <w:rsid w:val="002C67BB"/>
    <w:rsid w:val="002C719B"/>
    <w:rsid w:val="002C731F"/>
    <w:rsid w:val="002C7FD1"/>
    <w:rsid w:val="002D0991"/>
    <w:rsid w:val="002D0F4E"/>
    <w:rsid w:val="002D2440"/>
    <w:rsid w:val="002D3162"/>
    <w:rsid w:val="002D426A"/>
    <w:rsid w:val="002D4666"/>
    <w:rsid w:val="002D5FF7"/>
    <w:rsid w:val="002D7A20"/>
    <w:rsid w:val="002E010D"/>
    <w:rsid w:val="002E2303"/>
    <w:rsid w:val="002E27B9"/>
    <w:rsid w:val="002E2C29"/>
    <w:rsid w:val="002E2EC6"/>
    <w:rsid w:val="002E3A53"/>
    <w:rsid w:val="002E5C7E"/>
    <w:rsid w:val="002E6204"/>
    <w:rsid w:val="002E6699"/>
    <w:rsid w:val="002E6D5D"/>
    <w:rsid w:val="002E7BB5"/>
    <w:rsid w:val="002F0EF3"/>
    <w:rsid w:val="002F2BC2"/>
    <w:rsid w:val="002F36AB"/>
    <w:rsid w:val="002F3DA4"/>
    <w:rsid w:val="002F4A0F"/>
    <w:rsid w:val="002F71F8"/>
    <w:rsid w:val="002F73BB"/>
    <w:rsid w:val="002F76C8"/>
    <w:rsid w:val="002F7AB4"/>
    <w:rsid w:val="0030098A"/>
    <w:rsid w:val="00300EA2"/>
    <w:rsid w:val="003021E1"/>
    <w:rsid w:val="00302EA1"/>
    <w:rsid w:val="00303B06"/>
    <w:rsid w:val="003042FD"/>
    <w:rsid w:val="00305D25"/>
    <w:rsid w:val="00306F37"/>
    <w:rsid w:val="00307038"/>
    <w:rsid w:val="00310CD9"/>
    <w:rsid w:val="0031120E"/>
    <w:rsid w:val="00312BC0"/>
    <w:rsid w:val="00312E77"/>
    <w:rsid w:val="00313F66"/>
    <w:rsid w:val="00314706"/>
    <w:rsid w:val="00316389"/>
    <w:rsid w:val="003165A7"/>
    <w:rsid w:val="003165D6"/>
    <w:rsid w:val="003201B7"/>
    <w:rsid w:val="00320553"/>
    <w:rsid w:val="003222BC"/>
    <w:rsid w:val="003249F7"/>
    <w:rsid w:val="00325544"/>
    <w:rsid w:val="00325ADA"/>
    <w:rsid w:val="00325B56"/>
    <w:rsid w:val="00325FF4"/>
    <w:rsid w:val="003260B1"/>
    <w:rsid w:val="00326141"/>
    <w:rsid w:val="0032759A"/>
    <w:rsid w:val="003303C1"/>
    <w:rsid w:val="00331078"/>
    <w:rsid w:val="003312A4"/>
    <w:rsid w:val="003315B2"/>
    <w:rsid w:val="003315EC"/>
    <w:rsid w:val="003316E7"/>
    <w:rsid w:val="003322B1"/>
    <w:rsid w:val="00333050"/>
    <w:rsid w:val="003368ED"/>
    <w:rsid w:val="003375AA"/>
    <w:rsid w:val="00340117"/>
    <w:rsid w:val="003437AC"/>
    <w:rsid w:val="00343B37"/>
    <w:rsid w:val="0034461E"/>
    <w:rsid w:val="003446E8"/>
    <w:rsid w:val="00345433"/>
    <w:rsid w:val="00346FD5"/>
    <w:rsid w:val="00347726"/>
    <w:rsid w:val="00347A61"/>
    <w:rsid w:val="00350972"/>
    <w:rsid w:val="00350DF0"/>
    <w:rsid w:val="00350E23"/>
    <w:rsid w:val="00351A37"/>
    <w:rsid w:val="0035232C"/>
    <w:rsid w:val="0035307E"/>
    <w:rsid w:val="00353A24"/>
    <w:rsid w:val="00354154"/>
    <w:rsid w:val="003542B1"/>
    <w:rsid w:val="003560D2"/>
    <w:rsid w:val="00356DC0"/>
    <w:rsid w:val="003601F7"/>
    <w:rsid w:val="003609F9"/>
    <w:rsid w:val="003624CA"/>
    <w:rsid w:val="00363132"/>
    <w:rsid w:val="0036313D"/>
    <w:rsid w:val="00363471"/>
    <w:rsid w:val="00363A67"/>
    <w:rsid w:val="00364A7C"/>
    <w:rsid w:val="00364EB4"/>
    <w:rsid w:val="0036671C"/>
    <w:rsid w:val="00366DB5"/>
    <w:rsid w:val="00370D80"/>
    <w:rsid w:val="00373E76"/>
    <w:rsid w:val="003741C3"/>
    <w:rsid w:val="003758F0"/>
    <w:rsid w:val="00380E43"/>
    <w:rsid w:val="0038158E"/>
    <w:rsid w:val="00381D2A"/>
    <w:rsid w:val="00381F05"/>
    <w:rsid w:val="00383B9F"/>
    <w:rsid w:val="00383DDB"/>
    <w:rsid w:val="00383EE6"/>
    <w:rsid w:val="00384116"/>
    <w:rsid w:val="00384754"/>
    <w:rsid w:val="00386116"/>
    <w:rsid w:val="00386667"/>
    <w:rsid w:val="00387531"/>
    <w:rsid w:val="00387902"/>
    <w:rsid w:val="00387970"/>
    <w:rsid w:val="0039044B"/>
    <w:rsid w:val="003908E0"/>
    <w:rsid w:val="00390D9C"/>
    <w:rsid w:val="00390E20"/>
    <w:rsid w:val="00392165"/>
    <w:rsid w:val="00392726"/>
    <w:rsid w:val="00392F93"/>
    <w:rsid w:val="0039393A"/>
    <w:rsid w:val="00393FDA"/>
    <w:rsid w:val="003952BF"/>
    <w:rsid w:val="00395853"/>
    <w:rsid w:val="00396763"/>
    <w:rsid w:val="003969CA"/>
    <w:rsid w:val="00396E11"/>
    <w:rsid w:val="00397A11"/>
    <w:rsid w:val="003A01D1"/>
    <w:rsid w:val="003A0547"/>
    <w:rsid w:val="003A16F3"/>
    <w:rsid w:val="003A31CE"/>
    <w:rsid w:val="003A3D0B"/>
    <w:rsid w:val="003A407D"/>
    <w:rsid w:val="003A6C54"/>
    <w:rsid w:val="003A7A34"/>
    <w:rsid w:val="003A7BDB"/>
    <w:rsid w:val="003A7F6B"/>
    <w:rsid w:val="003A7F86"/>
    <w:rsid w:val="003B0BB1"/>
    <w:rsid w:val="003B0D71"/>
    <w:rsid w:val="003B3031"/>
    <w:rsid w:val="003B45F8"/>
    <w:rsid w:val="003B51D5"/>
    <w:rsid w:val="003B5E8A"/>
    <w:rsid w:val="003B5FCD"/>
    <w:rsid w:val="003B7A94"/>
    <w:rsid w:val="003B7C4E"/>
    <w:rsid w:val="003C11BC"/>
    <w:rsid w:val="003C123C"/>
    <w:rsid w:val="003C12AB"/>
    <w:rsid w:val="003C1FBB"/>
    <w:rsid w:val="003C21D0"/>
    <w:rsid w:val="003C2500"/>
    <w:rsid w:val="003C30A7"/>
    <w:rsid w:val="003C3DE9"/>
    <w:rsid w:val="003C4BE5"/>
    <w:rsid w:val="003C6A9A"/>
    <w:rsid w:val="003C7780"/>
    <w:rsid w:val="003D0878"/>
    <w:rsid w:val="003D0C0A"/>
    <w:rsid w:val="003D13B0"/>
    <w:rsid w:val="003D1EF2"/>
    <w:rsid w:val="003D2BA3"/>
    <w:rsid w:val="003D307B"/>
    <w:rsid w:val="003D324E"/>
    <w:rsid w:val="003D3671"/>
    <w:rsid w:val="003D3972"/>
    <w:rsid w:val="003D3A94"/>
    <w:rsid w:val="003D40AA"/>
    <w:rsid w:val="003D4D34"/>
    <w:rsid w:val="003D632B"/>
    <w:rsid w:val="003D6768"/>
    <w:rsid w:val="003E084F"/>
    <w:rsid w:val="003E1911"/>
    <w:rsid w:val="003E1F33"/>
    <w:rsid w:val="003E36D7"/>
    <w:rsid w:val="003E4AFE"/>
    <w:rsid w:val="003E4D0B"/>
    <w:rsid w:val="003E5028"/>
    <w:rsid w:val="003E54C2"/>
    <w:rsid w:val="003E5574"/>
    <w:rsid w:val="003E5824"/>
    <w:rsid w:val="003E592D"/>
    <w:rsid w:val="003E5B6E"/>
    <w:rsid w:val="003E6740"/>
    <w:rsid w:val="003E6F24"/>
    <w:rsid w:val="003E7861"/>
    <w:rsid w:val="003F0134"/>
    <w:rsid w:val="003F0159"/>
    <w:rsid w:val="003F0320"/>
    <w:rsid w:val="003F0D0C"/>
    <w:rsid w:val="003F0F37"/>
    <w:rsid w:val="003F1D3F"/>
    <w:rsid w:val="003F2263"/>
    <w:rsid w:val="003F2B3B"/>
    <w:rsid w:val="003F3666"/>
    <w:rsid w:val="003F41B4"/>
    <w:rsid w:val="003F4755"/>
    <w:rsid w:val="003F540D"/>
    <w:rsid w:val="003F7404"/>
    <w:rsid w:val="00400717"/>
    <w:rsid w:val="0040194D"/>
    <w:rsid w:val="004033EB"/>
    <w:rsid w:val="0040417F"/>
    <w:rsid w:val="004047A4"/>
    <w:rsid w:val="00407664"/>
    <w:rsid w:val="00407674"/>
    <w:rsid w:val="004079C0"/>
    <w:rsid w:val="0041008B"/>
    <w:rsid w:val="00410E80"/>
    <w:rsid w:val="004123F2"/>
    <w:rsid w:val="00414132"/>
    <w:rsid w:val="00414239"/>
    <w:rsid w:val="00415B41"/>
    <w:rsid w:val="00416DB8"/>
    <w:rsid w:val="0041726D"/>
    <w:rsid w:val="00421453"/>
    <w:rsid w:val="00422D1E"/>
    <w:rsid w:val="0042311B"/>
    <w:rsid w:val="00426015"/>
    <w:rsid w:val="00426794"/>
    <w:rsid w:val="00426C95"/>
    <w:rsid w:val="00427017"/>
    <w:rsid w:val="00427313"/>
    <w:rsid w:val="00427410"/>
    <w:rsid w:val="004276CA"/>
    <w:rsid w:val="00427E8E"/>
    <w:rsid w:val="00432CC9"/>
    <w:rsid w:val="00432DE9"/>
    <w:rsid w:val="00434B2B"/>
    <w:rsid w:val="004350DA"/>
    <w:rsid w:val="00435A1F"/>
    <w:rsid w:val="0043604B"/>
    <w:rsid w:val="00437E19"/>
    <w:rsid w:val="0044163C"/>
    <w:rsid w:val="004421E7"/>
    <w:rsid w:val="004428FE"/>
    <w:rsid w:val="00442C5A"/>
    <w:rsid w:val="0044348A"/>
    <w:rsid w:val="00443ACB"/>
    <w:rsid w:val="00443D38"/>
    <w:rsid w:val="0044473A"/>
    <w:rsid w:val="004447E9"/>
    <w:rsid w:val="004457E1"/>
    <w:rsid w:val="0044689E"/>
    <w:rsid w:val="00447BCF"/>
    <w:rsid w:val="00450357"/>
    <w:rsid w:val="00450F02"/>
    <w:rsid w:val="0045101E"/>
    <w:rsid w:val="00451DCA"/>
    <w:rsid w:val="0045235E"/>
    <w:rsid w:val="004523F1"/>
    <w:rsid w:val="00452E00"/>
    <w:rsid w:val="00453D87"/>
    <w:rsid w:val="004542EB"/>
    <w:rsid w:val="00454B1A"/>
    <w:rsid w:val="00455ABE"/>
    <w:rsid w:val="0046013D"/>
    <w:rsid w:val="004603B6"/>
    <w:rsid w:val="00461127"/>
    <w:rsid w:val="00462799"/>
    <w:rsid w:val="004628AF"/>
    <w:rsid w:val="00462C3A"/>
    <w:rsid w:val="00463FAB"/>
    <w:rsid w:val="00464F88"/>
    <w:rsid w:val="00464F9B"/>
    <w:rsid w:val="004651E9"/>
    <w:rsid w:val="00465C7D"/>
    <w:rsid w:val="004660D1"/>
    <w:rsid w:val="0046648B"/>
    <w:rsid w:val="0047026C"/>
    <w:rsid w:val="004720A4"/>
    <w:rsid w:val="004725D3"/>
    <w:rsid w:val="00472685"/>
    <w:rsid w:val="004728AA"/>
    <w:rsid w:val="004735B9"/>
    <w:rsid w:val="0047372E"/>
    <w:rsid w:val="00473DDC"/>
    <w:rsid w:val="00473F43"/>
    <w:rsid w:val="00474956"/>
    <w:rsid w:val="00475DFD"/>
    <w:rsid w:val="004763B9"/>
    <w:rsid w:val="0047697D"/>
    <w:rsid w:val="00477082"/>
    <w:rsid w:val="00477C13"/>
    <w:rsid w:val="0048194A"/>
    <w:rsid w:val="00481D27"/>
    <w:rsid w:val="004824DA"/>
    <w:rsid w:val="00482C40"/>
    <w:rsid w:val="00483009"/>
    <w:rsid w:val="004835BF"/>
    <w:rsid w:val="00484B14"/>
    <w:rsid w:val="00484D30"/>
    <w:rsid w:val="00485FB0"/>
    <w:rsid w:val="00486C34"/>
    <w:rsid w:val="00490116"/>
    <w:rsid w:val="004931D2"/>
    <w:rsid w:val="004935E6"/>
    <w:rsid w:val="00493676"/>
    <w:rsid w:val="00493FE3"/>
    <w:rsid w:val="00496917"/>
    <w:rsid w:val="00496EE6"/>
    <w:rsid w:val="0049707F"/>
    <w:rsid w:val="00497A54"/>
    <w:rsid w:val="00497BE8"/>
    <w:rsid w:val="00497CF8"/>
    <w:rsid w:val="004A00A2"/>
    <w:rsid w:val="004A0829"/>
    <w:rsid w:val="004A0DC9"/>
    <w:rsid w:val="004A235E"/>
    <w:rsid w:val="004A2A6E"/>
    <w:rsid w:val="004A32E7"/>
    <w:rsid w:val="004A437B"/>
    <w:rsid w:val="004A44A2"/>
    <w:rsid w:val="004A684F"/>
    <w:rsid w:val="004A710E"/>
    <w:rsid w:val="004A7F20"/>
    <w:rsid w:val="004B0926"/>
    <w:rsid w:val="004B1628"/>
    <w:rsid w:val="004B1756"/>
    <w:rsid w:val="004B1DD2"/>
    <w:rsid w:val="004B2905"/>
    <w:rsid w:val="004B40DC"/>
    <w:rsid w:val="004B44CF"/>
    <w:rsid w:val="004B4568"/>
    <w:rsid w:val="004B46C3"/>
    <w:rsid w:val="004B606A"/>
    <w:rsid w:val="004B6112"/>
    <w:rsid w:val="004B632B"/>
    <w:rsid w:val="004B6B72"/>
    <w:rsid w:val="004B739E"/>
    <w:rsid w:val="004B74FE"/>
    <w:rsid w:val="004B7946"/>
    <w:rsid w:val="004B7A43"/>
    <w:rsid w:val="004C00B4"/>
    <w:rsid w:val="004C0BDA"/>
    <w:rsid w:val="004C0E9F"/>
    <w:rsid w:val="004C191D"/>
    <w:rsid w:val="004C1DD8"/>
    <w:rsid w:val="004C355A"/>
    <w:rsid w:val="004C3C8D"/>
    <w:rsid w:val="004C41A2"/>
    <w:rsid w:val="004C44AB"/>
    <w:rsid w:val="004C5585"/>
    <w:rsid w:val="004C7C0E"/>
    <w:rsid w:val="004D0F67"/>
    <w:rsid w:val="004D19D2"/>
    <w:rsid w:val="004D2458"/>
    <w:rsid w:val="004D4BC0"/>
    <w:rsid w:val="004D688C"/>
    <w:rsid w:val="004D704B"/>
    <w:rsid w:val="004D7F57"/>
    <w:rsid w:val="004E1078"/>
    <w:rsid w:val="004E39D7"/>
    <w:rsid w:val="004E4C04"/>
    <w:rsid w:val="004E5658"/>
    <w:rsid w:val="004F0085"/>
    <w:rsid w:val="004F0545"/>
    <w:rsid w:val="004F0699"/>
    <w:rsid w:val="004F07B8"/>
    <w:rsid w:val="004F0934"/>
    <w:rsid w:val="004F13E5"/>
    <w:rsid w:val="004F14CB"/>
    <w:rsid w:val="004F1813"/>
    <w:rsid w:val="004F1D39"/>
    <w:rsid w:val="004F3F2D"/>
    <w:rsid w:val="004F3F57"/>
    <w:rsid w:val="004F44DE"/>
    <w:rsid w:val="004F5C63"/>
    <w:rsid w:val="004F5C76"/>
    <w:rsid w:val="004F6E54"/>
    <w:rsid w:val="00502753"/>
    <w:rsid w:val="00502DE7"/>
    <w:rsid w:val="0050313D"/>
    <w:rsid w:val="005047D1"/>
    <w:rsid w:val="005100F2"/>
    <w:rsid w:val="0051049C"/>
    <w:rsid w:val="00510A1A"/>
    <w:rsid w:val="00511C33"/>
    <w:rsid w:val="00512FF8"/>
    <w:rsid w:val="00513EAE"/>
    <w:rsid w:val="00514717"/>
    <w:rsid w:val="00514D0F"/>
    <w:rsid w:val="00516AE5"/>
    <w:rsid w:val="005172E9"/>
    <w:rsid w:val="00517D9C"/>
    <w:rsid w:val="0052072A"/>
    <w:rsid w:val="00521A0C"/>
    <w:rsid w:val="00525A1B"/>
    <w:rsid w:val="0052622E"/>
    <w:rsid w:val="00526EE9"/>
    <w:rsid w:val="005301AD"/>
    <w:rsid w:val="005307F3"/>
    <w:rsid w:val="00533F0A"/>
    <w:rsid w:val="00534CBB"/>
    <w:rsid w:val="00534E1B"/>
    <w:rsid w:val="00536015"/>
    <w:rsid w:val="0053606C"/>
    <w:rsid w:val="00536A18"/>
    <w:rsid w:val="00536A23"/>
    <w:rsid w:val="00537092"/>
    <w:rsid w:val="00541D3C"/>
    <w:rsid w:val="00545211"/>
    <w:rsid w:val="005458FF"/>
    <w:rsid w:val="00546320"/>
    <w:rsid w:val="0054783F"/>
    <w:rsid w:val="00550A7D"/>
    <w:rsid w:val="00551188"/>
    <w:rsid w:val="00551CCE"/>
    <w:rsid w:val="00551CD3"/>
    <w:rsid w:val="00552181"/>
    <w:rsid w:val="00552485"/>
    <w:rsid w:val="00553B97"/>
    <w:rsid w:val="0055414E"/>
    <w:rsid w:val="00555E26"/>
    <w:rsid w:val="005576BC"/>
    <w:rsid w:val="005634D0"/>
    <w:rsid w:val="0056537B"/>
    <w:rsid w:val="00566599"/>
    <w:rsid w:val="00566C6C"/>
    <w:rsid w:val="00566CE5"/>
    <w:rsid w:val="00570777"/>
    <w:rsid w:val="00570985"/>
    <w:rsid w:val="00570989"/>
    <w:rsid w:val="005723CB"/>
    <w:rsid w:val="00573057"/>
    <w:rsid w:val="005733B4"/>
    <w:rsid w:val="00573E23"/>
    <w:rsid w:val="00574824"/>
    <w:rsid w:val="00574F9D"/>
    <w:rsid w:val="005763FC"/>
    <w:rsid w:val="00576A97"/>
    <w:rsid w:val="00577FD3"/>
    <w:rsid w:val="0058030B"/>
    <w:rsid w:val="00580F53"/>
    <w:rsid w:val="00582530"/>
    <w:rsid w:val="005837E5"/>
    <w:rsid w:val="00584150"/>
    <w:rsid w:val="005849EB"/>
    <w:rsid w:val="00586228"/>
    <w:rsid w:val="00586970"/>
    <w:rsid w:val="00586A8A"/>
    <w:rsid w:val="00586C33"/>
    <w:rsid w:val="0058719D"/>
    <w:rsid w:val="00587C7C"/>
    <w:rsid w:val="00590051"/>
    <w:rsid w:val="005904EB"/>
    <w:rsid w:val="00590C2E"/>
    <w:rsid w:val="0059184C"/>
    <w:rsid w:val="0059305C"/>
    <w:rsid w:val="00593DC3"/>
    <w:rsid w:val="005940F1"/>
    <w:rsid w:val="0059421E"/>
    <w:rsid w:val="0059455D"/>
    <w:rsid w:val="005946EC"/>
    <w:rsid w:val="005947E0"/>
    <w:rsid w:val="00595C6B"/>
    <w:rsid w:val="00595DAC"/>
    <w:rsid w:val="00595F2C"/>
    <w:rsid w:val="00596012"/>
    <w:rsid w:val="005977DE"/>
    <w:rsid w:val="005A042D"/>
    <w:rsid w:val="005A0984"/>
    <w:rsid w:val="005A0CC8"/>
    <w:rsid w:val="005A37E8"/>
    <w:rsid w:val="005A4068"/>
    <w:rsid w:val="005A4877"/>
    <w:rsid w:val="005A4ADB"/>
    <w:rsid w:val="005A52BB"/>
    <w:rsid w:val="005A6FA9"/>
    <w:rsid w:val="005A7224"/>
    <w:rsid w:val="005A738D"/>
    <w:rsid w:val="005A747B"/>
    <w:rsid w:val="005A74F8"/>
    <w:rsid w:val="005A76AD"/>
    <w:rsid w:val="005B233F"/>
    <w:rsid w:val="005B2506"/>
    <w:rsid w:val="005B3600"/>
    <w:rsid w:val="005B499A"/>
    <w:rsid w:val="005B4F4D"/>
    <w:rsid w:val="005B60A0"/>
    <w:rsid w:val="005B6552"/>
    <w:rsid w:val="005B7868"/>
    <w:rsid w:val="005C00B9"/>
    <w:rsid w:val="005C00BE"/>
    <w:rsid w:val="005C0C92"/>
    <w:rsid w:val="005C244D"/>
    <w:rsid w:val="005C2689"/>
    <w:rsid w:val="005C4477"/>
    <w:rsid w:val="005C4A0C"/>
    <w:rsid w:val="005C5CB3"/>
    <w:rsid w:val="005C6FE4"/>
    <w:rsid w:val="005C714B"/>
    <w:rsid w:val="005D00C3"/>
    <w:rsid w:val="005D088B"/>
    <w:rsid w:val="005D0ED3"/>
    <w:rsid w:val="005D2DCA"/>
    <w:rsid w:val="005D30B9"/>
    <w:rsid w:val="005D6160"/>
    <w:rsid w:val="005D619D"/>
    <w:rsid w:val="005D6597"/>
    <w:rsid w:val="005D6E91"/>
    <w:rsid w:val="005E0C6B"/>
    <w:rsid w:val="005E1CD4"/>
    <w:rsid w:val="005E2A02"/>
    <w:rsid w:val="005E2AC4"/>
    <w:rsid w:val="005E3440"/>
    <w:rsid w:val="005E45EB"/>
    <w:rsid w:val="005E5797"/>
    <w:rsid w:val="005E675D"/>
    <w:rsid w:val="005F0FFF"/>
    <w:rsid w:val="005F1CB9"/>
    <w:rsid w:val="005F1F17"/>
    <w:rsid w:val="005F2204"/>
    <w:rsid w:val="005F2561"/>
    <w:rsid w:val="005F2808"/>
    <w:rsid w:val="005F28D6"/>
    <w:rsid w:val="005F2B12"/>
    <w:rsid w:val="005F2EA8"/>
    <w:rsid w:val="005F3034"/>
    <w:rsid w:val="005F48E5"/>
    <w:rsid w:val="005F71D6"/>
    <w:rsid w:val="005F7216"/>
    <w:rsid w:val="00600527"/>
    <w:rsid w:val="006013A0"/>
    <w:rsid w:val="00601A23"/>
    <w:rsid w:val="00601E18"/>
    <w:rsid w:val="00603F89"/>
    <w:rsid w:val="00605805"/>
    <w:rsid w:val="00605B7A"/>
    <w:rsid w:val="00606263"/>
    <w:rsid w:val="006075EB"/>
    <w:rsid w:val="00607923"/>
    <w:rsid w:val="006103AC"/>
    <w:rsid w:val="00611577"/>
    <w:rsid w:val="006129E8"/>
    <w:rsid w:val="00612DFF"/>
    <w:rsid w:val="00612EFA"/>
    <w:rsid w:val="00613E7B"/>
    <w:rsid w:val="00614675"/>
    <w:rsid w:val="0061495C"/>
    <w:rsid w:val="00615F59"/>
    <w:rsid w:val="006174D9"/>
    <w:rsid w:val="006178C1"/>
    <w:rsid w:val="00617BCF"/>
    <w:rsid w:val="00620D5E"/>
    <w:rsid w:val="00620F55"/>
    <w:rsid w:val="00620FBD"/>
    <w:rsid w:val="00621102"/>
    <w:rsid w:val="0062188C"/>
    <w:rsid w:val="00621DEE"/>
    <w:rsid w:val="00623530"/>
    <w:rsid w:val="00623D28"/>
    <w:rsid w:val="00624C27"/>
    <w:rsid w:val="00625EA0"/>
    <w:rsid w:val="00627A20"/>
    <w:rsid w:val="00627B69"/>
    <w:rsid w:val="006313BC"/>
    <w:rsid w:val="00631FA2"/>
    <w:rsid w:val="0063262D"/>
    <w:rsid w:val="00633A7D"/>
    <w:rsid w:val="00633A96"/>
    <w:rsid w:val="00633C66"/>
    <w:rsid w:val="006349A8"/>
    <w:rsid w:val="006357C7"/>
    <w:rsid w:val="00635AF2"/>
    <w:rsid w:val="00636DAC"/>
    <w:rsid w:val="006379EA"/>
    <w:rsid w:val="00641A1D"/>
    <w:rsid w:val="00643BB0"/>
    <w:rsid w:val="0064796F"/>
    <w:rsid w:val="00650F4E"/>
    <w:rsid w:val="006526BF"/>
    <w:rsid w:val="00652DD3"/>
    <w:rsid w:val="0065319D"/>
    <w:rsid w:val="00654247"/>
    <w:rsid w:val="006548E1"/>
    <w:rsid w:val="00654925"/>
    <w:rsid w:val="00654BBB"/>
    <w:rsid w:val="00654FF5"/>
    <w:rsid w:val="00656915"/>
    <w:rsid w:val="006613D3"/>
    <w:rsid w:val="00662206"/>
    <w:rsid w:val="00662D91"/>
    <w:rsid w:val="00663DAC"/>
    <w:rsid w:val="00664D03"/>
    <w:rsid w:val="00665D40"/>
    <w:rsid w:val="00667F65"/>
    <w:rsid w:val="00670F8C"/>
    <w:rsid w:val="00671817"/>
    <w:rsid w:val="006722FC"/>
    <w:rsid w:val="006734E3"/>
    <w:rsid w:val="00673525"/>
    <w:rsid w:val="00673C80"/>
    <w:rsid w:val="00674535"/>
    <w:rsid w:val="00674D7E"/>
    <w:rsid w:val="00675273"/>
    <w:rsid w:val="00675EA9"/>
    <w:rsid w:val="006761D6"/>
    <w:rsid w:val="00676475"/>
    <w:rsid w:val="00676DEC"/>
    <w:rsid w:val="0067785E"/>
    <w:rsid w:val="00677B43"/>
    <w:rsid w:val="00680F90"/>
    <w:rsid w:val="006813C4"/>
    <w:rsid w:val="00681B69"/>
    <w:rsid w:val="006826A2"/>
    <w:rsid w:val="00682F3E"/>
    <w:rsid w:val="00683EE5"/>
    <w:rsid w:val="006846E9"/>
    <w:rsid w:val="00684AC6"/>
    <w:rsid w:val="00684F81"/>
    <w:rsid w:val="00686C44"/>
    <w:rsid w:val="006876CC"/>
    <w:rsid w:val="00687DCC"/>
    <w:rsid w:val="00691680"/>
    <w:rsid w:val="00691BF7"/>
    <w:rsid w:val="006921A2"/>
    <w:rsid w:val="006921A6"/>
    <w:rsid w:val="00695027"/>
    <w:rsid w:val="00695154"/>
    <w:rsid w:val="006957FB"/>
    <w:rsid w:val="00695A83"/>
    <w:rsid w:val="006963F6"/>
    <w:rsid w:val="00696CBC"/>
    <w:rsid w:val="006972E9"/>
    <w:rsid w:val="00697D05"/>
    <w:rsid w:val="006A00FC"/>
    <w:rsid w:val="006A015A"/>
    <w:rsid w:val="006A0310"/>
    <w:rsid w:val="006A35F0"/>
    <w:rsid w:val="006A4454"/>
    <w:rsid w:val="006A5AE3"/>
    <w:rsid w:val="006A6966"/>
    <w:rsid w:val="006A6AD0"/>
    <w:rsid w:val="006A7571"/>
    <w:rsid w:val="006A7E90"/>
    <w:rsid w:val="006B0D38"/>
    <w:rsid w:val="006B22F0"/>
    <w:rsid w:val="006B290A"/>
    <w:rsid w:val="006B2BC1"/>
    <w:rsid w:val="006B38B4"/>
    <w:rsid w:val="006B3B7C"/>
    <w:rsid w:val="006B419D"/>
    <w:rsid w:val="006B44B7"/>
    <w:rsid w:val="006B491B"/>
    <w:rsid w:val="006B49F7"/>
    <w:rsid w:val="006B4C96"/>
    <w:rsid w:val="006B5666"/>
    <w:rsid w:val="006B6C88"/>
    <w:rsid w:val="006B75F6"/>
    <w:rsid w:val="006C0EEA"/>
    <w:rsid w:val="006C1339"/>
    <w:rsid w:val="006C27C6"/>
    <w:rsid w:val="006C2987"/>
    <w:rsid w:val="006C2FB0"/>
    <w:rsid w:val="006C30B3"/>
    <w:rsid w:val="006C4368"/>
    <w:rsid w:val="006C4492"/>
    <w:rsid w:val="006C51FB"/>
    <w:rsid w:val="006C6D44"/>
    <w:rsid w:val="006C78AF"/>
    <w:rsid w:val="006D0CB5"/>
    <w:rsid w:val="006D2227"/>
    <w:rsid w:val="006D290E"/>
    <w:rsid w:val="006D31D9"/>
    <w:rsid w:val="006D4F26"/>
    <w:rsid w:val="006D7A99"/>
    <w:rsid w:val="006D7F73"/>
    <w:rsid w:val="006E2C75"/>
    <w:rsid w:val="006E2DFF"/>
    <w:rsid w:val="006E3181"/>
    <w:rsid w:val="006E3280"/>
    <w:rsid w:val="006E3D2E"/>
    <w:rsid w:val="006E5D0F"/>
    <w:rsid w:val="006E5F5D"/>
    <w:rsid w:val="006E60B5"/>
    <w:rsid w:val="006E71CC"/>
    <w:rsid w:val="006E77D4"/>
    <w:rsid w:val="006F0238"/>
    <w:rsid w:val="006F1957"/>
    <w:rsid w:val="006F27A1"/>
    <w:rsid w:val="006F2BC9"/>
    <w:rsid w:val="006F3845"/>
    <w:rsid w:val="006F3D29"/>
    <w:rsid w:val="006F4435"/>
    <w:rsid w:val="006F4CF0"/>
    <w:rsid w:val="006F6222"/>
    <w:rsid w:val="006F7DB0"/>
    <w:rsid w:val="006F7EE8"/>
    <w:rsid w:val="006F7F89"/>
    <w:rsid w:val="0070081B"/>
    <w:rsid w:val="00701EE9"/>
    <w:rsid w:val="00702173"/>
    <w:rsid w:val="007022F7"/>
    <w:rsid w:val="007033E6"/>
    <w:rsid w:val="007039B0"/>
    <w:rsid w:val="00704183"/>
    <w:rsid w:val="007041BF"/>
    <w:rsid w:val="00704288"/>
    <w:rsid w:val="00705D8C"/>
    <w:rsid w:val="00705FDB"/>
    <w:rsid w:val="00706263"/>
    <w:rsid w:val="00706359"/>
    <w:rsid w:val="007064F0"/>
    <w:rsid w:val="00706B7A"/>
    <w:rsid w:val="0071030A"/>
    <w:rsid w:val="00710462"/>
    <w:rsid w:val="0071058F"/>
    <w:rsid w:val="00710A8F"/>
    <w:rsid w:val="0071264D"/>
    <w:rsid w:val="00713500"/>
    <w:rsid w:val="007138D9"/>
    <w:rsid w:val="00714238"/>
    <w:rsid w:val="00715AB7"/>
    <w:rsid w:val="00720C4F"/>
    <w:rsid w:val="00721BFC"/>
    <w:rsid w:val="00722327"/>
    <w:rsid w:val="00722C3E"/>
    <w:rsid w:val="00722F2A"/>
    <w:rsid w:val="00724C99"/>
    <w:rsid w:val="00724D62"/>
    <w:rsid w:val="00724FB7"/>
    <w:rsid w:val="007263C4"/>
    <w:rsid w:val="00727E83"/>
    <w:rsid w:val="00730C85"/>
    <w:rsid w:val="00735CF4"/>
    <w:rsid w:val="00735D3C"/>
    <w:rsid w:val="00736003"/>
    <w:rsid w:val="00736965"/>
    <w:rsid w:val="0074114B"/>
    <w:rsid w:val="007412A2"/>
    <w:rsid w:val="007414F3"/>
    <w:rsid w:val="007415C1"/>
    <w:rsid w:val="00741981"/>
    <w:rsid w:val="00742767"/>
    <w:rsid w:val="00742D82"/>
    <w:rsid w:val="00743511"/>
    <w:rsid w:val="00743B55"/>
    <w:rsid w:val="007448C3"/>
    <w:rsid w:val="0074655C"/>
    <w:rsid w:val="00746F94"/>
    <w:rsid w:val="00746FD8"/>
    <w:rsid w:val="007475BF"/>
    <w:rsid w:val="007479AE"/>
    <w:rsid w:val="00747EF4"/>
    <w:rsid w:val="0075073D"/>
    <w:rsid w:val="00750E33"/>
    <w:rsid w:val="007510CB"/>
    <w:rsid w:val="00751538"/>
    <w:rsid w:val="00751FBE"/>
    <w:rsid w:val="00752A2D"/>
    <w:rsid w:val="007536C8"/>
    <w:rsid w:val="00754723"/>
    <w:rsid w:val="00754918"/>
    <w:rsid w:val="0075564E"/>
    <w:rsid w:val="00756014"/>
    <w:rsid w:val="00756697"/>
    <w:rsid w:val="00756D27"/>
    <w:rsid w:val="00756FEE"/>
    <w:rsid w:val="0075723B"/>
    <w:rsid w:val="0076122A"/>
    <w:rsid w:val="007613B0"/>
    <w:rsid w:val="00761B55"/>
    <w:rsid w:val="00761F45"/>
    <w:rsid w:val="00762A4B"/>
    <w:rsid w:val="00762B1A"/>
    <w:rsid w:val="00763835"/>
    <w:rsid w:val="00763A6F"/>
    <w:rsid w:val="00763BB4"/>
    <w:rsid w:val="007642E1"/>
    <w:rsid w:val="00765C88"/>
    <w:rsid w:val="007707E8"/>
    <w:rsid w:val="00770932"/>
    <w:rsid w:val="00771E98"/>
    <w:rsid w:val="00772AF7"/>
    <w:rsid w:val="00774028"/>
    <w:rsid w:val="007746FD"/>
    <w:rsid w:val="00777B7F"/>
    <w:rsid w:val="00780441"/>
    <w:rsid w:val="007804F3"/>
    <w:rsid w:val="00781019"/>
    <w:rsid w:val="0078103A"/>
    <w:rsid w:val="00781781"/>
    <w:rsid w:val="00781AC9"/>
    <w:rsid w:val="00781AD4"/>
    <w:rsid w:val="0078203B"/>
    <w:rsid w:val="007820A9"/>
    <w:rsid w:val="00783E94"/>
    <w:rsid w:val="00783F27"/>
    <w:rsid w:val="0078419C"/>
    <w:rsid w:val="00785244"/>
    <w:rsid w:val="00785D6A"/>
    <w:rsid w:val="00785F3E"/>
    <w:rsid w:val="00786365"/>
    <w:rsid w:val="00787F82"/>
    <w:rsid w:val="00790A50"/>
    <w:rsid w:val="0079120E"/>
    <w:rsid w:val="00792962"/>
    <w:rsid w:val="00793386"/>
    <w:rsid w:val="00797033"/>
    <w:rsid w:val="00797C31"/>
    <w:rsid w:val="007A0C95"/>
    <w:rsid w:val="007A1FB7"/>
    <w:rsid w:val="007A2215"/>
    <w:rsid w:val="007A2711"/>
    <w:rsid w:val="007A2B8C"/>
    <w:rsid w:val="007A30BD"/>
    <w:rsid w:val="007A315A"/>
    <w:rsid w:val="007A37B4"/>
    <w:rsid w:val="007A38B2"/>
    <w:rsid w:val="007A5200"/>
    <w:rsid w:val="007A5382"/>
    <w:rsid w:val="007A5E19"/>
    <w:rsid w:val="007B0648"/>
    <w:rsid w:val="007B1249"/>
    <w:rsid w:val="007B136D"/>
    <w:rsid w:val="007B1529"/>
    <w:rsid w:val="007B195B"/>
    <w:rsid w:val="007B2746"/>
    <w:rsid w:val="007B2B43"/>
    <w:rsid w:val="007B2DBF"/>
    <w:rsid w:val="007B2E53"/>
    <w:rsid w:val="007B5C08"/>
    <w:rsid w:val="007B5CDD"/>
    <w:rsid w:val="007B5FDA"/>
    <w:rsid w:val="007B6079"/>
    <w:rsid w:val="007B609E"/>
    <w:rsid w:val="007B67E6"/>
    <w:rsid w:val="007B680C"/>
    <w:rsid w:val="007C00F0"/>
    <w:rsid w:val="007C27CB"/>
    <w:rsid w:val="007C48A1"/>
    <w:rsid w:val="007C4EA0"/>
    <w:rsid w:val="007C5203"/>
    <w:rsid w:val="007C5422"/>
    <w:rsid w:val="007C5F5E"/>
    <w:rsid w:val="007C68D3"/>
    <w:rsid w:val="007C6EAE"/>
    <w:rsid w:val="007D123F"/>
    <w:rsid w:val="007D1D8A"/>
    <w:rsid w:val="007D2D66"/>
    <w:rsid w:val="007D3447"/>
    <w:rsid w:val="007D3961"/>
    <w:rsid w:val="007D5198"/>
    <w:rsid w:val="007D75B2"/>
    <w:rsid w:val="007E01BE"/>
    <w:rsid w:val="007E0A50"/>
    <w:rsid w:val="007E115D"/>
    <w:rsid w:val="007E1393"/>
    <w:rsid w:val="007E274B"/>
    <w:rsid w:val="007E2C98"/>
    <w:rsid w:val="007E36A0"/>
    <w:rsid w:val="007E3AD2"/>
    <w:rsid w:val="007E4532"/>
    <w:rsid w:val="007E459E"/>
    <w:rsid w:val="007E54E3"/>
    <w:rsid w:val="007E6B11"/>
    <w:rsid w:val="007E79F5"/>
    <w:rsid w:val="007F03C9"/>
    <w:rsid w:val="007F10CD"/>
    <w:rsid w:val="007F27AC"/>
    <w:rsid w:val="007F2A37"/>
    <w:rsid w:val="007F3876"/>
    <w:rsid w:val="007F3950"/>
    <w:rsid w:val="007F3B8C"/>
    <w:rsid w:val="007F5271"/>
    <w:rsid w:val="007F6E89"/>
    <w:rsid w:val="007F7461"/>
    <w:rsid w:val="007F7E13"/>
    <w:rsid w:val="00800109"/>
    <w:rsid w:val="00800E3A"/>
    <w:rsid w:val="008016BF"/>
    <w:rsid w:val="00801967"/>
    <w:rsid w:val="00802333"/>
    <w:rsid w:val="00802C8B"/>
    <w:rsid w:val="00802CBE"/>
    <w:rsid w:val="00803A16"/>
    <w:rsid w:val="00803C58"/>
    <w:rsid w:val="00804967"/>
    <w:rsid w:val="00804F57"/>
    <w:rsid w:val="0080533D"/>
    <w:rsid w:val="008070A7"/>
    <w:rsid w:val="00807251"/>
    <w:rsid w:val="00807366"/>
    <w:rsid w:val="008073A8"/>
    <w:rsid w:val="0080780C"/>
    <w:rsid w:val="00810FC1"/>
    <w:rsid w:val="00812651"/>
    <w:rsid w:val="00812FF8"/>
    <w:rsid w:val="008132AC"/>
    <w:rsid w:val="0081404C"/>
    <w:rsid w:val="00814143"/>
    <w:rsid w:val="008161F9"/>
    <w:rsid w:val="008162B7"/>
    <w:rsid w:val="00816BB8"/>
    <w:rsid w:val="0082192E"/>
    <w:rsid w:val="0082201A"/>
    <w:rsid w:val="00822169"/>
    <w:rsid w:val="0082225C"/>
    <w:rsid w:val="008232FD"/>
    <w:rsid w:val="0082337D"/>
    <w:rsid w:val="008265F2"/>
    <w:rsid w:val="00826964"/>
    <w:rsid w:val="0082799F"/>
    <w:rsid w:val="00827E16"/>
    <w:rsid w:val="00827E7A"/>
    <w:rsid w:val="00830406"/>
    <w:rsid w:val="00830CDA"/>
    <w:rsid w:val="008312F4"/>
    <w:rsid w:val="00832AAB"/>
    <w:rsid w:val="00833ED2"/>
    <w:rsid w:val="0083611A"/>
    <w:rsid w:val="00836A5B"/>
    <w:rsid w:val="008402EF"/>
    <w:rsid w:val="00840FDA"/>
    <w:rsid w:val="008411F1"/>
    <w:rsid w:val="00842C14"/>
    <w:rsid w:val="00843181"/>
    <w:rsid w:val="0084550A"/>
    <w:rsid w:val="0084555D"/>
    <w:rsid w:val="008469B8"/>
    <w:rsid w:val="008476D9"/>
    <w:rsid w:val="00850A56"/>
    <w:rsid w:val="00850BCC"/>
    <w:rsid w:val="00851EDC"/>
    <w:rsid w:val="008521C5"/>
    <w:rsid w:val="008526D0"/>
    <w:rsid w:val="008542B7"/>
    <w:rsid w:val="0085513B"/>
    <w:rsid w:val="0085650E"/>
    <w:rsid w:val="00862E90"/>
    <w:rsid w:val="00864D9D"/>
    <w:rsid w:val="00866232"/>
    <w:rsid w:val="00866575"/>
    <w:rsid w:val="008665FE"/>
    <w:rsid w:val="00867C5C"/>
    <w:rsid w:val="00870E32"/>
    <w:rsid w:val="00872A5E"/>
    <w:rsid w:val="00872B70"/>
    <w:rsid w:val="00873F37"/>
    <w:rsid w:val="00874567"/>
    <w:rsid w:val="00874D08"/>
    <w:rsid w:val="0087518F"/>
    <w:rsid w:val="00875438"/>
    <w:rsid w:val="00875778"/>
    <w:rsid w:val="008758D9"/>
    <w:rsid w:val="0087596D"/>
    <w:rsid w:val="00876F0C"/>
    <w:rsid w:val="00877671"/>
    <w:rsid w:val="00877D1B"/>
    <w:rsid w:val="0088036C"/>
    <w:rsid w:val="008805ED"/>
    <w:rsid w:val="008824A7"/>
    <w:rsid w:val="0088279E"/>
    <w:rsid w:val="00884AC0"/>
    <w:rsid w:val="00886AF5"/>
    <w:rsid w:val="00890C96"/>
    <w:rsid w:val="00891873"/>
    <w:rsid w:val="00891963"/>
    <w:rsid w:val="0089244F"/>
    <w:rsid w:val="00892E86"/>
    <w:rsid w:val="00893702"/>
    <w:rsid w:val="00893912"/>
    <w:rsid w:val="00894825"/>
    <w:rsid w:val="00894AEF"/>
    <w:rsid w:val="00895B07"/>
    <w:rsid w:val="00895EFE"/>
    <w:rsid w:val="0089708D"/>
    <w:rsid w:val="00897DE6"/>
    <w:rsid w:val="008A15F9"/>
    <w:rsid w:val="008A1733"/>
    <w:rsid w:val="008A1A1C"/>
    <w:rsid w:val="008A2AAC"/>
    <w:rsid w:val="008A326D"/>
    <w:rsid w:val="008A48BE"/>
    <w:rsid w:val="008A5030"/>
    <w:rsid w:val="008A50ED"/>
    <w:rsid w:val="008A51B1"/>
    <w:rsid w:val="008A61E4"/>
    <w:rsid w:val="008A69EE"/>
    <w:rsid w:val="008A6C7A"/>
    <w:rsid w:val="008A77F8"/>
    <w:rsid w:val="008B0225"/>
    <w:rsid w:val="008B1C35"/>
    <w:rsid w:val="008B372D"/>
    <w:rsid w:val="008B3B04"/>
    <w:rsid w:val="008B520C"/>
    <w:rsid w:val="008B74E0"/>
    <w:rsid w:val="008C0030"/>
    <w:rsid w:val="008C0FE2"/>
    <w:rsid w:val="008C2792"/>
    <w:rsid w:val="008C2A77"/>
    <w:rsid w:val="008C37EB"/>
    <w:rsid w:val="008C59B8"/>
    <w:rsid w:val="008C5A73"/>
    <w:rsid w:val="008C775D"/>
    <w:rsid w:val="008D073F"/>
    <w:rsid w:val="008D1564"/>
    <w:rsid w:val="008D1E2E"/>
    <w:rsid w:val="008D30D3"/>
    <w:rsid w:val="008D312E"/>
    <w:rsid w:val="008D340B"/>
    <w:rsid w:val="008D3531"/>
    <w:rsid w:val="008D3A11"/>
    <w:rsid w:val="008D4123"/>
    <w:rsid w:val="008D5404"/>
    <w:rsid w:val="008D65AA"/>
    <w:rsid w:val="008D6CED"/>
    <w:rsid w:val="008D7297"/>
    <w:rsid w:val="008E01A9"/>
    <w:rsid w:val="008E2004"/>
    <w:rsid w:val="008E3C1D"/>
    <w:rsid w:val="008E4569"/>
    <w:rsid w:val="008E4BC6"/>
    <w:rsid w:val="008E4DED"/>
    <w:rsid w:val="008E547B"/>
    <w:rsid w:val="008E674B"/>
    <w:rsid w:val="008E6A75"/>
    <w:rsid w:val="008E7865"/>
    <w:rsid w:val="008E79D4"/>
    <w:rsid w:val="008F1540"/>
    <w:rsid w:val="008F1FEA"/>
    <w:rsid w:val="008F40C6"/>
    <w:rsid w:val="008F4527"/>
    <w:rsid w:val="008F4FF4"/>
    <w:rsid w:val="008F5865"/>
    <w:rsid w:val="008F6097"/>
    <w:rsid w:val="008F672E"/>
    <w:rsid w:val="008F6956"/>
    <w:rsid w:val="008F6DE6"/>
    <w:rsid w:val="008F75AA"/>
    <w:rsid w:val="008F75D5"/>
    <w:rsid w:val="008F7840"/>
    <w:rsid w:val="00901122"/>
    <w:rsid w:val="009011B9"/>
    <w:rsid w:val="00902C7A"/>
    <w:rsid w:val="00903136"/>
    <w:rsid w:val="009036A4"/>
    <w:rsid w:val="00903BE8"/>
    <w:rsid w:val="009040C7"/>
    <w:rsid w:val="009056FC"/>
    <w:rsid w:val="009074AE"/>
    <w:rsid w:val="00907899"/>
    <w:rsid w:val="00910407"/>
    <w:rsid w:val="009119B7"/>
    <w:rsid w:val="00913AA5"/>
    <w:rsid w:val="00913C7C"/>
    <w:rsid w:val="009140E6"/>
    <w:rsid w:val="00914AA5"/>
    <w:rsid w:val="00915BF3"/>
    <w:rsid w:val="009169BB"/>
    <w:rsid w:val="00920784"/>
    <w:rsid w:val="009222C0"/>
    <w:rsid w:val="00923099"/>
    <w:rsid w:val="009233DA"/>
    <w:rsid w:val="009237BE"/>
    <w:rsid w:val="0092441C"/>
    <w:rsid w:val="00924FD1"/>
    <w:rsid w:val="00924FFA"/>
    <w:rsid w:val="0092655C"/>
    <w:rsid w:val="00931D0C"/>
    <w:rsid w:val="009325D4"/>
    <w:rsid w:val="0093310A"/>
    <w:rsid w:val="009347BF"/>
    <w:rsid w:val="00935261"/>
    <w:rsid w:val="0093532A"/>
    <w:rsid w:val="009355FE"/>
    <w:rsid w:val="0093574A"/>
    <w:rsid w:val="00937697"/>
    <w:rsid w:val="00940505"/>
    <w:rsid w:val="00940B17"/>
    <w:rsid w:val="0094275F"/>
    <w:rsid w:val="0094298D"/>
    <w:rsid w:val="009471CF"/>
    <w:rsid w:val="0095024A"/>
    <w:rsid w:val="0095290C"/>
    <w:rsid w:val="00952C0F"/>
    <w:rsid w:val="00952C97"/>
    <w:rsid w:val="0095347E"/>
    <w:rsid w:val="0095492E"/>
    <w:rsid w:val="00954E2B"/>
    <w:rsid w:val="009551BB"/>
    <w:rsid w:val="00956308"/>
    <w:rsid w:val="00956A10"/>
    <w:rsid w:val="009604F0"/>
    <w:rsid w:val="009619F0"/>
    <w:rsid w:val="00961E71"/>
    <w:rsid w:val="009623F4"/>
    <w:rsid w:val="00963D66"/>
    <w:rsid w:val="00964586"/>
    <w:rsid w:val="00964D40"/>
    <w:rsid w:val="009661A2"/>
    <w:rsid w:val="00970A9A"/>
    <w:rsid w:val="00970B8B"/>
    <w:rsid w:val="00972828"/>
    <w:rsid w:val="0097297F"/>
    <w:rsid w:val="00972DBC"/>
    <w:rsid w:val="009731EF"/>
    <w:rsid w:val="009753C5"/>
    <w:rsid w:val="00975B98"/>
    <w:rsid w:val="00975F56"/>
    <w:rsid w:val="00976811"/>
    <w:rsid w:val="00977877"/>
    <w:rsid w:val="00977EAA"/>
    <w:rsid w:val="00980679"/>
    <w:rsid w:val="00981674"/>
    <w:rsid w:val="0098178D"/>
    <w:rsid w:val="00982B96"/>
    <w:rsid w:val="00982D51"/>
    <w:rsid w:val="009833DF"/>
    <w:rsid w:val="009839AA"/>
    <w:rsid w:val="00983DFE"/>
    <w:rsid w:val="009842CE"/>
    <w:rsid w:val="00984DD6"/>
    <w:rsid w:val="00986E4F"/>
    <w:rsid w:val="00986E8D"/>
    <w:rsid w:val="00990896"/>
    <w:rsid w:val="009916B0"/>
    <w:rsid w:val="00991832"/>
    <w:rsid w:val="00991949"/>
    <w:rsid w:val="009923C3"/>
    <w:rsid w:val="0099289F"/>
    <w:rsid w:val="0099484A"/>
    <w:rsid w:val="00994CCA"/>
    <w:rsid w:val="009955C2"/>
    <w:rsid w:val="009963F2"/>
    <w:rsid w:val="00997671"/>
    <w:rsid w:val="009A1BE8"/>
    <w:rsid w:val="009A22BE"/>
    <w:rsid w:val="009A252E"/>
    <w:rsid w:val="009A41DE"/>
    <w:rsid w:val="009A5062"/>
    <w:rsid w:val="009A5991"/>
    <w:rsid w:val="009A7B58"/>
    <w:rsid w:val="009B0151"/>
    <w:rsid w:val="009B06BA"/>
    <w:rsid w:val="009B139A"/>
    <w:rsid w:val="009B1618"/>
    <w:rsid w:val="009B1D56"/>
    <w:rsid w:val="009B3A4F"/>
    <w:rsid w:val="009B3AAB"/>
    <w:rsid w:val="009B4299"/>
    <w:rsid w:val="009B4487"/>
    <w:rsid w:val="009B5DC8"/>
    <w:rsid w:val="009B6935"/>
    <w:rsid w:val="009C06A9"/>
    <w:rsid w:val="009C093F"/>
    <w:rsid w:val="009C11D2"/>
    <w:rsid w:val="009C1641"/>
    <w:rsid w:val="009C185C"/>
    <w:rsid w:val="009C1EAA"/>
    <w:rsid w:val="009C22B2"/>
    <w:rsid w:val="009C2E46"/>
    <w:rsid w:val="009C2F97"/>
    <w:rsid w:val="009C3659"/>
    <w:rsid w:val="009C3BE7"/>
    <w:rsid w:val="009C49EA"/>
    <w:rsid w:val="009C5BE3"/>
    <w:rsid w:val="009C62A6"/>
    <w:rsid w:val="009D002B"/>
    <w:rsid w:val="009D0D45"/>
    <w:rsid w:val="009D150A"/>
    <w:rsid w:val="009D27D4"/>
    <w:rsid w:val="009D3154"/>
    <w:rsid w:val="009D38E7"/>
    <w:rsid w:val="009D5FA4"/>
    <w:rsid w:val="009D682F"/>
    <w:rsid w:val="009D6FB7"/>
    <w:rsid w:val="009D7BF8"/>
    <w:rsid w:val="009E088E"/>
    <w:rsid w:val="009E0F98"/>
    <w:rsid w:val="009E1EA2"/>
    <w:rsid w:val="009E3B0F"/>
    <w:rsid w:val="009E6E10"/>
    <w:rsid w:val="009F06D1"/>
    <w:rsid w:val="009F15F5"/>
    <w:rsid w:val="009F29E9"/>
    <w:rsid w:val="009F30A2"/>
    <w:rsid w:val="009F3382"/>
    <w:rsid w:val="009F3702"/>
    <w:rsid w:val="009F3E05"/>
    <w:rsid w:val="009F40D6"/>
    <w:rsid w:val="009F5457"/>
    <w:rsid w:val="009F5C59"/>
    <w:rsid w:val="009F6A1B"/>
    <w:rsid w:val="009F6D99"/>
    <w:rsid w:val="009F7D87"/>
    <w:rsid w:val="00A01486"/>
    <w:rsid w:val="00A03953"/>
    <w:rsid w:val="00A03F66"/>
    <w:rsid w:val="00A04A58"/>
    <w:rsid w:val="00A06C07"/>
    <w:rsid w:val="00A07937"/>
    <w:rsid w:val="00A10B5D"/>
    <w:rsid w:val="00A11753"/>
    <w:rsid w:val="00A12767"/>
    <w:rsid w:val="00A12CDA"/>
    <w:rsid w:val="00A12FC3"/>
    <w:rsid w:val="00A132B6"/>
    <w:rsid w:val="00A135B0"/>
    <w:rsid w:val="00A146DE"/>
    <w:rsid w:val="00A14ED6"/>
    <w:rsid w:val="00A15CAB"/>
    <w:rsid w:val="00A1610C"/>
    <w:rsid w:val="00A168F2"/>
    <w:rsid w:val="00A174EE"/>
    <w:rsid w:val="00A17702"/>
    <w:rsid w:val="00A209C6"/>
    <w:rsid w:val="00A21050"/>
    <w:rsid w:val="00A211D3"/>
    <w:rsid w:val="00A22CCB"/>
    <w:rsid w:val="00A24458"/>
    <w:rsid w:val="00A2454D"/>
    <w:rsid w:val="00A251A1"/>
    <w:rsid w:val="00A25E87"/>
    <w:rsid w:val="00A26487"/>
    <w:rsid w:val="00A276EF"/>
    <w:rsid w:val="00A27FCF"/>
    <w:rsid w:val="00A315D1"/>
    <w:rsid w:val="00A33CF5"/>
    <w:rsid w:val="00A34734"/>
    <w:rsid w:val="00A34819"/>
    <w:rsid w:val="00A35B21"/>
    <w:rsid w:val="00A365F6"/>
    <w:rsid w:val="00A373EE"/>
    <w:rsid w:val="00A3757A"/>
    <w:rsid w:val="00A37E67"/>
    <w:rsid w:val="00A401B2"/>
    <w:rsid w:val="00A403FD"/>
    <w:rsid w:val="00A412F7"/>
    <w:rsid w:val="00A41E30"/>
    <w:rsid w:val="00A4233E"/>
    <w:rsid w:val="00A44122"/>
    <w:rsid w:val="00A45152"/>
    <w:rsid w:val="00A4572F"/>
    <w:rsid w:val="00A4708D"/>
    <w:rsid w:val="00A5142D"/>
    <w:rsid w:val="00A51613"/>
    <w:rsid w:val="00A516DE"/>
    <w:rsid w:val="00A51B78"/>
    <w:rsid w:val="00A52517"/>
    <w:rsid w:val="00A52535"/>
    <w:rsid w:val="00A525B6"/>
    <w:rsid w:val="00A52658"/>
    <w:rsid w:val="00A526F2"/>
    <w:rsid w:val="00A529C4"/>
    <w:rsid w:val="00A52D05"/>
    <w:rsid w:val="00A54A86"/>
    <w:rsid w:val="00A567F3"/>
    <w:rsid w:val="00A57AAA"/>
    <w:rsid w:val="00A57E65"/>
    <w:rsid w:val="00A60003"/>
    <w:rsid w:val="00A60BB9"/>
    <w:rsid w:val="00A61BDD"/>
    <w:rsid w:val="00A624AD"/>
    <w:rsid w:val="00A62A47"/>
    <w:rsid w:val="00A62DB2"/>
    <w:rsid w:val="00A637C8"/>
    <w:rsid w:val="00A6416E"/>
    <w:rsid w:val="00A647BB"/>
    <w:rsid w:val="00A65AC6"/>
    <w:rsid w:val="00A66245"/>
    <w:rsid w:val="00A669E2"/>
    <w:rsid w:val="00A670FA"/>
    <w:rsid w:val="00A675D2"/>
    <w:rsid w:val="00A677DC"/>
    <w:rsid w:val="00A70136"/>
    <w:rsid w:val="00A70F64"/>
    <w:rsid w:val="00A7424F"/>
    <w:rsid w:val="00A75E86"/>
    <w:rsid w:val="00A7625C"/>
    <w:rsid w:val="00A76590"/>
    <w:rsid w:val="00A8017B"/>
    <w:rsid w:val="00A812F3"/>
    <w:rsid w:val="00A816DB"/>
    <w:rsid w:val="00A82376"/>
    <w:rsid w:val="00A82551"/>
    <w:rsid w:val="00A82975"/>
    <w:rsid w:val="00A83218"/>
    <w:rsid w:val="00A83637"/>
    <w:rsid w:val="00A83BB7"/>
    <w:rsid w:val="00A84D1C"/>
    <w:rsid w:val="00A85593"/>
    <w:rsid w:val="00A85832"/>
    <w:rsid w:val="00A87EC4"/>
    <w:rsid w:val="00A90256"/>
    <w:rsid w:val="00A91096"/>
    <w:rsid w:val="00A9174B"/>
    <w:rsid w:val="00A920A7"/>
    <w:rsid w:val="00A921C2"/>
    <w:rsid w:val="00A92E27"/>
    <w:rsid w:val="00A932C0"/>
    <w:rsid w:val="00A93595"/>
    <w:rsid w:val="00A94478"/>
    <w:rsid w:val="00A94578"/>
    <w:rsid w:val="00A94855"/>
    <w:rsid w:val="00A94B37"/>
    <w:rsid w:val="00A96C07"/>
    <w:rsid w:val="00A97648"/>
    <w:rsid w:val="00AA0ED0"/>
    <w:rsid w:val="00AA2321"/>
    <w:rsid w:val="00AA2DB5"/>
    <w:rsid w:val="00AA3293"/>
    <w:rsid w:val="00AA33D1"/>
    <w:rsid w:val="00AA3DDC"/>
    <w:rsid w:val="00AA408B"/>
    <w:rsid w:val="00AA4BD6"/>
    <w:rsid w:val="00AA5C98"/>
    <w:rsid w:val="00AA7219"/>
    <w:rsid w:val="00AA7838"/>
    <w:rsid w:val="00AA7CC7"/>
    <w:rsid w:val="00AB09C5"/>
    <w:rsid w:val="00AB1FAE"/>
    <w:rsid w:val="00AB244E"/>
    <w:rsid w:val="00AB2624"/>
    <w:rsid w:val="00AB265A"/>
    <w:rsid w:val="00AB2E6C"/>
    <w:rsid w:val="00AB2F27"/>
    <w:rsid w:val="00AB3124"/>
    <w:rsid w:val="00AB4241"/>
    <w:rsid w:val="00AB43B8"/>
    <w:rsid w:val="00AB4671"/>
    <w:rsid w:val="00AB49F5"/>
    <w:rsid w:val="00AB4DFE"/>
    <w:rsid w:val="00AB6F85"/>
    <w:rsid w:val="00AB7488"/>
    <w:rsid w:val="00AB7C94"/>
    <w:rsid w:val="00AC0743"/>
    <w:rsid w:val="00AC0CFE"/>
    <w:rsid w:val="00AC0EBC"/>
    <w:rsid w:val="00AC10A8"/>
    <w:rsid w:val="00AC2A8D"/>
    <w:rsid w:val="00AC2DDA"/>
    <w:rsid w:val="00AC3C6E"/>
    <w:rsid w:val="00AC4301"/>
    <w:rsid w:val="00AC59B8"/>
    <w:rsid w:val="00AC5FDB"/>
    <w:rsid w:val="00AD15DD"/>
    <w:rsid w:val="00AD1A50"/>
    <w:rsid w:val="00AD1C5E"/>
    <w:rsid w:val="00AD204A"/>
    <w:rsid w:val="00AD2A04"/>
    <w:rsid w:val="00AD4833"/>
    <w:rsid w:val="00AD7743"/>
    <w:rsid w:val="00AE022E"/>
    <w:rsid w:val="00AE3EB1"/>
    <w:rsid w:val="00AE4D85"/>
    <w:rsid w:val="00AE59D8"/>
    <w:rsid w:val="00AE6B2D"/>
    <w:rsid w:val="00AE72D9"/>
    <w:rsid w:val="00AF011E"/>
    <w:rsid w:val="00AF1F2E"/>
    <w:rsid w:val="00AF41C2"/>
    <w:rsid w:val="00AF50F0"/>
    <w:rsid w:val="00AF5A00"/>
    <w:rsid w:val="00AF6100"/>
    <w:rsid w:val="00AF69E9"/>
    <w:rsid w:val="00AF753F"/>
    <w:rsid w:val="00AF7D70"/>
    <w:rsid w:val="00B0074B"/>
    <w:rsid w:val="00B0126C"/>
    <w:rsid w:val="00B01556"/>
    <w:rsid w:val="00B1029D"/>
    <w:rsid w:val="00B10898"/>
    <w:rsid w:val="00B11FD4"/>
    <w:rsid w:val="00B1447C"/>
    <w:rsid w:val="00B1604D"/>
    <w:rsid w:val="00B166A7"/>
    <w:rsid w:val="00B16B14"/>
    <w:rsid w:val="00B20B5C"/>
    <w:rsid w:val="00B20C71"/>
    <w:rsid w:val="00B212C4"/>
    <w:rsid w:val="00B213D5"/>
    <w:rsid w:val="00B21826"/>
    <w:rsid w:val="00B21861"/>
    <w:rsid w:val="00B246CA"/>
    <w:rsid w:val="00B25D69"/>
    <w:rsid w:val="00B26F6C"/>
    <w:rsid w:val="00B308BB"/>
    <w:rsid w:val="00B30D27"/>
    <w:rsid w:val="00B30FB0"/>
    <w:rsid w:val="00B30FFD"/>
    <w:rsid w:val="00B32272"/>
    <w:rsid w:val="00B3398B"/>
    <w:rsid w:val="00B33B43"/>
    <w:rsid w:val="00B33DE5"/>
    <w:rsid w:val="00B33FC0"/>
    <w:rsid w:val="00B34431"/>
    <w:rsid w:val="00B34D2A"/>
    <w:rsid w:val="00B34F7F"/>
    <w:rsid w:val="00B35A87"/>
    <w:rsid w:val="00B36161"/>
    <w:rsid w:val="00B362D2"/>
    <w:rsid w:val="00B367B5"/>
    <w:rsid w:val="00B374A6"/>
    <w:rsid w:val="00B375B1"/>
    <w:rsid w:val="00B412F9"/>
    <w:rsid w:val="00B4140B"/>
    <w:rsid w:val="00B428B4"/>
    <w:rsid w:val="00B4295C"/>
    <w:rsid w:val="00B42CBF"/>
    <w:rsid w:val="00B430F6"/>
    <w:rsid w:val="00B45C5B"/>
    <w:rsid w:val="00B4684D"/>
    <w:rsid w:val="00B47AF7"/>
    <w:rsid w:val="00B47F65"/>
    <w:rsid w:val="00B50213"/>
    <w:rsid w:val="00B51B9C"/>
    <w:rsid w:val="00B5256E"/>
    <w:rsid w:val="00B55B0B"/>
    <w:rsid w:val="00B57D67"/>
    <w:rsid w:val="00B6012D"/>
    <w:rsid w:val="00B6022F"/>
    <w:rsid w:val="00B60AA7"/>
    <w:rsid w:val="00B60D86"/>
    <w:rsid w:val="00B61400"/>
    <w:rsid w:val="00B61407"/>
    <w:rsid w:val="00B61A60"/>
    <w:rsid w:val="00B64093"/>
    <w:rsid w:val="00B64CAE"/>
    <w:rsid w:val="00B659DE"/>
    <w:rsid w:val="00B65B3A"/>
    <w:rsid w:val="00B665E4"/>
    <w:rsid w:val="00B67168"/>
    <w:rsid w:val="00B672A3"/>
    <w:rsid w:val="00B705B4"/>
    <w:rsid w:val="00B7217F"/>
    <w:rsid w:val="00B72432"/>
    <w:rsid w:val="00B72C2D"/>
    <w:rsid w:val="00B7357E"/>
    <w:rsid w:val="00B73D70"/>
    <w:rsid w:val="00B741AD"/>
    <w:rsid w:val="00B76218"/>
    <w:rsid w:val="00B7667B"/>
    <w:rsid w:val="00B7700F"/>
    <w:rsid w:val="00B7740C"/>
    <w:rsid w:val="00B77680"/>
    <w:rsid w:val="00B7782E"/>
    <w:rsid w:val="00B77BA5"/>
    <w:rsid w:val="00B77DDA"/>
    <w:rsid w:val="00B80F7D"/>
    <w:rsid w:val="00B8147F"/>
    <w:rsid w:val="00B81636"/>
    <w:rsid w:val="00B81717"/>
    <w:rsid w:val="00B81832"/>
    <w:rsid w:val="00B81B52"/>
    <w:rsid w:val="00B82731"/>
    <w:rsid w:val="00B831C8"/>
    <w:rsid w:val="00B8370A"/>
    <w:rsid w:val="00B83A14"/>
    <w:rsid w:val="00B83E7F"/>
    <w:rsid w:val="00B86DDE"/>
    <w:rsid w:val="00B86EA0"/>
    <w:rsid w:val="00B872EC"/>
    <w:rsid w:val="00B87ECF"/>
    <w:rsid w:val="00B92A67"/>
    <w:rsid w:val="00B94A96"/>
    <w:rsid w:val="00B95C19"/>
    <w:rsid w:val="00B9635A"/>
    <w:rsid w:val="00B97D8B"/>
    <w:rsid w:val="00BA030D"/>
    <w:rsid w:val="00BA0566"/>
    <w:rsid w:val="00BA174D"/>
    <w:rsid w:val="00BA1EDD"/>
    <w:rsid w:val="00BA23BD"/>
    <w:rsid w:val="00BA3238"/>
    <w:rsid w:val="00BA3B93"/>
    <w:rsid w:val="00BA3F7D"/>
    <w:rsid w:val="00BA4ED9"/>
    <w:rsid w:val="00BA573B"/>
    <w:rsid w:val="00BA68DD"/>
    <w:rsid w:val="00BA7209"/>
    <w:rsid w:val="00BA76FD"/>
    <w:rsid w:val="00BA782F"/>
    <w:rsid w:val="00BB0A4B"/>
    <w:rsid w:val="00BB1594"/>
    <w:rsid w:val="00BB36DC"/>
    <w:rsid w:val="00BB4B31"/>
    <w:rsid w:val="00BB4C9C"/>
    <w:rsid w:val="00BB6316"/>
    <w:rsid w:val="00BB66B7"/>
    <w:rsid w:val="00BB6B43"/>
    <w:rsid w:val="00BB745B"/>
    <w:rsid w:val="00BC034F"/>
    <w:rsid w:val="00BC1D21"/>
    <w:rsid w:val="00BC1F16"/>
    <w:rsid w:val="00BC2448"/>
    <w:rsid w:val="00BC2E20"/>
    <w:rsid w:val="00BC2E69"/>
    <w:rsid w:val="00BC3B57"/>
    <w:rsid w:val="00BC400C"/>
    <w:rsid w:val="00BC4778"/>
    <w:rsid w:val="00BC7E76"/>
    <w:rsid w:val="00BD01CE"/>
    <w:rsid w:val="00BD0848"/>
    <w:rsid w:val="00BD178F"/>
    <w:rsid w:val="00BD1DDD"/>
    <w:rsid w:val="00BD3C70"/>
    <w:rsid w:val="00BD495E"/>
    <w:rsid w:val="00BD5C61"/>
    <w:rsid w:val="00BD7653"/>
    <w:rsid w:val="00BE09E5"/>
    <w:rsid w:val="00BE1322"/>
    <w:rsid w:val="00BE1A47"/>
    <w:rsid w:val="00BE1CEF"/>
    <w:rsid w:val="00BE27FC"/>
    <w:rsid w:val="00BE2F6F"/>
    <w:rsid w:val="00BE34EA"/>
    <w:rsid w:val="00BE380B"/>
    <w:rsid w:val="00BE4B96"/>
    <w:rsid w:val="00BE5AC5"/>
    <w:rsid w:val="00BF15B0"/>
    <w:rsid w:val="00BF20F2"/>
    <w:rsid w:val="00BF2185"/>
    <w:rsid w:val="00BF21BF"/>
    <w:rsid w:val="00BF2890"/>
    <w:rsid w:val="00BF37BB"/>
    <w:rsid w:val="00BF400D"/>
    <w:rsid w:val="00BF5126"/>
    <w:rsid w:val="00BF5FF1"/>
    <w:rsid w:val="00BF729E"/>
    <w:rsid w:val="00BF7A01"/>
    <w:rsid w:val="00BF7CDE"/>
    <w:rsid w:val="00C01B55"/>
    <w:rsid w:val="00C028E7"/>
    <w:rsid w:val="00C03A14"/>
    <w:rsid w:val="00C0623E"/>
    <w:rsid w:val="00C06E93"/>
    <w:rsid w:val="00C07763"/>
    <w:rsid w:val="00C07831"/>
    <w:rsid w:val="00C07AE4"/>
    <w:rsid w:val="00C1033C"/>
    <w:rsid w:val="00C107A7"/>
    <w:rsid w:val="00C11F1B"/>
    <w:rsid w:val="00C12FF2"/>
    <w:rsid w:val="00C138CD"/>
    <w:rsid w:val="00C14ADB"/>
    <w:rsid w:val="00C2047D"/>
    <w:rsid w:val="00C20B56"/>
    <w:rsid w:val="00C214A5"/>
    <w:rsid w:val="00C21F87"/>
    <w:rsid w:val="00C24119"/>
    <w:rsid w:val="00C24B31"/>
    <w:rsid w:val="00C2508F"/>
    <w:rsid w:val="00C25BA8"/>
    <w:rsid w:val="00C26547"/>
    <w:rsid w:val="00C26746"/>
    <w:rsid w:val="00C2745D"/>
    <w:rsid w:val="00C274AF"/>
    <w:rsid w:val="00C3005F"/>
    <w:rsid w:val="00C30369"/>
    <w:rsid w:val="00C31632"/>
    <w:rsid w:val="00C317D0"/>
    <w:rsid w:val="00C31EE4"/>
    <w:rsid w:val="00C327C7"/>
    <w:rsid w:val="00C338EC"/>
    <w:rsid w:val="00C3427F"/>
    <w:rsid w:val="00C3528C"/>
    <w:rsid w:val="00C37378"/>
    <w:rsid w:val="00C377C4"/>
    <w:rsid w:val="00C436CD"/>
    <w:rsid w:val="00C44289"/>
    <w:rsid w:val="00C45A15"/>
    <w:rsid w:val="00C4603C"/>
    <w:rsid w:val="00C4739D"/>
    <w:rsid w:val="00C500AB"/>
    <w:rsid w:val="00C508A4"/>
    <w:rsid w:val="00C524CA"/>
    <w:rsid w:val="00C53994"/>
    <w:rsid w:val="00C53ABB"/>
    <w:rsid w:val="00C54077"/>
    <w:rsid w:val="00C54543"/>
    <w:rsid w:val="00C54D22"/>
    <w:rsid w:val="00C54F5A"/>
    <w:rsid w:val="00C551BD"/>
    <w:rsid w:val="00C55624"/>
    <w:rsid w:val="00C56DB2"/>
    <w:rsid w:val="00C57B17"/>
    <w:rsid w:val="00C608E3"/>
    <w:rsid w:val="00C6267E"/>
    <w:rsid w:val="00C63BA4"/>
    <w:rsid w:val="00C63EA6"/>
    <w:rsid w:val="00C647B1"/>
    <w:rsid w:val="00C64AAA"/>
    <w:rsid w:val="00C66459"/>
    <w:rsid w:val="00C66739"/>
    <w:rsid w:val="00C66AE5"/>
    <w:rsid w:val="00C70664"/>
    <w:rsid w:val="00C70FBC"/>
    <w:rsid w:val="00C73D2B"/>
    <w:rsid w:val="00C74B18"/>
    <w:rsid w:val="00C7644D"/>
    <w:rsid w:val="00C82F84"/>
    <w:rsid w:val="00C8307E"/>
    <w:rsid w:val="00C838D2"/>
    <w:rsid w:val="00C83A39"/>
    <w:rsid w:val="00C855B5"/>
    <w:rsid w:val="00C86E0A"/>
    <w:rsid w:val="00C877E1"/>
    <w:rsid w:val="00C90648"/>
    <w:rsid w:val="00C91367"/>
    <w:rsid w:val="00C91796"/>
    <w:rsid w:val="00C9221E"/>
    <w:rsid w:val="00C923A7"/>
    <w:rsid w:val="00C9251C"/>
    <w:rsid w:val="00CA100C"/>
    <w:rsid w:val="00CA1D4E"/>
    <w:rsid w:val="00CA23AB"/>
    <w:rsid w:val="00CA2B02"/>
    <w:rsid w:val="00CA3E5C"/>
    <w:rsid w:val="00CA4273"/>
    <w:rsid w:val="00CA5428"/>
    <w:rsid w:val="00CA57FE"/>
    <w:rsid w:val="00CA5F74"/>
    <w:rsid w:val="00CA6910"/>
    <w:rsid w:val="00CA7041"/>
    <w:rsid w:val="00CA769B"/>
    <w:rsid w:val="00CB016B"/>
    <w:rsid w:val="00CB0E5B"/>
    <w:rsid w:val="00CB1D54"/>
    <w:rsid w:val="00CB1E3C"/>
    <w:rsid w:val="00CB24FB"/>
    <w:rsid w:val="00CB322E"/>
    <w:rsid w:val="00CB3342"/>
    <w:rsid w:val="00CB39DF"/>
    <w:rsid w:val="00CB4EF8"/>
    <w:rsid w:val="00CB52E3"/>
    <w:rsid w:val="00CB5A66"/>
    <w:rsid w:val="00CB5E1B"/>
    <w:rsid w:val="00CB7E6F"/>
    <w:rsid w:val="00CC2B7C"/>
    <w:rsid w:val="00CC3FA8"/>
    <w:rsid w:val="00CC5850"/>
    <w:rsid w:val="00CC5D20"/>
    <w:rsid w:val="00CC614D"/>
    <w:rsid w:val="00CC7565"/>
    <w:rsid w:val="00CC7AB7"/>
    <w:rsid w:val="00CD08AC"/>
    <w:rsid w:val="00CD0E87"/>
    <w:rsid w:val="00CD1823"/>
    <w:rsid w:val="00CD320F"/>
    <w:rsid w:val="00CD3D12"/>
    <w:rsid w:val="00CD5A79"/>
    <w:rsid w:val="00CD6275"/>
    <w:rsid w:val="00CD635A"/>
    <w:rsid w:val="00CD6485"/>
    <w:rsid w:val="00CD6AC4"/>
    <w:rsid w:val="00CD6D8F"/>
    <w:rsid w:val="00CD71C4"/>
    <w:rsid w:val="00CD75C2"/>
    <w:rsid w:val="00CD77C2"/>
    <w:rsid w:val="00CE182C"/>
    <w:rsid w:val="00CE2240"/>
    <w:rsid w:val="00CE2556"/>
    <w:rsid w:val="00CE2A2F"/>
    <w:rsid w:val="00CE2F95"/>
    <w:rsid w:val="00CE3189"/>
    <w:rsid w:val="00CE3F2B"/>
    <w:rsid w:val="00CE4156"/>
    <w:rsid w:val="00CE58B3"/>
    <w:rsid w:val="00CE6F62"/>
    <w:rsid w:val="00CE738E"/>
    <w:rsid w:val="00CE7D0D"/>
    <w:rsid w:val="00CF0A94"/>
    <w:rsid w:val="00CF2E5E"/>
    <w:rsid w:val="00CF4DB2"/>
    <w:rsid w:val="00CF5A4C"/>
    <w:rsid w:val="00CF5D1A"/>
    <w:rsid w:val="00CF5F70"/>
    <w:rsid w:val="00CF64D8"/>
    <w:rsid w:val="00D0042C"/>
    <w:rsid w:val="00D00F55"/>
    <w:rsid w:val="00D02254"/>
    <w:rsid w:val="00D02537"/>
    <w:rsid w:val="00D04D77"/>
    <w:rsid w:val="00D05655"/>
    <w:rsid w:val="00D05FE0"/>
    <w:rsid w:val="00D06346"/>
    <w:rsid w:val="00D069B8"/>
    <w:rsid w:val="00D07161"/>
    <w:rsid w:val="00D10BB9"/>
    <w:rsid w:val="00D1118A"/>
    <w:rsid w:val="00D117EA"/>
    <w:rsid w:val="00D11AB3"/>
    <w:rsid w:val="00D12997"/>
    <w:rsid w:val="00D12AF3"/>
    <w:rsid w:val="00D1340C"/>
    <w:rsid w:val="00D13CA4"/>
    <w:rsid w:val="00D201FD"/>
    <w:rsid w:val="00D20DCD"/>
    <w:rsid w:val="00D21385"/>
    <w:rsid w:val="00D21C64"/>
    <w:rsid w:val="00D21F65"/>
    <w:rsid w:val="00D22AAE"/>
    <w:rsid w:val="00D22C3B"/>
    <w:rsid w:val="00D239B3"/>
    <w:rsid w:val="00D23FF4"/>
    <w:rsid w:val="00D244D1"/>
    <w:rsid w:val="00D246F4"/>
    <w:rsid w:val="00D25189"/>
    <w:rsid w:val="00D260C8"/>
    <w:rsid w:val="00D2635D"/>
    <w:rsid w:val="00D268C6"/>
    <w:rsid w:val="00D30B55"/>
    <w:rsid w:val="00D30D53"/>
    <w:rsid w:val="00D31593"/>
    <w:rsid w:val="00D33676"/>
    <w:rsid w:val="00D33847"/>
    <w:rsid w:val="00D34122"/>
    <w:rsid w:val="00D35266"/>
    <w:rsid w:val="00D360BF"/>
    <w:rsid w:val="00D362D7"/>
    <w:rsid w:val="00D37896"/>
    <w:rsid w:val="00D4051B"/>
    <w:rsid w:val="00D405A4"/>
    <w:rsid w:val="00D41F3F"/>
    <w:rsid w:val="00D42587"/>
    <w:rsid w:val="00D427DB"/>
    <w:rsid w:val="00D42DA0"/>
    <w:rsid w:val="00D43962"/>
    <w:rsid w:val="00D44300"/>
    <w:rsid w:val="00D44F1B"/>
    <w:rsid w:val="00D450CD"/>
    <w:rsid w:val="00D450F3"/>
    <w:rsid w:val="00D456BF"/>
    <w:rsid w:val="00D45FBD"/>
    <w:rsid w:val="00D46230"/>
    <w:rsid w:val="00D50712"/>
    <w:rsid w:val="00D507A6"/>
    <w:rsid w:val="00D51AB4"/>
    <w:rsid w:val="00D52020"/>
    <w:rsid w:val="00D520C3"/>
    <w:rsid w:val="00D524FA"/>
    <w:rsid w:val="00D526B9"/>
    <w:rsid w:val="00D5365B"/>
    <w:rsid w:val="00D536B0"/>
    <w:rsid w:val="00D53D22"/>
    <w:rsid w:val="00D53F79"/>
    <w:rsid w:val="00D53FA2"/>
    <w:rsid w:val="00D54F25"/>
    <w:rsid w:val="00D55C42"/>
    <w:rsid w:val="00D56E80"/>
    <w:rsid w:val="00D60E15"/>
    <w:rsid w:val="00D61138"/>
    <w:rsid w:val="00D614FE"/>
    <w:rsid w:val="00D63309"/>
    <w:rsid w:val="00D66716"/>
    <w:rsid w:val="00D71131"/>
    <w:rsid w:val="00D719A2"/>
    <w:rsid w:val="00D72168"/>
    <w:rsid w:val="00D731C2"/>
    <w:rsid w:val="00D73B03"/>
    <w:rsid w:val="00D74C93"/>
    <w:rsid w:val="00D7541A"/>
    <w:rsid w:val="00D75D55"/>
    <w:rsid w:val="00D761D8"/>
    <w:rsid w:val="00D76963"/>
    <w:rsid w:val="00D77405"/>
    <w:rsid w:val="00D800AF"/>
    <w:rsid w:val="00D801B5"/>
    <w:rsid w:val="00D80378"/>
    <w:rsid w:val="00D80C22"/>
    <w:rsid w:val="00D80EFC"/>
    <w:rsid w:val="00D816B1"/>
    <w:rsid w:val="00D82752"/>
    <w:rsid w:val="00D8459B"/>
    <w:rsid w:val="00D84D79"/>
    <w:rsid w:val="00D84EF0"/>
    <w:rsid w:val="00D8526C"/>
    <w:rsid w:val="00D9047B"/>
    <w:rsid w:val="00D9122F"/>
    <w:rsid w:val="00D9163A"/>
    <w:rsid w:val="00D92FF9"/>
    <w:rsid w:val="00D93EDB"/>
    <w:rsid w:val="00D95D43"/>
    <w:rsid w:val="00D9625A"/>
    <w:rsid w:val="00D9652F"/>
    <w:rsid w:val="00D96F31"/>
    <w:rsid w:val="00DA1653"/>
    <w:rsid w:val="00DA248F"/>
    <w:rsid w:val="00DA2577"/>
    <w:rsid w:val="00DA328B"/>
    <w:rsid w:val="00DA3811"/>
    <w:rsid w:val="00DA3869"/>
    <w:rsid w:val="00DA4110"/>
    <w:rsid w:val="00DA5398"/>
    <w:rsid w:val="00DA5FFF"/>
    <w:rsid w:val="00DA6022"/>
    <w:rsid w:val="00DA69B3"/>
    <w:rsid w:val="00DA7BDA"/>
    <w:rsid w:val="00DB0299"/>
    <w:rsid w:val="00DB14C2"/>
    <w:rsid w:val="00DB19D7"/>
    <w:rsid w:val="00DB33E3"/>
    <w:rsid w:val="00DB4295"/>
    <w:rsid w:val="00DB456D"/>
    <w:rsid w:val="00DB4581"/>
    <w:rsid w:val="00DB53BB"/>
    <w:rsid w:val="00DB5CFA"/>
    <w:rsid w:val="00DB5D39"/>
    <w:rsid w:val="00DB5D95"/>
    <w:rsid w:val="00DB663B"/>
    <w:rsid w:val="00DB761A"/>
    <w:rsid w:val="00DB7921"/>
    <w:rsid w:val="00DB7C7A"/>
    <w:rsid w:val="00DB7E78"/>
    <w:rsid w:val="00DC0B1B"/>
    <w:rsid w:val="00DC1F10"/>
    <w:rsid w:val="00DC2E0E"/>
    <w:rsid w:val="00DC6452"/>
    <w:rsid w:val="00DC7D12"/>
    <w:rsid w:val="00DC7E7B"/>
    <w:rsid w:val="00DD0E16"/>
    <w:rsid w:val="00DD1D93"/>
    <w:rsid w:val="00DD23F9"/>
    <w:rsid w:val="00DD3230"/>
    <w:rsid w:val="00DD4BE8"/>
    <w:rsid w:val="00DD5431"/>
    <w:rsid w:val="00DE16E4"/>
    <w:rsid w:val="00DE2A8D"/>
    <w:rsid w:val="00DE3BE2"/>
    <w:rsid w:val="00DE78A9"/>
    <w:rsid w:val="00DF06A9"/>
    <w:rsid w:val="00DF1669"/>
    <w:rsid w:val="00DF194E"/>
    <w:rsid w:val="00DF2654"/>
    <w:rsid w:val="00DF2843"/>
    <w:rsid w:val="00DF3B6A"/>
    <w:rsid w:val="00DF4A73"/>
    <w:rsid w:val="00DF6161"/>
    <w:rsid w:val="00E00628"/>
    <w:rsid w:val="00E0120C"/>
    <w:rsid w:val="00E02DE2"/>
    <w:rsid w:val="00E04740"/>
    <w:rsid w:val="00E050BE"/>
    <w:rsid w:val="00E05C7B"/>
    <w:rsid w:val="00E061FE"/>
    <w:rsid w:val="00E0777F"/>
    <w:rsid w:val="00E07C28"/>
    <w:rsid w:val="00E07DE4"/>
    <w:rsid w:val="00E07DE8"/>
    <w:rsid w:val="00E108C2"/>
    <w:rsid w:val="00E11EFA"/>
    <w:rsid w:val="00E12616"/>
    <w:rsid w:val="00E1404E"/>
    <w:rsid w:val="00E14A83"/>
    <w:rsid w:val="00E1506E"/>
    <w:rsid w:val="00E15459"/>
    <w:rsid w:val="00E16378"/>
    <w:rsid w:val="00E165A5"/>
    <w:rsid w:val="00E16639"/>
    <w:rsid w:val="00E16F0A"/>
    <w:rsid w:val="00E17F9A"/>
    <w:rsid w:val="00E201B5"/>
    <w:rsid w:val="00E21A01"/>
    <w:rsid w:val="00E224EA"/>
    <w:rsid w:val="00E22AAB"/>
    <w:rsid w:val="00E2350F"/>
    <w:rsid w:val="00E23AB5"/>
    <w:rsid w:val="00E25AF1"/>
    <w:rsid w:val="00E26E80"/>
    <w:rsid w:val="00E278CF"/>
    <w:rsid w:val="00E305AD"/>
    <w:rsid w:val="00E30F1D"/>
    <w:rsid w:val="00E329FC"/>
    <w:rsid w:val="00E33CFD"/>
    <w:rsid w:val="00E34222"/>
    <w:rsid w:val="00E35648"/>
    <w:rsid w:val="00E35A67"/>
    <w:rsid w:val="00E3734D"/>
    <w:rsid w:val="00E374DB"/>
    <w:rsid w:val="00E37846"/>
    <w:rsid w:val="00E401B9"/>
    <w:rsid w:val="00E40ADA"/>
    <w:rsid w:val="00E4144C"/>
    <w:rsid w:val="00E4205E"/>
    <w:rsid w:val="00E4242B"/>
    <w:rsid w:val="00E432A3"/>
    <w:rsid w:val="00E452DC"/>
    <w:rsid w:val="00E461FA"/>
    <w:rsid w:val="00E50F08"/>
    <w:rsid w:val="00E529A3"/>
    <w:rsid w:val="00E53117"/>
    <w:rsid w:val="00E53456"/>
    <w:rsid w:val="00E535F6"/>
    <w:rsid w:val="00E537CD"/>
    <w:rsid w:val="00E53B5F"/>
    <w:rsid w:val="00E548FD"/>
    <w:rsid w:val="00E55760"/>
    <w:rsid w:val="00E55AAA"/>
    <w:rsid w:val="00E5631E"/>
    <w:rsid w:val="00E5675E"/>
    <w:rsid w:val="00E569D0"/>
    <w:rsid w:val="00E56B03"/>
    <w:rsid w:val="00E57841"/>
    <w:rsid w:val="00E57B74"/>
    <w:rsid w:val="00E6095E"/>
    <w:rsid w:val="00E62460"/>
    <w:rsid w:val="00E62837"/>
    <w:rsid w:val="00E62CB2"/>
    <w:rsid w:val="00E63313"/>
    <w:rsid w:val="00E64397"/>
    <w:rsid w:val="00E65186"/>
    <w:rsid w:val="00E65256"/>
    <w:rsid w:val="00E70B39"/>
    <w:rsid w:val="00E70D91"/>
    <w:rsid w:val="00E710F7"/>
    <w:rsid w:val="00E71655"/>
    <w:rsid w:val="00E722FC"/>
    <w:rsid w:val="00E74626"/>
    <w:rsid w:val="00E74B29"/>
    <w:rsid w:val="00E7516D"/>
    <w:rsid w:val="00E759BD"/>
    <w:rsid w:val="00E77FC6"/>
    <w:rsid w:val="00E80781"/>
    <w:rsid w:val="00E80813"/>
    <w:rsid w:val="00E810B1"/>
    <w:rsid w:val="00E81B2F"/>
    <w:rsid w:val="00E81DC2"/>
    <w:rsid w:val="00E846C6"/>
    <w:rsid w:val="00E86101"/>
    <w:rsid w:val="00E868B4"/>
    <w:rsid w:val="00E86ABC"/>
    <w:rsid w:val="00E90538"/>
    <w:rsid w:val="00E90FB9"/>
    <w:rsid w:val="00E91AF7"/>
    <w:rsid w:val="00E936D2"/>
    <w:rsid w:val="00E93A17"/>
    <w:rsid w:val="00E93E97"/>
    <w:rsid w:val="00E93FB6"/>
    <w:rsid w:val="00E951A2"/>
    <w:rsid w:val="00E95950"/>
    <w:rsid w:val="00E9668C"/>
    <w:rsid w:val="00E96F4A"/>
    <w:rsid w:val="00E97031"/>
    <w:rsid w:val="00E9741C"/>
    <w:rsid w:val="00E97BA6"/>
    <w:rsid w:val="00EA01DE"/>
    <w:rsid w:val="00EA07F3"/>
    <w:rsid w:val="00EA15AE"/>
    <w:rsid w:val="00EA21A9"/>
    <w:rsid w:val="00EA2F2C"/>
    <w:rsid w:val="00EA547D"/>
    <w:rsid w:val="00EA5CF0"/>
    <w:rsid w:val="00EA61A8"/>
    <w:rsid w:val="00EA6797"/>
    <w:rsid w:val="00EA6B0C"/>
    <w:rsid w:val="00EA7898"/>
    <w:rsid w:val="00EB0118"/>
    <w:rsid w:val="00EB05AA"/>
    <w:rsid w:val="00EB20F0"/>
    <w:rsid w:val="00EB3713"/>
    <w:rsid w:val="00EB3A63"/>
    <w:rsid w:val="00EB42B4"/>
    <w:rsid w:val="00EB4438"/>
    <w:rsid w:val="00EB467B"/>
    <w:rsid w:val="00EB4A36"/>
    <w:rsid w:val="00EB5119"/>
    <w:rsid w:val="00EB6164"/>
    <w:rsid w:val="00EB6429"/>
    <w:rsid w:val="00EB6527"/>
    <w:rsid w:val="00EB6ECD"/>
    <w:rsid w:val="00EB72AB"/>
    <w:rsid w:val="00EB7A67"/>
    <w:rsid w:val="00EB7EBB"/>
    <w:rsid w:val="00EC0FC1"/>
    <w:rsid w:val="00EC1546"/>
    <w:rsid w:val="00EC39E1"/>
    <w:rsid w:val="00EC4C17"/>
    <w:rsid w:val="00EC56B7"/>
    <w:rsid w:val="00EC5BB6"/>
    <w:rsid w:val="00EC62B9"/>
    <w:rsid w:val="00EC66E8"/>
    <w:rsid w:val="00EC6FB8"/>
    <w:rsid w:val="00ED0127"/>
    <w:rsid w:val="00ED291B"/>
    <w:rsid w:val="00ED295A"/>
    <w:rsid w:val="00ED2CB9"/>
    <w:rsid w:val="00ED3585"/>
    <w:rsid w:val="00ED3F7C"/>
    <w:rsid w:val="00ED4542"/>
    <w:rsid w:val="00ED4A1A"/>
    <w:rsid w:val="00ED4C92"/>
    <w:rsid w:val="00ED7440"/>
    <w:rsid w:val="00EE15C6"/>
    <w:rsid w:val="00EE284D"/>
    <w:rsid w:val="00EE5594"/>
    <w:rsid w:val="00EE7C86"/>
    <w:rsid w:val="00EF02B0"/>
    <w:rsid w:val="00EF3341"/>
    <w:rsid w:val="00EF42AF"/>
    <w:rsid w:val="00EF582E"/>
    <w:rsid w:val="00EF5A5B"/>
    <w:rsid w:val="00EF7008"/>
    <w:rsid w:val="00EF7132"/>
    <w:rsid w:val="00EF72C2"/>
    <w:rsid w:val="00F00221"/>
    <w:rsid w:val="00F002E0"/>
    <w:rsid w:val="00F021AD"/>
    <w:rsid w:val="00F0248B"/>
    <w:rsid w:val="00F0344A"/>
    <w:rsid w:val="00F0460B"/>
    <w:rsid w:val="00F046DF"/>
    <w:rsid w:val="00F049C8"/>
    <w:rsid w:val="00F067E7"/>
    <w:rsid w:val="00F0687B"/>
    <w:rsid w:val="00F07719"/>
    <w:rsid w:val="00F10B40"/>
    <w:rsid w:val="00F10C38"/>
    <w:rsid w:val="00F11DD1"/>
    <w:rsid w:val="00F125FC"/>
    <w:rsid w:val="00F12A13"/>
    <w:rsid w:val="00F1319B"/>
    <w:rsid w:val="00F131A0"/>
    <w:rsid w:val="00F1358F"/>
    <w:rsid w:val="00F1499D"/>
    <w:rsid w:val="00F153C3"/>
    <w:rsid w:val="00F163C0"/>
    <w:rsid w:val="00F166E3"/>
    <w:rsid w:val="00F17466"/>
    <w:rsid w:val="00F17742"/>
    <w:rsid w:val="00F24E74"/>
    <w:rsid w:val="00F257C7"/>
    <w:rsid w:val="00F26C26"/>
    <w:rsid w:val="00F26FB1"/>
    <w:rsid w:val="00F31FC6"/>
    <w:rsid w:val="00F32D4B"/>
    <w:rsid w:val="00F33BE1"/>
    <w:rsid w:val="00F34132"/>
    <w:rsid w:val="00F350BB"/>
    <w:rsid w:val="00F3599E"/>
    <w:rsid w:val="00F37E2F"/>
    <w:rsid w:val="00F4006F"/>
    <w:rsid w:val="00F402EE"/>
    <w:rsid w:val="00F40486"/>
    <w:rsid w:val="00F41D27"/>
    <w:rsid w:val="00F41DD8"/>
    <w:rsid w:val="00F43654"/>
    <w:rsid w:val="00F4365C"/>
    <w:rsid w:val="00F4666B"/>
    <w:rsid w:val="00F467AA"/>
    <w:rsid w:val="00F47ECB"/>
    <w:rsid w:val="00F50091"/>
    <w:rsid w:val="00F50DED"/>
    <w:rsid w:val="00F514D8"/>
    <w:rsid w:val="00F5395C"/>
    <w:rsid w:val="00F53C86"/>
    <w:rsid w:val="00F5509A"/>
    <w:rsid w:val="00F5606C"/>
    <w:rsid w:val="00F571EE"/>
    <w:rsid w:val="00F57436"/>
    <w:rsid w:val="00F5757C"/>
    <w:rsid w:val="00F60EF6"/>
    <w:rsid w:val="00F62F36"/>
    <w:rsid w:val="00F65952"/>
    <w:rsid w:val="00F659C7"/>
    <w:rsid w:val="00F659F7"/>
    <w:rsid w:val="00F65A2E"/>
    <w:rsid w:val="00F66938"/>
    <w:rsid w:val="00F66C57"/>
    <w:rsid w:val="00F67FFB"/>
    <w:rsid w:val="00F712DD"/>
    <w:rsid w:val="00F71E95"/>
    <w:rsid w:val="00F723B7"/>
    <w:rsid w:val="00F73CA2"/>
    <w:rsid w:val="00F74B8F"/>
    <w:rsid w:val="00F74CFF"/>
    <w:rsid w:val="00F74E27"/>
    <w:rsid w:val="00F7572A"/>
    <w:rsid w:val="00F75D32"/>
    <w:rsid w:val="00F7602D"/>
    <w:rsid w:val="00F7610E"/>
    <w:rsid w:val="00F77409"/>
    <w:rsid w:val="00F80F3B"/>
    <w:rsid w:val="00F812AB"/>
    <w:rsid w:val="00F81489"/>
    <w:rsid w:val="00F8183B"/>
    <w:rsid w:val="00F83635"/>
    <w:rsid w:val="00F83A0E"/>
    <w:rsid w:val="00F844FE"/>
    <w:rsid w:val="00F8517C"/>
    <w:rsid w:val="00F85AF4"/>
    <w:rsid w:val="00F85D4B"/>
    <w:rsid w:val="00F85E06"/>
    <w:rsid w:val="00F8620E"/>
    <w:rsid w:val="00F87DF4"/>
    <w:rsid w:val="00F90EBC"/>
    <w:rsid w:val="00F9283F"/>
    <w:rsid w:val="00F9300C"/>
    <w:rsid w:val="00F930B1"/>
    <w:rsid w:val="00F941D3"/>
    <w:rsid w:val="00F9421B"/>
    <w:rsid w:val="00F94A09"/>
    <w:rsid w:val="00F951F5"/>
    <w:rsid w:val="00F96374"/>
    <w:rsid w:val="00F97FC4"/>
    <w:rsid w:val="00FA133B"/>
    <w:rsid w:val="00FA147A"/>
    <w:rsid w:val="00FA22A7"/>
    <w:rsid w:val="00FA2CA4"/>
    <w:rsid w:val="00FA4D84"/>
    <w:rsid w:val="00FA5AF7"/>
    <w:rsid w:val="00FA5F6E"/>
    <w:rsid w:val="00FA78E9"/>
    <w:rsid w:val="00FB06A8"/>
    <w:rsid w:val="00FB15E3"/>
    <w:rsid w:val="00FB2365"/>
    <w:rsid w:val="00FB50CD"/>
    <w:rsid w:val="00FB5C91"/>
    <w:rsid w:val="00FB6215"/>
    <w:rsid w:val="00FB68D6"/>
    <w:rsid w:val="00FB707C"/>
    <w:rsid w:val="00FC07FC"/>
    <w:rsid w:val="00FC0FEC"/>
    <w:rsid w:val="00FC12DA"/>
    <w:rsid w:val="00FC28F0"/>
    <w:rsid w:val="00FC3E75"/>
    <w:rsid w:val="00FC4B98"/>
    <w:rsid w:val="00FC5016"/>
    <w:rsid w:val="00FC5673"/>
    <w:rsid w:val="00FC735E"/>
    <w:rsid w:val="00FC735F"/>
    <w:rsid w:val="00FD06DF"/>
    <w:rsid w:val="00FD088E"/>
    <w:rsid w:val="00FD0E02"/>
    <w:rsid w:val="00FD12F1"/>
    <w:rsid w:val="00FD131F"/>
    <w:rsid w:val="00FD4D0C"/>
    <w:rsid w:val="00FD5632"/>
    <w:rsid w:val="00FD7288"/>
    <w:rsid w:val="00FD7D44"/>
    <w:rsid w:val="00FE0778"/>
    <w:rsid w:val="00FE0936"/>
    <w:rsid w:val="00FE0B6A"/>
    <w:rsid w:val="00FE0EB1"/>
    <w:rsid w:val="00FE1041"/>
    <w:rsid w:val="00FE217C"/>
    <w:rsid w:val="00FE256E"/>
    <w:rsid w:val="00FE680C"/>
    <w:rsid w:val="00FE6882"/>
    <w:rsid w:val="00FE693A"/>
    <w:rsid w:val="00FE7A82"/>
    <w:rsid w:val="00FF296D"/>
    <w:rsid w:val="00FF4100"/>
    <w:rsid w:val="00FF4112"/>
    <w:rsid w:val="00FF4484"/>
    <w:rsid w:val="00FF5016"/>
    <w:rsid w:val="00FF57CE"/>
    <w:rsid w:val="00FF636A"/>
    <w:rsid w:val="00FF63FD"/>
    <w:rsid w:val="00FF6A8B"/>
    <w:rsid w:val="00FF7B30"/>
    <w:rsid w:val="0E000939"/>
    <w:rsid w:val="17079225"/>
    <w:rsid w:val="275D7DC2"/>
    <w:rsid w:val="34A4DB79"/>
    <w:rsid w:val="4DA9151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561526"/>
  <w15:chartTrackingRefBased/>
  <w15:docId w15:val="{468B4982-0A5B-4663-AB9F-806E436EBB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pt-PT"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21A6"/>
    <w:pPr>
      <w:spacing w:line="360" w:lineRule="auto"/>
      <w:jc w:val="both"/>
    </w:pPr>
    <w:rPr>
      <w:rFonts w:ascii="NewsGotT" w:hAnsi="NewsGotT"/>
      <w:sz w:val="24"/>
    </w:rPr>
  </w:style>
  <w:style w:type="paragraph" w:styleId="Cabealho1">
    <w:name w:val="heading 1"/>
    <w:basedOn w:val="Normal"/>
    <w:next w:val="Normal"/>
    <w:link w:val="Cabealho1Carter"/>
    <w:uiPriority w:val="9"/>
    <w:qFormat/>
    <w:rsid w:val="00BD0848"/>
    <w:pPr>
      <w:keepNext/>
      <w:keepLines/>
      <w:pBdr>
        <w:top w:val="single" w:sz="12" w:space="1" w:color="808080" w:themeColor="background1" w:themeShade="80"/>
        <w:bottom w:val="single" w:sz="12" w:space="1" w:color="808080" w:themeColor="background1" w:themeShade="80"/>
      </w:pBdr>
      <w:spacing w:before="360" w:after="120" w:line="276" w:lineRule="auto"/>
      <w:jc w:val="left"/>
      <w:outlineLvl w:val="0"/>
    </w:pPr>
    <w:rPr>
      <w:rFonts w:eastAsiaTheme="majorEastAsia" w:cstheme="majorBidi"/>
      <w:b/>
      <w:bCs/>
      <w:color w:val="808080" w:themeColor="background1" w:themeShade="80"/>
      <w:sz w:val="60"/>
      <w:szCs w:val="60"/>
    </w:rPr>
  </w:style>
  <w:style w:type="paragraph" w:styleId="Cabealho2">
    <w:name w:val="heading 2"/>
    <w:basedOn w:val="PargrafodaLista"/>
    <w:next w:val="Normal"/>
    <w:link w:val="Cabealho2Carter"/>
    <w:uiPriority w:val="9"/>
    <w:unhideWhenUsed/>
    <w:qFormat/>
    <w:rsid w:val="00CC614D"/>
    <w:pPr>
      <w:numPr>
        <w:ilvl w:val="1"/>
        <w:numId w:val="1"/>
      </w:numPr>
      <w:pBdr>
        <w:bottom w:val="single" w:sz="12" w:space="1" w:color="auto"/>
      </w:pBdr>
      <w:spacing w:before="240" w:line="240" w:lineRule="auto"/>
      <w:outlineLvl w:val="1"/>
    </w:pPr>
    <w:rPr>
      <w:b/>
      <w:bCs/>
      <w:sz w:val="40"/>
      <w:szCs w:val="32"/>
    </w:rPr>
  </w:style>
  <w:style w:type="paragraph" w:styleId="Cabealho3">
    <w:name w:val="heading 3"/>
    <w:basedOn w:val="PargrafodaLista"/>
    <w:link w:val="Cabealho3Carter"/>
    <w:uiPriority w:val="9"/>
    <w:unhideWhenUsed/>
    <w:qFormat/>
    <w:rsid w:val="00827E16"/>
    <w:pPr>
      <w:numPr>
        <w:numId w:val="10"/>
      </w:numPr>
      <w:pBdr>
        <w:bottom w:val="single" w:sz="12" w:space="1" w:color="auto"/>
      </w:pBdr>
      <w:tabs>
        <w:tab w:val="left" w:pos="6379"/>
      </w:tabs>
      <w:spacing w:before="240" w:line="240" w:lineRule="auto"/>
      <w:outlineLvl w:val="2"/>
    </w:pPr>
    <w:rPr>
      <w:b/>
      <w:bCs/>
      <w:sz w:val="36"/>
      <w:szCs w:val="32"/>
    </w:rPr>
  </w:style>
  <w:style w:type="paragraph" w:styleId="Cabealho4">
    <w:name w:val="heading 4"/>
    <w:basedOn w:val="Cabealho7"/>
    <w:next w:val="Normal"/>
    <w:link w:val="Cabealho4Carter"/>
    <w:uiPriority w:val="9"/>
    <w:unhideWhenUsed/>
    <w:qFormat/>
    <w:rsid w:val="00D9122F"/>
    <w:pPr>
      <w:outlineLvl w:val="3"/>
    </w:pPr>
  </w:style>
  <w:style w:type="paragraph" w:styleId="Cabealho5">
    <w:name w:val="heading 5"/>
    <w:basedOn w:val="Normal"/>
    <w:next w:val="Normal"/>
    <w:link w:val="Cabealho5Carter"/>
    <w:uiPriority w:val="9"/>
    <w:semiHidden/>
    <w:unhideWhenUsed/>
    <w:qFormat/>
    <w:rsid w:val="003624CA"/>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Cabealho6">
    <w:name w:val="heading 6"/>
    <w:basedOn w:val="Normal"/>
    <w:next w:val="Normal"/>
    <w:link w:val="Cabealho6Carter"/>
    <w:uiPriority w:val="9"/>
    <w:unhideWhenUsed/>
    <w:qFormat/>
    <w:rsid w:val="003624CA"/>
    <w:pPr>
      <w:keepNext/>
      <w:keepLines/>
      <w:spacing w:before="40" w:after="0"/>
      <w:outlineLvl w:val="5"/>
    </w:pPr>
    <w:rPr>
      <w:rFonts w:asciiTheme="majorHAnsi" w:eastAsiaTheme="majorEastAsia" w:hAnsiTheme="majorHAnsi" w:cstheme="majorBidi"/>
      <w:color w:val="70AD47" w:themeColor="accent6"/>
    </w:rPr>
  </w:style>
  <w:style w:type="paragraph" w:styleId="Cabealho7">
    <w:name w:val="heading 7"/>
    <w:basedOn w:val="Normal"/>
    <w:next w:val="Normal"/>
    <w:link w:val="Cabealho7Carter"/>
    <w:uiPriority w:val="9"/>
    <w:unhideWhenUsed/>
    <w:qFormat/>
    <w:rsid w:val="00C107A7"/>
    <w:pPr>
      <w:keepNext/>
      <w:keepLines/>
      <w:spacing w:before="40" w:after="0"/>
      <w:outlineLvl w:val="6"/>
    </w:pPr>
    <w:rPr>
      <w:rFonts w:eastAsiaTheme="majorEastAsia" w:cstheme="majorBidi"/>
      <w:b/>
      <w:bCs/>
    </w:rPr>
  </w:style>
  <w:style w:type="paragraph" w:styleId="Cabealho8">
    <w:name w:val="heading 8"/>
    <w:basedOn w:val="Normal"/>
    <w:next w:val="Normal"/>
    <w:link w:val="Cabealho8Carter"/>
    <w:uiPriority w:val="9"/>
    <w:semiHidden/>
    <w:unhideWhenUsed/>
    <w:qFormat/>
    <w:rsid w:val="003624CA"/>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Cabealho9">
    <w:name w:val="heading 9"/>
    <w:basedOn w:val="Normal"/>
    <w:next w:val="Normal"/>
    <w:link w:val="Cabealho9Carter"/>
    <w:uiPriority w:val="9"/>
    <w:semiHidden/>
    <w:unhideWhenUsed/>
    <w:qFormat/>
    <w:rsid w:val="003624CA"/>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pPr>
      <w:ind w:left="720"/>
      <w:contextualSpacing/>
    </w:pPr>
  </w:style>
  <w:style w:type="paragraph" w:styleId="Ttulo">
    <w:name w:val="Title"/>
    <w:basedOn w:val="Cabealho3"/>
    <w:next w:val="Normal"/>
    <w:link w:val="TtuloCarter"/>
    <w:uiPriority w:val="10"/>
    <w:qFormat/>
    <w:rsid w:val="000B7E23"/>
    <w:pPr>
      <w:numPr>
        <w:numId w:val="0"/>
      </w:numPr>
      <w:ind w:left="709"/>
    </w:pPr>
    <w:rPr>
      <w:bCs w:val="0"/>
    </w:rPr>
  </w:style>
  <w:style w:type="character" w:customStyle="1" w:styleId="TtuloCarter">
    <w:name w:val="Título Caráter"/>
    <w:basedOn w:val="Tipodeletrapredefinidodopargrafo"/>
    <w:link w:val="Ttulo"/>
    <w:uiPriority w:val="10"/>
    <w:rsid w:val="000B7E23"/>
    <w:rPr>
      <w:rFonts w:ascii="NewsGotT" w:hAnsi="NewsGotT"/>
      <w:b/>
      <w:sz w:val="36"/>
      <w:szCs w:val="32"/>
    </w:rPr>
  </w:style>
  <w:style w:type="paragraph" w:customStyle="1" w:styleId="Default">
    <w:name w:val="Default"/>
    <w:rsid w:val="009F7D87"/>
    <w:pPr>
      <w:autoSpaceDE w:val="0"/>
      <w:autoSpaceDN w:val="0"/>
      <w:adjustRightInd w:val="0"/>
      <w:spacing w:after="0" w:line="240" w:lineRule="auto"/>
    </w:pPr>
    <w:rPr>
      <w:rFonts w:ascii="Times New Roman" w:hAnsi="Times New Roman" w:cs="Times New Roman"/>
      <w:color w:val="000000"/>
      <w:sz w:val="24"/>
      <w:szCs w:val="24"/>
    </w:rPr>
  </w:style>
  <w:style w:type="paragraph" w:styleId="Legenda">
    <w:name w:val="caption"/>
    <w:basedOn w:val="Normal"/>
    <w:next w:val="Normal"/>
    <w:link w:val="LegendaCarter"/>
    <w:uiPriority w:val="35"/>
    <w:unhideWhenUsed/>
    <w:qFormat/>
    <w:rsid w:val="00AB7C94"/>
    <w:pPr>
      <w:spacing w:after="240"/>
      <w:jc w:val="center"/>
    </w:pPr>
    <w:rPr>
      <w:rFonts w:ascii="NewsGotTLig" w:hAnsi="NewsGotTLig"/>
      <w:bCs/>
    </w:rPr>
  </w:style>
  <w:style w:type="character" w:styleId="Hiperligao">
    <w:name w:val="Hyperlink"/>
    <w:basedOn w:val="Tipodeletrapredefinidodopargrafo"/>
    <w:uiPriority w:val="99"/>
    <w:unhideWhenUsed/>
    <w:rsid w:val="0044348A"/>
    <w:rPr>
      <w:color w:val="0000FF"/>
      <w:u w:val="single"/>
    </w:rPr>
  </w:style>
  <w:style w:type="character" w:customStyle="1" w:styleId="apple-converted-space">
    <w:name w:val="apple-converted-space"/>
    <w:basedOn w:val="Tipodeletrapredefinidodopargrafo"/>
    <w:rsid w:val="0044348A"/>
  </w:style>
  <w:style w:type="paragraph" w:styleId="ndiceremissivo1">
    <w:name w:val="index 1"/>
    <w:basedOn w:val="Normal"/>
    <w:next w:val="Normal"/>
    <w:autoRedefine/>
    <w:uiPriority w:val="99"/>
    <w:semiHidden/>
    <w:unhideWhenUsed/>
    <w:rsid w:val="003D1EF2"/>
    <w:pPr>
      <w:spacing w:after="0" w:line="240" w:lineRule="auto"/>
      <w:ind w:left="220" w:hanging="220"/>
    </w:pPr>
  </w:style>
  <w:style w:type="paragraph" w:styleId="Textodenotaderodap">
    <w:name w:val="footnote text"/>
    <w:basedOn w:val="Normal"/>
    <w:link w:val="TextodenotaderodapCarter"/>
    <w:uiPriority w:val="99"/>
    <w:semiHidden/>
    <w:unhideWhenUsed/>
    <w:rsid w:val="007479AE"/>
    <w:pPr>
      <w:spacing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7479AE"/>
    <w:rPr>
      <w:sz w:val="20"/>
      <w:szCs w:val="20"/>
    </w:rPr>
  </w:style>
  <w:style w:type="character" w:styleId="Refdenotaderodap">
    <w:name w:val="footnote reference"/>
    <w:basedOn w:val="Tipodeletrapredefinidodopargrafo"/>
    <w:uiPriority w:val="99"/>
    <w:semiHidden/>
    <w:unhideWhenUsed/>
    <w:rsid w:val="007479AE"/>
    <w:rPr>
      <w:vertAlign w:val="superscript"/>
    </w:rPr>
  </w:style>
  <w:style w:type="paragraph" w:styleId="Cabealho">
    <w:name w:val="header"/>
    <w:basedOn w:val="Normal"/>
    <w:link w:val="CabealhoCarter"/>
    <w:uiPriority w:val="99"/>
    <w:unhideWhenUsed/>
    <w:rsid w:val="005047D1"/>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5047D1"/>
  </w:style>
  <w:style w:type="paragraph" w:styleId="Rodap">
    <w:name w:val="footer"/>
    <w:basedOn w:val="Normal"/>
    <w:link w:val="RodapCarter"/>
    <w:uiPriority w:val="99"/>
    <w:unhideWhenUsed/>
    <w:rsid w:val="005047D1"/>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5047D1"/>
  </w:style>
  <w:style w:type="table" w:styleId="Tabelacomgrelha">
    <w:name w:val="Table Grid"/>
    <w:basedOn w:val="Tabelanormal"/>
    <w:uiPriority w:val="39"/>
    <w:rsid w:val="004B79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eladeGrelha3">
    <w:name w:val="Grid Table 3"/>
    <w:basedOn w:val="Tabelanormal"/>
    <w:uiPriority w:val="48"/>
    <w:rsid w:val="004B7946"/>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29" w:type="dxa"/>
        <w:left w:w="108" w:type="dxa"/>
        <w:bottom w:w="29"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deGrelha5Escura">
    <w:name w:val="Grid Table 5 Dark"/>
    <w:basedOn w:val="Tabelanormal"/>
    <w:uiPriority w:val="50"/>
    <w:rsid w:val="006D31D9"/>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29" w:type="dxa"/>
        <w:left w:w="108" w:type="dxa"/>
        <w:bottom w:w="29"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eladeGrelha7Colorida">
    <w:name w:val="Grid Table 7 Colorful"/>
    <w:basedOn w:val="Tabelanormal"/>
    <w:uiPriority w:val="52"/>
    <w:rsid w:val="006D31D9"/>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29" w:type="dxa"/>
        <w:left w:w="108" w:type="dxa"/>
        <w:bottom w:w="29"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deLista5Escura">
    <w:name w:val="List Table 5 Dark"/>
    <w:basedOn w:val="Tabelanormal"/>
    <w:uiPriority w:val="50"/>
    <w:rsid w:val="006D31D9"/>
    <w:pPr>
      <w:spacing w:after="0" w:line="240" w:lineRule="auto"/>
    </w:pPr>
    <w:rPr>
      <w:color w:val="FFFFFF" w:themeColor="background1"/>
    </w:rPr>
    <w:tblPr>
      <w:tblStyleRowBandSize w:val="1"/>
      <w:tblStyleColBandSize w:val="1"/>
      <w:tblInd w:w="0"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CellMar>
        <w:top w:w="43" w:type="dxa"/>
        <w:left w:w="108" w:type="dxa"/>
        <w:bottom w:w="43" w:type="dxa"/>
        <w:right w:w="108" w:type="dxa"/>
      </w:tblCellMar>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adeLista7Colorida">
    <w:name w:val="List Table 7 Colorful"/>
    <w:basedOn w:val="Tabelanormal"/>
    <w:uiPriority w:val="52"/>
    <w:rsid w:val="006D31D9"/>
    <w:pPr>
      <w:spacing w:after="0" w:line="240" w:lineRule="auto"/>
    </w:pPr>
    <w:rPr>
      <w:color w:val="000000" w:themeColor="text1"/>
    </w:rPr>
    <w:tblPr>
      <w:tblStyleRowBandSize w:val="1"/>
      <w:tblStyleColBandSize w:val="1"/>
      <w:tblInd w:w="0" w:type="dxa"/>
      <w:tblCellMar>
        <w:top w:w="29" w:type="dxa"/>
        <w:left w:w="108" w:type="dxa"/>
        <w:bottom w:w="29"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dice1">
    <w:name w:val="toc 1"/>
    <w:basedOn w:val="Normal"/>
    <w:next w:val="Normal"/>
    <w:autoRedefine/>
    <w:uiPriority w:val="39"/>
    <w:unhideWhenUsed/>
    <w:rsid w:val="009D3154"/>
    <w:pPr>
      <w:tabs>
        <w:tab w:val="right" w:pos="0"/>
        <w:tab w:val="right" w:leader="dot" w:pos="9016"/>
      </w:tabs>
      <w:spacing w:before="120" w:after="120"/>
    </w:pPr>
    <w:rPr>
      <w:bCs/>
      <w:szCs w:val="20"/>
    </w:rPr>
  </w:style>
  <w:style w:type="paragraph" w:styleId="ndice2">
    <w:name w:val="toc 2"/>
    <w:basedOn w:val="Normal"/>
    <w:next w:val="Avanodecorpodetexto"/>
    <w:autoRedefine/>
    <w:uiPriority w:val="39"/>
    <w:unhideWhenUsed/>
    <w:rsid w:val="00F85E06"/>
    <w:pPr>
      <w:spacing w:after="0"/>
      <w:ind w:left="567"/>
    </w:pPr>
    <w:rPr>
      <w:szCs w:val="20"/>
    </w:rPr>
  </w:style>
  <w:style w:type="paragraph" w:styleId="ndice3">
    <w:name w:val="toc 3"/>
    <w:basedOn w:val="Normal"/>
    <w:next w:val="Normal"/>
    <w:autoRedefine/>
    <w:uiPriority w:val="39"/>
    <w:unhideWhenUsed/>
    <w:rsid w:val="00F85E06"/>
    <w:pPr>
      <w:tabs>
        <w:tab w:val="right" w:leader="dot" w:pos="9016"/>
      </w:tabs>
      <w:spacing w:after="0"/>
      <w:ind w:left="1134"/>
    </w:pPr>
    <w:rPr>
      <w:iCs/>
      <w:szCs w:val="20"/>
    </w:rPr>
  </w:style>
  <w:style w:type="paragraph" w:styleId="ndice4">
    <w:name w:val="toc 4"/>
    <w:basedOn w:val="Normal"/>
    <w:next w:val="Normal"/>
    <w:autoRedefine/>
    <w:uiPriority w:val="39"/>
    <w:unhideWhenUsed/>
    <w:rsid w:val="00AD15DD"/>
    <w:pPr>
      <w:spacing w:after="0"/>
      <w:ind w:left="630"/>
    </w:pPr>
    <w:rPr>
      <w:sz w:val="18"/>
      <w:szCs w:val="18"/>
    </w:rPr>
  </w:style>
  <w:style w:type="paragraph" w:styleId="ndice5">
    <w:name w:val="toc 5"/>
    <w:basedOn w:val="Normal"/>
    <w:next w:val="Normal"/>
    <w:autoRedefine/>
    <w:uiPriority w:val="39"/>
    <w:unhideWhenUsed/>
    <w:rsid w:val="0082799F"/>
    <w:pPr>
      <w:spacing w:after="0"/>
      <w:ind w:left="840"/>
    </w:pPr>
    <w:rPr>
      <w:sz w:val="18"/>
      <w:szCs w:val="18"/>
    </w:rPr>
  </w:style>
  <w:style w:type="paragraph" w:styleId="ndice6">
    <w:name w:val="toc 6"/>
    <w:basedOn w:val="Normal"/>
    <w:next w:val="Normal"/>
    <w:autoRedefine/>
    <w:uiPriority w:val="39"/>
    <w:unhideWhenUsed/>
    <w:rsid w:val="0082799F"/>
    <w:pPr>
      <w:spacing w:after="0"/>
      <w:ind w:left="1050"/>
    </w:pPr>
    <w:rPr>
      <w:sz w:val="18"/>
      <w:szCs w:val="18"/>
    </w:rPr>
  </w:style>
  <w:style w:type="paragraph" w:styleId="ndice7">
    <w:name w:val="toc 7"/>
    <w:basedOn w:val="Normal"/>
    <w:next w:val="Normal"/>
    <w:autoRedefine/>
    <w:uiPriority w:val="39"/>
    <w:unhideWhenUsed/>
    <w:rsid w:val="0082799F"/>
    <w:pPr>
      <w:spacing w:after="0"/>
      <w:ind w:left="1260"/>
    </w:pPr>
    <w:rPr>
      <w:sz w:val="18"/>
      <w:szCs w:val="18"/>
    </w:rPr>
  </w:style>
  <w:style w:type="paragraph" w:styleId="ndice8">
    <w:name w:val="toc 8"/>
    <w:basedOn w:val="Normal"/>
    <w:next w:val="Normal"/>
    <w:autoRedefine/>
    <w:uiPriority w:val="39"/>
    <w:unhideWhenUsed/>
    <w:rsid w:val="0082799F"/>
    <w:pPr>
      <w:spacing w:after="0"/>
      <w:ind w:left="1470"/>
    </w:pPr>
    <w:rPr>
      <w:sz w:val="18"/>
      <w:szCs w:val="18"/>
    </w:rPr>
  </w:style>
  <w:style w:type="paragraph" w:styleId="ndice9">
    <w:name w:val="toc 9"/>
    <w:basedOn w:val="Normal"/>
    <w:next w:val="Normal"/>
    <w:autoRedefine/>
    <w:uiPriority w:val="39"/>
    <w:unhideWhenUsed/>
    <w:rsid w:val="0082799F"/>
    <w:pPr>
      <w:spacing w:after="0"/>
      <w:ind w:left="1680"/>
    </w:pPr>
    <w:rPr>
      <w:sz w:val="18"/>
      <w:szCs w:val="18"/>
    </w:rPr>
  </w:style>
  <w:style w:type="paragraph" w:styleId="ndicedeilustraes">
    <w:name w:val="table of figures"/>
    <w:basedOn w:val="Normal"/>
    <w:next w:val="Normal"/>
    <w:uiPriority w:val="99"/>
    <w:unhideWhenUsed/>
    <w:rsid w:val="00031CFE"/>
    <w:pPr>
      <w:spacing w:after="0"/>
    </w:pPr>
  </w:style>
  <w:style w:type="table" w:styleId="TabeladeGrelha5Escura-Destaque3">
    <w:name w:val="Grid Table 5 Dark Accent 3"/>
    <w:basedOn w:val="Tabelanormal"/>
    <w:uiPriority w:val="50"/>
    <w:rsid w:val="00830CDA"/>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29" w:type="dxa"/>
        <w:left w:w="108" w:type="dxa"/>
        <w:bottom w:w="29"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TabeladeGrelha3-Destaque3">
    <w:name w:val="Grid Table 3 Accent 3"/>
    <w:basedOn w:val="Tabelanormal"/>
    <w:uiPriority w:val="48"/>
    <w:rsid w:val="00830CDA"/>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29" w:type="dxa"/>
        <w:left w:w="108" w:type="dxa"/>
        <w:bottom w:w="29"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eladeGrelha2">
    <w:name w:val="Grid Table 2"/>
    <w:basedOn w:val="Tabelanormal"/>
    <w:uiPriority w:val="47"/>
    <w:rsid w:val="00830CDA"/>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29" w:type="dxa"/>
        <w:left w:w="108" w:type="dxa"/>
        <w:bottom w:w="29"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7Colorida-Destaque1">
    <w:name w:val="List Table 7 Colorful Accent 1"/>
    <w:basedOn w:val="Tabelanormal"/>
    <w:uiPriority w:val="52"/>
    <w:rsid w:val="00830CDA"/>
    <w:pPr>
      <w:spacing w:after="0" w:line="240" w:lineRule="auto"/>
    </w:pPr>
    <w:rPr>
      <w:color w:val="2E74B5" w:themeColor="accent1" w:themeShade="BF"/>
    </w:rPr>
    <w:tblPr>
      <w:tblStyleRowBandSize w:val="1"/>
      <w:tblStyleColBandSize w:val="1"/>
      <w:tblInd w:w="0" w:type="dxa"/>
      <w:tblCellMar>
        <w:top w:w="29" w:type="dxa"/>
        <w:left w:w="108" w:type="dxa"/>
        <w:bottom w:w="29" w:type="dxa"/>
        <w:right w:w="108" w:type="dxa"/>
      </w:tblCellMar>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iperligaovisitada">
    <w:name w:val="FollowedHyperlink"/>
    <w:basedOn w:val="Tipodeletrapredefinidodopargrafo"/>
    <w:uiPriority w:val="99"/>
    <w:semiHidden/>
    <w:unhideWhenUsed/>
    <w:rsid w:val="00314706"/>
    <w:rPr>
      <w:color w:val="954F72" w:themeColor="followedHyperlink"/>
      <w:u w:val="single"/>
    </w:rPr>
  </w:style>
  <w:style w:type="character" w:customStyle="1" w:styleId="Cabealho2Carter">
    <w:name w:val="Cabeçalho 2 Caráter"/>
    <w:basedOn w:val="Tipodeletrapredefinidodopargrafo"/>
    <w:link w:val="Cabealho2"/>
    <w:uiPriority w:val="9"/>
    <w:rsid w:val="00CC614D"/>
    <w:rPr>
      <w:rFonts w:ascii="NewsGotT" w:hAnsi="NewsGotT"/>
      <w:b/>
      <w:bCs/>
      <w:sz w:val="40"/>
      <w:szCs w:val="32"/>
    </w:rPr>
  </w:style>
  <w:style w:type="character" w:customStyle="1" w:styleId="Cabealho3Carter">
    <w:name w:val="Cabeçalho 3 Caráter"/>
    <w:basedOn w:val="Tipodeletrapredefinidodopargrafo"/>
    <w:link w:val="Cabealho3"/>
    <w:uiPriority w:val="9"/>
    <w:rsid w:val="00827E16"/>
    <w:rPr>
      <w:rFonts w:ascii="NewsGotT" w:hAnsi="NewsGotT"/>
      <w:b/>
      <w:bCs/>
      <w:sz w:val="36"/>
      <w:szCs w:val="32"/>
    </w:rPr>
  </w:style>
  <w:style w:type="character" w:customStyle="1" w:styleId="Cabealho1Carter">
    <w:name w:val="Cabeçalho 1 Caráter"/>
    <w:basedOn w:val="Tipodeletrapredefinidodopargrafo"/>
    <w:link w:val="Cabealho1"/>
    <w:uiPriority w:val="9"/>
    <w:rsid w:val="00BD0848"/>
    <w:rPr>
      <w:rFonts w:ascii="NewsGotT" w:eastAsiaTheme="majorEastAsia" w:hAnsi="NewsGotT" w:cstheme="majorBidi"/>
      <w:b/>
      <w:bCs/>
      <w:color w:val="808080" w:themeColor="background1" w:themeShade="80"/>
      <w:sz w:val="60"/>
      <w:szCs w:val="60"/>
    </w:rPr>
  </w:style>
  <w:style w:type="paragraph" w:styleId="Textodebalo">
    <w:name w:val="Balloon Text"/>
    <w:basedOn w:val="Normal"/>
    <w:link w:val="TextodebaloCarter"/>
    <w:uiPriority w:val="99"/>
    <w:semiHidden/>
    <w:unhideWhenUsed/>
    <w:rsid w:val="00C53994"/>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C53994"/>
    <w:rPr>
      <w:rFonts w:ascii="Segoe UI" w:hAnsi="Segoe UI" w:cs="Segoe UI"/>
      <w:sz w:val="18"/>
      <w:szCs w:val="18"/>
    </w:rPr>
  </w:style>
  <w:style w:type="character" w:customStyle="1" w:styleId="Cabealho4Carter">
    <w:name w:val="Cabeçalho 4 Caráter"/>
    <w:basedOn w:val="Tipodeletrapredefinidodopargrafo"/>
    <w:link w:val="Cabealho4"/>
    <w:uiPriority w:val="9"/>
    <w:rsid w:val="00D9122F"/>
    <w:rPr>
      <w:rFonts w:ascii="NewsGotT" w:eastAsiaTheme="majorEastAsia" w:hAnsi="NewsGotT" w:cstheme="majorBidi"/>
      <w:b/>
      <w:bCs/>
      <w:sz w:val="24"/>
    </w:rPr>
  </w:style>
  <w:style w:type="paragraph" w:styleId="Avanodecorpodetexto2">
    <w:name w:val="Body Text Indent 2"/>
    <w:basedOn w:val="Normal"/>
    <w:link w:val="Avanodecorpodetexto2Carter"/>
    <w:uiPriority w:val="99"/>
    <w:semiHidden/>
    <w:unhideWhenUsed/>
    <w:rsid w:val="00F77409"/>
    <w:pPr>
      <w:spacing w:after="120" w:line="480" w:lineRule="auto"/>
      <w:ind w:left="283"/>
    </w:pPr>
  </w:style>
  <w:style w:type="character" w:customStyle="1" w:styleId="Avanodecorpodetexto2Carter">
    <w:name w:val="Avanço de corpo de texto 2 Caráter"/>
    <w:basedOn w:val="Tipodeletrapredefinidodopargrafo"/>
    <w:link w:val="Avanodecorpodetexto2"/>
    <w:uiPriority w:val="99"/>
    <w:semiHidden/>
    <w:rsid w:val="00F77409"/>
  </w:style>
  <w:style w:type="character" w:customStyle="1" w:styleId="Cabealho5Carter">
    <w:name w:val="Cabeçalho 5 Caráter"/>
    <w:basedOn w:val="Tipodeletrapredefinidodopargrafo"/>
    <w:link w:val="Cabealho5"/>
    <w:uiPriority w:val="9"/>
    <w:semiHidden/>
    <w:rsid w:val="003624CA"/>
    <w:rPr>
      <w:rFonts w:asciiTheme="majorHAnsi" w:eastAsiaTheme="majorEastAsia" w:hAnsiTheme="majorHAnsi" w:cstheme="majorBidi"/>
      <w:i/>
      <w:iCs/>
      <w:color w:val="70AD47" w:themeColor="accent6"/>
      <w:sz w:val="22"/>
      <w:szCs w:val="22"/>
    </w:rPr>
  </w:style>
  <w:style w:type="character" w:customStyle="1" w:styleId="Cabealho6Carter">
    <w:name w:val="Cabeçalho 6 Caráter"/>
    <w:basedOn w:val="Tipodeletrapredefinidodopargrafo"/>
    <w:link w:val="Cabealho6"/>
    <w:uiPriority w:val="9"/>
    <w:rsid w:val="003624CA"/>
    <w:rPr>
      <w:rFonts w:asciiTheme="majorHAnsi" w:eastAsiaTheme="majorEastAsia" w:hAnsiTheme="majorHAnsi" w:cstheme="majorBidi"/>
      <w:color w:val="70AD47" w:themeColor="accent6"/>
    </w:rPr>
  </w:style>
  <w:style w:type="character" w:customStyle="1" w:styleId="Cabealho7Carter">
    <w:name w:val="Cabeçalho 7 Caráter"/>
    <w:basedOn w:val="Tipodeletrapredefinidodopargrafo"/>
    <w:link w:val="Cabealho7"/>
    <w:uiPriority w:val="9"/>
    <w:rsid w:val="00C107A7"/>
    <w:rPr>
      <w:rFonts w:ascii="NewsGotT" w:eastAsiaTheme="majorEastAsia" w:hAnsi="NewsGotT" w:cstheme="majorBidi"/>
      <w:b/>
      <w:bCs/>
      <w:sz w:val="24"/>
    </w:rPr>
  </w:style>
  <w:style w:type="character" w:customStyle="1" w:styleId="Cabealho8Carter">
    <w:name w:val="Cabeçalho 8 Caráter"/>
    <w:basedOn w:val="Tipodeletrapredefinidodopargrafo"/>
    <w:link w:val="Cabealho8"/>
    <w:uiPriority w:val="9"/>
    <w:semiHidden/>
    <w:rsid w:val="003624CA"/>
    <w:rPr>
      <w:rFonts w:asciiTheme="majorHAnsi" w:eastAsiaTheme="majorEastAsia" w:hAnsiTheme="majorHAnsi" w:cstheme="majorBidi"/>
      <w:b/>
      <w:bCs/>
      <w:i/>
      <w:iCs/>
      <w:color w:val="70AD47" w:themeColor="accent6"/>
      <w:sz w:val="20"/>
      <w:szCs w:val="20"/>
    </w:rPr>
  </w:style>
  <w:style w:type="character" w:customStyle="1" w:styleId="Cabealho9Carter">
    <w:name w:val="Cabeçalho 9 Caráter"/>
    <w:basedOn w:val="Tipodeletrapredefinidodopargrafo"/>
    <w:link w:val="Cabealho9"/>
    <w:uiPriority w:val="9"/>
    <w:semiHidden/>
    <w:rsid w:val="003624CA"/>
    <w:rPr>
      <w:rFonts w:asciiTheme="majorHAnsi" w:eastAsiaTheme="majorEastAsia" w:hAnsiTheme="majorHAnsi" w:cstheme="majorBidi"/>
      <w:i/>
      <w:iCs/>
      <w:color w:val="70AD47" w:themeColor="accent6"/>
      <w:sz w:val="20"/>
      <w:szCs w:val="20"/>
    </w:rPr>
  </w:style>
  <w:style w:type="paragraph" w:styleId="Subttulo">
    <w:name w:val="Subtitle"/>
    <w:basedOn w:val="Normal"/>
    <w:next w:val="Normal"/>
    <w:link w:val="SubttuloCarter"/>
    <w:uiPriority w:val="11"/>
    <w:qFormat/>
    <w:rsid w:val="003624CA"/>
    <w:pPr>
      <w:numPr>
        <w:ilvl w:val="1"/>
      </w:numPr>
      <w:spacing w:line="240" w:lineRule="auto"/>
      <w:ind w:firstLine="709"/>
    </w:pPr>
    <w:rPr>
      <w:rFonts w:asciiTheme="majorHAnsi" w:eastAsiaTheme="majorEastAsia" w:hAnsiTheme="majorHAnsi" w:cstheme="majorBidi"/>
      <w:sz w:val="30"/>
      <w:szCs w:val="30"/>
    </w:rPr>
  </w:style>
  <w:style w:type="character" w:customStyle="1" w:styleId="SubttuloCarter">
    <w:name w:val="Subtítulo Caráter"/>
    <w:basedOn w:val="Tipodeletrapredefinidodopargrafo"/>
    <w:link w:val="Subttulo"/>
    <w:uiPriority w:val="11"/>
    <w:rsid w:val="003624CA"/>
    <w:rPr>
      <w:rFonts w:asciiTheme="majorHAnsi" w:eastAsiaTheme="majorEastAsia" w:hAnsiTheme="majorHAnsi" w:cstheme="majorBidi"/>
      <w:sz w:val="30"/>
      <w:szCs w:val="30"/>
    </w:rPr>
  </w:style>
  <w:style w:type="character" w:styleId="Forte">
    <w:name w:val="Strong"/>
    <w:basedOn w:val="Tipodeletrapredefinidodopargrafo"/>
    <w:uiPriority w:val="22"/>
    <w:qFormat/>
    <w:rsid w:val="003624CA"/>
    <w:rPr>
      <w:b/>
      <w:bCs/>
    </w:rPr>
  </w:style>
  <w:style w:type="character" w:styleId="nfase">
    <w:name w:val="Emphasis"/>
    <w:basedOn w:val="Tipodeletrapredefinidodopargrafo"/>
    <w:uiPriority w:val="20"/>
    <w:qFormat/>
    <w:rsid w:val="003624CA"/>
    <w:rPr>
      <w:i/>
      <w:iCs/>
      <w:color w:val="70AD47" w:themeColor="accent6"/>
    </w:rPr>
  </w:style>
  <w:style w:type="paragraph" w:styleId="SemEspaamento">
    <w:name w:val="No Spacing"/>
    <w:uiPriority w:val="1"/>
    <w:qFormat/>
    <w:rsid w:val="003624CA"/>
    <w:pPr>
      <w:spacing w:after="0" w:line="240" w:lineRule="auto"/>
    </w:pPr>
  </w:style>
  <w:style w:type="paragraph" w:styleId="Citao">
    <w:name w:val="Quote"/>
    <w:basedOn w:val="Normal"/>
    <w:next w:val="Normal"/>
    <w:link w:val="CitaoCarter"/>
    <w:uiPriority w:val="29"/>
    <w:qFormat/>
    <w:rsid w:val="002C3E9A"/>
    <w:pPr>
      <w:spacing w:before="160"/>
      <w:ind w:left="720" w:right="720"/>
      <w:jc w:val="center"/>
    </w:pPr>
    <w:rPr>
      <w:b/>
      <w:i/>
      <w:iCs/>
      <w:color w:val="262626" w:themeColor="text1" w:themeTint="D9"/>
    </w:rPr>
  </w:style>
  <w:style w:type="character" w:customStyle="1" w:styleId="CitaoCarter">
    <w:name w:val="Citação Caráter"/>
    <w:basedOn w:val="Tipodeletrapredefinidodopargrafo"/>
    <w:link w:val="Citao"/>
    <w:uiPriority w:val="29"/>
    <w:rsid w:val="002C3E9A"/>
    <w:rPr>
      <w:b/>
      <w:i/>
      <w:iCs/>
      <w:color w:val="262626" w:themeColor="text1" w:themeTint="D9"/>
      <w:sz w:val="24"/>
    </w:rPr>
  </w:style>
  <w:style w:type="paragraph" w:styleId="CitaoIntensa">
    <w:name w:val="Intense Quote"/>
    <w:basedOn w:val="Normal"/>
    <w:next w:val="Normal"/>
    <w:link w:val="CitaoIntensaCarter"/>
    <w:uiPriority w:val="30"/>
    <w:qFormat/>
    <w:rsid w:val="003624CA"/>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CitaoIntensaCarter">
    <w:name w:val="Citação Intensa Caráter"/>
    <w:basedOn w:val="Tipodeletrapredefinidodopargrafo"/>
    <w:link w:val="CitaoIntensa"/>
    <w:uiPriority w:val="30"/>
    <w:rsid w:val="003624CA"/>
    <w:rPr>
      <w:rFonts w:asciiTheme="majorHAnsi" w:eastAsiaTheme="majorEastAsia" w:hAnsiTheme="majorHAnsi" w:cstheme="majorBidi"/>
      <w:i/>
      <w:iCs/>
      <w:color w:val="70AD47" w:themeColor="accent6"/>
      <w:sz w:val="32"/>
      <w:szCs w:val="32"/>
    </w:rPr>
  </w:style>
  <w:style w:type="character" w:styleId="nfaseDiscreto">
    <w:name w:val="Subtle Emphasis"/>
    <w:basedOn w:val="Tipodeletrapredefinidodopargrafo"/>
    <w:uiPriority w:val="19"/>
    <w:qFormat/>
    <w:rsid w:val="003624CA"/>
    <w:rPr>
      <w:i/>
      <w:iCs/>
    </w:rPr>
  </w:style>
  <w:style w:type="character" w:styleId="nfaseIntenso">
    <w:name w:val="Intense Emphasis"/>
    <w:basedOn w:val="Tipodeletrapredefinidodopargrafo"/>
    <w:uiPriority w:val="21"/>
    <w:qFormat/>
    <w:rsid w:val="003624CA"/>
    <w:rPr>
      <w:b/>
      <w:bCs/>
      <w:i/>
      <w:iCs/>
    </w:rPr>
  </w:style>
  <w:style w:type="character" w:styleId="RefernciaDiscreta">
    <w:name w:val="Subtle Reference"/>
    <w:basedOn w:val="Tipodeletrapredefinidodopargrafo"/>
    <w:uiPriority w:val="31"/>
    <w:qFormat/>
    <w:rsid w:val="003624CA"/>
    <w:rPr>
      <w:smallCaps/>
      <w:color w:val="595959" w:themeColor="text1" w:themeTint="A6"/>
    </w:rPr>
  </w:style>
  <w:style w:type="character" w:styleId="RefernciaIntensa">
    <w:name w:val="Intense Reference"/>
    <w:basedOn w:val="Tipodeletrapredefinidodopargrafo"/>
    <w:uiPriority w:val="32"/>
    <w:qFormat/>
    <w:rsid w:val="003624CA"/>
    <w:rPr>
      <w:b/>
      <w:bCs/>
      <w:smallCaps/>
      <w:color w:val="70AD47" w:themeColor="accent6"/>
    </w:rPr>
  </w:style>
  <w:style w:type="character" w:styleId="TtulodoLivro">
    <w:name w:val="Book Title"/>
    <w:basedOn w:val="Tipodeletrapredefinidodopargrafo"/>
    <w:uiPriority w:val="33"/>
    <w:qFormat/>
    <w:rsid w:val="003624CA"/>
    <w:rPr>
      <w:b/>
      <w:bCs/>
      <w:caps w:val="0"/>
      <w:smallCaps/>
      <w:spacing w:val="7"/>
      <w:sz w:val="21"/>
      <w:szCs w:val="21"/>
    </w:rPr>
  </w:style>
  <w:style w:type="paragraph" w:styleId="Cabealhodondice">
    <w:name w:val="TOC Heading"/>
    <w:basedOn w:val="Cabealho1"/>
    <w:next w:val="Normal"/>
    <w:uiPriority w:val="39"/>
    <w:unhideWhenUsed/>
    <w:qFormat/>
    <w:rsid w:val="003624CA"/>
    <w:pPr>
      <w:outlineLvl w:val="9"/>
    </w:pPr>
  </w:style>
  <w:style w:type="character" w:styleId="Refdecomentrio">
    <w:name w:val="annotation reference"/>
    <w:basedOn w:val="Tipodeletrapredefinidodopargrafo"/>
    <w:uiPriority w:val="99"/>
    <w:semiHidden/>
    <w:unhideWhenUsed/>
    <w:rsid w:val="000113A0"/>
    <w:rPr>
      <w:sz w:val="16"/>
      <w:szCs w:val="16"/>
    </w:rPr>
  </w:style>
  <w:style w:type="paragraph" w:styleId="Textodecomentrio">
    <w:name w:val="annotation text"/>
    <w:basedOn w:val="Normal"/>
    <w:link w:val="TextodecomentrioCarter"/>
    <w:uiPriority w:val="99"/>
    <w:unhideWhenUsed/>
    <w:rsid w:val="000113A0"/>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0113A0"/>
    <w:rPr>
      <w:sz w:val="20"/>
      <w:szCs w:val="20"/>
    </w:rPr>
  </w:style>
  <w:style w:type="paragraph" w:styleId="Assuntodecomentrio">
    <w:name w:val="annotation subject"/>
    <w:basedOn w:val="Textodecomentrio"/>
    <w:next w:val="Textodecomentrio"/>
    <w:link w:val="AssuntodecomentrioCarter"/>
    <w:uiPriority w:val="99"/>
    <w:semiHidden/>
    <w:unhideWhenUsed/>
    <w:rsid w:val="000113A0"/>
    <w:rPr>
      <w:b/>
      <w:bCs/>
    </w:rPr>
  </w:style>
  <w:style w:type="character" w:customStyle="1" w:styleId="AssuntodecomentrioCarter">
    <w:name w:val="Assunto de comentário Caráter"/>
    <w:basedOn w:val="TextodecomentrioCarter"/>
    <w:link w:val="Assuntodecomentrio"/>
    <w:uiPriority w:val="99"/>
    <w:semiHidden/>
    <w:rsid w:val="000113A0"/>
    <w:rPr>
      <w:b/>
      <w:bCs/>
      <w:sz w:val="20"/>
      <w:szCs w:val="20"/>
    </w:rPr>
  </w:style>
  <w:style w:type="numbering" w:customStyle="1" w:styleId="Estilo1">
    <w:name w:val="Estilo1"/>
    <w:uiPriority w:val="99"/>
    <w:rsid w:val="00BB1594"/>
    <w:pPr>
      <w:numPr>
        <w:numId w:val="2"/>
      </w:numPr>
    </w:pPr>
  </w:style>
  <w:style w:type="numbering" w:customStyle="1" w:styleId="Estilo2">
    <w:name w:val="Estilo2"/>
    <w:uiPriority w:val="99"/>
    <w:rsid w:val="00BB1594"/>
    <w:pPr>
      <w:numPr>
        <w:numId w:val="3"/>
      </w:numPr>
    </w:pPr>
  </w:style>
  <w:style w:type="paragraph" w:styleId="NormalWeb">
    <w:name w:val="Normal (Web)"/>
    <w:basedOn w:val="Normal"/>
    <w:uiPriority w:val="99"/>
    <w:unhideWhenUsed/>
    <w:rsid w:val="001C05A5"/>
    <w:pPr>
      <w:spacing w:before="100" w:beforeAutospacing="1" w:after="100" w:afterAutospacing="1" w:line="240" w:lineRule="auto"/>
    </w:pPr>
    <w:rPr>
      <w:rFonts w:ascii="Times New Roman" w:hAnsi="Times New Roman" w:cs="Times New Roman"/>
      <w:szCs w:val="24"/>
      <w:lang w:eastAsia="pt-PT"/>
    </w:rPr>
  </w:style>
  <w:style w:type="paragraph" w:customStyle="1" w:styleId="CitaoMendley">
    <w:name w:val="Citação Mendley"/>
    <w:basedOn w:val="Normal"/>
    <w:link w:val="CitaoMendleyCarter"/>
    <w:qFormat/>
    <w:rsid w:val="002C3E9A"/>
    <w:rPr>
      <w:b/>
    </w:rPr>
  </w:style>
  <w:style w:type="character" w:customStyle="1" w:styleId="CitaoMendleyCarter">
    <w:name w:val="Citação Mendley Caráter"/>
    <w:basedOn w:val="Tipodeletrapredefinidodopargrafo"/>
    <w:link w:val="CitaoMendley"/>
    <w:rsid w:val="002C3E9A"/>
    <w:rPr>
      <w:rFonts w:ascii="NewsGotT" w:hAnsi="NewsGotT"/>
      <w:b/>
      <w:sz w:val="24"/>
    </w:rPr>
  </w:style>
  <w:style w:type="paragraph" w:customStyle="1" w:styleId="Imagem">
    <w:name w:val="Imagem"/>
    <w:basedOn w:val="Legenda"/>
    <w:qFormat/>
    <w:rsid w:val="00EB20F0"/>
    <w:pPr>
      <w:keepNext/>
      <w:spacing w:before="240" w:after="0"/>
    </w:pPr>
    <w:rPr>
      <w:noProof/>
      <w:lang w:eastAsia="pt-PT"/>
    </w:rPr>
  </w:style>
  <w:style w:type="paragraph" w:customStyle="1" w:styleId="SP5135213">
    <w:name w:val="SP.5.135213"/>
    <w:basedOn w:val="Default"/>
    <w:next w:val="Default"/>
    <w:uiPriority w:val="99"/>
    <w:rsid w:val="002C08DF"/>
    <w:rPr>
      <w:rFonts w:ascii="EOILD C+ Times" w:hAnsi="EOILD C+ Times" w:cstheme="minorBidi"/>
      <w:color w:val="auto"/>
    </w:rPr>
  </w:style>
  <w:style w:type="paragraph" w:customStyle="1" w:styleId="SP5135169">
    <w:name w:val="SP.5.135169"/>
    <w:basedOn w:val="Default"/>
    <w:next w:val="Default"/>
    <w:uiPriority w:val="99"/>
    <w:rsid w:val="002C08DF"/>
    <w:rPr>
      <w:rFonts w:ascii="EOILD C+ Times" w:hAnsi="EOILD C+ Times" w:cstheme="minorBidi"/>
      <w:color w:val="auto"/>
    </w:rPr>
  </w:style>
  <w:style w:type="character" w:customStyle="1" w:styleId="SC594218">
    <w:name w:val="SC.5.94218"/>
    <w:uiPriority w:val="99"/>
    <w:rsid w:val="002C08DF"/>
    <w:rPr>
      <w:rFonts w:cs="EOILD C+ Times"/>
      <w:color w:val="000000"/>
      <w:sz w:val="20"/>
      <w:szCs w:val="20"/>
    </w:rPr>
  </w:style>
  <w:style w:type="table" w:styleId="TabeladeLista3">
    <w:name w:val="List Table 3"/>
    <w:basedOn w:val="Tabelanormal"/>
    <w:uiPriority w:val="48"/>
    <w:rsid w:val="00277EBC"/>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TabelaSimples5">
    <w:name w:val="Plain Table 5"/>
    <w:basedOn w:val="Tabelanormal"/>
    <w:uiPriority w:val="45"/>
    <w:rsid w:val="00217C29"/>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3">
    <w:name w:val="Plain Table 3"/>
    <w:basedOn w:val="Tabelanormal"/>
    <w:uiPriority w:val="43"/>
    <w:rsid w:val="00217C2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4">
    <w:name w:val="Plain Table 4"/>
    <w:basedOn w:val="Tabelanormal"/>
    <w:uiPriority w:val="44"/>
    <w:rsid w:val="00217C2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2">
    <w:name w:val="Plain Table 2"/>
    <w:basedOn w:val="Tabelanormal"/>
    <w:uiPriority w:val="42"/>
    <w:rsid w:val="00217C2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adeLista6Colorida">
    <w:name w:val="List Table 6 Colorful"/>
    <w:basedOn w:val="Tabelanormal"/>
    <w:uiPriority w:val="51"/>
    <w:rsid w:val="00CD6D8F"/>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ps">
    <w:name w:val="hps"/>
    <w:basedOn w:val="Tipodeletrapredefinidodopargrafo"/>
    <w:rsid w:val="00F96374"/>
  </w:style>
  <w:style w:type="character" w:styleId="TextodoMarcadordePosio">
    <w:name w:val="Placeholder Text"/>
    <w:basedOn w:val="Tipodeletrapredefinidodopargrafo"/>
    <w:uiPriority w:val="99"/>
    <w:semiHidden/>
    <w:rsid w:val="006F2BC9"/>
    <w:rPr>
      <w:color w:val="808080"/>
    </w:rPr>
  </w:style>
  <w:style w:type="table" w:styleId="TabeladeGrelha4">
    <w:name w:val="Grid Table 4"/>
    <w:basedOn w:val="Tabelanormal"/>
    <w:uiPriority w:val="49"/>
    <w:rsid w:val="009233DA"/>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o">
    <w:name w:val="Revision"/>
    <w:hidden/>
    <w:uiPriority w:val="99"/>
    <w:semiHidden/>
    <w:rsid w:val="000521B0"/>
    <w:pPr>
      <w:spacing w:after="0" w:line="240" w:lineRule="auto"/>
    </w:pPr>
    <w:rPr>
      <w:rFonts w:ascii="NewsGotT" w:hAnsi="NewsGotT"/>
      <w:sz w:val="24"/>
    </w:rPr>
  </w:style>
  <w:style w:type="table" w:styleId="TabeladeGrelha4-Destaque3">
    <w:name w:val="Grid Table 4 Accent 3"/>
    <w:basedOn w:val="Tabelanormal"/>
    <w:uiPriority w:val="49"/>
    <w:rsid w:val="00B76218"/>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textexposedshow">
    <w:name w:val="text_exposed_show"/>
    <w:basedOn w:val="Tipodeletrapredefinidodopargrafo"/>
    <w:rsid w:val="00232532"/>
  </w:style>
  <w:style w:type="character" w:styleId="Nmerodelinha">
    <w:name w:val="line number"/>
    <w:basedOn w:val="Tipodeletrapredefinidodopargrafo"/>
    <w:uiPriority w:val="99"/>
    <w:semiHidden/>
    <w:unhideWhenUsed/>
    <w:rsid w:val="00B7782E"/>
  </w:style>
  <w:style w:type="paragraph" w:styleId="Avanodecorpodetexto">
    <w:name w:val="Body Text Indent"/>
    <w:basedOn w:val="Normal"/>
    <w:link w:val="AvanodecorpodetextoCarter"/>
    <w:uiPriority w:val="99"/>
    <w:semiHidden/>
    <w:unhideWhenUsed/>
    <w:rsid w:val="00031CFE"/>
    <w:pPr>
      <w:spacing w:after="120"/>
      <w:ind w:left="283"/>
    </w:pPr>
  </w:style>
  <w:style w:type="character" w:customStyle="1" w:styleId="AvanodecorpodetextoCarter">
    <w:name w:val="Avanço de corpo de texto Caráter"/>
    <w:basedOn w:val="Tipodeletrapredefinidodopargrafo"/>
    <w:link w:val="Avanodecorpodetexto"/>
    <w:uiPriority w:val="99"/>
    <w:semiHidden/>
    <w:rsid w:val="00031CFE"/>
    <w:rPr>
      <w:rFonts w:ascii="NewsGotT" w:hAnsi="NewsGotT"/>
      <w:sz w:val="24"/>
    </w:rPr>
  </w:style>
  <w:style w:type="paragraph" w:customStyle="1" w:styleId="Capa">
    <w:name w:val="Capa"/>
    <w:basedOn w:val="Normal"/>
    <w:link w:val="CapaCarter"/>
    <w:qFormat/>
    <w:rsid w:val="006921A6"/>
  </w:style>
  <w:style w:type="character" w:customStyle="1" w:styleId="CapaCarter">
    <w:name w:val="Capa Caráter"/>
    <w:basedOn w:val="Tipodeletrapredefinidodopargrafo"/>
    <w:link w:val="Capa"/>
    <w:rsid w:val="006921A6"/>
    <w:rPr>
      <w:rFonts w:ascii="NewsGotT" w:hAnsi="NewsGotT"/>
      <w:sz w:val="24"/>
    </w:rPr>
  </w:style>
  <w:style w:type="paragraph" w:customStyle="1" w:styleId="LegendadaEquao">
    <w:name w:val="Legenda da Equação"/>
    <w:basedOn w:val="Legenda"/>
    <w:link w:val="LegendadaEquaoCarter"/>
    <w:qFormat/>
    <w:rsid w:val="009A252E"/>
    <w:pPr>
      <w:ind w:left="7513"/>
      <w:jc w:val="right"/>
    </w:pPr>
  </w:style>
  <w:style w:type="paragraph" w:customStyle="1" w:styleId="Equao">
    <w:name w:val="Equação"/>
    <w:basedOn w:val="Normal"/>
    <w:qFormat/>
    <w:rsid w:val="004F5C76"/>
    <w:pPr>
      <w:framePr w:hSpace="141" w:wrap="around" w:vAnchor="text" w:hAnchor="page" w:x="3766" w:y="-30"/>
      <w:spacing w:after="0"/>
    </w:pPr>
    <w:rPr>
      <w:rFonts w:ascii="Cambria Math" w:hAnsi="Cambria Math"/>
      <w:i/>
    </w:rPr>
  </w:style>
  <w:style w:type="character" w:customStyle="1" w:styleId="LegendaCarter">
    <w:name w:val="Legenda Caráter"/>
    <w:basedOn w:val="Tipodeletrapredefinidodopargrafo"/>
    <w:link w:val="Legenda"/>
    <w:uiPriority w:val="35"/>
    <w:rsid w:val="00AB7C94"/>
    <w:rPr>
      <w:rFonts w:ascii="NewsGotTLig" w:hAnsi="NewsGotTLig"/>
      <w:bCs/>
      <w:sz w:val="24"/>
    </w:rPr>
  </w:style>
  <w:style w:type="character" w:customStyle="1" w:styleId="LegendadaEquaoCarter">
    <w:name w:val="Legenda da Equação Caráter"/>
    <w:basedOn w:val="LegendaCarter"/>
    <w:link w:val="LegendadaEquao"/>
    <w:rsid w:val="009A252E"/>
    <w:rPr>
      <w:rFonts w:ascii="NewsGotTLig" w:hAnsi="NewsGotTLig"/>
      <w:b w:val="0"/>
      <w:bCs/>
      <w:color w:val="595959" w:themeColor="text1" w:themeTint="A6"/>
      <w:sz w:val="24"/>
    </w:rPr>
  </w:style>
  <w:style w:type="character" w:customStyle="1" w:styleId="kw1">
    <w:name w:val="kw1"/>
    <w:basedOn w:val="Tipodeletrapredefinidodopargrafo"/>
    <w:rsid w:val="00D21385"/>
  </w:style>
  <w:style w:type="character" w:customStyle="1" w:styleId="kw4">
    <w:name w:val="kw4"/>
    <w:basedOn w:val="Tipodeletrapredefinidodopargrafo"/>
    <w:rsid w:val="00D21385"/>
  </w:style>
  <w:style w:type="character" w:customStyle="1" w:styleId="br0">
    <w:name w:val="br0"/>
    <w:basedOn w:val="Tipodeletrapredefinidodopargrafo"/>
    <w:rsid w:val="00D21385"/>
  </w:style>
  <w:style w:type="character" w:customStyle="1" w:styleId="sy0">
    <w:name w:val="sy0"/>
    <w:basedOn w:val="Tipodeletrapredefinidodopargrafo"/>
    <w:rsid w:val="00D21385"/>
  </w:style>
  <w:style w:type="character" w:customStyle="1" w:styleId="me1">
    <w:name w:val="me1"/>
    <w:basedOn w:val="Tipodeletrapredefinidodopargrafo"/>
    <w:rsid w:val="00D21385"/>
  </w:style>
  <w:style w:type="character" w:customStyle="1" w:styleId="nu0">
    <w:name w:val="nu0"/>
    <w:basedOn w:val="Tipodeletrapredefinidodopargrafo"/>
    <w:rsid w:val="00D21385"/>
  </w:style>
  <w:style w:type="character" w:customStyle="1" w:styleId="aao">
    <w:name w:val="aao"/>
    <w:basedOn w:val="Tipodeletrapredefinidodopargrafo"/>
    <w:rsid w:val="003B51D5"/>
  </w:style>
  <w:style w:type="paragraph" w:customStyle="1" w:styleId="Estilo3">
    <w:name w:val="Estilo3"/>
    <w:basedOn w:val="Cabealho3"/>
    <w:link w:val="Estilo3Carter"/>
    <w:qFormat/>
    <w:rsid w:val="00E55760"/>
    <w:pPr>
      <w:numPr>
        <w:numId w:val="0"/>
      </w:numPr>
      <w:pBdr>
        <w:bottom w:val="none" w:sz="0" w:space="0" w:color="auto"/>
      </w:pBdr>
      <w:outlineLvl w:val="1"/>
    </w:pPr>
  </w:style>
  <w:style w:type="character" w:customStyle="1" w:styleId="Estilo3Carter">
    <w:name w:val="Estilo3 Caráter"/>
    <w:basedOn w:val="Cabealho3Carter"/>
    <w:link w:val="Estilo3"/>
    <w:rsid w:val="00E55760"/>
    <w:rPr>
      <w:rFonts w:ascii="NewsGotT" w:hAnsi="NewsGotT"/>
      <w:b/>
      <w:bCs/>
      <w:sz w:val="36"/>
      <w:szCs w:val="32"/>
    </w:rPr>
  </w:style>
  <w:style w:type="table" w:customStyle="1" w:styleId="TabeladeGrelha5Escura-Destaque31">
    <w:name w:val="Tabela de Grelha 5 Escura - Destaque 31"/>
    <w:basedOn w:val="Tabelanormal"/>
    <w:uiPriority w:val="50"/>
    <w:rsid w:val="00356DC0"/>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29" w:type="dxa"/>
        <w:left w:w="108" w:type="dxa"/>
        <w:bottom w:w="29"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50414">
      <w:bodyDiv w:val="1"/>
      <w:marLeft w:val="0"/>
      <w:marRight w:val="0"/>
      <w:marTop w:val="0"/>
      <w:marBottom w:val="0"/>
      <w:divBdr>
        <w:top w:val="none" w:sz="0" w:space="0" w:color="auto"/>
        <w:left w:val="none" w:sz="0" w:space="0" w:color="auto"/>
        <w:bottom w:val="none" w:sz="0" w:space="0" w:color="auto"/>
        <w:right w:val="none" w:sz="0" w:space="0" w:color="auto"/>
      </w:divBdr>
    </w:div>
    <w:div w:id="26177047">
      <w:bodyDiv w:val="1"/>
      <w:marLeft w:val="0"/>
      <w:marRight w:val="0"/>
      <w:marTop w:val="0"/>
      <w:marBottom w:val="0"/>
      <w:divBdr>
        <w:top w:val="none" w:sz="0" w:space="0" w:color="auto"/>
        <w:left w:val="none" w:sz="0" w:space="0" w:color="auto"/>
        <w:bottom w:val="none" w:sz="0" w:space="0" w:color="auto"/>
        <w:right w:val="none" w:sz="0" w:space="0" w:color="auto"/>
      </w:divBdr>
    </w:div>
    <w:div w:id="137262298">
      <w:bodyDiv w:val="1"/>
      <w:marLeft w:val="0"/>
      <w:marRight w:val="0"/>
      <w:marTop w:val="0"/>
      <w:marBottom w:val="0"/>
      <w:divBdr>
        <w:top w:val="none" w:sz="0" w:space="0" w:color="auto"/>
        <w:left w:val="none" w:sz="0" w:space="0" w:color="auto"/>
        <w:bottom w:val="none" w:sz="0" w:space="0" w:color="auto"/>
        <w:right w:val="none" w:sz="0" w:space="0" w:color="auto"/>
      </w:divBdr>
    </w:div>
    <w:div w:id="456876297">
      <w:bodyDiv w:val="1"/>
      <w:marLeft w:val="0"/>
      <w:marRight w:val="0"/>
      <w:marTop w:val="0"/>
      <w:marBottom w:val="0"/>
      <w:divBdr>
        <w:top w:val="none" w:sz="0" w:space="0" w:color="auto"/>
        <w:left w:val="none" w:sz="0" w:space="0" w:color="auto"/>
        <w:bottom w:val="none" w:sz="0" w:space="0" w:color="auto"/>
        <w:right w:val="none" w:sz="0" w:space="0" w:color="auto"/>
      </w:divBdr>
    </w:div>
    <w:div w:id="621378087">
      <w:bodyDiv w:val="1"/>
      <w:marLeft w:val="0"/>
      <w:marRight w:val="0"/>
      <w:marTop w:val="0"/>
      <w:marBottom w:val="0"/>
      <w:divBdr>
        <w:top w:val="none" w:sz="0" w:space="0" w:color="auto"/>
        <w:left w:val="none" w:sz="0" w:space="0" w:color="auto"/>
        <w:bottom w:val="none" w:sz="0" w:space="0" w:color="auto"/>
        <w:right w:val="none" w:sz="0" w:space="0" w:color="auto"/>
      </w:divBdr>
    </w:div>
    <w:div w:id="640232243">
      <w:bodyDiv w:val="1"/>
      <w:marLeft w:val="0"/>
      <w:marRight w:val="0"/>
      <w:marTop w:val="0"/>
      <w:marBottom w:val="0"/>
      <w:divBdr>
        <w:top w:val="none" w:sz="0" w:space="0" w:color="auto"/>
        <w:left w:val="none" w:sz="0" w:space="0" w:color="auto"/>
        <w:bottom w:val="none" w:sz="0" w:space="0" w:color="auto"/>
        <w:right w:val="none" w:sz="0" w:space="0" w:color="auto"/>
      </w:divBdr>
    </w:div>
    <w:div w:id="805052023">
      <w:bodyDiv w:val="1"/>
      <w:marLeft w:val="0"/>
      <w:marRight w:val="0"/>
      <w:marTop w:val="0"/>
      <w:marBottom w:val="0"/>
      <w:divBdr>
        <w:top w:val="none" w:sz="0" w:space="0" w:color="auto"/>
        <w:left w:val="none" w:sz="0" w:space="0" w:color="auto"/>
        <w:bottom w:val="none" w:sz="0" w:space="0" w:color="auto"/>
        <w:right w:val="none" w:sz="0" w:space="0" w:color="auto"/>
      </w:divBdr>
    </w:div>
    <w:div w:id="813446776">
      <w:bodyDiv w:val="1"/>
      <w:marLeft w:val="0"/>
      <w:marRight w:val="0"/>
      <w:marTop w:val="0"/>
      <w:marBottom w:val="0"/>
      <w:divBdr>
        <w:top w:val="none" w:sz="0" w:space="0" w:color="auto"/>
        <w:left w:val="none" w:sz="0" w:space="0" w:color="auto"/>
        <w:bottom w:val="none" w:sz="0" w:space="0" w:color="auto"/>
        <w:right w:val="none" w:sz="0" w:space="0" w:color="auto"/>
      </w:divBdr>
    </w:div>
    <w:div w:id="829295371">
      <w:bodyDiv w:val="1"/>
      <w:marLeft w:val="0"/>
      <w:marRight w:val="0"/>
      <w:marTop w:val="0"/>
      <w:marBottom w:val="0"/>
      <w:divBdr>
        <w:top w:val="none" w:sz="0" w:space="0" w:color="auto"/>
        <w:left w:val="none" w:sz="0" w:space="0" w:color="auto"/>
        <w:bottom w:val="none" w:sz="0" w:space="0" w:color="auto"/>
        <w:right w:val="none" w:sz="0" w:space="0" w:color="auto"/>
      </w:divBdr>
    </w:div>
    <w:div w:id="829446696">
      <w:bodyDiv w:val="1"/>
      <w:marLeft w:val="0"/>
      <w:marRight w:val="0"/>
      <w:marTop w:val="0"/>
      <w:marBottom w:val="0"/>
      <w:divBdr>
        <w:top w:val="none" w:sz="0" w:space="0" w:color="auto"/>
        <w:left w:val="none" w:sz="0" w:space="0" w:color="auto"/>
        <w:bottom w:val="none" w:sz="0" w:space="0" w:color="auto"/>
        <w:right w:val="none" w:sz="0" w:space="0" w:color="auto"/>
      </w:divBdr>
    </w:div>
    <w:div w:id="921334588">
      <w:bodyDiv w:val="1"/>
      <w:marLeft w:val="0"/>
      <w:marRight w:val="0"/>
      <w:marTop w:val="0"/>
      <w:marBottom w:val="0"/>
      <w:divBdr>
        <w:top w:val="none" w:sz="0" w:space="0" w:color="auto"/>
        <w:left w:val="none" w:sz="0" w:space="0" w:color="auto"/>
        <w:bottom w:val="none" w:sz="0" w:space="0" w:color="auto"/>
        <w:right w:val="none" w:sz="0" w:space="0" w:color="auto"/>
      </w:divBdr>
    </w:div>
    <w:div w:id="938220056">
      <w:bodyDiv w:val="1"/>
      <w:marLeft w:val="0"/>
      <w:marRight w:val="0"/>
      <w:marTop w:val="0"/>
      <w:marBottom w:val="0"/>
      <w:divBdr>
        <w:top w:val="none" w:sz="0" w:space="0" w:color="auto"/>
        <w:left w:val="none" w:sz="0" w:space="0" w:color="auto"/>
        <w:bottom w:val="none" w:sz="0" w:space="0" w:color="auto"/>
        <w:right w:val="none" w:sz="0" w:space="0" w:color="auto"/>
      </w:divBdr>
    </w:div>
    <w:div w:id="1022051392">
      <w:bodyDiv w:val="1"/>
      <w:marLeft w:val="0"/>
      <w:marRight w:val="0"/>
      <w:marTop w:val="0"/>
      <w:marBottom w:val="0"/>
      <w:divBdr>
        <w:top w:val="none" w:sz="0" w:space="0" w:color="auto"/>
        <w:left w:val="none" w:sz="0" w:space="0" w:color="auto"/>
        <w:bottom w:val="none" w:sz="0" w:space="0" w:color="auto"/>
        <w:right w:val="none" w:sz="0" w:space="0" w:color="auto"/>
      </w:divBdr>
      <w:divsChild>
        <w:div w:id="1762675228">
          <w:marLeft w:val="30"/>
          <w:marRight w:val="0"/>
          <w:marTop w:val="90"/>
          <w:marBottom w:val="0"/>
          <w:divBdr>
            <w:top w:val="none" w:sz="0" w:space="0" w:color="auto"/>
            <w:left w:val="none" w:sz="0" w:space="0" w:color="auto"/>
            <w:bottom w:val="none" w:sz="0" w:space="0" w:color="auto"/>
            <w:right w:val="none" w:sz="0" w:space="0" w:color="auto"/>
          </w:divBdr>
          <w:divsChild>
            <w:div w:id="1432973359">
              <w:marLeft w:val="0"/>
              <w:marRight w:val="0"/>
              <w:marTop w:val="0"/>
              <w:marBottom w:val="0"/>
              <w:divBdr>
                <w:top w:val="none" w:sz="0" w:space="0" w:color="auto"/>
                <w:left w:val="none" w:sz="0" w:space="0" w:color="auto"/>
                <w:bottom w:val="none" w:sz="0" w:space="0" w:color="auto"/>
                <w:right w:val="none" w:sz="0" w:space="0" w:color="auto"/>
              </w:divBdr>
              <w:divsChild>
                <w:div w:id="1463693361">
                  <w:marLeft w:val="0"/>
                  <w:marRight w:val="0"/>
                  <w:marTop w:val="0"/>
                  <w:marBottom w:val="0"/>
                  <w:divBdr>
                    <w:top w:val="none" w:sz="0" w:space="0" w:color="auto"/>
                    <w:left w:val="none" w:sz="0" w:space="0" w:color="auto"/>
                    <w:bottom w:val="none" w:sz="0" w:space="0" w:color="auto"/>
                    <w:right w:val="none" w:sz="0" w:space="0" w:color="auto"/>
                  </w:divBdr>
                  <w:divsChild>
                    <w:div w:id="1472866879">
                      <w:marLeft w:val="0"/>
                      <w:marRight w:val="0"/>
                      <w:marTop w:val="0"/>
                      <w:marBottom w:val="210"/>
                      <w:divBdr>
                        <w:top w:val="none" w:sz="0" w:space="0" w:color="auto"/>
                        <w:left w:val="none" w:sz="0" w:space="0" w:color="auto"/>
                        <w:bottom w:val="none" w:sz="0" w:space="0" w:color="auto"/>
                        <w:right w:val="none" w:sz="0" w:space="0" w:color="auto"/>
                      </w:divBdr>
                      <w:divsChild>
                        <w:div w:id="1781990783">
                          <w:marLeft w:val="0"/>
                          <w:marRight w:val="0"/>
                          <w:marTop w:val="0"/>
                          <w:marBottom w:val="0"/>
                          <w:divBdr>
                            <w:top w:val="none" w:sz="0" w:space="0" w:color="auto"/>
                            <w:left w:val="none" w:sz="0" w:space="0" w:color="auto"/>
                            <w:bottom w:val="none" w:sz="0" w:space="0" w:color="auto"/>
                            <w:right w:val="none" w:sz="0" w:space="0" w:color="auto"/>
                          </w:divBdr>
                          <w:divsChild>
                            <w:div w:id="1536117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0823257">
      <w:bodyDiv w:val="1"/>
      <w:marLeft w:val="0"/>
      <w:marRight w:val="0"/>
      <w:marTop w:val="0"/>
      <w:marBottom w:val="0"/>
      <w:divBdr>
        <w:top w:val="none" w:sz="0" w:space="0" w:color="auto"/>
        <w:left w:val="none" w:sz="0" w:space="0" w:color="auto"/>
        <w:bottom w:val="none" w:sz="0" w:space="0" w:color="auto"/>
        <w:right w:val="none" w:sz="0" w:space="0" w:color="auto"/>
      </w:divBdr>
    </w:div>
    <w:div w:id="1259867733">
      <w:bodyDiv w:val="1"/>
      <w:marLeft w:val="0"/>
      <w:marRight w:val="0"/>
      <w:marTop w:val="0"/>
      <w:marBottom w:val="0"/>
      <w:divBdr>
        <w:top w:val="none" w:sz="0" w:space="0" w:color="auto"/>
        <w:left w:val="none" w:sz="0" w:space="0" w:color="auto"/>
        <w:bottom w:val="none" w:sz="0" w:space="0" w:color="auto"/>
        <w:right w:val="none" w:sz="0" w:space="0" w:color="auto"/>
      </w:divBdr>
    </w:div>
    <w:div w:id="1646353993">
      <w:bodyDiv w:val="1"/>
      <w:marLeft w:val="0"/>
      <w:marRight w:val="0"/>
      <w:marTop w:val="0"/>
      <w:marBottom w:val="0"/>
      <w:divBdr>
        <w:top w:val="none" w:sz="0" w:space="0" w:color="auto"/>
        <w:left w:val="none" w:sz="0" w:space="0" w:color="auto"/>
        <w:bottom w:val="none" w:sz="0" w:space="0" w:color="auto"/>
        <w:right w:val="none" w:sz="0" w:space="0" w:color="auto"/>
      </w:divBdr>
      <w:divsChild>
        <w:div w:id="187645541">
          <w:marLeft w:val="0"/>
          <w:marRight w:val="0"/>
          <w:marTop w:val="0"/>
          <w:marBottom w:val="0"/>
          <w:divBdr>
            <w:top w:val="none" w:sz="0" w:space="0" w:color="auto"/>
            <w:left w:val="none" w:sz="0" w:space="0" w:color="auto"/>
            <w:bottom w:val="none" w:sz="0" w:space="0" w:color="auto"/>
            <w:right w:val="none" w:sz="0" w:space="0" w:color="auto"/>
          </w:divBdr>
          <w:divsChild>
            <w:div w:id="2111779533">
              <w:marLeft w:val="0"/>
              <w:marRight w:val="0"/>
              <w:marTop w:val="0"/>
              <w:marBottom w:val="0"/>
              <w:divBdr>
                <w:top w:val="none" w:sz="0" w:space="0" w:color="auto"/>
                <w:left w:val="none" w:sz="0" w:space="0" w:color="auto"/>
                <w:bottom w:val="none" w:sz="0" w:space="0" w:color="auto"/>
                <w:right w:val="none" w:sz="0" w:space="0" w:color="auto"/>
              </w:divBdr>
              <w:divsChild>
                <w:div w:id="1335643702">
                  <w:marLeft w:val="0"/>
                  <w:marRight w:val="0"/>
                  <w:marTop w:val="0"/>
                  <w:marBottom w:val="0"/>
                  <w:divBdr>
                    <w:top w:val="none" w:sz="0" w:space="0" w:color="auto"/>
                    <w:left w:val="none" w:sz="0" w:space="0" w:color="auto"/>
                    <w:bottom w:val="none" w:sz="0" w:space="0" w:color="auto"/>
                    <w:right w:val="none" w:sz="0" w:space="0" w:color="auto"/>
                  </w:divBdr>
                  <w:divsChild>
                    <w:div w:id="223418639">
                      <w:marLeft w:val="0"/>
                      <w:marRight w:val="0"/>
                      <w:marTop w:val="0"/>
                      <w:marBottom w:val="0"/>
                      <w:divBdr>
                        <w:top w:val="none" w:sz="0" w:space="0" w:color="auto"/>
                        <w:left w:val="none" w:sz="0" w:space="0" w:color="auto"/>
                        <w:bottom w:val="none" w:sz="0" w:space="0" w:color="auto"/>
                        <w:right w:val="none" w:sz="0" w:space="0" w:color="auto"/>
                      </w:divBdr>
                      <w:divsChild>
                        <w:div w:id="612052632">
                          <w:marLeft w:val="0"/>
                          <w:marRight w:val="0"/>
                          <w:marTop w:val="0"/>
                          <w:marBottom w:val="0"/>
                          <w:divBdr>
                            <w:top w:val="none" w:sz="0" w:space="0" w:color="auto"/>
                            <w:left w:val="none" w:sz="0" w:space="0" w:color="auto"/>
                            <w:bottom w:val="none" w:sz="0" w:space="0" w:color="auto"/>
                            <w:right w:val="none" w:sz="0" w:space="0" w:color="auto"/>
                          </w:divBdr>
                          <w:divsChild>
                            <w:div w:id="1692684753">
                              <w:marLeft w:val="0"/>
                              <w:marRight w:val="0"/>
                              <w:marTop w:val="0"/>
                              <w:marBottom w:val="0"/>
                              <w:divBdr>
                                <w:top w:val="none" w:sz="0" w:space="0" w:color="auto"/>
                                <w:left w:val="none" w:sz="0" w:space="0" w:color="auto"/>
                                <w:bottom w:val="none" w:sz="0" w:space="0" w:color="auto"/>
                                <w:right w:val="none" w:sz="0" w:space="0" w:color="auto"/>
                              </w:divBdr>
                              <w:divsChild>
                                <w:div w:id="1277560104">
                                  <w:marLeft w:val="0"/>
                                  <w:marRight w:val="0"/>
                                  <w:marTop w:val="0"/>
                                  <w:marBottom w:val="0"/>
                                  <w:divBdr>
                                    <w:top w:val="none" w:sz="0" w:space="0" w:color="auto"/>
                                    <w:left w:val="none" w:sz="0" w:space="0" w:color="auto"/>
                                    <w:bottom w:val="none" w:sz="0" w:space="0" w:color="auto"/>
                                    <w:right w:val="none" w:sz="0" w:space="0" w:color="auto"/>
                                  </w:divBdr>
                                  <w:divsChild>
                                    <w:div w:id="975791339">
                                      <w:marLeft w:val="0"/>
                                      <w:marRight w:val="0"/>
                                      <w:marTop w:val="0"/>
                                      <w:marBottom w:val="0"/>
                                      <w:divBdr>
                                        <w:top w:val="none" w:sz="0" w:space="0" w:color="auto"/>
                                        <w:left w:val="none" w:sz="0" w:space="0" w:color="auto"/>
                                        <w:bottom w:val="none" w:sz="0" w:space="0" w:color="auto"/>
                                        <w:right w:val="none" w:sz="0" w:space="0" w:color="auto"/>
                                      </w:divBdr>
                                      <w:divsChild>
                                        <w:div w:id="634413642">
                                          <w:marLeft w:val="0"/>
                                          <w:marRight w:val="0"/>
                                          <w:marTop w:val="0"/>
                                          <w:marBottom w:val="0"/>
                                          <w:divBdr>
                                            <w:top w:val="none" w:sz="0" w:space="0" w:color="auto"/>
                                            <w:left w:val="none" w:sz="0" w:space="0" w:color="auto"/>
                                            <w:bottom w:val="none" w:sz="0" w:space="0" w:color="auto"/>
                                            <w:right w:val="none" w:sz="0" w:space="0" w:color="auto"/>
                                          </w:divBdr>
                                          <w:divsChild>
                                            <w:div w:id="1623344347">
                                              <w:marLeft w:val="0"/>
                                              <w:marRight w:val="0"/>
                                              <w:marTop w:val="0"/>
                                              <w:marBottom w:val="0"/>
                                              <w:divBdr>
                                                <w:top w:val="none" w:sz="0" w:space="0" w:color="auto"/>
                                                <w:left w:val="none" w:sz="0" w:space="0" w:color="auto"/>
                                                <w:bottom w:val="none" w:sz="0" w:space="0" w:color="auto"/>
                                                <w:right w:val="none" w:sz="0" w:space="0" w:color="auto"/>
                                              </w:divBdr>
                                              <w:divsChild>
                                                <w:div w:id="497425400">
                                                  <w:marLeft w:val="0"/>
                                                  <w:marRight w:val="0"/>
                                                  <w:marTop w:val="0"/>
                                                  <w:marBottom w:val="0"/>
                                                  <w:divBdr>
                                                    <w:top w:val="none" w:sz="0" w:space="0" w:color="auto"/>
                                                    <w:left w:val="none" w:sz="0" w:space="0" w:color="auto"/>
                                                    <w:bottom w:val="none" w:sz="0" w:space="0" w:color="auto"/>
                                                    <w:right w:val="none" w:sz="0" w:space="0" w:color="auto"/>
                                                  </w:divBdr>
                                                  <w:divsChild>
                                                    <w:div w:id="302932193">
                                                      <w:marLeft w:val="0"/>
                                                      <w:marRight w:val="0"/>
                                                      <w:marTop w:val="0"/>
                                                      <w:marBottom w:val="0"/>
                                                      <w:divBdr>
                                                        <w:top w:val="none" w:sz="0" w:space="0" w:color="auto"/>
                                                        <w:left w:val="none" w:sz="0" w:space="0" w:color="auto"/>
                                                        <w:bottom w:val="none" w:sz="0" w:space="0" w:color="auto"/>
                                                        <w:right w:val="none" w:sz="0" w:space="0" w:color="auto"/>
                                                      </w:divBdr>
                                                      <w:divsChild>
                                                        <w:div w:id="1704397752">
                                                          <w:marLeft w:val="0"/>
                                                          <w:marRight w:val="0"/>
                                                          <w:marTop w:val="0"/>
                                                          <w:marBottom w:val="0"/>
                                                          <w:divBdr>
                                                            <w:top w:val="none" w:sz="0" w:space="0" w:color="auto"/>
                                                            <w:left w:val="none" w:sz="0" w:space="0" w:color="auto"/>
                                                            <w:bottom w:val="none" w:sz="0" w:space="0" w:color="auto"/>
                                                            <w:right w:val="none" w:sz="0" w:space="0" w:color="auto"/>
                                                          </w:divBdr>
                                                          <w:divsChild>
                                                            <w:div w:id="509032380">
                                                              <w:marLeft w:val="0"/>
                                                              <w:marRight w:val="0"/>
                                                              <w:marTop w:val="0"/>
                                                              <w:marBottom w:val="0"/>
                                                              <w:divBdr>
                                                                <w:top w:val="none" w:sz="0" w:space="0" w:color="auto"/>
                                                                <w:left w:val="none" w:sz="0" w:space="0" w:color="auto"/>
                                                                <w:bottom w:val="none" w:sz="0" w:space="0" w:color="auto"/>
                                                                <w:right w:val="none" w:sz="0" w:space="0" w:color="auto"/>
                                                              </w:divBdr>
                                                              <w:divsChild>
                                                                <w:div w:id="874197156">
                                                                  <w:marLeft w:val="0"/>
                                                                  <w:marRight w:val="0"/>
                                                                  <w:marTop w:val="0"/>
                                                                  <w:marBottom w:val="0"/>
                                                                  <w:divBdr>
                                                                    <w:top w:val="none" w:sz="0" w:space="0" w:color="auto"/>
                                                                    <w:left w:val="none" w:sz="0" w:space="0" w:color="auto"/>
                                                                    <w:bottom w:val="none" w:sz="0" w:space="0" w:color="auto"/>
                                                                    <w:right w:val="none" w:sz="0" w:space="0" w:color="auto"/>
                                                                  </w:divBdr>
                                                                  <w:divsChild>
                                                                    <w:div w:id="1135443165">
                                                                      <w:marLeft w:val="0"/>
                                                                      <w:marRight w:val="0"/>
                                                                      <w:marTop w:val="0"/>
                                                                      <w:marBottom w:val="0"/>
                                                                      <w:divBdr>
                                                                        <w:top w:val="none" w:sz="0" w:space="0" w:color="auto"/>
                                                                        <w:left w:val="none" w:sz="0" w:space="0" w:color="auto"/>
                                                                        <w:bottom w:val="none" w:sz="0" w:space="0" w:color="auto"/>
                                                                        <w:right w:val="none" w:sz="0" w:space="0" w:color="auto"/>
                                                                      </w:divBdr>
                                                                      <w:divsChild>
                                                                        <w:div w:id="581181628">
                                                                          <w:marLeft w:val="0"/>
                                                                          <w:marRight w:val="0"/>
                                                                          <w:marTop w:val="0"/>
                                                                          <w:marBottom w:val="0"/>
                                                                          <w:divBdr>
                                                                            <w:top w:val="none" w:sz="0" w:space="0" w:color="auto"/>
                                                                            <w:left w:val="none" w:sz="0" w:space="0" w:color="auto"/>
                                                                            <w:bottom w:val="none" w:sz="0" w:space="0" w:color="auto"/>
                                                                            <w:right w:val="none" w:sz="0" w:space="0" w:color="auto"/>
                                                                          </w:divBdr>
                                                                          <w:divsChild>
                                                                            <w:div w:id="67070671">
                                                                              <w:marLeft w:val="0"/>
                                                                              <w:marRight w:val="0"/>
                                                                              <w:marTop w:val="0"/>
                                                                              <w:marBottom w:val="0"/>
                                                                              <w:divBdr>
                                                                                <w:top w:val="none" w:sz="0" w:space="0" w:color="auto"/>
                                                                                <w:left w:val="none" w:sz="0" w:space="0" w:color="auto"/>
                                                                                <w:bottom w:val="none" w:sz="0" w:space="0" w:color="auto"/>
                                                                                <w:right w:val="none" w:sz="0" w:space="0" w:color="auto"/>
                                                                              </w:divBdr>
                                                                              <w:divsChild>
                                                                                <w:div w:id="1456951148">
                                                                                  <w:marLeft w:val="0"/>
                                                                                  <w:marRight w:val="0"/>
                                                                                  <w:marTop w:val="0"/>
                                                                                  <w:marBottom w:val="0"/>
                                                                                  <w:divBdr>
                                                                                    <w:top w:val="none" w:sz="0" w:space="0" w:color="auto"/>
                                                                                    <w:left w:val="none" w:sz="0" w:space="0" w:color="auto"/>
                                                                                    <w:bottom w:val="none" w:sz="0" w:space="0" w:color="auto"/>
                                                                                    <w:right w:val="none" w:sz="0" w:space="0" w:color="auto"/>
                                                                                  </w:divBdr>
                                                                                  <w:divsChild>
                                                                                    <w:div w:id="639074251">
                                                                                      <w:marLeft w:val="0"/>
                                                                                      <w:marRight w:val="0"/>
                                                                                      <w:marTop w:val="0"/>
                                                                                      <w:marBottom w:val="0"/>
                                                                                      <w:divBdr>
                                                                                        <w:top w:val="none" w:sz="0" w:space="0" w:color="auto"/>
                                                                                        <w:left w:val="none" w:sz="0" w:space="0" w:color="auto"/>
                                                                                        <w:bottom w:val="none" w:sz="0" w:space="0" w:color="auto"/>
                                                                                        <w:right w:val="none" w:sz="0" w:space="0" w:color="auto"/>
                                                                                      </w:divBdr>
                                                                                      <w:divsChild>
                                                                                        <w:div w:id="298458985">
                                                                                          <w:marLeft w:val="0"/>
                                                                                          <w:marRight w:val="0"/>
                                                                                          <w:marTop w:val="0"/>
                                                                                          <w:marBottom w:val="0"/>
                                                                                          <w:divBdr>
                                                                                            <w:top w:val="none" w:sz="0" w:space="0" w:color="auto"/>
                                                                                            <w:left w:val="none" w:sz="0" w:space="0" w:color="auto"/>
                                                                                            <w:bottom w:val="none" w:sz="0" w:space="0" w:color="auto"/>
                                                                                            <w:right w:val="none" w:sz="0" w:space="0" w:color="auto"/>
                                                                                          </w:divBdr>
                                                                                          <w:divsChild>
                                                                                            <w:div w:id="1570918656">
                                                                                              <w:marLeft w:val="0"/>
                                                                                              <w:marRight w:val="0"/>
                                                                                              <w:marTop w:val="0"/>
                                                                                              <w:marBottom w:val="0"/>
                                                                                              <w:divBdr>
                                                                                                <w:top w:val="none" w:sz="0" w:space="0" w:color="auto"/>
                                                                                                <w:left w:val="none" w:sz="0" w:space="0" w:color="auto"/>
                                                                                                <w:bottom w:val="none" w:sz="0" w:space="0" w:color="auto"/>
                                                                                                <w:right w:val="none" w:sz="0" w:space="0" w:color="auto"/>
                                                                                              </w:divBdr>
                                                                                              <w:divsChild>
                                                                                                <w:div w:id="1094477960">
                                                                                                  <w:marLeft w:val="0"/>
                                                                                                  <w:marRight w:val="0"/>
                                                                                                  <w:marTop w:val="0"/>
                                                                                                  <w:marBottom w:val="0"/>
                                                                                                  <w:divBdr>
                                                                                                    <w:top w:val="none" w:sz="0" w:space="0" w:color="auto"/>
                                                                                                    <w:left w:val="none" w:sz="0" w:space="0" w:color="auto"/>
                                                                                                    <w:bottom w:val="none" w:sz="0" w:space="0" w:color="auto"/>
                                                                                                    <w:right w:val="none" w:sz="0" w:space="0" w:color="auto"/>
                                                                                                  </w:divBdr>
                                                                                                  <w:divsChild>
                                                                                                    <w:div w:id="1894196389">
                                                                                                      <w:marLeft w:val="0"/>
                                                                                                      <w:marRight w:val="0"/>
                                                                                                      <w:marTop w:val="0"/>
                                                                                                      <w:marBottom w:val="0"/>
                                                                                                      <w:divBdr>
                                                                                                        <w:top w:val="none" w:sz="0" w:space="0" w:color="auto"/>
                                                                                                        <w:left w:val="none" w:sz="0" w:space="0" w:color="auto"/>
                                                                                                        <w:bottom w:val="none" w:sz="0" w:space="0" w:color="auto"/>
                                                                                                        <w:right w:val="none" w:sz="0" w:space="0" w:color="auto"/>
                                                                                                      </w:divBdr>
                                                                                                      <w:divsChild>
                                                                                                        <w:div w:id="759369997">
                                                                                                          <w:marLeft w:val="0"/>
                                                                                                          <w:marRight w:val="0"/>
                                                                                                          <w:marTop w:val="0"/>
                                                                                                          <w:marBottom w:val="0"/>
                                                                                                          <w:divBdr>
                                                                                                            <w:top w:val="none" w:sz="0" w:space="0" w:color="auto"/>
                                                                                                            <w:left w:val="none" w:sz="0" w:space="0" w:color="auto"/>
                                                                                                            <w:bottom w:val="none" w:sz="0" w:space="0" w:color="auto"/>
                                                                                                            <w:right w:val="none" w:sz="0" w:space="0" w:color="auto"/>
                                                                                                          </w:divBdr>
                                                                                                          <w:divsChild>
                                                                                                            <w:div w:id="484248865">
                                                                                                              <w:marLeft w:val="0"/>
                                                                                                              <w:marRight w:val="0"/>
                                                                                                              <w:marTop w:val="0"/>
                                                                                                              <w:marBottom w:val="0"/>
                                                                                                              <w:divBdr>
                                                                                                                <w:top w:val="none" w:sz="0" w:space="0" w:color="auto"/>
                                                                                                                <w:left w:val="none" w:sz="0" w:space="0" w:color="auto"/>
                                                                                                                <w:bottom w:val="none" w:sz="0" w:space="0" w:color="auto"/>
                                                                                                                <w:right w:val="none" w:sz="0" w:space="0" w:color="auto"/>
                                                                                                              </w:divBdr>
                                                                                                              <w:divsChild>
                                                                                                                <w:div w:id="195852802">
                                                                                                                  <w:marLeft w:val="0"/>
                                                                                                                  <w:marRight w:val="0"/>
                                                                                                                  <w:marTop w:val="0"/>
                                                                                                                  <w:marBottom w:val="0"/>
                                                                                                                  <w:divBdr>
                                                                                                                    <w:top w:val="none" w:sz="0" w:space="0" w:color="auto"/>
                                                                                                                    <w:left w:val="none" w:sz="0" w:space="0" w:color="auto"/>
                                                                                                                    <w:bottom w:val="none" w:sz="0" w:space="0" w:color="auto"/>
                                                                                                                    <w:right w:val="none" w:sz="0" w:space="0" w:color="auto"/>
                                                                                                                  </w:divBdr>
                                                                                                                  <w:divsChild>
                                                                                                                    <w:div w:id="1692098861">
                                                                                                                      <w:marLeft w:val="0"/>
                                                                                                                      <w:marRight w:val="0"/>
                                                                                                                      <w:marTop w:val="0"/>
                                                                                                                      <w:marBottom w:val="0"/>
                                                                                                                      <w:divBdr>
                                                                                                                        <w:top w:val="none" w:sz="0" w:space="0" w:color="auto"/>
                                                                                                                        <w:left w:val="none" w:sz="0" w:space="0" w:color="auto"/>
                                                                                                                        <w:bottom w:val="none" w:sz="0" w:space="0" w:color="auto"/>
                                                                                                                        <w:right w:val="none" w:sz="0" w:space="0" w:color="auto"/>
                                                                                                                      </w:divBdr>
                                                                                                                      <w:divsChild>
                                                                                                                        <w:div w:id="469326678">
                                                                                                                          <w:marLeft w:val="0"/>
                                                                                                                          <w:marRight w:val="0"/>
                                                                                                                          <w:marTop w:val="0"/>
                                                                                                                          <w:marBottom w:val="0"/>
                                                                                                                          <w:divBdr>
                                                                                                                            <w:top w:val="none" w:sz="0" w:space="0" w:color="auto"/>
                                                                                                                            <w:left w:val="none" w:sz="0" w:space="0" w:color="auto"/>
                                                                                                                            <w:bottom w:val="none" w:sz="0" w:space="0" w:color="auto"/>
                                                                                                                            <w:right w:val="none" w:sz="0" w:space="0" w:color="auto"/>
                                                                                                                          </w:divBdr>
                                                                                                                          <w:divsChild>
                                                                                                                            <w:div w:id="1887986243">
                                                                                                                              <w:marLeft w:val="0"/>
                                                                                                                              <w:marRight w:val="0"/>
                                                                                                                              <w:marTop w:val="0"/>
                                                                                                                              <w:marBottom w:val="0"/>
                                                                                                                              <w:divBdr>
                                                                                                                                <w:top w:val="none" w:sz="0" w:space="0" w:color="auto"/>
                                                                                                                                <w:left w:val="none" w:sz="0" w:space="0" w:color="auto"/>
                                                                                                                                <w:bottom w:val="none" w:sz="0" w:space="0" w:color="auto"/>
                                                                                                                                <w:right w:val="none" w:sz="0" w:space="0" w:color="auto"/>
                                                                                                                              </w:divBdr>
                                                                                                                              <w:divsChild>
                                                                                                                                <w:div w:id="753823521">
                                                                                                                                  <w:marLeft w:val="0"/>
                                                                                                                                  <w:marRight w:val="0"/>
                                                                                                                                  <w:marTop w:val="0"/>
                                                                                                                                  <w:marBottom w:val="0"/>
                                                                                                                                  <w:divBdr>
                                                                                                                                    <w:top w:val="none" w:sz="0" w:space="0" w:color="auto"/>
                                                                                                                                    <w:left w:val="none" w:sz="0" w:space="0" w:color="auto"/>
                                                                                                                                    <w:bottom w:val="none" w:sz="0" w:space="0" w:color="auto"/>
                                                                                                                                    <w:right w:val="none" w:sz="0" w:space="0" w:color="auto"/>
                                                                                                                                  </w:divBdr>
                                                                                                                                  <w:divsChild>
                                                                                                                                    <w:div w:id="195512913">
                                                                                                                                      <w:marLeft w:val="0"/>
                                                                                                                                      <w:marRight w:val="0"/>
                                                                                                                                      <w:marTop w:val="0"/>
                                                                                                                                      <w:marBottom w:val="0"/>
                                                                                                                                      <w:divBdr>
                                                                                                                                        <w:top w:val="none" w:sz="0" w:space="0" w:color="auto"/>
                                                                                                                                        <w:left w:val="none" w:sz="0" w:space="0" w:color="auto"/>
                                                                                                                                        <w:bottom w:val="none" w:sz="0" w:space="0" w:color="auto"/>
                                                                                                                                        <w:right w:val="none" w:sz="0" w:space="0" w:color="auto"/>
                                                                                                                                      </w:divBdr>
                                                                                                                                      <w:divsChild>
                                                                                                                                        <w:div w:id="1612972662">
                                                                                                                                          <w:marLeft w:val="0"/>
                                                                                                                                          <w:marRight w:val="0"/>
                                                                                                                                          <w:marTop w:val="0"/>
                                                                                                                                          <w:marBottom w:val="0"/>
                                                                                                                                          <w:divBdr>
                                                                                                                                            <w:top w:val="none" w:sz="0" w:space="0" w:color="auto"/>
                                                                                                                                            <w:left w:val="none" w:sz="0" w:space="0" w:color="auto"/>
                                                                                                                                            <w:bottom w:val="none" w:sz="0" w:space="0" w:color="auto"/>
                                                                                                                                            <w:right w:val="none" w:sz="0" w:space="0" w:color="auto"/>
                                                                                                                                          </w:divBdr>
                                                                                                                                          <w:divsChild>
                                                                                                                                            <w:div w:id="469591651">
                                                                                                                                              <w:marLeft w:val="0"/>
                                                                                                                                              <w:marRight w:val="0"/>
                                                                                                                                              <w:marTop w:val="0"/>
                                                                                                                                              <w:marBottom w:val="0"/>
                                                                                                                                              <w:divBdr>
                                                                                                                                                <w:top w:val="none" w:sz="0" w:space="0" w:color="auto"/>
                                                                                                                                                <w:left w:val="none" w:sz="0" w:space="0" w:color="auto"/>
                                                                                                                                                <w:bottom w:val="none" w:sz="0" w:space="0" w:color="auto"/>
                                                                                                                                                <w:right w:val="none" w:sz="0" w:space="0" w:color="auto"/>
                                                                                                                                              </w:divBdr>
                                                                                                                                              <w:divsChild>
                                                                                                                                                <w:div w:id="141852492">
                                                                                                                                                  <w:marLeft w:val="0"/>
                                                                                                                                                  <w:marRight w:val="0"/>
                                                                                                                                                  <w:marTop w:val="0"/>
                                                                                                                                                  <w:marBottom w:val="0"/>
                                                                                                                                                  <w:divBdr>
                                                                                                                                                    <w:top w:val="none" w:sz="0" w:space="0" w:color="auto"/>
                                                                                                                                                    <w:left w:val="none" w:sz="0" w:space="0" w:color="auto"/>
                                                                                                                                                    <w:bottom w:val="none" w:sz="0" w:space="0" w:color="auto"/>
                                                                                                                                                    <w:right w:val="none" w:sz="0" w:space="0" w:color="auto"/>
                                                                                                                                                  </w:divBdr>
                                                                                                                                                  <w:divsChild>
                                                                                                                                                    <w:div w:id="463087865">
                                                                                                                                                      <w:marLeft w:val="0"/>
                                                                                                                                                      <w:marRight w:val="0"/>
                                                                                                                                                      <w:marTop w:val="0"/>
                                                                                                                                                      <w:marBottom w:val="0"/>
                                                                                                                                                      <w:divBdr>
                                                                                                                                                        <w:top w:val="none" w:sz="0" w:space="0" w:color="auto"/>
                                                                                                                                                        <w:left w:val="none" w:sz="0" w:space="0" w:color="auto"/>
                                                                                                                                                        <w:bottom w:val="none" w:sz="0" w:space="0" w:color="auto"/>
                                                                                                                                                        <w:right w:val="none" w:sz="0" w:space="0" w:color="auto"/>
                                                                                                                                                      </w:divBdr>
                                                                                                                                                      <w:divsChild>
                                                                                                                                                        <w:div w:id="310792529">
                                                                                                                                                          <w:marLeft w:val="0"/>
                                                                                                                                                          <w:marRight w:val="0"/>
                                                                                                                                                          <w:marTop w:val="0"/>
                                                                                                                                                          <w:marBottom w:val="0"/>
                                                                                                                                                          <w:divBdr>
                                                                                                                                                            <w:top w:val="none" w:sz="0" w:space="0" w:color="auto"/>
                                                                                                                                                            <w:left w:val="none" w:sz="0" w:space="0" w:color="auto"/>
                                                                                                                                                            <w:bottom w:val="none" w:sz="0" w:space="0" w:color="auto"/>
                                                                                                                                                            <w:right w:val="none" w:sz="0" w:space="0" w:color="auto"/>
                                                                                                                                                          </w:divBdr>
                                                                                                                                                          <w:divsChild>
                                                                                                                                                            <w:div w:id="2002925139">
                                                                                                                                                              <w:marLeft w:val="0"/>
                                                                                                                                                              <w:marRight w:val="0"/>
                                                                                                                                                              <w:marTop w:val="0"/>
                                                                                                                                                              <w:marBottom w:val="0"/>
                                                                                                                                                              <w:divBdr>
                                                                                                                                                                <w:top w:val="none" w:sz="0" w:space="0" w:color="auto"/>
                                                                                                                                                                <w:left w:val="none" w:sz="0" w:space="0" w:color="auto"/>
                                                                                                                                                                <w:bottom w:val="none" w:sz="0" w:space="0" w:color="auto"/>
                                                                                                                                                                <w:right w:val="none" w:sz="0" w:space="0" w:color="auto"/>
                                                                                                                                                              </w:divBdr>
                                                                                                                                                              <w:divsChild>
                                                                                                                                                                <w:div w:id="1166557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93136213">
      <w:bodyDiv w:val="1"/>
      <w:marLeft w:val="0"/>
      <w:marRight w:val="0"/>
      <w:marTop w:val="0"/>
      <w:marBottom w:val="0"/>
      <w:divBdr>
        <w:top w:val="none" w:sz="0" w:space="0" w:color="auto"/>
        <w:left w:val="none" w:sz="0" w:space="0" w:color="auto"/>
        <w:bottom w:val="none" w:sz="0" w:space="0" w:color="auto"/>
        <w:right w:val="none" w:sz="0" w:space="0" w:color="auto"/>
      </w:divBdr>
    </w:div>
    <w:div w:id="1804880770">
      <w:bodyDiv w:val="1"/>
      <w:marLeft w:val="0"/>
      <w:marRight w:val="0"/>
      <w:marTop w:val="0"/>
      <w:marBottom w:val="0"/>
      <w:divBdr>
        <w:top w:val="none" w:sz="0" w:space="0" w:color="auto"/>
        <w:left w:val="none" w:sz="0" w:space="0" w:color="auto"/>
        <w:bottom w:val="none" w:sz="0" w:space="0" w:color="auto"/>
        <w:right w:val="none" w:sz="0" w:space="0" w:color="auto"/>
      </w:divBdr>
    </w:div>
    <w:div w:id="1876770698">
      <w:bodyDiv w:val="1"/>
      <w:marLeft w:val="0"/>
      <w:marRight w:val="0"/>
      <w:marTop w:val="0"/>
      <w:marBottom w:val="0"/>
      <w:divBdr>
        <w:top w:val="none" w:sz="0" w:space="0" w:color="auto"/>
        <w:left w:val="none" w:sz="0" w:space="0" w:color="auto"/>
        <w:bottom w:val="none" w:sz="0" w:space="0" w:color="auto"/>
        <w:right w:val="none" w:sz="0" w:space="0" w:color="auto"/>
      </w:divBdr>
    </w:div>
    <w:div w:id="1959099451">
      <w:bodyDiv w:val="1"/>
      <w:marLeft w:val="0"/>
      <w:marRight w:val="0"/>
      <w:marTop w:val="0"/>
      <w:marBottom w:val="0"/>
      <w:divBdr>
        <w:top w:val="none" w:sz="0" w:space="0" w:color="auto"/>
        <w:left w:val="none" w:sz="0" w:space="0" w:color="auto"/>
        <w:bottom w:val="none" w:sz="0" w:space="0" w:color="auto"/>
        <w:right w:val="none" w:sz="0" w:space="0" w:color="auto"/>
      </w:divBdr>
    </w:div>
    <w:div w:id="1962954833">
      <w:bodyDiv w:val="1"/>
      <w:marLeft w:val="0"/>
      <w:marRight w:val="0"/>
      <w:marTop w:val="0"/>
      <w:marBottom w:val="0"/>
      <w:divBdr>
        <w:top w:val="none" w:sz="0" w:space="0" w:color="auto"/>
        <w:left w:val="none" w:sz="0" w:space="0" w:color="auto"/>
        <w:bottom w:val="none" w:sz="0" w:space="0" w:color="auto"/>
        <w:right w:val="none" w:sz="0" w:space="0" w:color="auto"/>
      </w:divBdr>
    </w:div>
    <w:div w:id="1984305893">
      <w:bodyDiv w:val="1"/>
      <w:marLeft w:val="0"/>
      <w:marRight w:val="0"/>
      <w:marTop w:val="0"/>
      <w:marBottom w:val="0"/>
      <w:divBdr>
        <w:top w:val="none" w:sz="0" w:space="0" w:color="auto"/>
        <w:left w:val="none" w:sz="0" w:space="0" w:color="auto"/>
        <w:bottom w:val="none" w:sz="0" w:space="0" w:color="auto"/>
        <w:right w:val="none" w:sz="0" w:space="0" w:color="auto"/>
      </w:divBdr>
    </w:div>
    <w:div w:id="2049911550">
      <w:bodyDiv w:val="1"/>
      <w:marLeft w:val="0"/>
      <w:marRight w:val="0"/>
      <w:marTop w:val="0"/>
      <w:marBottom w:val="0"/>
      <w:divBdr>
        <w:top w:val="none" w:sz="0" w:space="0" w:color="auto"/>
        <w:left w:val="none" w:sz="0" w:space="0" w:color="auto"/>
        <w:bottom w:val="none" w:sz="0" w:space="0" w:color="auto"/>
        <w:right w:val="none" w:sz="0" w:space="0" w:color="auto"/>
      </w:divBdr>
    </w:div>
    <w:div w:id="2055932071">
      <w:bodyDiv w:val="1"/>
      <w:marLeft w:val="0"/>
      <w:marRight w:val="0"/>
      <w:marTop w:val="0"/>
      <w:marBottom w:val="0"/>
      <w:divBdr>
        <w:top w:val="none" w:sz="0" w:space="0" w:color="auto"/>
        <w:left w:val="none" w:sz="0" w:space="0" w:color="auto"/>
        <w:bottom w:val="none" w:sz="0" w:space="0" w:color="auto"/>
        <w:right w:val="none" w:sz="0" w:space="0" w:color="auto"/>
      </w:divBdr>
    </w:div>
    <w:div w:id="21078407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5.emf"/><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header" Target="header3.xml"/><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49.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eader" Target="header4.xml"/><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chart" Target="charts/chart4.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3.png"/><Relationship Id="rId57" Type="http://schemas.openxmlformats.org/officeDocument/2006/relationships/image" Target="media/image41.png"/><Relationship Id="rId61" Type="http://schemas.openxmlformats.org/officeDocument/2006/relationships/image" Target="media/image45.png"/><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8.png"/><Relationship Id="rId44" Type="http://schemas.openxmlformats.org/officeDocument/2006/relationships/image" Target="media/image29.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8.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chart" Target="charts/chart1.xml"/><Relationship Id="rId22" Type="http://schemas.openxmlformats.org/officeDocument/2006/relationships/image" Target="media/image9.emf"/><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footer" Target="footer3.xml"/><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chart" Target="charts/chart3.xml"/><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5.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jpg"/><Relationship Id="rId38" Type="http://schemas.openxmlformats.org/officeDocument/2006/relationships/image" Target="media/image25.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chart" Target="charts/chart5.xml"/><Relationship Id="rId20" Type="http://schemas.openxmlformats.org/officeDocument/2006/relationships/image" Target="media/image7.emf"/><Relationship Id="rId41" Type="http://schemas.openxmlformats.org/officeDocument/2006/relationships/image" Target="media/image28.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developer.android.com/reference/android/net/wifi/WifiManager.html"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tiff"/></Relationships>
</file>

<file path=word/charts/_rels/chart1.xml.rels><?xml version="1.0" encoding="UTF-8" standalone="yes"?>
<Relationships xmlns="http://schemas.openxmlformats.org/package/2006/relationships"><Relationship Id="rId3" Type="http://schemas.openxmlformats.org/officeDocument/2006/relationships/package" Target="../embeddings/Folha_de_C_lculo_do_Microsoft_Excel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package" Target="../embeddings/Folha_de_C_lculo_do_Microsoft_Excel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Folha_de_C_lculo_do_Microsoft_Excel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Folha_de_C_lculo_do_Microsoft_Excel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Folha_de_C_lculo_do_Microsoft_Excel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PT"/>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19685039370079E-2"/>
          <c:y val="6.589147286821706E-2"/>
          <c:w val="0.91434018664333627"/>
          <c:h val="0.82811756088628441"/>
        </c:manualLayout>
      </c:layout>
      <c:barChart>
        <c:barDir val="col"/>
        <c:grouping val="clustered"/>
        <c:varyColors val="0"/>
        <c:ser>
          <c:idx val="0"/>
          <c:order val="0"/>
          <c:tx>
            <c:strRef>
              <c:f>Folha1!$B$1</c:f>
              <c:strCache>
                <c:ptCount val="1"/>
                <c:pt idx="0">
                  <c:v>2000</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NewsGotT" pitchFamily="2" charset="0"/>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lha1!$A$2</c:f>
              <c:strCache>
                <c:ptCount val="1"/>
                <c:pt idx="0">
                  <c:v>Idade &gt;= 66</c:v>
                </c:pt>
              </c:strCache>
            </c:strRef>
          </c:cat>
          <c:val>
            <c:numRef>
              <c:f>Folha1!$B$2</c:f>
              <c:numCache>
                <c:formatCode>0%</c:formatCode>
                <c:ptCount val="1"/>
                <c:pt idx="0">
                  <c:v>0.28999999999999998</c:v>
                </c:pt>
              </c:numCache>
            </c:numRef>
          </c:val>
        </c:ser>
        <c:ser>
          <c:idx val="1"/>
          <c:order val="1"/>
          <c:tx>
            <c:strRef>
              <c:f>Folha1!$C$1</c:f>
              <c:strCache>
                <c:ptCount val="1"/>
                <c:pt idx="0">
                  <c:v>2001</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NewsGotT" pitchFamily="2" charset="0"/>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lha1!$A$2</c:f>
              <c:strCache>
                <c:ptCount val="1"/>
                <c:pt idx="0">
                  <c:v>Idade &gt;= 66</c:v>
                </c:pt>
              </c:strCache>
            </c:strRef>
          </c:cat>
          <c:val>
            <c:numRef>
              <c:f>Folha1!$C$2</c:f>
              <c:numCache>
                <c:formatCode>0%</c:formatCode>
                <c:ptCount val="1"/>
                <c:pt idx="0">
                  <c:v>0.31</c:v>
                </c:pt>
              </c:numCache>
            </c:numRef>
          </c:val>
        </c:ser>
        <c:ser>
          <c:idx val="2"/>
          <c:order val="2"/>
          <c:tx>
            <c:strRef>
              <c:f>Folha1!$D$1</c:f>
              <c:strCache>
                <c:ptCount val="1"/>
                <c:pt idx="0">
                  <c:v>2002</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NewsGotT" pitchFamily="2" charset="0"/>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lha1!$A$2</c:f>
              <c:strCache>
                <c:ptCount val="1"/>
                <c:pt idx="0">
                  <c:v>Idade &gt;= 66</c:v>
                </c:pt>
              </c:strCache>
            </c:strRef>
          </c:cat>
          <c:val>
            <c:numRef>
              <c:f>Folha1!$D$2</c:f>
              <c:numCache>
                <c:formatCode>0%</c:formatCode>
                <c:ptCount val="1"/>
                <c:pt idx="0">
                  <c:v>0.34</c:v>
                </c:pt>
              </c:numCache>
            </c:numRef>
          </c:val>
        </c:ser>
        <c:ser>
          <c:idx val="3"/>
          <c:order val="3"/>
          <c:tx>
            <c:strRef>
              <c:f>Folha1!$E$1</c:f>
              <c:strCache>
                <c:ptCount val="1"/>
                <c:pt idx="0">
                  <c:v>2003</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NewsGotT" pitchFamily="2" charset="0"/>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lha1!$A$2</c:f>
              <c:strCache>
                <c:ptCount val="1"/>
                <c:pt idx="0">
                  <c:v>Idade &gt;= 66</c:v>
                </c:pt>
              </c:strCache>
            </c:strRef>
          </c:cat>
          <c:val>
            <c:numRef>
              <c:f>Folha1!$E$2</c:f>
              <c:numCache>
                <c:formatCode>0%</c:formatCode>
                <c:ptCount val="1"/>
                <c:pt idx="0">
                  <c:v>0.38</c:v>
                </c:pt>
              </c:numCache>
            </c:numRef>
          </c:val>
        </c:ser>
        <c:ser>
          <c:idx val="4"/>
          <c:order val="4"/>
          <c:tx>
            <c:strRef>
              <c:f>Folha1!$F$1</c:f>
              <c:strCache>
                <c:ptCount val="1"/>
                <c:pt idx="0">
                  <c:v>2005</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NewsGotT" pitchFamily="2" charset="0"/>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lha1!$A$2</c:f>
              <c:strCache>
                <c:ptCount val="1"/>
                <c:pt idx="0">
                  <c:v>Idade &gt;= 66</c:v>
                </c:pt>
              </c:strCache>
            </c:strRef>
          </c:cat>
          <c:val>
            <c:numRef>
              <c:f>Folha1!$F$2</c:f>
              <c:numCache>
                <c:formatCode>0%</c:formatCode>
                <c:ptCount val="1"/>
                <c:pt idx="0">
                  <c:v>0.41</c:v>
                </c:pt>
              </c:numCache>
            </c:numRef>
          </c:val>
        </c:ser>
        <c:ser>
          <c:idx val="5"/>
          <c:order val="5"/>
          <c:tx>
            <c:strRef>
              <c:f>Folha1!$G$1</c:f>
              <c:strCache>
                <c:ptCount val="1"/>
                <c:pt idx="0">
                  <c:v>2006</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NewsGotT" pitchFamily="2" charset="0"/>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lha1!$A$2</c:f>
              <c:strCache>
                <c:ptCount val="1"/>
                <c:pt idx="0">
                  <c:v>Idade &gt;= 66</c:v>
                </c:pt>
              </c:strCache>
            </c:strRef>
          </c:cat>
          <c:val>
            <c:numRef>
              <c:f>Folha1!$G$2</c:f>
              <c:numCache>
                <c:formatCode>0%</c:formatCode>
                <c:ptCount val="1"/>
                <c:pt idx="0">
                  <c:v>0.38</c:v>
                </c:pt>
              </c:numCache>
            </c:numRef>
          </c:val>
        </c:ser>
        <c:ser>
          <c:idx val="6"/>
          <c:order val="6"/>
          <c:tx>
            <c:strRef>
              <c:f>Folha1!$H$1</c:f>
              <c:strCache>
                <c:ptCount val="1"/>
                <c:pt idx="0">
                  <c:v>2007</c:v>
                </c:pt>
              </c:strCache>
            </c:strRef>
          </c:tx>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NewsGotT" pitchFamily="2" charset="0"/>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lha1!$A$2</c:f>
              <c:strCache>
                <c:ptCount val="1"/>
                <c:pt idx="0">
                  <c:v>Idade &gt;= 66</c:v>
                </c:pt>
              </c:strCache>
            </c:strRef>
          </c:cat>
          <c:val>
            <c:numRef>
              <c:f>Folha1!$H$2</c:f>
              <c:numCache>
                <c:formatCode>0%</c:formatCode>
                <c:ptCount val="1"/>
                <c:pt idx="0">
                  <c:v>0.39</c:v>
                </c:pt>
              </c:numCache>
            </c:numRef>
          </c:val>
        </c:ser>
        <c:ser>
          <c:idx val="7"/>
          <c:order val="7"/>
          <c:tx>
            <c:strRef>
              <c:f>Folha1!$I$1</c:f>
              <c:strCache>
                <c:ptCount val="1"/>
                <c:pt idx="0">
                  <c:v>2008</c:v>
                </c:pt>
              </c:strCache>
            </c:strRef>
          </c:tx>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NewsGotT" pitchFamily="2" charset="0"/>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lha1!$A$2</c:f>
              <c:strCache>
                <c:ptCount val="1"/>
                <c:pt idx="0">
                  <c:v>Idade &gt;= 66</c:v>
                </c:pt>
              </c:strCache>
            </c:strRef>
          </c:cat>
          <c:val>
            <c:numRef>
              <c:f>Folha1!$I$2</c:f>
              <c:numCache>
                <c:formatCode>0%</c:formatCode>
                <c:ptCount val="1"/>
                <c:pt idx="0">
                  <c:v>0.4</c:v>
                </c:pt>
              </c:numCache>
            </c:numRef>
          </c:val>
        </c:ser>
        <c:ser>
          <c:idx val="8"/>
          <c:order val="8"/>
          <c:tx>
            <c:strRef>
              <c:f>Folha1!$J$1</c:f>
              <c:strCache>
                <c:ptCount val="1"/>
                <c:pt idx="0">
                  <c:v>2009</c:v>
                </c:pt>
              </c:strCache>
            </c:strRef>
          </c:tx>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NewsGotT" pitchFamily="2" charset="0"/>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lha1!$A$2</c:f>
              <c:strCache>
                <c:ptCount val="1"/>
                <c:pt idx="0">
                  <c:v>Idade &gt;= 66</c:v>
                </c:pt>
              </c:strCache>
            </c:strRef>
          </c:cat>
          <c:val>
            <c:numRef>
              <c:f>Folha1!$J$2</c:f>
              <c:numCache>
                <c:formatCode>0%</c:formatCode>
                <c:ptCount val="1"/>
                <c:pt idx="0">
                  <c:v>0.41</c:v>
                </c:pt>
              </c:numCache>
            </c:numRef>
          </c:val>
        </c:ser>
        <c:ser>
          <c:idx val="9"/>
          <c:order val="9"/>
          <c:tx>
            <c:strRef>
              <c:f>Folha1!$K$1</c:f>
              <c:strCache>
                <c:ptCount val="1"/>
                <c:pt idx="0">
                  <c:v>2010</c:v>
                </c:pt>
              </c:strCache>
            </c:strRef>
          </c:tx>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NewsGotT" pitchFamily="2" charset="0"/>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lha1!$A$2</c:f>
              <c:strCache>
                <c:ptCount val="1"/>
                <c:pt idx="0">
                  <c:v>Idade &gt;= 66</c:v>
                </c:pt>
              </c:strCache>
            </c:strRef>
          </c:cat>
          <c:val>
            <c:numRef>
              <c:f>Folha1!$K$2</c:f>
              <c:numCache>
                <c:formatCode>0%</c:formatCode>
                <c:ptCount val="1"/>
                <c:pt idx="0">
                  <c:v>0.46</c:v>
                </c:pt>
              </c:numCache>
            </c:numRef>
          </c:val>
        </c:ser>
        <c:ser>
          <c:idx val="10"/>
          <c:order val="10"/>
          <c:tx>
            <c:strRef>
              <c:f>Folha1!$L$1</c:f>
              <c:strCache>
                <c:ptCount val="1"/>
                <c:pt idx="0">
                  <c:v>2012</c:v>
                </c:pt>
              </c:strCache>
            </c:strRef>
          </c:tx>
          <c:spPr>
            <a:gradFill rotWithShape="1">
              <a:gsLst>
                <a:gs pos="0">
                  <a:schemeClr val="accent5">
                    <a:lumMod val="60000"/>
                    <a:satMod val="103000"/>
                    <a:lumMod val="102000"/>
                    <a:tint val="94000"/>
                  </a:schemeClr>
                </a:gs>
                <a:gs pos="50000">
                  <a:schemeClr val="accent5">
                    <a:lumMod val="60000"/>
                    <a:satMod val="110000"/>
                    <a:lumMod val="100000"/>
                    <a:shade val="100000"/>
                  </a:schemeClr>
                </a:gs>
                <a:gs pos="100000">
                  <a:schemeClr val="accent5">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NewsGotT" pitchFamily="2" charset="0"/>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lha1!$A$2</c:f>
              <c:strCache>
                <c:ptCount val="1"/>
                <c:pt idx="0">
                  <c:v>Idade &gt;= 66</c:v>
                </c:pt>
              </c:strCache>
            </c:strRef>
          </c:cat>
          <c:val>
            <c:numRef>
              <c:f>Folha1!$L$2</c:f>
              <c:numCache>
                <c:formatCode>0%</c:formatCode>
                <c:ptCount val="1"/>
                <c:pt idx="0">
                  <c:v>0.65</c:v>
                </c:pt>
              </c:numCache>
            </c:numRef>
          </c:val>
        </c:ser>
        <c:dLbls>
          <c:dLblPos val="outEnd"/>
          <c:showLegendKey val="0"/>
          <c:showVal val="1"/>
          <c:showCatName val="0"/>
          <c:showSerName val="0"/>
          <c:showPercent val="0"/>
          <c:showBubbleSize val="0"/>
        </c:dLbls>
        <c:gapWidth val="100"/>
        <c:overlap val="-24"/>
        <c:axId val="326500656"/>
        <c:axId val="326504184"/>
      </c:barChart>
      <c:catAx>
        <c:axId val="326500656"/>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solidFill>
                    <a:latin typeface="NewsGotT" pitchFamily="2" charset="0"/>
                    <a:ea typeface="+mn-ea"/>
                    <a:cs typeface="+mn-cs"/>
                  </a:defRPr>
                </a:pPr>
                <a:r>
                  <a:rPr lang="pt-PT" sz="1000" b="0">
                    <a:solidFill>
                      <a:schemeClr val="tx1"/>
                    </a:solidFill>
                  </a:rPr>
                  <a:t>Anos</a:t>
                </a:r>
              </a:p>
            </c:rich>
          </c:tx>
          <c:layout>
            <c:manualLayout>
              <c:xMode val="edge"/>
              <c:yMode val="edge"/>
              <c:x val="0.4719145523476232"/>
              <c:y val="0.9399237013977903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NewsGotT" pitchFamily="2" charset="0"/>
                  <a:ea typeface="+mn-ea"/>
                  <a:cs typeface="+mn-cs"/>
                </a:defRPr>
              </a:pPr>
              <a:endParaRPr lang="pt-PT"/>
            </a:p>
          </c:txPr>
        </c:title>
        <c:numFmt formatCode="General" sourceLinked="1"/>
        <c:majorTickMark val="out"/>
        <c:minorTickMark val="none"/>
        <c:tickLblPos val="nextTo"/>
        <c:crossAx val="326504184"/>
        <c:crosses val="autoZero"/>
        <c:auto val="1"/>
        <c:lblAlgn val="ctr"/>
        <c:lblOffset val="100"/>
        <c:noMultiLvlLbl val="0"/>
      </c:catAx>
      <c:valAx>
        <c:axId val="326504184"/>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NewsGotT" pitchFamily="2" charset="0"/>
                    <a:ea typeface="+mn-ea"/>
                    <a:cs typeface="+mn-cs"/>
                  </a:defRPr>
                </a:pPr>
                <a:r>
                  <a:rPr lang="pt-PT" sz="1000" b="0">
                    <a:solidFill>
                      <a:schemeClr val="tx1"/>
                    </a:solidFill>
                  </a:rPr>
                  <a:t>Percentagem de utilizadores com 66+ ano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NewsGotT" pitchFamily="2" charset="0"/>
                  <a:ea typeface="+mn-ea"/>
                  <a:cs typeface="+mn-cs"/>
                </a:defRPr>
              </a:pPr>
              <a:endParaRPr lang="pt-PT"/>
            </a:p>
          </c:txPr>
        </c:title>
        <c:numFmt formatCode="0%" sourceLinked="1"/>
        <c:majorTickMark val="out"/>
        <c:minorTickMark val="none"/>
        <c:tickLblPos val="nextTo"/>
        <c:crossAx val="326500656"/>
        <c:crosses val="autoZero"/>
        <c:crossBetween val="between"/>
      </c:valAx>
      <c:spPr>
        <a:noFill/>
        <a:ln>
          <a:noFill/>
        </a:ln>
        <a:effectLst/>
      </c:spPr>
    </c:plotArea>
    <c:legend>
      <c:legendPos val="b"/>
      <c:layout>
        <c:manualLayout>
          <c:xMode val="edge"/>
          <c:yMode val="edge"/>
          <c:x val="8.1863152522601346E-2"/>
          <c:y val="0.89169169260819137"/>
          <c:w val="0.85942184310294545"/>
          <c:h val="6.6964754405699295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NewsGotT" pitchFamily="2" charset="0"/>
              <a:ea typeface="+mn-ea"/>
              <a:cs typeface="+mn-cs"/>
            </a:defRPr>
          </a:pPr>
          <a:endParaRPr lang="pt-PT"/>
        </a:p>
      </c:txPr>
    </c:legend>
    <c:plotVisOnly val="1"/>
    <c:dispBlanksAs val="gap"/>
    <c:showDLblsOverMax val="0"/>
  </c:chart>
  <c:spPr>
    <a:solidFill>
      <a:schemeClr val="bg1"/>
    </a:solidFill>
    <a:ln w="9525" cap="flat" cmpd="sng" algn="ctr">
      <a:noFill/>
      <a:round/>
    </a:ln>
    <a:effectLst/>
  </c:spPr>
  <c:txPr>
    <a:bodyPr/>
    <a:lstStyle/>
    <a:p>
      <a:pPr>
        <a:defRPr>
          <a:latin typeface="NewsGotT" pitchFamily="2" charset="0"/>
        </a:defRPr>
      </a:pPr>
      <a:endParaRPr lang="pt-P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PT"/>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092523096657975E-2"/>
          <c:y val="8.3086053412462904E-2"/>
          <c:w val="0.91448864385885908"/>
          <c:h val="0.75765801234305186"/>
        </c:manualLayout>
      </c:layout>
      <c:barChart>
        <c:barDir val="col"/>
        <c:grouping val="clustered"/>
        <c:varyColors val="0"/>
        <c:ser>
          <c:idx val="0"/>
          <c:order val="0"/>
          <c:tx>
            <c:strRef>
              <c:f>Folha1!$B$1</c:f>
              <c:strCache>
                <c:ptCount val="1"/>
                <c:pt idx="0">
                  <c:v>2012</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vert="horz"/>
              <a:lstStyle/>
              <a:p>
                <a:pPr>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lha1!$A$2:$A$8</c:f>
              <c:strCache>
                <c:ptCount val="7"/>
                <c:pt idx="0">
                  <c:v>12-17</c:v>
                </c:pt>
                <c:pt idx="1">
                  <c:v>18-24</c:v>
                </c:pt>
                <c:pt idx="2">
                  <c:v>25-34</c:v>
                </c:pt>
                <c:pt idx="3">
                  <c:v>35-44</c:v>
                </c:pt>
                <c:pt idx="4">
                  <c:v>45-54</c:v>
                </c:pt>
                <c:pt idx="5">
                  <c:v>55-64</c:v>
                </c:pt>
                <c:pt idx="6">
                  <c:v>65+</c:v>
                </c:pt>
              </c:strCache>
            </c:strRef>
          </c:cat>
          <c:val>
            <c:numRef>
              <c:f>Folha1!$B$2:$B$8</c:f>
              <c:numCache>
                <c:formatCode>0%</c:formatCode>
                <c:ptCount val="7"/>
                <c:pt idx="0">
                  <c:v>0.54</c:v>
                </c:pt>
                <c:pt idx="1">
                  <c:v>0.66</c:v>
                </c:pt>
                <c:pt idx="2">
                  <c:v>0.64</c:v>
                </c:pt>
                <c:pt idx="3">
                  <c:v>0.54</c:v>
                </c:pt>
                <c:pt idx="4">
                  <c:v>0.41</c:v>
                </c:pt>
                <c:pt idx="5">
                  <c:v>0.27</c:v>
                </c:pt>
                <c:pt idx="6">
                  <c:v>0.11</c:v>
                </c:pt>
              </c:numCache>
            </c:numRef>
          </c:val>
        </c:ser>
        <c:ser>
          <c:idx val="1"/>
          <c:order val="1"/>
          <c:tx>
            <c:strRef>
              <c:f>Folha1!$C$1</c:f>
              <c:strCache>
                <c:ptCount val="1"/>
                <c:pt idx="0">
                  <c:v>2013</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vert="horz"/>
              <a:lstStyle/>
              <a:p>
                <a:pPr>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lha1!$A$2:$A$8</c:f>
              <c:strCache>
                <c:ptCount val="7"/>
                <c:pt idx="0">
                  <c:v>12-17</c:v>
                </c:pt>
                <c:pt idx="1">
                  <c:v>18-24</c:v>
                </c:pt>
                <c:pt idx="2">
                  <c:v>25-34</c:v>
                </c:pt>
                <c:pt idx="3">
                  <c:v>35-44</c:v>
                </c:pt>
                <c:pt idx="4">
                  <c:v>45-54</c:v>
                </c:pt>
                <c:pt idx="5">
                  <c:v>55-64</c:v>
                </c:pt>
                <c:pt idx="6">
                  <c:v>65+</c:v>
                </c:pt>
              </c:strCache>
            </c:strRef>
          </c:cat>
          <c:val>
            <c:numRef>
              <c:f>Folha1!$C$2:$C$8</c:f>
              <c:numCache>
                <c:formatCode>0%</c:formatCode>
                <c:ptCount val="7"/>
                <c:pt idx="0">
                  <c:v>0.6</c:v>
                </c:pt>
                <c:pt idx="1">
                  <c:v>0.75</c:v>
                </c:pt>
                <c:pt idx="2">
                  <c:v>0.74</c:v>
                </c:pt>
                <c:pt idx="3">
                  <c:v>0.69</c:v>
                </c:pt>
                <c:pt idx="4">
                  <c:v>0.51</c:v>
                </c:pt>
                <c:pt idx="5">
                  <c:v>0.34</c:v>
                </c:pt>
                <c:pt idx="6">
                  <c:v>0.17</c:v>
                </c:pt>
              </c:numCache>
            </c:numRef>
          </c:val>
        </c:ser>
        <c:dLbls>
          <c:dLblPos val="outEnd"/>
          <c:showLegendKey val="0"/>
          <c:showVal val="1"/>
          <c:showCatName val="0"/>
          <c:showSerName val="0"/>
          <c:showPercent val="0"/>
          <c:showBubbleSize val="0"/>
        </c:dLbls>
        <c:gapWidth val="32"/>
        <c:axId val="326509672"/>
        <c:axId val="326499872"/>
      </c:barChart>
      <c:catAx>
        <c:axId val="326509672"/>
        <c:scaling>
          <c:orientation val="minMax"/>
        </c:scaling>
        <c:delete val="0"/>
        <c:axPos val="b"/>
        <c:title>
          <c:tx>
            <c:rich>
              <a:bodyPr/>
              <a:lstStyle/>
              <a:p>
                <a:pPr>
                  <a:defRPr b="0"/>
                </a:pPr>
                <a:r>
                  <a:rPr lang="pt-PT" b="0"/>
                  <a:t>Faixas Etárias</a:t>
                </a:r>
              </a:p>
            </c:rich>
          </c:tx>
          <c:layout>
            <c:manualLayout>
              <c:xMode val="edge"/>
              <c:yMode val="edge"/>
              <c:x val="0.45480078421739745"/>
              <c:y val="0.94063288083054897"/>
            </c:manualLayout>
          </c:layout>
          <c:overlay val="0"/>
        </c:title>
        <c:numFmt formatCode="General" sourceLinked="1"/>
        <c:majorTickMark val="out"/>
        <c:minorTickMark val="none"/>
        <c:tickLblPos val="nextTo"/>
        <c:spPr>
          <a:noFill/>
          <a:ln w="12700" cap="flat" cmpd="sng" algn="ctr">
            <a:solidFill>
              <a:schemeClr val="tx1">
                <a:lumMod val="15000"/>
                <a:lumOff val="85000"/>
              </a:schemeClr>
            </a:solidFill>
            <a:round/>
          </a:ln>
          <a:effectLst/>
        </c:spPr>
        <c:txPr>
          <a:bodyPr rot="-60000000" vert="horz"/>
          <a:lstStyle/>
          <a:p>
            <a:pPr>
              <a:defRPr/>
            </a:pPr>
            <a:endParaRPr lang="pt-PT"/>
          </a:p>
        </c:txPr>
        <c:crossAx val="326499872"/>
        <c:crosses val="autoZero"/>
        <c:auto val="1"/>
        <c:lblAlgn val="ctr"/>
        <c:lblOffset val="100"/>
        <c:noMultiLvlLbl val="0"/>
      </c:catAx>
      <c:valAx>
        <c:axId val="326499872"/>
        <c:scaling>
          <c:orientation val="minMax"/>
        </c:scaling>
        <c:delete val="1"/>
        <c:axPos val="l"/>
        <c:majorGridlines>
          <c:spPr>
            <a:ln w="9525" cap="flat" cmpd="sng" algn="ctr">
              <a:solidFill>
                <a:schemeClr val="tx1">
                  <a:lumMod val="15000"/>
                  <a:lumOff val="85000"/>
                </a:schemeClr>
              </a:solidFill>
              <a:round/>
            </a:ln>
            <a:effectLst/>
          </c:spPr>
        </c:majorGridlines>
        <c:title>
          <c:tx>
            <c:rich>
              <a:bodyPr/>
              <a:lstStyle/>
              <a:p>
                <a:pPr>
                  <a:defRPr b="0"/>
                </a:pPr>
                <a:r>
                  <a:rPr lang="pt-PT" b="0"/>
                  <a:t>Percentagem de utilizadores 66+ anos</a:t>
                </a:r>
              </a:p>
            </c:rich>
          </c:tx>
          <c:layout>
            <c:manualLayout>
              <c:xMode val="edge"/>
              <c:yMode val="edge"/>
              <c:x val="1.1554015020219527E-2"/>
              <c:y val="0.16570356005202613"/>
            </c:manualLayout>
          </c:layout>
          <c:overlay val="0"/>
        </c:title>
        <c:numFmt formatCode="0%" sourceLinked="1"/>
        <c:majorTickMark val="out"/>
        <c:minorTickMark val="none"/>
        <c:tickLblPos val="nextTo"/>
        <c:crossAx val="326509672"/>
        <c:crosses val="autoZero"/>
        <c:crossBetween val="between"/>
      </c:valAx>
      <c:spPr>
        <a:noFill/>
        <a:ln>
          <a:noFill/>
        </a:ln>
        <a:effectLst/>
      </c:spPr>
    </c:plotArea>
    <c:legend>
      <c:legendPos val="r"/>
      <c:layout>
        <c:manualLayout>
          <c:xMode val="edge"/>
          <c:yMode val="edge"/>
          <c:x val="0.89322561242344711"/>
          <c:y val="4.8114610673665785E-2"/>
          <c:w val="7.8996609798775139E-2"/>
          <c:h val="0.22123109611298589"/>
        </c:manualLayout>
      </c:layout>
      <c:overlay val="1"/>
      <c:spPr>
        <a:noFill/>
        <a:ln>
          <a:noFill/>
        </a:ln>
        <a:effectLst/>
      </c:spPr>
      <c:txPr>
        <a:bodyPr rot="0" vert="horz"/>
        <a:lstStyle/>
        <a:p>
          <a:pPr>
            <a:defRPr/>
          </a:pPr>
          <a:endParaRPr lang="pt-PT"/>
        </a:p>
      </c:txPr>
    </c:legend>
    <c:plotVisOnly val="1"/>
    <c:dispBlanksAs val="gap"/>
    <c:showDLblsOverMax val="0"/>
  </c:chart>
  <c:spPr>
    <a:solidFill>
      <a:schemeClr val="bg1"/>
    </a:solidFill>
    <a:ln w="9525" cap="flat" cmpd="sng" algn="ctr">
      <a:noFill/>
      <a:round/>
    </a:ln>
    <a:effectLst/>
  </c:spPr>
  <c:txPr>
    <a:bodyPr/>
    <a:lstStyle/>
    <a:p>
      <a:pPr>
        <a:defRPr>
          <a:latin typeface="NewsGotT" pitchFamily="2" charset="0"/>
        </a:defRPr>
      </a:pPr>
      <a:endParaRPr lang="pt-PT"/>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56984543598717"/>
          <c:y val="4.3650793650793648E-2"/>
          <c:w val="0.87607775590551185"/>
          <c:h val="0.80861527540374178"/>
        </c:manualLayout>
      </c:layout>
      <c:lineChart>
        <c:grouping val="standard"/>
        <c:varyColors val="0"/>
        <c:ser>
          <c:idx val="1"/>
          <c:order val="1"/>
          <c:tx>
            <c:strRef>
              <c:f>Folha1!$C$1</c:f>
              <c:strCache>
                <c:ptCount val="1"/>
                <c:pt idx="0">
                  <c:v>Erro Médio</c:v>
                </c:pt>
              </c:strCache>
            </c:strRef>
          </c:tx>
          <c:spPr>
            <a:ln w="6350" cap="flat" cmpd="sng" algn="ctr">
              <a:solidFill>
                <a:schemeClr val="accent5"/>
              </a:solidFill>
              <a:prstDash val="solid"/>
              <a:miter lim="800000"/>
            </a:ln>
            <a:effectLst/>
          </c:spPr>
          <c:marker>
            <c:symbol val="circle"/>
            <c:size val="5"/>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6350" cap="flat" cmpd="sng" algn="ctr">
                <a:solidFill>
                  <a:schemeClr val="accent5"/>
                </a:solidFill>
                <a:prstDash val="solid"/>
                <a:miter lim="800000"/>
              </a:ln>
              <a:effectLst/>
            </c:spPr>
          </c:marker>
          <c:dPt>
            <c:idx val="8"/>
            <c:bubble3D val="0"/>
          </c:dPt>
          <c:dPt>
            <c:idx val="9"/>
            <c:marker>
              <c:symbol val="square"/>
              <c:size val="5"/>
              <c:spPr>
                <a:solidFill>
                  <a:srgbClr val="FF0000"/>
                </a:solidFill>
                <a:ln w="6350" cap="flat" cmpd="sng" algn="ctr">
                  <a:solidFill>
                    <a:srgbClr val="FF0000"/>
                  </a:solidFill>
                  <a:prstDash val="solid"/>
                  <a:miter lim="800000"/>
                </a:ln>
                <a:effectLst/>
              </c:spPr>
            </c:marker>
            <c:bubble3D val="0"/>
          </c:dPt>
          <c:cat>
            <c:numRef>
              <c:f>Folha1!$A$2:$A$32</c:f>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cat>
          <c:val>
            <c:numRef>
              <c:f>Folha1!$C$2:$C$32</c:f>
              <c:numCache>
                <c:formatCode>General</c:formatCode>
                <c:ptCount val="31"/>
                <c:pt idx="0">
                  <c:v>3.89</c:v>
                </c:pt>
                <c:pt idx="1">
                  <c:v>3.44</c:v>
                </c:pt>
                <c:pt idx="2">
                  <c:v>3</c:v>
                </c:pt>
                <c:pt idx="3">
                  <c:v>2.6</c:v>
                </c:pt>
                <c:pt idx="4">
                  <c:v>2.2400000000000002</c:v>
                </c:pt>
                <c:pt idx="5">
                  <c:v>2.0699999999999998</c:v>
                </c:pt>
                <c:pt idx="6">
                  <c:v>1.94</c:v>
                </c:pt>
                <c:pt idx="7">
                  <c:v>1.87</c:v>
                </c:pt>
                <c:pt idx="8">
                  <c:v>1.83</c:v>
                </c:pt>
                <c:pt idx="9">
                  <c:v>1.8</c:v>
                </c:pt>
                <c:pt idx="10">
                  <c:v>1.83</c:v>
                </c:pt>
                <c:pt idx="11">
                  <c:v>1.86</c:v>
                </c:pt>
                <c:pt idx="12">
                  <c:v>1.88</c:v>
                </c:pt>
                <c:pt idx="13">
                  <c:v>1.92</c:v>
                </c:pt>
                <c:pt idx="14">
                  <c:v>1.96</c:v>
                </c:pt>
                <c:pt idx="15">
                  <c:v>1.97</c:v>
                </c:pt>
                <c:pt idx="16">
                  <c:v>1.96</c:v>
                </c:pt>
                <c:pt idx="17">
                  <c:v>2.02</c:v>
                </c:pt>
                <c:pt idx="18">
                  <c:v>2.0099999999999998</c:v>
                </c:pt>
                <c:pt idx="19">
                  <c:v>2.02</c:v>
                </c:pt>
                <c:pt idx="20">
                  <c:v>2.0099999999999998</c:v>
                </c:pt>
                <c:pt idx="21">
                  <c:v>2.02</c:v>
                </c:pt>
                <c:pt idx="22">
                  <c:v>2.04</c:v>
                </c:pt>
                <c:pt idx="23">
                  <c:v>2.0299999999999998</c:v>
                </c:pt>
                <c:pt idx="24">
                  <c:v>2.0299999999999998</c:v>
                </c:pt>
                <c:pt idx="25">
                  <c:v>2.0299999999999998</c:v>
                </c:pt>
                <c:pt idx="26">
                  <c:v>2.0699999999999998</c:v>
                </c:pt>
                <c:pt idx="27">
                  <c:v>2.04</c:v>
                </c:pt>
                <c:pt idx="28">
                  <c:v>2.0699999999999998</c:v>
                </c:pt>
                <c:pt idx="29">
                  <c:v>2.0699999999999998</c:v>
                </c:pt>
                <c:pt idx="30">
                  <c:v>2.0699999999999998</c:v>
                </c:pt>
              </c:numCache>
            </c:numRef>
          </c:val>
          <c:smooth val="0"/>
        </c:ser>
        <c:dLbls>
          <c:showLegendKey val="0"/>
          <c:showVal val="0"/>
          <c:showCatName val="0"/>
          <c:showSerName val="0"/>
          <c:showPercent val="0"/>
          <c:showBubbleSize val="0"/>
        </c:dLbls>
        <c:marker val="1"/>
        <c:smooth val="0"/>
        <c:axId val="326513592"/>
        <c:axId val="326511240"/>
        <c:extLst>
          <c:ext xmlns:c15="http://schemas.microsoft.com/office/drawing/2012/chart" uri="{02D57815-91ED-43cb-92C2-25804820EDAC}">
            <c15:filteredLineSeries>
              <c15:ser>
                <c:idx val="2"/>
                <c:order val="0"/>
                <c:tx>
                  <c:strRef>
                    <c:extLst>
                      <c:ext uri="{02D57815-91ED-43cb-92C2-25804820EDAC}">
                        <c15:formulaRef>
                          <c15:sqref>Folha1!$D$1</c15:sqref>
                        </c15:formulaRef>
                      </c:ext>
                    </c:extLst>
                    <c:strCache>
                      <c:ptCount val="1"/>
                      <c:pt idx="0">
                        <c:v>Erro Máximo</c:v>
                      </c:pt>
                    </c:strCache>
                  </c:strRef>
                </c:tx>
                <c:spPr>
                  <a:ln w="6350" cap="flat" cmpd="sng" algn="ctr">
                    <a:solidFill>
                      <a:schemeClr val="accent2"/>
                    </a:solidFill>
                    <a:prstDash val="solid"/>
                    <a:miter lim="800000"/>
                  </a:ln>
                  <a:effectLst/>
                </c:spPr>
                <c:marker>
                  <c:symbol val="circle"/>
                  <c:size val="5"/>
                  <c:spPr>
                    <a:solidFill>
                      <a:srgbClr val="FF0000"/>
                    </a:solidFill>
                    <a:ln w="6350" cap="flat" cmpd="sng" algn="ctr">
                      <a:solidFill>
                        <a:schemeClr val="accent2"/>
                      </a:solidFill>
                      <a:prstDash val="solid"/>
                      <a:miter lim="800000"/>
                    </a:ln>
                    <a:effectLst/>
                  </c:spPr>
                </c:marker>
                <c:cat>
                  <c:numRef>
                    <c:extLst>
                      <c:ext uri="{02D57815-91ED-43cb-92C2-25804820EDAC}">
                        <c15:formulaRef>
                          <c15:sqref>Folha1!$A$2:$A$32</c15:sqref>
                        </c15:formulaRef>
                      </c:ext>
                    </c:extLst>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cat>
                <c:val>
                  <c:numRef>
                    <c:extLst>
                      <c:ext uri="{02D57815-91ED-43cb-92C2-25804820EDAC}">
                        <c15:formulaRef>
                          <c15:sqref>Folha1!$D$2:$D$32</c15:sqref>
                        </c15:formulaRef>
                      </c:ext>
                    </c:extLst>
                    <c:numCache>
                      <c:formatCode>General</c:formatCode>
                      <c:ptCount val="31"/>
                      <c:pt idx="0">
                        <c:v>7.53</c:v>
                      </c:pt>
                      <c:pt idx="1">
                        <c:v>7.07</c:v>
                      </c:pt>
                      <c:pt idx="2">
                        <c:v>6.19</c:v>
                      </c:pt>
                      <c:pt idx="3">
                        <c:v>5.47</c:v>
                      </c:pt>
                      <c:pt idx="4">
                        <c:v>4.49</c:v>
                      </c:pt>
                      <c:pt idx="5">
                        <c:v>4.33</c:v>
                      </c:pt>
                      <c:pt idx="6">
                        <c:v>4.0199999999999996</c:v>
                      </c:pt>
                      <c:pt idx="7">
                        <c:v>3.62</c:v>
                      </c:pt>
                      <c:pt idx="8">
                        <c:v>3.89</c:v>
                      </c:pt>
                      <c:pt idx="9">
                        <c:v>3.89</c:v>
                      </c:pt>
                      <c:pt idx="10">
                        <c:v>4.33</c:v>
                      </c:pt>
                      <c:pt idx="11">
                        <c:v>4.6100000000000003</c:v>
                      </c:pt>
                      <c:pt idx="12">
                        <c:v>4.6100000000000003</c:v>
                      </c:pt>
                      <c:pt idx="13">
                        <c:v>4.6100000000000003</c:v>
                      </c:pt>
                      <c:pt idx="14">
                        <c:v>5.04</c:v>
                      </c:pt>
                      <c:pt idx="15">
                        <c:v>5.04</c:v>
                      </c:pt>
                      <c:pt idx="16">
                        <c:v>5.04</c:v>
                      </c:pt>
                      <c:pt idx="17">
                        <c:v>5.33</c:v>
                      </c:pt>
                      <c:pt idx="18">
                        <c:v>5.33</c:v>
                      </c:pt>
                      <c:pt idx="19">
                        <c:v>5.33</c:v>
                      </c:pt>
                      <c:pt idx="20">
                        <c:v>5.33</c:v>
                      </c:pt>
                      <c:pt idx="21">
                        <c:v>5.33</c:v>
                      </c:pt>
                      <c:pt idx="22">
                        <c:v>5.33</c:v>
                      </c:pt>
                      <c:pt idx="23">
                        <c:v>5.33</c:v>
                      </c:pt>
                      <c:pt idx="24">
                        <c:v>5.33</c:v>
                      </c:pt>
                      <c:pt idx="25">
                        <c:v>5.33</c:v>
                      </c:pt>
                      <c:pt idx="26">
                        <c:v>5.76</c:v>
                      </c:pt>
                      <c:pt idx="27">
                        <c:v>5.33</c:v>
                      </c:pt>
                      <c:pt idx="28">
                        <c:v>5.76</c:v>
                      </c:pt>
                      <c:pt idx="29">
                        <c:v>5.76</c:v>
                      </c:pt>
                      <c:pt idx="30">
                        <c:v>5.76</c:v>
                      </c:pt>
                    </c:numCache>
                  </c:numRef>
                </c:val>
                <c:smooth val="0"/>
              </c15:ser>
            </c15:filteredLineSeries>
            <c15:filteredLineSeries>
              <c15:ser>
                <c:idx val="0"/>
                <c:order val="2"/>
                <c:tx>
                  <c:strRef>
                    <c:extLst xmlns:c15="http://schemas.microsoft.com/office/drawing/2012/chart">
                      <c:ext xmlns:c15="http://schemas.microsoft.com/office/drawing/2012/chart" uri="{02D57815-91ED-43cb-92C2-25804820EDAC}">
                        <c15:formulaRef>
                          <c15:sqref>Folha1!$B$1</c15:sqref>
                        </c15:formulaRef>
                      </c:ext>
                    </c:extLst>
                    <c:strCache>
                      <c:ptCount val="1"/>
                      <c:pt idx="0">
                        <c:v>Erro Mínimo</c:v>
                      </c:pt>
                    </c:strCache>
                  </c:strRef>
                </c:tx>
                <c:spPr>
                  <a:ln w="6350" cap="flat" cmpd="sng" algn="ctr">
                    <a:solidFill>
                      <a:schemeClr val="accent6"/>
                    </a:solidFill>
                    <a:prstDash val="solid"/>
                    <a:miter lim="800000"/>
                  </a:ln>
                  <a:effectLst/>
                </c:spPr>
                <c:marker>
                  <c:symbol val="circle"/>
                  <c:size val="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6350" cap="flat" cmpd="sng" algn="ctr">
                      <a:solidFill>
                        <a:schemeClr val="accent6"/>
                      </a:solidFill>
                      <a:prstDash val="solid"/>
                      <a:miter lim="800000"/>
                    </a:ln>
                    <a:effectLst/>
                  </c:spPr>
                </c:marker>
                <c:cat>
                  <c:numRef>
                    <c:extLst xmlns:c15="http://schemas.microsoft.com/office/drawing/2012/chart">
                      <c:ext xmlns:c15="http://schemas.microsoft.com/office/drawing/2012/chart" uri="{02D57815-91ED-43cb-92C2-25804820EDAC}">
                        <c15:formulaRef>
                          <c15:sqref>Folha1!$A$2:$A$32</c15:sqref>
                        </c15:formulaRef>
                      </c:ext>
                    </c:extLst>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cat>
                <c:val>
                  <c:numRef>
                    <c:extLst xmlns:c15="http://schemas.microsoft.com/office/drawing/2012/chart">
                      <c:ext xmlns:c15="http://schemas.microsoft.com/office/drawing/2012/chart" uri="{02D57815-91ED-43cb-92C2-25804820EDAC}">
                        <c15:formulaRef>
                          <c15:sqref>Folha1!$B$2:$B$32</c15:sqref>
                        </c15:formulaRef>
                      </c:ext>
                    </c:extLst>
                    <c:numCache>
                      <c:formatCode>General</c:formatCode>
                      <c:ptCount val="31"/>
                      <c:pt idx="0">
                        <c:v>0.23</c:v>
                      </c:pt>
                      <c:pt idx="1">
                        <c:v>0.63</c:v>
                      </c:pt>
                      <c:pt idx="2">
                        <c:v>0.53</c:v>
                      </c:pt>
                      <c:pt idx="3">
                        <c:v>0.33</c:v>
                      </c:pt>
                      <c:pt idx="4">
                        <c:v>0.21</c:v>
                      </c:pt>
                      <c:pt idx="5">
                        <c:v>0.18</c:v>
                      </c:pt>
                      <c:pt idx="6">
                        <c:v>0.18</c:v>
                      </c:pt>
                      <c:pt idx="7">
                        <c:v>0.08</c:v>
                      </c:pt>
                      <c:pt idx="8">
                        <c:v>0.08</c:v>
                      </c:pt>
                      <c:pt idx="9">
                        <c:v>0.08</c:v>
                      </c:pt>
                      <c:pt idx="10">
                        <c:v>0.08</c:v>
                      </c:pt>
                      <c:pt idx="11">
                        <c:v>0.08</c:v>
                      </c:pt>
                      <c:pt idx="12">
                        <c:v>0.08</c:v>
                      </c:pt>
                      <c:pt idx="13">
                        <c:v>0.08</c:v>
                      </c:pt>
                      <c:pt idx="14">
                        <c:v>0.08</c:v>
                      </c:pt>
                      <c:pt idx="15">
                        <c:v>0.08</c:v>
                      </c:pt>
                      <c:pt idx="16">
                        <c:v>0.08</c:v>
                      </c:pt>
                      <c:pt idx="17">
                        <c:v>0.08</c:v>
                      </c:pt>
                      <c:pt idx="18">
                        <c:v>0.08</c:v>
                      </c:pt>
                      <c:pt idx="19">
                        <c:v>0.08</c:v>
                      </c:pt>
                      <c:pt idx="20">
                        <c:v>0.08</c:v>
                      </c:pt>
                      <c:pt idx="21">
                        <c:v>0.08</c:v>
                      </c:pt>
                      <c:pt idx="22">
                        <c:v>0.08</c:v>
                      </c:pt>
                      <c:pt idx="23">
                        <c:v>0.08</c:v>
                      </c:pt>
                      <c:pt idx="24">
                        <c:v>0.08</c:v>
                      </c:pt>
                      <c:pt idx="25">
                        <c:v>0.08</c:v>
                      </c:pt>
                      <c:pt idx="26">
                        <c:v>0.08</c:v>
                      </c:pt>
                      <c:pt idx="27">
                        <c:v>0.08</c:v>
                      </c:pt>
                      <c:pt idx="28">
                        <c:v>0.08</c:v>
                      </c:pt>
                      <c:pt idx="29">
                        <c:v>0.08</c:v>
                      </c:pt>
                      <c:pt idx="30">
                        <c:v>0.08</c:v>
                      </c:pt>
                    </c:numCache>
                  </c:numRef>
                </c:val>
                <c:smooth val="0"/>
              </c15:ser>
            </c15:filteredLineSeries>
          </c:ext>
        </c:extLst>
      </c:lineChart>
      <c:catAx>
        <c:axId val="3265135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NewsGotT" pitchFamily="2" charset="0"/>
                    <a:ea typeface="+mn-ea"/>
                    <a:cs typeface="+mn-cs"/>
                  </a:defRPr>
                </a:pPr>
                <a:r>
                  <a:rPr lang="pt-PT"/>
                  <a:t>Parâmetro g</a:t>
                </a:r>
              </a:p>
            </c:rich>
          </c:tx>
          <c:layout>
            <c:manualLayout>
              <c:xMode val="edge"/>
              <c:yMode val="edge"/>
              <c:x val="0.46984283339084598"/>
              <c:y val="0.93398193553207987"/>
            </c:manualLayout>
          </c:layout>
          <c:overlay val="0"/>
          <c:spPr>
            <a:noFill/>
            <a:ln>
              <a:noFill/>
            </a:ln>
            <a:effectLst/>
          </c:spPr>
        </c:title>
        <c:numFmt formatCode="#,##0.0"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NewsGotT" pitchFamily="2" charset="0"/>
                <a:ea typeface="+mn-ea"/>
                <a:cs typeface="+mn-cs"/>
              </a:defRPr>
            </a:pPr>
            <a:endParaRPr lang="pt-PT"/>
          </a:p>
        </c:txPr>
        <c:crossAx val="326511240"/>
        <c:crosses val="autoZero"/>
        <c:auto val="1"/>
        <c:lblAlgn val="ctr"/>
        <c:lblOffset val="100"/>
        <c:tickLblSkip val="2"/>
        <c:tickMarkSkip val="1"/>
        <c:noMultiLvlLbl val="0"/>
      </c:catAx>
      <c:valAx>
        <c:axId val="326511240"/>
        <c:scaling>
          <c:orientation val="minMax"/>
          <c:max val="4"/>
          <c:min val="1.5"/>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NewsGotT" pitchFamily="2" charset="0"/>
                    <a:ea typeface="+mn-ea"/>
                    <a:cs typeface="+mn-cs"/>
                  </a:defRPr>
                </a:pPr>
                <a:r>
                  <a:rPr lang="pt-PT"/>
                  <a:t>Média</a:t>
                </a:r>
                <a:r>
                  <a:rPr lang="pt-PT" baseline="0"/>
                  <a:t> de </a:t>
                </a:r>
                <a:r>
                  <a:rPr lang="pt-PT"/>
                  <a:t>Erros (metros)</a:t>
                </a:r>
              </a:p>
            </c:rich>
          </c:tx>
          <c:overlay val="0"/>
          <c:spPr>
            <a:noFill/>
            <a:ln>
              <a:noFill/>
            </a:ln>
            <a:effectLst/>
          </c:spPr>
        </c:title>
        <c:numFmt formatCode="#,##0.0" sourceLinked="0"/>
        <c:majorTickMark val="out"/>
        <c:minorTickMark val="none"/>
        <c:tickLblPos val="nextTo"/>
        <c:spPr>
          <a:noFill/>
          <a:ln>
            <a:solidFill>
              <a:schemeClr val="bg2"/>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NewsGotT" pitchFamily="2" charset="0"/>
                <a:ea typeface="+mn-ea"/>
                <a:cs typeface="+mn-cs"/>
              </a:defRPr>
            </a:pPr>
            <a:endParaRPr lang="pt-PT"/>
          </a:p>
        </c:txPr>
        <c:crossAx val="326513592"/>
        <c:crossesAt val="1"/>
        <c:crossBetween val="midCat"/>
      </c:valAx>
      <c:spPr>
        <a:noFill/>
        <a:ln>
          <a:noFill/>
        </a:ln>
        <a:effectLst/>
      </c:spPr>
    </c:plotArea>
    <c:plotVisOnly val="1"/>
    <c:dispBlanksAs val="zero"/>
    <c:showDLblsOverMax val="0"/>
  </c:chart>
  <c:spPr>
    <a:solidFill>
      <a:schemeClr val="bg1"/>
    </a:solidFill>
    <a:ln w="9525" cap="flat" cmpd="sng" algn="ctr">
      <a:noFill/>
      <a:round/>
    </a:ln>
    <a:effectLst/>
  </c:spPr>
  <c:txPr>
    <a:bodyPr/>
    <a:lstStyle/>
    <a:p>
      <a:pPr>
        <a:defRPr sz="900">
          <a:latin typeface="NewsGotT" pitchFamily="2" charset="0"/>
        </a:defRPr>
      </a:pPr>
      <a:endParaRPr lang="pt-PT"/>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56984543598717"/>
          <c:y val="4.3650793650793648E-2"/>
          <c:w val="0.87607775590551185"/>
          <c:h val="0.80750577230477771"/>
        </c:manualLayout>
      </c:layout>
      <c:lineChart>
        <c:grouping val="standard"/>
        <c:varyColors val="0"/>
        <c:ser>
          <c:idx val="2"/>
          <c:order val="0"/>
          <c:tx>
            <c:strRef>
              <c:f>Folha1!$D$1</c:f>
              <c:strCache>
                <c:ptCount val="1"/>
                <c:pt idx="0">
                  <c:v>Erro Máximo</c:v>
                </c:pt>
              </c:strCache>
            </c:strRef>
          </c:tx>
          <c:spPr>
            <a:ln w="6350" cap="flat" cmpd="sng" algn="ctr">
              <a:solidFill>
                <a:schemeClr val="accent2"/>
              </a:solidFill>
              <a:prstDash val="solid"/>
              <a:miter lim="800000"/>
            </a:ln>
            <a:effectLst/>
          </c:spPr>
          <c:marker>
            <c:symbol val="circle"/>
            <c:size val="5"/>
            <c:spPr>
              <a:solidFill>
                <a:srgbClr val="FF0000"/>
              </a:solidFill>
              <a:ln w="6350" cap="flat" cmpd="sng" algn="ctr">
                <a:solidFill>
                  <a:schemeClr val="accent2"/>
                </a:solidFill>
                <a:prstDash val="solid"/>
                <a:miter lim="800000"/>
              </a:ln>
              <a:effectLst/>
            </c:spPr>
          </c:marker>
          <c:cat>
            <c:numRef>
              <c:f>Folha1!$A$2:$A$32</c:f>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cat>
          <c:val>
            <c:numRef>
              <c:f>Folha1!$D$2:$D$32</c:f>
              <c:numCache>
                <c:formatCode>General</c:formatCode>
                <c:ptCount val="31"/>
                <c:pt idx="0">
                  <c:v>7.53</c:v>
                </c:pt>
                <c:pt idx="1">
                  <c:v>7.07</c:v>
                </c:pt>
                <c:pt idx="2">
                  <c:v>6.19</c:v>
                </c:pt>
                <c:pt idx="3">
                  <c:v>5.47</c:v>
                </c:pt>
                <c:pt idx="4">
                  <c:v>4.49</c:v>
                </c:pt>
                <c:pt idx="5">
                  <c:v>4.33</c:v>
                </c:pt>
                <c:pt idx="6">
                  <c:v>4.0199999999999996</c:v>
                </c:pt>
                <c:pt idx="7">
                  <c:v>3.62</c:v>
                </c:pt>
                <c:pt idx="8">
                  <c:v>3.89</c:v>
                </c:pt>
                <c:pt idx="9">
                  <c:v>3.89</c:v>
                </c:pt>
                <c:pt idx="10">
                  <c:v>4.33</c:v>
                </c:pt>
                <c:pt idx="11">
                  <c:v>4.6100000000000003</c:v>
                </c:pt>
                <c:pt idx="12">
                  <c:v>4.6100000000000003</c:v>
                </c:pt>
                <c:pt idx="13">
                  <c:v>4.6100000000000003</c:v>
                </c:pt>
                <c:pt idx="14">
                  <c:v>5.04</c:v>
                </c:pt>
                <c:pt idx="15">
                  <c:v>5.04</c:v>
                </c:pt>
                <c:pt idx="16">
                  <c:v>5.04</c:v>
                </c:pt>
                <c:pt idx="17">
                  <c:v>5.33</c:v>
                </c:pt>
                <c:pt idx="18">
                  <c:v>5.33</c:v>
                </c:pt>
                <c:pt idx="19">
                  <c:v>5.33</c:v>
                </c:pt>
                <c:pt idx="20">
                  <c:v>5.33</c:v>
                </c:pt>
                <c:pt idx="21">
                  <c:v>5.33</c:v>
                </c:pt>
                <c:pt idx="22">
                  <c:v>5.33</c:v>
                </c:pt>
                <c:pt idx="23">
                  <c:v>5.33</c:v>
                </c:pt>
                <c:pt idx="24">
                  <c:v>5.33</c:v>
                </c:pt>
                <c:pt idx="25">
                  <c:v>5.33</c:v>
                </c:pt>
                <c:pt idx="26">
                  <c:v>5.76</c:v>
                </c:pt>
                <c:pt idx="27">
                  <c:v>5.33</c:v>
                </c:pt>
                <c:pt idx="28">
                  <c:v>5.76</c:v>
                </c:pt>
                <c:pt idx="29">
                  <c:v>5.76</c:v>
                </c:pt>
                <c:pt idx="30">
                  <c:v>5.76</c:v>
                </c:pt>
              </c:numCache>
            </c:numRef>
          </c:val>
          <c:smooth val="0"/>
        </c:ser>
        <c:ser>
          <c:idx val="1"/>
          <c:order val="1"/>
          <c:tx>
            <c:strRef>
              <c:f>Folha1!$C$1</c:f>
              <c:strCache>
                <c:ptCount val="1"/>
                <c:pt idx="0">
                  <c:v>Erro Médio</c:v>
                </c:pt>
              </c:strCache>
            </c:strRef>
          </c:tx>
          <c:spPr>
            <a:ln w="6350" cap="flat" cmpd="sng" algn="ctr">
              <a:solidFill>
                <a:schemeClr val="accent5"/>
              </a:solidFill>
              <a:prstDash val="solid"/>
              <a:miter lim="800000"/>
            </a:ln>
            <a:effectLst/>
          </c:spPr>
          <c:marker>
            <c:symbol val="circle"/>
            <c:size val="5"/>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6350" cap="flat" cmpd="sng" algn="ctr">
                <a:solidFill>
                  <a:schemeClr val="accent5"/>
                </a:solidFill>
                <a:prstDash val="solid"/>
                <a:miter lim="800000"/>
              </a:ln>
              <a:effectLst/>
            </c:spPr>
          </c:marker>
          <c:cat>
            <c:numRef>
              <c:f>Folha1!$A$2:$A$32</c:f>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cat>
          <c:val>
            <c:numRef>
              <c:f>Folha1!$C$2:$C$32</c:f>
              <c:numCache>
                <c:formatCode>General</c:formatCode>
                <c:ptCount val="31"/>
                <c:pt idx="0">
                  <c:v>3.89</c:v>
                </c:pt>
                <c:pt idx="1">
                  <c:v>3.44</c:v>
                </c:pt>
                <c:pt idx="2">
                  <c:v>3</c:v>
                </c:pt>
                <c:pt idx="3">
                  <c:v>2.6</c:v>
                </c:pt>
                <c:pt idx="4">
                  <c:v>2.2400000000000002</c:v>
                </c:pt>
                <c:pt idx="5">
                  <c:v>2.0699999999999998</c:v>
                </c:pt>
                <c:pt idx="6">
                  <c:v>1.94</c:v>
                </c:pt>
                <c:pt idx="7">
                  <c:v>1.87</c:v>
                </c:pt>
                <c:pt idx="8">
                  <c:v>1.81</c:v>
                </c:pt>
                <c:pt idx="9">
                  <c:v>1.8</c:v>
                </c:pt>
                <c:pt idx="10">
                  <c:v>1.83</c:v>
                </c:pt>
                <c:pt idx="11">
                  <c:v>1.86</c:v>
                </c:pt>
                <c:pt idx="12">
                  <c:v>1.88</c:v>
                </c:pt>
                <c:pt idx="13">
                  <c:v>1.9</c:v>
                </c:pt>
                <c:pt idx="14">
                  <c:v>1.96</c:v>
                </c:pt>
                <c:pt idx="15">
                  <c:v>1.97</c:v>
                </c:pt>
                <c:pt idx="16">
                  <c:v>1.96</c:v>
                </c:pt>
                <c:pt idx="17">
                  <c:v>2.02</c:v>
                </c:pt>
                <c:pt idx="18">
                  <c:v>2.0099999999999998</c:v>
                </c:pt>
                <c:pt idx="19">
                  <c:v>2.02</c:v>
                </c:pt>
                <c:pt idx="20">
                  <c:v>2.0099999999999998</c:v>
                </c:pt>
                <c:pt idx="21">
                  <c:v>2.02</c:v>
                </c:pt>
                <c:pt idx="22">
                  <c:v>2.04</c:v>
                </c:pt>
                <c:pt idx="23">
                  <c:v>2.0299999999999998</c:v>
                </c:pt>
                <c:pt idx="24">
                  <c:v>2.0299999999999998</c:v>
                </c:pt>
                <c:pt idx="25">
                  <c:v>2.0299999999999998</c:v>
                </c:pt>
                <c:pt idx="26">
                  <c:v>2.0699999999999998</c:v>
                </c:pt>
                <c:pt idx="27">
                  <c:v>2.04</c:v>
                </c:pt>
                <c:pt idx="28">
                  <c:v>2.0699999999999998</c:v>
                </c:pt>
                <c:pt idx="29">
                  <c:v>2.0699999999999998</c:v>
                </c:pt>
                <c:pt idx="30">
                  <c:v>2.0699999999999998</c:v>
                </c:pt>
              </c:numCache>
            </c:numRef>
          </c:val>
          <c:smooth val="0"/>
        </c:ser>
        <c:ser>
          <c:idx val="0"/>
          <c:order val="2"/>
          <c:tx>
            <c:strRef>
              <c:f>Folha1!$B$1</c:f>
              <c:strCache>
                <c:ptCount val="1"/>
                <c:pt idx="0">
                  <c:v>Erro Mínimo</c:v>
                </c:pt>
              </c:strCache>
            </c:strRef>
          </c:tx>
          <c:spPr>
            <a:ln w="6350" cap="flat" cmpd="sng" algn="ctr">
              <a:solidFill>
                <a:schemeClr val="accent6"/>
              </a:solidFill>
              <a:prstDash val="solid"/>
              <a:miter lim="800000"/>
            </a:ln>
            <a:effectLst/>
          </c:spPr>
          <c:marker>
            <c:symbol val="circle"/>
            <c:size val="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6350" cap="flat" cmpd="sng" algn="ctr">
                <a:solidFill>
                  <a:schemeClr val="accent6"/>
                </a:solidFill>
                <a:prstDash val="solid"/>
                <a:miter lim="800000"/>
              </a:ln>
              <a:effectLst/>
            </c:spPr>
          </c:marker>
          <c:cat>
            <c:numRef>
              <c:f>Folha1!$A$2:$A$32</c:f>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cat>
          <c:val>
            <c:numRef>
              <c:f>Folha1!$B$2:$B$32</c:f>
              <c:numCache>
                <c:formatCode>General</c:formatCode>
                <c:ptCount val="31"/>
                <c:pt idx="0">
                  <c:v>0.23</c:v>
                </c:pt>
                <c:pt idx="1">
                  <c:v>0.63</c:v>
                </c:pt>
                <c:pt idx="2">
                  <c:v>0.53</c:v>
                </c:pt>
                <c:pt idx="3">
                  <c:v>0.33</c:v>
                </c:pt>
                <c:pt idx="4">
                  <c:v>0.21</c:v>
                </c:pt>
                <c:pt idx="5">
                  <c:v>0.18</c:v>
                </c:pt>
                <c:pt idx="6">
                  <c:v>0.18</c:v>
                </c:pt>
                <c:pt idx="7">
                  <c:v>0.08</c:v>
                </c:pt>
                <c:pt idx="8">
                  <c:v>0.08</c:v>
                </c:pt>
                <c:pt idx="9">
                  <c:v>0.08</c:v>
                </c:pt>
                <c:pt idx="10">
                  <c:v>0.08</c:v>
                </c:pt>
                <c:pt idx="11">
                  <c:v>0.08</c:v>
                </c:pt>
                <c:pt idx="12">
                  <c:v>0.08</c:v>
                </c:pt>
                <c:pt idx="13">
                  <c:v>0.08</c:v>
                </c:pt>
                <c:pt idx="14">
                  <c:v>0.08</c:v>
                </c:pt>
                <c:pt idx="15">
                  <c:v>0.08</c:v>
                </c:pt>
                <c:pt idx="16">
                  <c:v>0.08</c:v>
                </c:pt>
                <c:pt idx="17">
                  <c:v>0.08</c:v>
                </c:pt>
                <c:pt idx="18">
                  <c:v>0.08</c:v>
                </c:pt>
                <c:pt idx="19">
                  <c:v>0.08</c:v>
                </c:pt>
                <c:pt idx="20">
                  <c:v>0.08</c:v>
                </c:pt>
                <c:pt idx="21">
                  <c:v>0.08</c:v>
                </c:pt>
                <c:pt idx="22">
                  <c:v>0.08</c:v>
                </c:pt>
                <c:pt idx="23">
                  <c:v>0.08</c:v>
                </c:pt>
                <c:pt idx="24">
                  <c:v>0.08</c:v>
                </c:pt>
                <c:pt idx="25">
                  <c:v>0.08</c:v>
                </c:pt>
                <c:pt idx="26">
                  <c:v>0.08</c:v>
                </c:pt>
                <c:pt idx="27">
                  <c:v>0.08</c:v>
                </c:pt>
                <c:pt idx="28">
                  <c:v>0.08</c:v>
                </c:pt>
                <c:pt idx="29">
                  <c:v>0.08</c:v>
                </c:pt>
                <c:pt idx="30">
                  <c:v>0.08</c:v>
                </c:pt>
              </c:numCache>
            </c:numRef>
          </c:val>
          <c:smooth val="0"/>
        </c:ser>
        <c:dLbls>
          <c:showLegendKey val="0"/>
          <c:showVal val="0"/>
          <c:showCatName val="0"/>
          <c:showSerName val="0"/>
          <c:showPercent val="0"/>
          <c:showBubbleSize val="0"/>
        </c:dLbls>
        <c:marker val="1"/>
        <c:smooth val="0"/>
        <c:axId val="326503792"/>
        <c:axId val="326504576"/>
      </c:lineChart>
      <c:catAx>
        <c:axId val="3265037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NewsGotT" pitchFamily="2" charset="0"/>
                    <a:ea typeface="+mn-ea"/>
                    <a:cs typeface="+mn-cs"/>
                  </a:defRPr>
                </a:pPr>
                <a:r>
                  <a:rPr lang="pt-PT"/>
                  <a:t>Parâmetro g</a:t>
                </a:r>
              </a:p>
            </c:rich>
          </c:tx>
          <c:layout>
            <c:manualLayout>
              <c:xMode val="edge"/>
              <c:yMode val="edge"/>
              <c:x val="0.47647491980169143"/>
              <c:y val="0.93975534308211472"/>
            </c:manualLayout>
          </c:layout>
          <c:overlay val="0"/>
          <c:spPr>
            <a:noFill/>
            <a:ln>
              <a:noFill/>
            </a:ln>
            <a:effectLst/>
          </c:spPr>
        </c:title>
        <c:numFmt formatCode="#,##0.0"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NewsGotT" pitchFamily="2" charset="0"/>
                <a:ea typeface="+mn-ea"/>
                <a:cs typeface="+mn-cs"/>
              </a:defRPr>
            </a:pPr>
            <a:endParaRPr lang="pt-PT"/>
          </a:p>
        </c:txPr>
        <c:crossAx val="326504576"/>
        <c:crosses val="autoZero"/>
        <c:auto val="1"/>
        <c:lblAlgn val="ctr"/>
        <c:lblOffset val="100"/>
        <c:tickLblSkip val="2"/>
        <c:tickMarkSkip val="1"/>
        <c:noMultiLvlLbl val="0"/>
      </c:catAx>
      <c:valAx>
        <c:axId val="32650457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NewsGotT" pitchFamily="2" charset="0"/>
                    <a:ea typeface="+mn-ea"/>
                    <a:cs typeface="+mn-cs"/>
                  </a:defRPr>
                </a:pPr>
                <a:r>
                  <a:rPr lang="pt-PT"/>
                  <a:t>Erro (metros)</a:t>
                </a:r>
              </a:p>
            </c:rich>
          </c:tx>
          <c:overlay val="0"/>
          <c:spPr>
            <a:noFill/>
            <a:ln>
              <a:noFill/>
            </a:ln>
            <a:effectLst/>
          </c:spPr>
        </c:title>
        <c:numFmt formatCode="#,##0.0" sourceLinked="0"/>
        <c:majorTickMark val="out"/>
        <c:minorTickMark val="none"/>
        <c:tickLblPos val="nextTo"/>
        <c:spPr>
          <a:noFill/>
          <a:ln>
            <a:solidFill>
              <a:schemeClr val="bg2"/>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NewsGotT" pitchFamily="2" charset="0"/>
                <a:ea typeface="+mn-ea"/>
                <a:cs typeface="+mn-cs"/>
              </a:defRPr>
            </a:pPr>
            <a:endParaRPr lang="pt-PT"/>
          </a:p>
        </c:txPr>
        <c:crossAx val="326503792"/>
        <c:crossesAt val="1"/>
        <c:crossBetween val="midCat"/>
      </c:valAx>
      <c:spPr>
        <a:noFill/>
        <a:ln>
          <a:noFill/>
        </a:ln>
        <a:effectLst/>
      </c:spPr>
    </c:plotArea>
    <c:legend>
      <c:legendPos val="r"/>
      <c:layout>
        <c:manualLayout>
          <c:xMode val="edge"/>
          <c:yMode val="edge"/>
          <c:x val="0.81398093467483246"/>
          <c:y val="3.782939632545932E-2"/>
          <c:w val="0.1653361038203558"/>
          <c:h val="0.2080997375328083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NewsGotT" pitchFamily="2" charset="0"/>
              <a:ea typeface="+mn-ea"/>
              <a:cs typeface="+mn-cs"/>
            </a:defRPr>
          </a:pPr>
          <a:endParaRPr lang="pt-PT"/>
        </a:p>
      </c:txPr>
    </c:legend>
    <c:plotVisOnly val="1"/>
    <c:dispBlanksAs val="zero"/>
    <c:showDLblsOverMax val="0"/>
  </c:chart>
  <c:spPr>
    <a:solidFill>
      <a:schemeClr val="bg1"/>
    </a:solidFill>
    <a:ln w="9525" cap="flat" cmpd="sng" algn="ctr">
      <a:noFill/>
      <a:round/>
    </a:ln>
    <a:effectLst/>
  </c:spPr>
  <c:txPr>
    <a:bodyPr/>
    <a:lstStyle/>
    <a:p>
      <a:pPr>
        <a:defRPr>
          <a:latin typeface="NewsGotT" pitchFamily="2" charset="0"/>
        </a:defRPr>
      </a:pPr>
      <a:endParaRPr lang="pt-PT"/>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56984543598717"/>
          <c:y val="4.3650793650793648E-2"/>
          <c:w val="0.87607775590551185"/>
          <c:h val="0.78865595343657613"/>
        </c:manualLayout>
      </c:layout>
      <c:lineChart>
        <c:grouping val="standard"/>
        <c:varyColors val="0"/>
        <c:ser>
          <c:idx val="2"/>
          <c:order val="0"/>
          <c:tx>
            <c:strRef>
              <c:f>Folha1!$D$1</c:f>
              <c:strCache>
                <c:ptCount val="1"/>
                <c:pt idx="0">
                  <c:v>Erro Máximo</c:v>
                </c:pt>
              </c:strCache>
            </c:strRef>
          </c:tx>
          <c:spPr>
            <a:ln w="6350" cap="flat" cmpd="sng" algn="ctr">
              <a:solidFill>
                <a:schemeClr val="accent2"/>
              </a:solidFill>
              <a:prstDash val="solid"/>
              <a:miter lim="800000"/>
            </a:ln>
            <a:effectLst/>
          </c:spPr>
          <c:marker>
            <c:symbol val="circle"/>
            <c:size val="5"/>
            <c:spPr>
              <a:solidFill>
                <a:srgbClr val="FF0000"/>
              </a:solidFill>
              <a:ln w="6350" cap="flat" cmpd="sng" algn="ctr">
                <a:solidFill>
                  <a:schemeClr val="accent2"/>
                </a:solidFill>
                <a:prstDash val="solid"/>
                <a:miter lim="800000"/>
              </a:ln>
              <a:effectLst/>
            </c:spPr>
          </c:marker>
          <c:cat>
            <c:numRef>
              <c:f>Folha1!$A$2:$A$32</c:f>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cat>
          <c:val>
            <c:numRef>
              <c:f>Folha1!$D$2:$D$32</c:f>
              <c:numCache>
                <c:formatCode>General</c:formatCode>
                <c:ptCount val="31"/>
                <c:pt idx="0">
                  <c:v>7.77</c:v>
                </c:pt>
                <c:pt idx="1">
                  <c:v>6.95</c:v>
                </c:pt>
                <c:pt idx="2">
                  <c:v>6.12</c:v>
                </c:pt>
                <c:pt idx="3">
                  <c:v>5.28</c:v>
                </c:pt>
                <c:pt idx="4">
                  <c:v>4.68</c:v>
                </c:pt>
                <c:pt idx="5">
                  <c:v>4.29</c:v>
                </c:pt>
                <c:pt idx="6">
                  <c:v>3.87</c:v>
                </c:pt>
                <c:pt idx="7">
                  <c:v>3.51</c:v>
                </c:pt>
                <c:pt idx="8">
                  <c:v>3.78</c:v>
                </c:pt>
                <c:pt idx="9">
                  <c:v>4.07</c:v>
                </c:pt>
                <c:pt idx="10">
                  <c:v>4.2699999999999996</c:v>
                </c:pt>
                <c:pt idx="11">
                  <c:v>4.29</c:v>
                </c:pt>
                <c:pt idx="12">
                  <c:v>4.66</c:v>
                </c:pt>
                <c:pt idx="13">
                  <c:v>4.8099999999999996</c:v>
                </c:pt>
                <c:pt idx="14">
                  <c:v>4.9800000000000004</c:v>
                </c:pt>
                <c:pt idx="15">
                  <c:v>5.0599999999999996</c:v>
                </c:pt>
                <c:pt idx="16">
                  <c:v>5.16</c:v>
                </c:pt>
                <c:pt idx="17">
                  <c:v>5.25</c:v>
                </c:pt>
                <c:pt idx="18">
                  <c:v>5.28</c:v>
                </c:pt>
                <c:pt idx="19">
                  <c:v>5.34</c:v>
                </c:pt>
                <c:pt idx="20">
                  <c:v>5.39</c:v>
                </c:pt>
                <c:pt idx="21">
                  <c:v>5.42</c:v>
                </c:pt>
                <c:pt idx="22">
                  <c:v>5.45</c:v>
                </c:pt>
                <c:pt idx="23">
                  <c:v>5.47</c:v>
                </c:pt>
                <c:pt idx="24">
                  <c:v>5.57</c:v>
                </c:pt>
                <c:pt idx="25">
                  <c:v>5.51</c:v>
                </c:pt>
                <c:pt idx="26">
                  <c:v>5.53</c:v>
                </c:pt>
                <c:pt idx="27">
                  <c:v>5.51</c:v>
                </c:pt>
                <c:pt idx="28">
                  <c:v>5.53</c:v>
                </c:pt>
                <c:pt idx="29">
                  <c:v>5.53</c:v>
                </c:pt>
                <c:pt idx="30">
                  <c:v>5.53</c:v>
                </c:pt>
              </c:numCache>
            </c:numRef>
          </c:val>
          <c:smooth val="0"/>
        </c:ser>
        <c:ser>
          <c:idx val="1"/>
          <c:order val="1"/>
          <c:tx>
            <c:strRef>
              <c:f>Folha1!$C$1</c:f>
              <c:strCache>
                <c:ptCount val="1"/>
                <c:pt idx="0">
                  <c:v>Erro Médio</c:v>
                </c:pt>
              </c:strCache>
            </c:strRef>
          </c:tx>
          <c:spPr>
            <a:ln w="6350" cap="flat" cmpd="sng" algn="ctr">
              <a:solidFill>
                <a:schemeClr val="accent5"/>
              </a:solidFill>
              <a:prstDash val="solid"/>
              <a:miter lim="800000"/>
            </a:ln>
            <a:effectLst/>
          </c:spPr>
          <c:marker>
            <c:symbol val="circle"/>
            <c:size val="5"/>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6350" cap="flat" cmpd="sng" algn="ctr">
                <a:solidFill>
                  <a:schemeClr val="accent5"/>
                </a:solidFill>
                <a:prstDash val="solid"/>
                <a:miter lim="800000"/>
              </a:ln>
              <a:effectLst/>
            </c:spPr>
          </c:marker>
          <c:cat>
            <c:numRef>
              <c:f>Folha1!$A$2:$A$32</c:f>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cat>
          <c:val>
            <c:numRef>
              <c:f>Folha1!$C$2:$C$32</c:f>
              <c:numCache>
                <c:formatCode>General</c:formatCode>
                <c:ptCount val="31"/>
                <c:pt idx="0">
                  <c:v>3.88</c:v>
                </c:pt>
                <c:pt idx="1">
                  <c:v>3.42</c:v>
                </c:pt>
                <c:pt idx="2">
                  <c:v>2.97</c:v>
                </c:pt>
                <c:pt idx="3">
                  <c:v>2.57</c:v>
                </c:pt>
                <c:pt idx="4">
                  <c:v>2.27</c:v>
                </c:pt>
                <c:pt idx="5">
                  <c:v>2.06</c:v>
                </c:pt>
                <c:pt idx="6">
                  <c:v>1.92</c:v>
                </c:pt>
                <c:pt idx="7">
                  <c:v>1.86</c:v>
                </c:pt>
                <c:pt idx="8">
                  <c:v>1.83</c:v>
                </c:pt>
                <c:pt idx="9">
                  <c:v>1.81</c:v>
                </c:pt>
                <c:pt idx="10">
                  <c:v>1.83</c:v>
                </c:pt>
                <c:pt idx="11">
                  <c:v>1.86</c:v>
                </c:pt>
                <c:pt idx="12">
                  <c:v>1.87</c:v>
                </c:pt>
                <c:pt idx="13">
                  <c:v>1.89</c:v>
                </c:pt>
                <c:pt idx="14">
                  <c:v>1.92</c:v>
                </c:pt>
                <c:pt idx="15">
                  <c:v>1.94</c:v>
                </c:pt>
                <c:pt idx="16">
                  <c:v>1.97</c:v>
                </c:pt>
                <c:pt idx="17">
                  <c:v>1.98</c:v>
                </c:pt>
                <c:pt idx="18">
                  <c:v>1.99</c:v>
                </c:pt>
                <c:pt idx="19">
                  <c:v>2.0099999999999998</c:v>
                </c:pt>
                <c:pt idx="20">
                  <c:v>2.0099999999999998</c:v>
                </c:pt>
                <c:pt idx="21">
                  <c:v>2.02</c:v>
                </c:pt>
                <c:pt idx="22">
                  <c:v>2.0299999999999998</c:v>
                </c:pt>
                <c:pt idx="23">
                  <c:v>2.0299999999999998</c:v>
                </c:pt>
                <c:pt idx="24">
                  <c:v>2.0299999999999998</c:v>
                </c:pt>
                <c:pt idx="25">
                  <c:v>2.04</c:v>
                </c:pt>
                <c:pt idx="26">
                  <c:v>2.04</c:v>
                </c:pt>
                <c:pt idx="27">
                  <c:v>2.04</c:v>
                </c:pt>
                <c:pt idx="28">
                  <c:v>2.04</c:v>
                </c:pt>
                <c:pt idx="29">
                  <c:v>2.04</c:v>
                </c:pt>
                <c:pt idx="30">
                  <c:v>2.0499999999999998</c:v>
                </c:pt>
              </c:numCache>
            </c:numRef>
          </c:val>
          <c:smooth val="0"/>
        </c:ser>
        <c:ser>
          <c:idx val="0"/>
          <c:order val="2"/>
          <c:tx>
            <c:strRef>
              <c:f>Folha1!$B$1</c:f>
              <c:strCache>
                <c:ptCount val="1"/>
                <c:pt idx="0">
                  <c:v>Erro Mínimo</c:v>
                </c:pt>
              </c:strCache>
            </c:strRef>
          </c:tx>
          <c:spPr>
            <a:ln w="6350" cap="flat" cmpd="sng" algn="ctr">
              <a:solidFill>
                <a:schemeClr val="accent6"/>
              </a:solidFill>
              <a:prstDash val="solid"/>
              <a:miter lim="800000"/>
            </a:ln>
            <a:effectLst/>
          </c:spPr>
          <c:marker>
            <c:symbol val="circle"/>
            <c:size val="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6350" cap="flat" cmpd="sng" algn="ctr">
                <a:solidFill>
                  <a:schemeClr val="accent6"/>
                </a:solidFill>
                <a:prstDash val="solid"/>
                <a:miter lim="800000"/>
              </a:ln>
              <a:effectLst/>
            </c:spPr>
          </c:marker>
          <c:cat>
            <c:numRef>
              <c:f>Folha1!$A$2:$A$32</c:f>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cat>
          <c:val>
            <c:numRef>
              <c:f>Folha1!$B$2:$B$32</c:f>
              <c:numCache>
                <c:formatCode>General</c:formatCode>
                <c:ptCount val="31"/>
                <c:pt idx="0">
                  <c:v>0.43</c:v>
                </c:pt>
                <c:pt idx="1">
                  <c:v>0.4</c:v>
                </c:pt>
                <c:pt idx="2">
                  <c:v>0.51</c:v>
                </c:pt>
                <c:pt idx="3">
                  <c:v>0.25</c:v>
                </c:pt>
                <c:pt idx="4">
                  <c:v>0.25</c:v>
                </c:pt>
                <c:pt idx="5">
                  <c:v>0.19</c:v>
                </c:pt>
                <c:pt idx="6">
                  <c:v>0.4</c:v>
                </c:pt>
                <c:pt idx="7">
                  <c:v>0.6</c:v>
                </c:pt>
                <c:pt idx="8">
                  <c:v>0.6</c:v>
                </c:pt>
                <c:pt idx="9">
                  <c:v>0.5</c:v>
                </c:pt>
                <c:pt idx="10">
                  <c:v>0.3</c:v>
                </c:pt>
                <c:pt idx="11">
                  <c:v>0.3</c:v>
                </c:pt>
                <c:pt idx="12">
                  <c:v>0.3</c:v>
                </c:pt>
                <c:pt idx="13">
                  <c:v>0.3</c:v>
                </c:pt>
                <c:pt idx="14">
                  <c:v>0.3</c:v>
                </c:pt>
                <c:pt idx="15">
                  <c:v>0.3</c:v>
                </c:pt>
                <c:pt idx="16">
                  <c:v>0.3</c:v>
                </c:pt>
                <c:pt idx="17">
                  <c:v>0.3</c:v>
                </c:pt>
                <c:pt idx="18">
                  <c:v>0.3</c:v>
                </c:pt>
                <c:pt idx="19">
                  <c:v>0.3</c:v>
                </c:pt>
                <c:pt idx="20">
                  <c:v>0.3</c:v>
                </c:pt>
                <c:pt idx="21">
                  <c:v>0.3</c:v>
                </c:pt>
                <c:pt idx="22">
                  <c:v>0.3</c:v>
                </c:pt>
                <c:pt idx="23">
                  <c:v>0.3</c:v>
                </c:pt>
                <c:pt idx="24">
                  <c:v>0.3</c:v>
                </c:pt>
                <c:pt idx="25">
                  <c:v>0.3</c:v>
                </c:pt>
                <c:pt idx="26">
                  <c:v>0.3</c:v>
                </c:pt>
                <c:pt idx="27">
                  <c:v>0.3</c:v>
                </c:pt>
                <c:pt idx="28">
                  <c:v>0.3</c:v>
                </c:pt>
                <c:pt idx="29">
                  <c:v>0.3</c:v>
                </c:pt>
                <c:pt idx="30">
                  <c:v>0.3</c:v>
                </c:pt>
              </c:numCache>
            </c:numRef>
          </c:val>
          <c:smooth val="0"/>
        </c:ser>
        <c:dLbls>
          <c:showLegendKey val="0"/>
          <c:showVal val="0"/>
          <c:showCatName val="0"/>
          <c:showSerName val="0"/>
          <c:showPercent val="0"/>
          <c:showBubbleSize val="0"/>
        </c:dLbls>
        <c:marker val="1"/>
        <c:smooth val="0"/>
        <c:axId val="326513200"/>
        <c:axId val="326506928"/>
      </c:lineChart>
      <c:catAx>
        <c:axId val="3265132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NewsGotT" pitchFamily="2" charset="0"/>
                    <a:ea typeface="+mn-ea"/>
                    <a:cs typeface="+mn-cs"/>
                  </a:defRPr>
                </a:pPr>
                <a:r>
                  <a:rPr lang="pt-PT"/>
                  <a:t>Parâmetro g</a:t>
                </a:r>
              </a:p>
            </c:rich>
          </c:tx>
          <c:layout>
            <c:manualLayout>
              <c:xMode val="edge"/>
              <c:yMode val="edge"/>
              <c:x val="0.47647491980169143"/>
              <c:y val="0.93975534308211472"/>
            </c:manualLayout>
          </c:layout>
          <c:overlay val="0"/>
          <c:spPr>
            <a:noFill/>
            <a:ln>
              <a:noFill/>
            </a:ln>
            <a:effectLst/>
          </c:spPr>
        </c:title>
        <c:numFmt formatCode="#,##0.0"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NewsGotT" pitchFamily="2" charset="0"/>
                <a:ea typeface="+mn-ea"/>
                <a:cs typeface="+mn-cs"/>
              </a:defRPr>
            </a:pPr>
            <a:endParaRPr lang="pt-PT"/>
          </a:p>
        </c:txPr>
        <c:crossAx val="326506928"/>
        <c:crosses val="autoZero"/>
        <c:auto val="1"/>
        <c:lblAlgn val="ctr"/>
        <c:lblOffset val="100"/>
        <c:tickLblSkip val="2"/>
        <c:tickMarkSkip val="1"/>
        <c:noMultiLvlLbl val="0"/>
      </c:catAx>
      <c:valAx>
        <c:axId val="326506928"/>
        <c:scaling>
          <c:orientation val="minMax"/>
          <c:max val="8"/>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NewsGotT" pitchFamily="2" charset="0"/>
                    <a:ea typeface="+mn-ea"/>
                    <a:cs typeface="+mn-cs"/>
                  </a:defRPr>
                </a:pPr>
                <a:r>
                  <a:rPr lang="pt-PT" b="0"/>
                  <a:t>Erro (metros)</a:t>
                </a:r>
              </a:p>
            </c:rich>
          </c:tx>
          <c:overlay val="0"/>
          <c:spPr>
            <a:noFill/>
            <a:ln>
              <a:noFill/>
            </a:ln>
            <a:effectLst/>
          </c:spPr>
        </c:title>
        <c:numFmt formatCode="#,##0.0" sourceLinked="0"/>
        <c:majorTickMark val="out"/>
        <c:minorTickMark val="none"/>
        <c:tickLblPos val="nextTo"/>
        <c:spPr>
          <a:noFill/>
          <a:ln>
            <a:solidFill>
              <a:schemeClr val="bg2"/>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NewsGotT" pitchFamily="2" charset="0"/>
                <a:ea typeface="+mn-ea"/>
                <a:cs typeface="+mn-cs"/>
              </a:defRPr>
            </a:pPr>
            <a:endParaRPr lang="pt-PT"/>
          </a:p>
        </c:txPr>
        <c:crossAx val="326513200"/>
        <c:crossesAt val="1"/>
        <c:crossBetween val="midCat"/>
      </c:valAx>
      <c:spPr>
        <a:noFill/>
        <a:ln>
          <a:noFill/>
        </a:ln>
        <a:effectLst/>
      </c:spPr>
    </c:plotArea>
    <c:legend>
      <c:legendPos val="r"/>
      <c:layout>
        <c:manualLayout>
          <c:xMode val="edge"/>
          <c:yMode val="edge"/>
          <c:x val="0.80240686060075828"/>
          <c:y val="5.2115288000055555E-2"/>
          <c:w val="0.1653361038203558"/>
          <c:h val="0.1826265466816647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NewsGotT" pitchFamily="2" charset="0"/>
              <a:ea typeface="+mn-ea"/>
              <a:cs typeface="+mn-cs"/>
            </a:defRPr>
          </a:pPr>
          <a:endParaRPr lang="pt-PT"/>
        </a:p>
      </c:txPr>
    </c:legend>
    <c:plotVisOnly val="1"/>
    <c:dispBlanksAs val="zero"/>
    <c:showDLblsOverMax val="0"/>
  </c:chart>
  <c:spPr>
    <a:noFill/>
    <a:ln w="9525" cap="flat" cmpd="sng" algn="ctr">
      <a:noFill/>
      <a:round/>
    </a:ln>
    <a:effectLst/>
  </c:spPr>
  <c:txPr>
    <a:bodyPr/>
    <a:lstStyle/>
    <a:p>
      <a:pPr>
        <a:defRPr>
          <a:latin typeface="NewsGotT" pitchFamily="2" charset="0"/>
        </a:defRPr>
      </a:pPr>
      <a:endParaRPr lang="pt-PT"/>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4E582-09F7-474B-8BA7-A7AEB0F196C5}">
  <ds:schemaRefs>
    <ds:schemaRef ds:uri="http://schemas.openxmlformats.org/officeDocument/2006/bibliography"/>
  </ds:schemaRefs>
</ds:datastoreItem>
</file>

<file path=customXml/itemProps2.xml><?xml version="1.0" encoding="utf-8"?>
<ds:datastoreItem xmlns:ds="http://schemas.openxmlformats.org/officeDocument/2006/customXml" ds:itemID="{24D86D6A-5678-49DE-A12F-B65171A64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Pages>
  <Words>49482</Words>
  <Characters>267204</Characters>
  <Application>Microsoft Office Word</Application>
  <DocSecurity>0</DocSecurity>
  <Lines>2226</Lines>
  <Paragraphs>63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Localização Indoor em Ambientes Inteligentes</vt:lpstr>
      <vt:lpstr>Pré-Dissertação – Localização indoor em Ambientes Inteligentes</vt:lpstr>
    </vt:vector>
  </TitlesOfParts>
  <Company/>
  <LinksUpToDate>false</LinksUpToDate>
  <CharactersWithSpaces>316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calização Indoor em Ambientes Inteligentes</dc:title>
  <dc:subject/>
  <dc:creator>Rafael Abreu</dc:creator>
  <cp:keywords/>
  <dc:description/>
  <cp:lastModifiedBy>Rafael Abreu</cp:lastModifiedBy>
  <cp:revision>7</cp:revision>
  <cp:lastPrinted>2014-04-01T21:58:00Z</cp:lastPrinted>
  <dcterms:created xsi:type="dcterms:W3CDTF">2014-03-31T19:50:00Z</dcterms:created>
  <dcterms:modified xsi:type="dcterms:W3CDTF">2014-04-01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afaelf.p.abreu@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